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6A0AE4" w14:textId="77777777" w:rsidR="00B947F6" w:rsidRPr="009106F1" w:rsidRDefault="00B947F6" w:rsidP="00B947F6">
      <w:pPr>
        <w:pStyle w:val="Heading1"/>
        <w:rPr>
          <w:rFonts w:asciiTheme="minorHAnsi" w:eastAsia="NimbusSanL-Bold" w:hAnsiTheme="minorHAnsi" w:cstheme="minorHAnsi"/>
          <w:b/>
          <w:bCs/>
          <w:color w:val="auto"/>
          <w:sz w:val="24"/>
          <w:szCs w:val="24"/>
        </w:rPr>
      </w:pPr>
      <w:bookmarkStart w:id="0" w:name="_Toc137904647"/>
      <w:bookmarkStart w:id="1" w:name="_Hlk144117864"/>
      <w:r w:rsidRPr="009106F1">
        <w:rPr>
          <w:rFonts w:asciiTheme="minorHAnsi" w:eastAsia="NimbusSanL-Bold" w:hAnsiTheme="minorHAnsi" w:cstheme="minorHAnsi"/>
          <w:b/>
          <w:bCs/>
          <w:color w:val="auto"/>
          <w:sz w:val="24"/>
          <w:szCs w:val="24"/>
        </w:rPr>
        <w:t>Youth in Transition: Longitudinal Comparisons of Youth Transitions in the UK using Cohort and Synthetic Cohort Data</w:t>
      </w:r>
      <w:bookmarkEnd w:id="0"/>
    </w:p>
    <w:sdt>
      <w:sdtPr>
        <w:rPr>
          <w:rFonts w:asciiTheme="minorHAnsi" w:eastAsiaTheme="minorHAnsi" w:hAnsiTheme="minorHAnsi" w:cstheme="minorHAnsi"/>
          <w:color w:val="auto"/>
          <w:sz w:val="24"/>
          <w:szCs w:val="24"/>
          <w:lang w:val="en-GB"/>
        </w:rPr>
        <w:id w:val="-1861043396"/>
        <w:docPartObj>
          <w:docPartGallery w:val="Table of Contents"/>
          <w:docPartUnique/>
        </w:docPartObj>
      </w:sdtPr>
      <w:sdtEndPr>
        <w:rPr>
          <w:b/>
          <w:bCs/>
          <w:noProof/>
        </w:rPr>
      </w:sdtEndPr>
      <w:sdtContent>
        <w:p w14:paraId="1630767E" w14:textId="77777777" w:rsidR="00B947F6" w:rsidRPr="009106F1" w:rsidRDefault="00B947F6" w:rsidP="00B947F6">
          <w:pPr>
            <w:pStyle w:val="TOCHeading"/>
            <w:rPr>
              <w:rFonts w:asciiTheme="minorHAnsi" w:hAnsiTheme="minorHAnsi" w:cstheme="minorHAnsi"/>
              <w:color w:val="auto"/>
              <w:sz w:val="24"/>
              <w:szCs w:val="24"/>
            </w:rPr>
          </w:pPr>
          <w:r w:rsidRPr="009106F1">
            <w:rPr>
              <w:rFonts w:asciiTheme="minorHAnsi" w:hAnsiTheme="minorHAnsi" w:cstheme="minorHAnsi"/>
              <w:color w:val="auto"/>
              <w:sz w:val="24"/>
              <w:szCs w:val="24"/>
            </w:rPr>
            <w:t>Contents</w:t>
          </w:r>
        </w:p>
        <w:p w14:paraId="201D6E72" w14:textId="572A8E1A" w:rsidR="0067151A" w:rsidRPr="0067151A" w:rsidRDefault="00B947F6">
          <w:pPr>
            <w:pStyle w:val="TOC1"/>
            <w:rPr>
              <w:rFonts w:eastAsiaTheme="minorEastAsia"/>
              <w:noProof/>
              <w:kern w:val="2"/>
              <w:lang w:eastAsia="en-GB"/>
              <w14:ligatures w14:val="standardContextual"/>
            </w:rPr>
          </w:pPr>
          <w:r w:rsidRPr="0067151A">
            <w:rPr>
              <w:rFonts w:cstheme="minorHAnsi"/>
              <w:sz w:val="24"/>
              <w:szCs w:val="24"/>
            </w:rPr>
            <w:fldChar w:fldCharType="begin"/>
          </w:r>
          <w:r w:rsidRPr="0067151A">
            <w:rPr>
              <w:rFonts w:cstheme="minorHAnsi"/>
              <w:sz w:val="24"/>
              <w:szCs w:val="24"/>
            </w:rPr>
            <w:instrText xml:space="preserve"> TOC \o "1-3" \h \z \u </w:instrText>
          </w:r>
          <w:r w:rsidRPr="0067151A">
            <w:rPr>
              <w:rFonts w:cstheme="minorHAnsi"/>
              <w:sz w:val="24"/>
              <w:szCs w:val="24"/>
            </w:rPr>
            <w:fldChar w:fldCharType="separate"/>
          </w:r>
          <w:hyperlink w:anchor="_Toc137904647" w:history="1">
            <w:r w:rsidR="0067151A" w:rsidRPr="0067151A">
              <w:rPr>
                <w:rStyle w:val="Hyperlink"/>
                <w:rFonts w:eastAsia="NimbusSanL-Bold" w:cstheme="minorHAnsi"/>
                <w:noProof/>
              </w:rPr>
              <w:t>Youth in Transit</w:t>
            </w:r>
            <w:r w:rsidR="0067151A" w:rsidRPr="0067151A">
              <w:rPr>
                <w:rStyle w:val="Hyperlink"/>
                <w:rFonts w:eastAsia="NimbusSanL-Bold" w:cstheme="minorHAnsi"/>
                <w:noProof/>
              </w:rPr>
              <w:t>i</w:t>
            </w:r>
            <w:r w:rsidR="0067151A" w:rsidRPr="0067151A">
              <w:rPr>
                <w:rStyle w:val="Hyperlink"/>
                <w:rFonts w:eastAsia="NimbusSanL-Bold" w:cstheme="minorHAnsi"/>
                <w:noProof/>
              </w:rPr>
              <w:t>on: L</w:t>
            </w:r>
            <w:r w:rsidR="0067151A" w:rsidRPr="0067151A">
              <w:rPr>
                <w:rStyle w:val="Hyperlink"/>
                <w:rFonts w:eastAsia="NimbusSanL-Bold" w:cstheme="minorHAnsi"/>
                <w:noProof/>
              </w:rPr>
              <w:t>o</w:t>
            </w:r>
            <w:r w:rsidR="0067151A" w:rsidRPr="0067151A">
              <w:rPr>
                <w:rStyle w:val="Hyperlink"/>
                <w:rFonts w:eastAsia="NimbusSanL-Bold" w:cstheme="minorHAnsi"/>
                <w:noProof/>
              </w:rPr>
              <w:t>ngitudinal Comp</w:t>
            </w:r>
            <w:r w:rsidR="0067151A" w:rsidRPr="0067151A">
              <w:rPr>
                <w:rStyle w:val="Hyperlink"/>
                <w:rFonts w:eastAsia="NimbusSanL-Bold" w:cstheme="minorHAnsi"/>
                <w:noProof/>
              </w:rPr>
              <w:t>a</w:t>
            </w:r>
            <w:r w:rsidR="0067151A" w:rsidRPr="0067151A">
              <w:rPr>
                <w:rStyle w:val="Hyperlink"/>
                <w:rFonts w:eastAsia="NimbusSanL-Bold" w:cstheme="minorHAnsi"/>
                <w:noProof/>
              </w:rPr>
              <w:t>risons of Youth Transitions in the UK using Cohort and Synthetic Cohort Data</w:t>
            </w:r>
            <w:r w:rsidR="0067151A" w:rsidRPr="0067151A">
              <w:rPr>
                <w:noProof/>
                <w:webHidden/>
              </w:rPr>
              <w:tab/>
            </w:r>
            <w:r w:rsidR="0067151A" w:rsidRPr="0067151A">
              <w:rPr>
                <w:noProof/>
                <w:webHidden/>
              </w:rPr>
              <w:fldChar w:fldCharType="begin"/>
            </w:r>
            <w:r w:rsidR="0067151A" w:rsidRPr="0067151A">
              <w:rPr>
                <w:noProof/>
                <w:webHidden/>
              </w:rPr>
              <w:instrText xml:space="preserve"> PAGEREF _Toc137904647 \h </w:instrText>
            </w:r>
            <w:r w:rsidR="0067151A" w:rsidRPr="0067151A">
              <w:rPr>
                <w:noProof/>
                <w:webHidden/>
              </w:rPr>
            </w:r>
            <w:r w:rsidR="0067151A" w:rsidRPr="0067151A">
              <w:rPr>
                <w:noProof/>
                <w:webHidden/>
              </w:rPr>
              <w:fldChar w:fldCharType="separate"/>
            </w:r>
            <w:r w:rsidR="0067151A" w:rsidRPr="0067151A">
              <w:rPr>
                <w:noProof/>
                <w:webHidden/>
              </w:rPr>
              <w:t>1</w:t>
            </w:r>
            <w:r w:rsidR="0067151A" w:rsidRPr="0067151A">
              <w:rPr>
                <w:noProof/>
                <w:webHidden/>
              </w:rPr>
              <w:fldChar w:fldCharType="end"/>
            </w:r>
          </w:hyperlink>
        </w:p>
        <w:p w14:paraId="2422C87C" w14:textId="5768DB64" w:rsidR="0067151A" w:rsidRPr="0067151A" w:rsidRDefault="00C457E4">
          <w:pPr>
            <w:pStyle w:val="TOC1"/>
            <w:rPr>
              <w:rFonts w:eastAsiaTheme="minorEastAsia"/>
              <w:noProof/>
              <w:kern w:val="2"/>
              <w:lang w:eastAsia="en-GB"/>
              <w14:ligatures w14:val="standardContextual"/>
            </w:rPr>
          </w:pPr>
          <w:hyperlink w:anchor="_Toc137904648" w:history="1">
            <w:r w:rsidR="0067151A" w:rsidRPr="0067151A">
              <w:rPr>
                <w:rStyle w:val="Hyperlink"/>
                <w:rFonts w:cstheme="minorHAnsi"/>
                <w:noProof/>
              </w:rPr>
              <w:t>Chapter One: The National Childhood Development Survey: Youth Transitions in Education and Employment</w:t>
            </w:r>
            <w:r w:rsidR="0067151A" w:rsidRPr="0067151A">
              <w:rPr>
                <w:noProof/>
                <w:webHidden/>
              </w:rPr>
              <w:tab/>
            </w:r>
            <w:r w:rsidR="0067151A" w:rsidRPr="0067151A">
              <w:rPr>
                <w:noProof/>
                <w:webHidden/>
              </w:rPr>
              <w:fldChar w:fldCharType="begin"/>
            </w:r>
            <w:r w:rsidR="0067151A" w:rsidRPr="0067151A">
              <w:rPr>
                <w:noProof/>
                <w:webHidden/>
              </w:rPr>
              <w:instrText xml:space="preserve"> PAGEREF _Toc137904648 \h </w:instrText>
            </w:r>
            <w:r w:rsidR="0067151A" w:rsidRPr="0067151A">
              <w:rPr>
                <w:noProof/>
                <w:webHidden/>
              </w:rPr>
            </w:r>
            <w:r w:rsidR="0067151A" w:rsidRPr="0067151A">
              <w:rPr>
                <w:noProof/>
                <w:webHidden/>
              </w:rPr>
              <w:fldChar w:fldCharType="separate"/>
            </w:r>
            <w:r w:rsidR="0067151A" w:rsidRPr="0067151A">
              <w:rPr>
                <w:noProof/>
                <w:webHidden/>
              </w:rPr>
              <w:t>5</w:t>
            </w:r>
            <w:r w:rsidR="0067151A" w:rsidRPr="0067151A">
              <w:rPr>
                <w:noProof/>
                <w:webHidden/>
              </w:rPr>
              <w:fldChar w:fldCharType="end"/>
            </w:r>
          </w:hyperlink>
        </w:p>
        <w:p w14:paraId="6571F1F2" w14:textId="0517A59F" w:rsidR="0067151A" w:rsidRPr="0067151A" w:rsidRDefault="00C457E4">
          <w:pPr>
            <w:pStyle w:val="TOC1"/>
            <w:rPr>
              <w:rFonts w:eastAsiaTheme="minorEastAsia"/>
              <w:noProof/>
              <w:kern w:val="2"/>
              <w:lang w:eastAsia="en-GB"/>
              <w14:ligatures w14:val="standardContextual"/>
            </w:rPr>
          </w:pPr>
          <w:hyperlink w:anchor="_Toc137904649" w:history="1">
            <w:r w:rsidR="0067151A" w:rsidRPr="0067151A">
              <w:rPr>
                <w:rStyle w:val="Hyperlink"/>
                <w:rFonts w:cstheme="minorHAnsi"/>
                <w:noProof/>
              </w:rPr>
              <w:t>Introduction to Chapter One</w:t>
            </w:r>
            <w:r w:rsidR="0067151A" w:rsidRPr="0067151A">
              <w:rPr>
                <w:noProof/>
                <w:webHidden/>
              </w:rPr>
              <w:tab/>
            </w:r>
            <w:r w:rsidR="0067151A" w:rsidRPr="0067151A">
              <w:rPr>
                <w:noProof/>
                <w:webHidden/>
              </w:rPr>
              <w:fldChar w:fldCharType="begin"/>
            </w:r>
            <w:r w:rsidR="0067151A" w:rsidRPr="0067151A">
              <w:rPr>
                <w:noProof/>
                <w:webHidden/>
              </w:rPr>
              <w:instrText xml:space="preserve"> PAGEREF _Toc137904649 \h </w:instrText>
            </w:r>
            <w:r w:rsidR="0067151A" w:rsidRPr="0067151A">
              <w:rPr>
                <w:noProof/>
                <w:webHidden/>
              </w:rPr>
            </w:r>
            <w:r w:rsidR="0067151A" w:rsidRPr="0067151A">
              <w:rPr>
                <w:noProof/>
                <w:webHidden/>
              </w:rPr>
              <w:fldChar w:fldCharType="separate"/>
            </w:r>
            <w:r w:rsidR="0067151A" w:rsidRPr="0067151A">
              <w:rPr>
                <w:noProof/>
                <w:webHidden/>
              </w:rPr>
              <w:t>5</w:t>
            </w:r>
            <w:r w:rsidR="0067151A" w:rsidRPr="0067151A">
              <w:rPr>
                <w:noProof/>
                <w:webHidden/>
              </w:rPr>
              <w:fldChar w:fldCharType="end"/>
            </w:r>
          </w:hyperlink>
        </w:p>
        <w:p w14:paraId="5F5BB3E5" w14:textId="4E731FA2" w:rsidR="0067151A" w:rsidRPr="0067151A" w:rsidRDefault="00C457E4">
          <w:pPr>
            <w:pStyle w:val="TOC2"/>
            <w:tabs>
              <w:tab w:val="right" w:leader="dot" w:pos="9016"/>
            </w:tabs>
            <w:rPr>
              <w:rFonts w:eastAsiaTheme="minorEastAsia"/>
              <w:noProof/>
              <w:kern w:val="2"/>
              <w:lang w:eastAsia="en-GB"/>
              <w14:ligatures w14:val="standardContextual"/>
            </w:rPr>
          </w:pPr>
          <w:hyperlink w:anchor="_Toc137904650" w:history="1">
            <w:r w:rsidR="0067151A" w:rsidRPr="0067151A">
              <w:rPr>
                <w:rStyle w:val="Hyperlink"/>
                <w:rFonts w:cstheme="minorHAnsi"/>
                <w:noProof/>
              </w:rPr>
              <w:t>Literature Review: NCDS Timeframe and Context</w:t>
            </w:r>
            <w:r w:rsidR="0067151A" w:rsidRPr="0067151A">
              <w:rPr>
                <w:noProof/>
                <w:webHidden/>
              </w:rPr>
              <w:tab/>
            </w:r>
            <w:r w:rsidR="0067151A" w:rsidRPr="0067151A">
              <w:rPr>
                <w:noProof/>
                <w:webHidden/>
              </w:rPr>
              <w:fldChar w:fldCharType="begin"/>
            </w:r>
            <w:r w:rsidR="0067151A" w:rsidRPr="0067151A">
              <w:rPr>
                <w:noProof/>
                <w:webHidden/>
              </w:rPr>
              <w:instrText xml:space="preserve"> PAGEREF _Toc137904650 \h </w:instrText>
            </w:r>
            <w:r w:rsidR="0067151A" w:rsidRPr="0067151A">
              <w:rPr>
                <w:noProof/>
                <w:webHidden/>
              </w:rPr>
            </w:r>
            <w:r w:rsidR="0067151A" w:rsidRPr="0067151A">
              <w:rPr>
                <w:noProof/>
                <w:webHidden/>
              </w:rPr>
              <w:fldChar w:fldCharType="separate"/>
            </w:r>
            <w:r w:rsidR="0067151A" w:rsidRPr="0067151A">
              <w:rPr>
                <w:noProof/>
                <w:webHidden/>
              </w:rPr>
              <w:t>6</w:t>
            </w:r>
            <w:r w:rsidR="0067151A" w:rsidRPr="0067151A">
              <w:rPr>
                <w:noProof/>
                <w:webHidden/>
              </w:rPr>
              <w:fldChar w:fldCharType="end"/>
            </w:r>
          </w:hyperlink>
        </w:p>
        <w:p w14:paraId="5C113002" w14:textId="69987D81" w:rsidR="0067151A" w:rsidRPr="0067151A" w:rsidRDefault="00C457E4">
          <w:pPr>
            <w:pStyle w:val="TOC3"/>
            <w:tabs>
              <w:tab w:val="right" w:leader="dot" w:pos="9016"/>
            </w:tabs>
            <w:rPr>
              <w:noProof/>
              <w:kern w:val="2"/>
              <w14:ligatures w14:val="standardContextual"/>
            </w:rPr>
          </w:pPr>
          <w:hyperlink w:anchor="_Toc137904651" w:history="1">
            <w:r w:rsidR="0067151A" w:rsidRPr="0067151A">
              <w:rPr>
                <w:rStyle w:val="Hyperlink"/>
                <w:rFonts w:cstheme="minorHAnsi"/>
                <w:noProof/>
              </w:rPr>
              <w:t xml:space="preserve">Story of transitions for </w:t>
            </w:r>
            <w:r w:rsidR="0067151A" w:rsidRPr="0067151A">
              <w:rPr>
                <w:rStyle w:val="Hyperlink"/>
                <w:rFonts w:cstheme="minorHAnsi"/>
                <w:noProof/>
              </w:rPr>
              <w:t>N</w:t>
            </w:r>
            <w:r w:rsidR="0067151A" w:rsidRPr="0067151A">
              <w:rPr>
                <w:rStyle w:val="Hyperlink"/>
                <w:rFonts w:cstheme="minorHAnsi"/>
                <w:noProof/>
              </w:rPr>
              <w:t>CDS youth</w:t>
            </w:r>
            <w:r w:rsidR="0067151A" w:rsidRPr="0067151A">
              <w:rPr>
                <w:noProof/>
                <w:webHidden/>
              </w:rPr>
              <w:tab/>
            </w:r>
            <w:r w:rsidR="0067151A" w:rsidRPr="0067151A">
              <w:rPr>
                <w:noProof/>
                <w:webHidden/>
              </w:rPr>
              <w:fldChar w:fldCharType="begin"/>
            </w:r>
            <w:r w:rsidR="0067151A" w:rsidRPr="0067151A">
              <w:rPr>
                <w:noProof/>
                <w:webHidden/>
              </w:rPr>
              <w:instrText xml:space="preserve"> PAGEREF _Toc137904651 \h </w:instrText>
            </w:r>
            <w:r w:rsidR="0067151A" w:rsidRPr="0067151A">
              <w:rPr>
                <w:noProof/>
                <w:webHidden/>
              </w:rPr>
            </w:r>
            <w:r w:rsidR="0067151A" w:rsidRPr="0067151A">
              <w:rPr>
                <w:noProof/>
                <w:webHidden/>
              </w:rPr>
              <w:fldChar w:fldCharType="separate"/>
            </w:r>
            <w:r w:rsidR="0067151A" w:rsidRPr="0067151A">
              <w:rPr>
                <w:noProof/>
                <w:webHidden/>
              </w:rPr>
              <w:t>7</w:t>
            </w:r>
            <w:r w:rsidR="0067151A" w:rsidRPr="0067151A">
              <w:rPr>
                <w:noProof/>
                <w:webHidden/>
              </w:rPr>
              <w:fldChar w:fldCharType="end"/>
            </w:r>
          </w:hyperlink>
        </w:p>
        <w:p w14:paraId="1A6B9213" w14:textId="20A46472" w:rsidR="0067151A" w:rsidRPr="0067151A" w:rsidRDefault="00C457E4">
          <w:pPr>
            <w:pStyle w:val="TOC3"/>
            <w:tabs>
              <w:tab w:val="right" w:leader="dot" w:pos="9016"/>
            </w:tabs>
            <w:rPr>
              <w:noProof/>
              <w:kern w:val="2"/>
              <w14:ligatures w14:val="standardContextual"/>
            </w:rPr>
          </w:pPr>
          <w:hyperlink w:anchor="_Toc137904652" w:history="1">
            <w:r w:rsidR="0067151A" w:rsidRPr="0067151A">
              <w:rPr>
                <w:rStyle w:val="Hyperlink"/>
                <w:rFonts w:cstheme="minorHAnsi"/>
                <w:noProof/>
              </w:rPr>
              <w:t>Structural Barriers to successful transitions – the role of social-class and sex</w:t>
            </w:r>
            <w:r w:rsidR="0067151A" w:rsidRPr="0067151A">
              <w:rPr>
                <w:noProof/>
                <w:webHidden/>
              </w:rPr>
              <w:tab/>
            </w:r>
            <w:r w:rsidR="0067151A" w:rsidRPr="0067151A">
              <w:rPr>
                <w:noProof/>
                <w:webHidden/>
              </w:rPr>
              <w:fldChar w:fldCharType="begin"/>
            </w:r>
            <w:r w:rsidR="0067151A" w:rsidRPr="0067151A">
              <w:rPr>
                <w:noProof/>
                <w:webHidden/>
              </w:rPr>
              <w:instrText xml:space="preserve"> PAGEREF _Toc137904652 \h </w:instrText>
            </w:r>
            <w:r w:rsidR="0067151A" w:rsidRPr="0067151A">
              <w:rPr>
                <w:noProof/>
                <w:webHidden/>
              </w:rPr>
            </w:r>
            <w:r w:rsidR="0067151A" w:rsidRPr="0067151A">
              <w:rPr>
                <w:noProof/>
                <w:webHidden/>
              </w:rPr>
              <w:fldChar w:fldCharType="separate"/>
            </w:r>
            <w:r w:rsidR="0067151A" w:rsidRPr="0067151A">
              <w:rPr>
                <w:noProof/>
                <w:webHidden/>
              </w:rPr>
              <w:t>11</w:t>
            </w:r>
            <w:r w:rsidR="0067151A" w:rsidRPr="0067151A">
              <w:rPr>
                <w:noProof/>
                <w:webHidden/>
              </w:rPr>
              <w:fldChar w:fldCharType="end"/>
            </w:r>
          </w:hyperlink>
        </w:p>
        <w:p w14:paraId="2BCF921C" w14:textId="632CDF03" w:rsidR="0067151A" w:rsidRPr="0067151A" w:rsidRDefault="00C457E4">
          <w:pPr>
            <w:pStyle w:val="TOC3"/>
            <w:tabs>
              <w:tab w:val="right" w:leader="dot" w:pos="9016"/>
            </w:tabs>
            <w:rPr>
              <w:noProof/>
              <w:kern w:val="2"/>
              <w14:ligatures w14:val="standardContextual"/>
            </w:rPr>
          </w:pPr>
          <w:hyperlink w:anchor="_Toc137904653" w:history="1">
            <w:r w:rsidR="0067151A" w:rsidRPr="0067151A">
              <w:rPr>
                <w:rStyle w:val="Hyperlink"/>
                <w:rFonts w:cstheme="minorHAnsi"/>
                <w:noProof/>
              </w:rPr>
              <w:t>The role of social theory</w:t>
            </w:r>
            <w:r w:rsidR="0067151A" w:rsidRPr="0067151A">
              <w:rPr>
                <w:noProof/>
                <w:webHidden/>
              </w:rPr>
              <w:tab/>
            </w:r>
            <w:r w:rsidR="0067151A" w:rsidRPr="0067151A">
              <w:rPr>
                <w:noProof/>
                <w:webHidden/>
              </w:rPr>
              <w:fldChar w:fldCharType="begin"/>
            </w:r>
            <w:r w:rsidR="0067151A" w:rsidRPr="0067151A">
              <w:rPr>
                <w:noProof/>
                <w:webHidden/>
              </w:rPr>
              <w:instrText xml:space="preserve"> PAGEREF _Toc137904653 \h </w:instrText>
            </w:r>
            <w:r w:rsidR="0067151A" w:rsidRPr="0067151A">
              <w:rPr>
                <w:noProof/>
                <w:webHidden/>
              </w:rPr>
            </w:r>
            <w:r w:rsidR="0067151A" w:rsidRPr="0067151A">
              <w:rPr>
                <w:noProof/>
                <w:webHidden/>
              </w:rPr>
              <w:fldChar w:fldCharType="separate"/>
            </w:r>
            <w:r w:rsidR="0067151A" w:rsidRPr="0067151A">
              <w:rPr>
                <w:noProof/>
                <w:webHidden/>
              </w:rPr>
              <w:t>13</w:t>
            </w:r>
            <w:r w:rsidR="0067151A" w:rsidRPr="0067151A">
              <w:rPr>
                <w:noProof/>
                <w:webHidden/>
              </w:rPr>
              <w:fldChar w:fldCharType="end"/>
            </w:r>
          </w:hyperlink>
        </w:p>
        <w:p w14:paraId="55250048" w14:textId="2D34A53A" w:rsidR="0067151A" w:rsidRPr="0067151A" w:rsidRDefault="00C457E4">
          <w:pPr>
            <w:pStyle w:val="TOC2"/>
            <w:tabs>
              <w:tab w:val="right" w:leader="dot" w:pos="9016"/>
            </w:tabs>
            <w:rPr>
              <w:rFonts w:eastAsiaTheme="minorEastAsia"/>
              <w:noProof/>
              <w:kern w:val="2"/>
              <w:lang w:eastAsia="en-GB"/>
              <w14:ligatures w14:val="standardContextual"/>
            </w:rPr>
          </w:pPr>
          <w:hyperlink w:anchor="_Toc137904654" w:history="1">
            <w:r w:rsidR="0067151A" w:rsidRPr="0067151A">
              <w:rPr>
                <w:rStyle w:val="Hyperlink"/>
                <w:rFonts w:cstheme="minorHAnsi"/>
                <w:noProof/>
              </w:rPr>
              <w:t>Data and Methods</w:t>
            </w:r>
            <w:r w:rsidR="0067151A" w:rsidRPr="0067151A">
              <w:rPr>
                <w:noProof/>
                <w:webHidden/>
              </w:rPr>
              <w:tab/>
            </w:r>
            <w:r w:rsidR="0067151A" w:rsidRPr="0067151A">
              <w:rPr>
                <w:noProof/>
                <w:webHidden/>
              </w:rPr>
              <w:fldChar w:fldCharType="begin"/>
            </w:r>
            <w:r w:rsidR="0067151A" w:rsidRPr="0067151A">
              <w:rPr>
                <w:noProof/>
                <w:webHidden/>
              </w:rPr>
              <w:instrText xml:space="preserve"> PAGEREF _Toc137904654 \h </w:instrText>
            </w:r>
            <w:r w:rsidR="0067151A" w:rsidRPr="0067151A">
              <w:rPr>
                <w:noProof/>
                <w:webHidden/>
              </w:rPr>
            </w:r>
            <w:r w:rsidR="0067151A" w:rsidRPr="0067151A">
              <w:rPr>
                <w:noProof/>
                <w:webHidden/>
              </w:rPr>
              <w:fldChar w:fldCharType="separate"/>
            </w:r>
            <w:r w:rsidR="0067151A" w:rsidRPr="0067151A">
              <w:rPr>
                <w:noProof/>
                <w:webHidden/>
              </w:rPr>
              <w:t>16</w:t>
            </w:r>
            <w:r w:rsidR="0067151A" w:rsidRPr="0067151A">
              <w:rPr>
                <w:noProof/>
                <w:webHidden/>
              </w:rPr>
              <w:fldChar w:fldCharType="end"/>
            </w:r>
          </w:hyperlink>
        </w:p>
        <w:p w14:paraId="0788A845" w14:textId="737CC11A" w:rsidR="0067151A" w:rsidRPr="0067151A" w:rsidRDefault="00C457E4">
          <w:pPr>
            <w:pStyle w:val="TOC3"/>
            <w:tabs>
              <w:tab w:val="right" w:leader="dot" w:pos="9016"/>
            </w:tabs>
            <w:rPr>
              <w:noProof/>
              <w:kern w:val="2"/>
              <w14:ligatures w14:val="standardContextual"/>
            </w:rPr>
          </w:pPr>
          <w:hyperlink w:anchor="_Toc137904655" w:history="1">
            <w:r w:rsidR="0067151A" w:rsidRPr="0067151A">
              <w:rPr>
                <w:rStyle w:val="Hyperlink"/>
                <w:rFonts w:cstheme="minorHAnsi"/>
                <w:noProof/>
              </w:rPr>
              <w:t>Introduction to the NCDS data</w:t>
            </w:r>
            <w:r w:rsidR="0067151A" w:rsidRPr="0067151A">
              <w:rPr>
                <w:noProof/>
                <w:webHidden/>
              </w:rPr>
              <w:tab/>
            </w:r>
            <w:r w:rsidR="0067151A" w:rsidRPr="0067151A">
              <w:rPr>
                <w:noProof/>
                <w:webHidden/>
              </w:rPr>
              <w:fldChar w:fldCharType="begin"/>
            </w:r>
            <w:r w:rsidR="0067151A" w:rsidRPr="0067151A">
              <w:rPr>
                <w:noProof/>
                <w:webHidden/>
              </w:rPr>
              <w:instrText xml:space="preserve"> PAGEREF _Toc137904655 \h </w:instrText>
            </w:r>
            <w:r w:rsidR="0067151A" w:rsidRPr="0067151A">
              <w:rPr>
                <w:noProof/>
                <w:webHidden/>
              </w:rPr>
            </w:r>
            <w:r w:rsidR="0067151A" w:rsidRPr="0067151A">
              <w:rPr>
                <w:noProof/>
                <w:webHidden/>
              </w:rPr>
              <w:fldChar w:fldCharType="separate"/>
            </w:r>
            <w:r w:rsidR="0067151A" w:rsidRPr="0067151A">
              <w:rPr>
                <w:noProof/>
                <w:webHidden/>
              </w:rPr>
              <w:t>16</w:t>
            </w:r>
            <w:r w:rsidR="0067151A" w:rsidRPr="0067151A">
              <w:rPr>
                <w:noProof/>
                <w:webHidden/>
              </w:rPr>
              <w:fldChar w:fldCharType="end"/>
            </w:r>
          </w:hyperlink>
        </w:p>
        <w:p w14:paraId="20AC17F0" w14:textId="01CFFC84" w:rsidR="0067151A" w:rsidRPr="0067151A" w:rsidRDefault="00C457E4">
          <w:pPr>
            <w:pStyle w:val="TOC3"/>
            <w:tabs>
              <w:tab w:val="right" w:leader="dot" w:pos="9016"/>
            </w:tabs>
            <w:rPr>
              <w:noProof/>
              <w:kern w:val="2"/>
              <w14:ligatures w14:val="standardContextual"/>
            </w:rPr>
          </w:pPr>
          <w:hyperlink w:anchor="_Toc137904656" w:history="1">
            <w:r w:rsidR="0067151A" w:rsidRPr="0067151A">
              <w:rPr>
                <w:rStyle w:val="Hyperlink"/>
                <w:rFonts w:cstheme="minorHAnsi"/>
                <w:noProof/>
              </w:rPr>
              <w:t>Introduction to measures for subsequent analysis</w:t>
            </w:r>
            <w:r w:rsidR="0067151A" w:rsidRPr="0067151A">
              <w:rPr>
                <w:noProof/>
                <w:webHidden/>
              </w:rPr>
              <w:tab/>
            </w:r>
            <w:r w:rsidR="0067151A" w:rsidRPr="0067151A">
              <w:rPr>
                <w:noProof/>
                <w:webHidden/>
              </w:rPr>
              <w:fldChar w:fldCharType="begin"/>
            </w:r>
            <w:r w:rsidR="0067151A" w:rsidRPr="0067151A">
              <w:rPr>
                <w:noProof/>
                <w:webHidden/>
              </w:rPr>
              <w:instrText xml:space="preserve"> PAGEREF _Toc137904656 \h </w:instrText>
            </w:r>
            <w:r w:rsidR="0067151A" w:rsidRPr="0067151A">
              <w:rPr>
                <w:noProof/>
                <w:webHidden/>
              </w:rPr>
            </w:r>
            <w:r w:rsidR="0067151A" w:rsidRPr="0067151A">
              <w:rPr>
                <w:noProof/>
                <w:webHidden/>
              </w:rPr>
              <w:fldChar w:fldCharType="separate"/>
            </w:r>
            <w:r w:rsidR="0067151A" w:rsidRPr="0067151A">
              <w:rPr>
                <w:noProof/>
                <w:webHidden/>
              </w:rPr>
              <w:t>18</w:t>
            </w:r>
            <w:r w:rsidR="0067151A" w:rsidRPr="0067151A">
              <w:rPr>
                <w:noProof/>
                <w:webHidden/>
              </w:rPr>
              <w:fldChar w:fldCharType="end"/>
            </w:r>
          </w:hyperlink>
        </w:p>
        <w:p w14:paraId="051F26DC" w14:textId="12CF0566" w:rsidR="0067151A" w:rsidRPr="0067151A" w:rsidRDefault="00C457E4">
          <w:pPr>
            <w:pStyle w:val="TOC2"/>
            <w:tabs>
              <w:tab w:val="right" w:leader="dot" w:pos="9016"/>
            </w:tabs>
            <w:rPr>
              <w:rFonts w:eastAsiaTheme="minorEastAsia"/>
              <w:noProof/>
              <w:kern w:val="2"/>
              <w:lang w:eastAsia="en-GB"/>
              <w14:ligatures w14:val="standardContextual"/>
            </w:rPr>
          </w:pPr>
          <w:hyperlink w:anchor="_Toc137904657" w:history="1">
            <w:r w:rsidR="0067151A" w:rsidRPr="0067151A">
              <w:rPr>
                <w:rStyle w:val="Hyperlink"/>
                <w:rFonts w:cstheme="minorHAnsi"/>
                <w:noProof/>
              </w:rPr>
              <w:t>Descrip</w:t>
            </w:r>
            <w:r w:rsidR="0067151A" w:rsidRPr="0067151A">
              <w:rPr>
                <w:rStyle w:val="Hyperlink"/>
                <w:rFonts w:cstheme="minorHAnsi"/>
                <w:noProof/>
              </w:rPr>
              <w:t>t</w:t>
            </w:r>
            <w:r w:rsidR="0067151A" w:rsidRPr="0067151A">
              <w:rPr>
                <w:rStyle w:val="Hyperlink"/>
                <w:rFonts w:cstheme="minorHAnsi"/>
                <w:noProof/>
              </w:rPr>
              <w:t>ive Statistics</w:t>
            </w:r>
            <w:r w:rsidR="0067151A" w:rsidRPr="0067151A">
              <w:rPr>
                <w:noProof/>
                <w:webHidden/>
              </w:rPr>
              <w:tab/>
            </w:r>
            <w:r w:rsidR="0067151A" w:rsidRPr="0067151A">
              <w:rPr>
                <w:noProof/>
                <w:webHidden/>
              </w:rPr>
              <w:fldChar w:fldCharType="begin"/>
            </w:r>
            <w:r w:rsidR="0067151A" w:rsidRPr="0067151A">
              <w:rPr>
                <w:noProof/>
                <w:webHidden/>
              </w:rPr>
              <w:instrText xml:space="preserve"> PAGEREF _Toc137904657 \h </w:instrText>
            </w:r>
            <w:r w:rsidR="0067151A" w:rsidRPr="0067151A">
              <w:rPr>
                <w:noProof/>
                <w:webHidden/>
              </w:rPr>
            </w:r>
            <w:r w:rsidR="0067151A" w:rsidRPr="0067151A">
              <w:rPr>
                <w:noProof/>
                <w:webHidden/>
              </w:rPr>
              <w:fldChar w:fldCharType="separate"/>
            </w:r>
            <w:r w:rsidR="0067151A" w:rsidRPr="0067151A">
              <w:rPr>
                <w:noProof/>
                <w:webHidden/>
              </w:rPr>
              <w:t>29</w:t>
            </w:r>
            <w:r w:rsidR="0067151A" w:rsidRPr="0067151A">
              <w:rPr>
                <w:noProof/>
                <w:webHidden/>
              </w:rPr>
              <w:fldChar w:fldCharType="end"/>
            </w:r>
          </w:hyperlink>
        </w:p>
        <w:p w14:paraId="17228324" w14:textId="401B699F" w:rsidR="0067151A" w:rsidRPr="0067151A" w:rsidRDefault="00C457E4">
          <w:pPr>
            <w:pStyle w:val="TOC2"/>
            <w:tabs>
              <w:tab w:val="right" w:leader="dot" w:pos="9016"/>
            </w:tabs>
            <w:rPr>
              <w:rFonts w:eastAsiaTheme="minorEastAsia"/>
              <w:noProof/>
              <w:kern w:val="2"/>
              <w:lang w:eastAsia="en-GB"/>
              <w14:ligatures w14:val="standardContextual"/>
            </w:rPr>
          </w:pPr>
          <w:hyperlink w:anchor="_Toc137904658" w:history="1">
            <w:r w:rsidR="0067151A" w:rsidRPr="0067151A">
              <w:rPr>
                <w:rStyle w:val="Hyperlink"/>
                <w:rFonts w:cstheme="minorHAnsi"/>
                <w:noProof/>
              </w:rPr>
              <w:t>Modelling Main Economic Activity</w:t>
            </w:r>
            <w:r w:rsidR="0067151A" w:rsidRPr="0067151A">
              <w:rPr>
                <w:noProof/>
                <w:webHidden/>
              </w:rPr>
              <w:tab/>
            </w:r>
            <w:r w:rsidR="0067151A" w:rsidRPr="0067151A">
              <w:rPr>
                <w:noProof/>
                <w:webHidden/>
              </w:rPr>
              <w:fldChar w:fldCharType="begin"/>
            </w:r>
            <w:r w:rsidR="0067151A" w:rsidRPr="0067151A">
              <w:rPr>
                <w:noProof/>
                <w:webHidden/>
              </w:rPr>
              <w:instrText xml:space="preserve"> PAGEREF _Toc137904658 \h </w:instrText>
            </w:r>
            <w:r w:rsidR="0067151A" w:rsidRPr="0067151A">
              <w:rPr>
                <w:noProof/>
                <w:webHidden/>
              </w:rPr>
            </w:r>
            <w:r w:rsidR="0067151A" w:rsidRPr="0067151A">
              <w:rPr>
                <w:noProof/>
                <w:webHidden/>
              </w:rPr>
              <w:fldChar w:fldCharType="separate"/>
            </w:r>
            <w:r w:rsidR="0067151A" w:rsidRPr="0067151A">
              <w:rPr>
                <w:noProof/>
                <w:webHidden/>
              </w:rPr>
              <w:t>30</w:t>
            </w:r>
            <w:r w:rsidR="0067151A" w:rsidRPr="0067151A">
              <w:rPr>
                <w:noProof/>
                <w:webHidden/>
              </w:rPr>
              <w:fldChar w:fldCharType="end"/>
            </w:r>
          </w:hyperlink>
        </w:p>
        <w:p w14:paraId="220DBEEB" w14:textId="10F517A0" w:rsidR="0067151A" w:rsidRPr="0067151A" w:rsidRDefault="00C457E4">
          <w:pPr>
            <w:pStyle w:val="TOC3"/>
            <w:tabs>
              <w:tab w:val="right" w:leader="dot" w:pos="9016"/>
            </w:tabs>
            <w:rPr>
              <w:noProof/>
              <w:kern w:val="2"/>
              <w14:ligatures w14:val="standardContextual"/>
            </w:rPr>
          </w:pPr>
          <w:hyperlink w:anchor="_Toc137904659" w:history="1">
            <w:r w:rsidR="0067151A" w:rsidRPr="0067151A">
              <w:rPr>
                <w:rStyle w:val="Hyperlink"/>
                <w:rFonts w:cstheme="minorHAnsi"/>
                <w:noProof/>
              </w:rPr>
              <w:t>Discussion and Conclusion</w:t>
            </w:r>
            <w:r w:rsidR="0067151A" w:rsidRPr="0067151A">
              <w:rPr>
                <w:noProof/>
                <w:webHidden/>
              </w:rPr>
              <w:tab/>
            </w:r>
            <w:r w:rsidR="0067151A" w:rsidRPr="0067151A">
              <w:rPr>
                <w:noProof/>
                <w:webHidden/>
              </w:rPr>
              <w:fldChar w:fldCharType="begin"/>
            </w:r>
            <w:r w:rsidR="0067151A" w:rsidRPr="0067151A">
              <w:rPr>
                <w:noProof/>
                <w:webHidden/>
              </w:rPr>
              <w:instrText xml:space="preserve"> PAGEREF _Toc137904659 \h </w:instrText>
            </w:r>
            <w:r w:rsidR="0067151A" w:rsidRPr="0067151A">
              <w:rPr>
                <w:noProof/>
                <w:webHidden/>
              </w:rPr>
            </w:r>
            <w:r w:rsidR="0067151A" w:rsidRPr="0067151A">
              <w:rPr>
                <w:noProof/>
                <w:webHidden/>
              </w:rPr>
              <w:fldChar w:fldCharType="separate"/>
            </w:r>
            <w:r w:rsidR="0067151A" w:rsidRPr="0067151A">
              <w:rPr>
                <w:noProof/>
                <w:webHidden/>
              </w:rPr>
              <w:t>43</w:t>
            </w:r>
            <w:r w:rsidR="0067151A" w:rsidRPr="0067151A">
              <w:rPr>
                <w:noProof/>
                <w:webHidden/>
              </w:rPr>
              <w:fldChar w:fldCharType="end"/>
            </w:r>
          </w:hyperlink>
        </w:p>
        <w:p w14:paraId="0461F1C0" w14:textId="6D4A0ED8" w:rsidR="0067151A" w:rsidRPr="0067151A" w:rsidRDefault="00C457E4">
          <w:pPr>
            <w:pStyle w:val="TOC2"/>
            <w:tabs>
              <w:tab w:val="right" w:leader="dot" w:pos="9016"/>
            </w:tabs>
            <w:rPr>
              <w:rFonts w:eastAsiaTheme="minorEastAsia"/>
              <w:noProof/>
              <w:kern w:val="2"/>
              <w:lang w:eastAsia="en-GB"/>
              <w14:ligatures w14:val="standardContextual"/>
            </w:rPr>
          </w:pPr>
          <w:hyperlink w:anchor="_Toc137904660" w:history="1">
            <w:r w:rsidR="0067151A" w:rsidRPr="0067151A">
              <w:rPr>
                <w:rStyle w:val="Hyperlink"/>
                <w:rFonts w:cstheme="minorHAnsi"/>
                <w:noProof/>
              </w:rPr>
              <w:t>Sensitivity Analysis of Independent Variables</w:t>
            </w:r>
            <w:r w:rsidR="0067151A" w:rsidRPr="0067151A">
              <w:rPr>
                <w:noProof/>
                <w:webHidden/>
              </w:rPr>
              <w:tab/>
            </w:r>
            <w:r w:rsidR="0067151A" w:rsidRPr="0067151A">
              <w:rPr>
                <w:noProof/>
                <w:webHidden/>
              </w:rPr>
              <w:fldChar w:fldCharType="begin"/>
            </w:r>
            <w:r w:rsidR="0067151A" w:rsidRPr="0067151A">
              <w:rPr>
                <w:noProof/>
                <w:webHidden/>
              </w:rPr>
              <w:instrText xml:space="preserve"> PAGEREF _Toc137904660 \h </w:instrText>
            </w:r>
            <w:r w:rsidR="0067151A" w:rsidRPr="0067151A">
              <w:rPr>
                <w:noProof/>
                <w:webHidden/>
              </w:rPr>
            </w:r>
            <w:r w:rsidR="0067151A" w:rsidRPr="0067151A">
              <w:rPr>
                <w:noProof/>
                <w:webHidden/>
              </w:rPr>
              <w:fldChar w:fldCharType="separate"/>
            </w:r>
            <w:r w:rsidR="0067151A" w:rsidRPr="0067151A">
              <w:rPr>
                <w:noProof/>
                <w:webHidden/>
              </w:rPr>
              <w:t>45</w:t>
            </w:r>
            <w:r w:rsidR="0067151A" w:rsidRPr="0067151A">
              <w:rPr>
                <w:noProof/>
                <w:webHidden/>
              </w:rPr>
              <w:fldChar w:fldCharType="end"/>
            </w:r>
          </w:hyperlink>
        </w:p>
        <w:p w14:paraId="3C8404F4" w14:textId="4D27D9F8" w:rsidR="0067151A" w:rsidRPr="0067151A" w:rsidRDefault="00C457E4">
          <w:pPr>
            <w:pStyle w:val="TOC3"/>
            <w:tabs>
              <w:tab w:val="right" w:leader="dot" w:pos="9016"/>
            </w:tabs>
            <w:rPr>
              <w:noProof/>
              <w:kern w:val="2"/>
              <w14:ligatures w14:val="standardContextual"/>
            </w:rPr>
          </w:pPr>
          <w:hyperlink w:anchor="_Toc137904661" w:history="1">
            <w:r w:rsidR="0067151A" w:rsidRPr="0067151A">
              <w:rPr>
                <w:rStyle w:val="Hyperlink"/>
                <w:rFonts w:cstheme="minorHAnsi"/>
                <w:noProof/>
              </w:rPr>
              <w:t>Testing Measures of Parental Social Class</w:t>
            </w:r>
            <w:r w:rsidR="0067151A" w:rsidRPr="0067151A">
              <w:rPr>
                <w:noProof/>
                <w:webHidden/>
              </w:rPr>
              <w:tab/>
            </w:r>
            <w:r w:rsidR="0067151A" w:rsidRPr="0067151A">
              <w:rPr>
                <w:noProof/>
                <w:webHidden/>
              </w:rPr>
              <w:fldChar w:fldCharType="begin"/>
            </w:r>
            <w:r w:rsidR="0067151A" w:rsidRPr="0067151A">
              <w:rPr>
                <w:noProof/>
                <w:webHidden/>
              </w:rPr>
              <w:instrText xml:space="preserve"> PAGEREF _Toc137904661 \h </w:instrText>
            </w:r>
            <w:r w:rsidR="0067151A" w:rsidRPr="0067151A">
              <w:rPr>
                <w:noProof/>
                <w:webHidden/>
              </w:rPr>
            </w:r>
            <w:r w:rsidR="0067151A" w:rsidRPr="0067151A">
              <w:rPr>
                <w:noProof/>
                <w:webHidden/>
              </w:rPr>
              <w:fldChar w:fldCharType="separate"/>
            </w:r>
            <w:r w:rsidR="0067151A" w:rsidRPr="0067151A">
              <w:rPr>
                <w:noProof/>
                <w:webHidden/>
              </w:rPr>
              <w:t>45</w:t>
            </w:r>
            <w:r w:rsidR="0067151A" w:rsidRPr="0067151A">
              <w:rPr>
                <w:noProof/>
                <w:webHidden/>
              </w:rPr>
              <w:fldChar w:fldCharType="end"/>
            </w:r>
          </w:hyperlink>
        </w:p>
        <w:p w14:paraId="2FBED2F1" w14:textId="72C6FD6D" w:rsidR="0067151A" w:rsidRPr="0067151A" w:rsidRDefault="00C457E4">
          <w:pPr>
            <w:pStyle w:val="TOC3"/>
            <w:tabs>
              <w:tab w:val="right" w:leader="dot" w:pos="9016"/>
            </w:tabs>
            <w:rPr>
              <w:noProof/>
              <w:kern w:val="2"/>
              <w14:ligatures w14:val="standardContextual"/>
            </w:rPr>
          </w:pPr>
          <w:hyperlink w:anchor="_Toc137904662" w:history="1">
            <w:r w:rsidR="0067151A" w:rsidRPr="0067151A">
              <w:rPr>
                <w:rStyle w:val="Hyperlink"/>
                <w:rFonts w:cstheme="minorHAnsi"/>
                <w:noProof/>
              </w:rPr>
              <w:t>Discussion and Conclusions</w:t>
            </w:r>
            <w:r w:rsidR="0067151A" w:rsidRPr="0067151A">
              <w:rPr>
                <w:noProof/>
                <w:webHidden/>
              </w:rPr>
              <w:tab/>
            </w:r>
            <w:r w:rsidR="0067151A" w:rsidRPr="0067151A">
              <w:rPr>
                <w:noProof/>
                <w:webHidden/>
              </w:rPr>
              <w:fldChar w:fldCharType="begin"/>
            </w:r>
            <w:r w:rsidR="0067151A" w:rsidRPr="0067151A">
              <w:rPr>
                <w:noProof/>
                <w:webHidden/>
              </w:rPr>
              <w:instrText xml:space="preserve"> PAGEREF _Toc137904662 \h </w:instrText>
            </w:r>
            <w:r w:rsidR="0067151A" w:rsidRPr="0067151A">
              <w:rPr>
                <w:noProof/>
                <w:webHidden/>
              </w:rPr>
            </w:r>
            <w:r w:rsidR="0067151A" w:rsidRPr="0067151A">
              <w:rPr>
                <w:noProof/>
                <w:webHidden/>
              </w:rPr>
              <w:fldChar w:fldCharType="separate"/>
            </w:r>
            <w:r w:rsidR="0067151A" w:rsidRPr="0067151A">
              <w:rPr>
                <w:noProof/>
                <w:webHidden/>
              </w:rPr>
              <w:t>52</w:t>
            </w:r>
            <w:r w:rsidR="0067151A" w:rsidRPr="0067151A">
              <w:rPr>
                <w:noProof/>
                <w:webHidden/>
              </w:rPr>
              <w:fldChar w:fldCharType="end"/>
            </w:r>
          </w:hyperlink>
        </w:p>
        <w:p w14:paraId="46AF3A46" w14:textId="01A6F110" w:rsidR="0067151A" w:rsidRPr="0067151A" w:rsidRDefault="00C457E4">
          <w:pPr>
            <w:pStyle w:val="TOC2"/>
            <w:tabs>
              <w:tab w:val="right" w:leader="dot" w:pos="9016"/>
            </w:tabs>
            <w:rPr>
              <w:rFonts w:eastAsiaTheme="minorEastAsia"/>
              <w:noProof/>
              <w:kern w:val="2"/>
              <w:lang w:eastAsia="en-GB"/>
              <w14:ligatures w14:val="standardContextual"/>
            </w:rPr>
          </w:pPr>
          <w:hyperlink w:anchor="_Toc137904663" w:history="1">
            <w:r w:rsidR="0067151A" w:rsidRPr="0067151A">
              <w:rPr>
                <w:rStyle w:val="Hyperlink"/>
                <w:rFonts w:cstheme="minorHAnsi"/>
                <w:noProof/>
              </w:rPr>
              <w:t>Missing Data in the NCDS</w:t>
            </w:r>
            <w:r w:rsidR="0067151A" w:rsidRPr="0067151A">
              <w:rPr>
                <w:noProof/>
                <w:webHidden/>
              </w:rPr>
              <w:tab/>
            </w:r>
            <w:r w:rsidR="0067151A" w:rsidRPr="0067151A">
              <w:rPr>
                <w:noProof/>
                <w:webHidden/>
              </w:rPr>
              <w:fldChar w:fldCharType="begin"/>
            </w:r>
            <w:r w:rsidR="0067151A" w:rsidRPr="0067151A">
              <w:rPr>
                <w:noProof/>
                <w:webHidden/>
              </w:rPr>
              <w:instrText xml:space="preserve"> PAGEREF _Toc137904663 \h </w:instrText>
            </w:r>
            <w:r w:rsidR="0067151A" w:rsidRPr="0067151A">
              <w:rPr>
                <w:noProof/>
                <w:webHidden/>
              </w:rPr>
            </w:r>
            <w:r w:rsidR="0067151A" w:rsidRPr="0067151A">
              <w:rPr>
                <w:noProof/>
                <w:webHidden/>
              </w:rPr>
              <w:fldChar w:fldCharType="separate"/>
            </w:r>
            <w:r w:rsidR="0067151A" w:rsidRPr="0067151A">
              <w:rPr>
                <w:noProof/>
                <w:webHidden/>
              </w:rPr>
              <w:t>52</w:t>
            </w:r>
            <w:r w:rsidR="0067151A" w:rsidRPr="0067151A">
              <w:rPr>
                <w:noProof/>
                <w:webHidden/>
              </w:rPr>
              <w:fldChar w:fldCharType="end"/>
            </w:r>
          </w:hyperlink>
        </w:p>
        <w:p w14:paraId="4B5B5749" w14:textId="5CDE1BED" w:rsidR="0067151A" w:rsidRPr="0067151A" w:rsidRDefault="00C457E4">
          <w:pPr>
            <w:pStyle w:val="TOC3"/>
            <w:tabs>
              <w:tab w:val="right" w:leader="dot" w:pos="9016"/>
            </w:tabs>
            <w:rPr>
              <w:noProof/>
              <w:kern w:val="2"/>
              <w14:ligatures w14:val="standardContextual"/>
            </w:rPr>
          </w:pPr>
          <w:hyperlink w:anchor="_Toc137904664" w:history="1">
            <w:r w:rsidR="0067151A" w:rsidRPr="0067151A">
              <w:rPr>
                <w:rStyle w:val="Hyperlink"/>
                <w:rFonts w:cstheme="minorHAnsi"/>
                <w:noProof/>
              </w:rPr>
              <w:t>Missing Data</w:t>
            </w:r>
            <w:r w:rsidR="0067151A" w:rsidRPr="0067151A">
              <w:rPr>
                <w:noProof/>
                <w:webHidden/>
              </w:rPr>
              <w:tab/>
            </w:r>
            <w:r w:rsidR="0067151A" w:rsidRPr="0067151A">
              <w:rPr>
                <w:noProof/>
                <w:webHidden/>
              </w:rPr>
              <w:fldChar w:fldCharType="begin"/>
            </w:r>
            <w:r w:rsidR="0067151A" w:rsidRPr="0067151A">
              <w:rPr>
                <w:noProof/>
                <w:webHidden/>
              </w:rPr>
              <w:instrText xml:space="preserve"> PAGEREF _Toc137904664 \h </w:instrText>
            </w:r>
            <w:r w:rsidR="0067151A" w:rsidRPr="0067151A">
              <w:rPr>
                <w:noProof/>
                <w:webHidden/>
              </w:rPr>
            </w:r>
            <w:r w:rsidR="0067151A" w:rsidRPr="0067151A">
              <w:rPr>
                <w:noProof/>
                <w:webHidden/>
              </w:rPr>
              <w:fldChar w:fldCharType="separate"/>
            </w:r>
            <w:r w:rsidR="0067151A" w:rsidRPr="0067151A">
              <w:rPr>
                <w:noProof/>
                <w:webHidden/>
              </w:rPr>
              <w:t>52</w:t>
            </w:r>
            <w:r w:rsidR="0067151A" w:rsidRPr="0067151A">
              <w:rPr>
                <w:noProof/>
                <w:webHidden/>
              </w:rPr>
              <w:fldChar w:fldCharType="end"/>
            </w:r>
          </w:hyperlink>
        </w:p>
        <w:p w14:paraId="0A306CC8" w14:textId="0D22ECD6" w:rsidR="0067151A" w:rsidRPr="0067151A" w:rsidRDefault="00C457E4">
          <w:pPr>
            <w:pStyle w:val="TOC3"/>
            <w:tabs>
              <w:tab w:val="right" w:leader="dot" w:pos="9016"/>
            </w:tabs>
            <w:rPr>
              <w:noProof/>
              <w:kern w:val="2"/>
              <w14:ligatures w14:val="standardContextual"/>
            </w:rPr>
          </w:pPr>
          <w:hyperlink w:anchor="_Toc137904665" w:history="1">
            <w:r w:rsidR="0067151A" w:rsidRPr="0067151A">
              <w:rPr>
                <w:rStyle w:val="Hyperlink"/>
                <w:rFonts w:cstheme="minorHAnsi"/>
                <w:noProof/>
              </w:rPr>
              <w:t>Multiple Imputation by Chained Equations</w:t>
            </w:r>
            <w:r w:rsidR="0067151A" w:rsidRPr="0067151A">
              <w:rPr>
                <w:noProof/>
                <w:webHidden/>
              </w:rPr>
              <w:tab/>
            </w:r>
            <w:r w:rsidR="0067151A" w:rsidRPr="0067151A">
              <w:rPr>
                <w:noProof/>
                <w:webHidden/>
              </w:rPr>
              <w:fldChar w:fldCharType="begin"/>
            </w:r>
            <w:r w:rsidR="0067151A" w:rsidRPr="0067151A">
              <w:rPr>
                <w:noProof/>
                <w:webHidden/>
              </w:rPr>
              <w:instrText xml:space="preserve"> PAGEREF _Toc137904665 \h </w:instrText>
            </w:r>
            <w:r w:rsidR="0067151A" w:rsidRPr="0067151A">
              <w:rPr>
                <w:noProof/>
                <w:webHidden/>
              </w:rPr>
            </w:r>
            <w:r w:rsidR="0067151A" w:rsidRPr="0067151A">
              <w:rPr>
                <w:noProof/>
                <w:webHidden/>
              </w:rPr>
              <w:fldChar w:fldCharType="separate"/>
            </w:r>
            <w:r w:rsidR="0067151A" w:rsidRPr="0067151A">
              <w:rPr>
                <w:noProof/>
                <w:webHidden/>
              </w:rPr>
              <w:t>55</w:t>
            </w:r>
            <w:r w:rsidR="0067151A" w:rsidRPr="0067151A">
              <w:rPr>
                <w:noProof/>
                <w:webHidden/>
              </w:rPr>
              <w:fldChar w:fldCharType="end"/>
            </w:r>
          </w:hyperlink>
        </w:p>
        <w:p w14:paraId="7EC9DF49" w14:textId="3161FA62" w:rsidR="0067151A" w:rsidRPr="0067151A" w:rsidRDefault="00C457E4">
          <w:pPr>
            <w:pStyle w:val="TOC3"/>
            <w:tabs>
              <w:tab w:val="right" w:leader="dot" w:pos="9016"/>
            </w:tabs>
            <w:rPr>
              <w:noProof/>
              <w:kern w:val="2"/>
              <w14:ligatures w14:val="standardContextual"/>
            </w:rPr>
          </w:pPr>
          <w:hyperlink w:anchor="_Toc137904666" w:history="1">
            <w:r w:rsidR="0067151A" w:rsidRPr="0067151A">
              <w:rPr>
                <w:rStyle w:val="Hyperlink"/>
                <w:rFonts w:cstheme="minorHAnsi"/>
                <w:noProof/>
              </w:rPr>
              <w:t>Discussion and Conclusions</w:t>
            </w:r>
            <w:r w:rsidR="0067151A" w:rsidRPr="0067151A">
              <w:rPr>
                <w:noProof/>
                <w:webHidden/>
              </w:rPr>
              <w:tab/>
            </w:r>
            <w:r w:rsidR="0067151A" w:rsidRPr="0067151A">
              <w:rPr>
                <w:noProof/>
                <w:webHidden/>
              </w:rPr>
              <w:fldChar w:fldCharType="begin"/>
            </w:r>
            <w:r w:rsidR="0067151A" w:rsidRPr="0067151A">
              <w:rPr>
                <w:noProof/>
                <w:webHidden/>
              </w:rPr>
              <w:instrText xml:space="preserve"> PAGEREF _Toc137904666 \h </w:instrText>
            </w:r>
            <w:r w:rsidR="0067151A" w:rsidRPr="0067151A">
              <w:rPr>
                <w:noProof/>
                <w:webHidden/>
              </w:rPr>
            </w:r>
            <w:r w:rsidR="0067151A" w:rsidRPr="0067151A">
              <w:rPr>
                <w:noProof/>
                <w:webHidden/>
              </w:rPr>
              <w:fldChar w:fldCharType="separate"/>
            </w:r>
            <w:r w:rsidR="0067151A" w:rsidRPr="0067151A">
              <w:rPr>
                <w:noProof/>
                <w:webHidden/>
              </w:rPr>
              <w:t>62</w:t>
            </w:r>
            <w:r w:rsidR="0067151A" w:rsidRPr="0067151A">
              <w:rPr>
                <w:noProof/>
                <w:webHidden/>
              </w:rPr>
              <w:fldChar w:fldCharType="end"/>
            </w:r>
          </w:hyperlink>
        </w:p>
        <w:p w14:paraId="21880149" w14:textId="45F73B32" w:rsidR="0067151A" w:rsidRPr="0067151A" w:rsidRDefault="00C457E4">
          <w:pPr>
            <w:pStyle w:val="TOC2"/>
            <w:tabs>
              <w:tab w:val="right" w:leader="dot" w:pos="9016"/>
            </w:tabs>
            <w:rPr>
              <w:rFonts w:eastAsiaTheme="minorEastAsia"/>
              <w:noProof/>
              <w:kern w:val="2"/>
              <w:lang w:eastAsia="en-GB"/>
              <w14:ligatures w14:val="standardContextual"/>
            </w:rPr>
          </w:pPr>
          <w:hyperlink w:anchor="_Toc137904667" w:history="1">
            <w:r w:rsidR="0067151A" w:rsidRPr="0067151A">
              <w:rPr>
                <w:rStyle w:val="Hyperlink"/>
                <w:rFonts w:cstheme="minorHAnsi"/>
                <w:noProof/>
              </w:rPr>
              <w:t>Discussion and Conclusions for Chapter One</w:t>
            </w:r>
            <w:r w:rsidR="0067151A" w:rsidRPr="0067151A">
              <w:rPr>
                <w:noProof/>
                <w:webHidden/>
              </w:rPr>
              <w:tab/>
            </w:r>
            <w:r w:rsidR="0067151A" w:rsidRPr="0067151A">
              <w:rPr>
                <w:noProof/>
                <w:webHidden/>
              </w:rPr>
              <w:fldChar w:fldCharType="begin"/>
            </w:r>
            <w:r w:rsidR="0067151A" w:rsidRPr="0067151A">
              <w:rPr>
                <w:noProof/>
                <w:webHidden/>
              </w:rPr>
              <w:instrText xml:space="preserve"> PAGEREF _Toc137904667 \h </w:instrText>
            </w:r>
            <w:r w:rsidR="0067151A" w:rsidRPr="0067151A">
              <w:rPr>
                <w:noProof/>
                <w:webHidden/>
              </w:rPr>
            </w:r>
            <w:r w:rsidR="0067151A" w:rsidRPr="0067151A">
              <w:rPr>
                <w:noProof/>
                <w:webHidden/>
              </w:rPr>
              <w:fldChar w:fldCharType="separate"/>
            </w:r>
            <w:r w:rsidR="0067151A" w:rsidRPr="0067151A">
              <w:rPr>
                <w:noProof/>
                <w:webHidden/>
              </w:rPr>
              <w:t>63</w:t>
            </w:r>
            <w:r w:rsidR="0067151A" w:rsidRPr="0067151A">
              <w:rPr>
                <w:noProof/>
                <w:webHidden/>
              </w:rPr>
              <w:fldChar w:fldCharType="end"/>
            </w:r>
          </w:hyperlink>
        </w:p>
        <w:p w14:paraId="79A61A78" w14:textId="5ED710A8" w:rsidR="0067151A" w:rsidRPr="0067151A" w:rsidRDefault="00C457E4">
          <w:pPr>
            <w:pStyle w:val="TOC1"/>
            <w:rPr>
              <w:rFonts w:eastAsiaTheme="minorEastAsia"/>
              <w:noProof/>
              <w:kern w:val="2"/>
              <w:lang w:eastAsia="en-GB"/>
              <w14:ligatures w14:val="standardContextual"/>
            </w:rPr>
          </w:pPr>
          <w:hyperlink w:anchor="_Toc137904668" w:history="1">
            <w:r w:rsidR="0067151A" w:rsidRPr="0067151A">
              <w:rPr>
                <w:rStyle w:val="Hyperlink"/>
                <w:rFonts w:cstheme="minorHAnsi"/>
                <w:noProof/>
              </w:rPr>
              <w:t>Data Citation</w:t>
            </w:r>
            <w:r w:rsidR="0067151A" w:rsidRPr="0067151A">
              <w:rPr>
                <w:noProof/>
                <w:webHidden/>
              </w:rPr>
              <w:tab/>
            </w:r>
            <w:r w:rsidR="0067151A" w:rsidRPr="0067151A">
              <w:rPr>
                <w:noProof/>
                <w:webHidden/>
              </w:rPr>
              <w:fldChar w:fldCharType="begin"/>
            </w:r>
            <w:r w:rsidR="0067151A" w:rsidRPr="0067151A">
              <w:rPr>
                <w:noProof/>
                <w:webHidden/>
              </w:rPr>
              <w:instrText xml:space="preserve"> PAGEREF _Toc137904668 \h </w:instrText>
            </w:r>
            <w:r w:rsidR="0067151A" w:rsidRPr="0067151A">
              <w:rPr>
                <w:noProof/>
                <w:webHidden/>
              </w:rPr>
            </w:r>
            <w:r w:rsidR="0067151A" w:rsidRPr="0067151A">
              <w:rPr>
                <w:noProof/>
                <w:webHidden/>
              </w:rPr>
              <w:fldChar w:fldCharType="separate"/>
            </w:r>
            <w:r w:rsidR="0067151A" w:rsidRPr="0067151A">
              <w:rPr>
                <w:noProof/>
                <w:webHidden/>
              </w:rPr>
              <w:t>74</w:t>
            </w:r>
            <w:r w:rsidR="0067151A" w:rsidRPr="0067151A">
              <w:rPr>
                <w:noProof/>
                <w:webHidden/>
              </w:rPr>
              <w:fldChar w:fldCharType="end"/>
            </w:r>
          </w:hyperlink>
        </w:p>
        <w:p w14:paraId="74525C56" w14:textId="224A9CD0" w:rsidR="0067151A" w:rsidRPr="0067151A" w:rsidRDefault="00C457E4">
          <w:pPr>
            <w:pStyle w:val="TOC2"/>
            <w:tabs>
              <w:tab w:val="right" w:leader="dot" w:pos="9016"/>
            </w:tabs>
            <w:rPr>
              <w:rFonts w:eastAsiaTheme="minorEastAsia"/>
              <w:noProof/>
              <w:kern w:val="2"/>
              <w:lang w:eastAsia="en-GB"/>
              <w14:ligatures w14:val="standardContextual"/>
            </w:rPr>
          </w:pPr>
          <w:hyperlink w:anchor="_Toc137904669" w:history="1">
            <w:r w:rsidR="0067151A" w:rsidRPr="0067151A">
              <w:rPr>
                <w:rStyle w:val="Hyperlink"/>
                <w:rFonts w:cstheme="minorHAnsi"/>
                <w:noProof/>
              </w:rPr>
              <w:t>Bibliography</w:t>
            </w:r>
            <w:r w:rsidR="0067151A" w:rsidRPr="0067151A">
              <w:rPr>
                <w:noProof/>
                <w:webHidden/>
              </w:rPr>
              <w:tab/>
            </w:r>
            <w:r w:rsidR="0067151A" w:rsidRPr="0067151A">
              <w:rPr>
                <w:noProof/>
                <w:webHidden/>
              </w:rPr>
              <w:fldChar w:fldCharType="begin"/>
            </w:r>
            <w:r w:rsidR="0067151A" w:rsidRPr="0067151A">
              <w:rPr>
                <w:noProof/>
                <w:webHidden/>
              </w:rPr>
              <w:instrText xml:space="preserve"> PAGEREF _Toc137904669 \h </w:instrText>
            </w:r>
            <w:r w:rsidR="0067151A" w:rsidRPr="0067151A">
              <w:rPr>
                <w:noProof/>
                <w:webHidden/>
              </w:rPr>
            </w:r>
            <w:r w:rsidR="0067151A" w:rsidRPr="0067151A">
              <w:rPr>
                <w:noProof/>
                <w:webHidden/>
              </w:rPr>
              <w:fldChar w:fldCharType="separate"/>
            </w:r>
            <w:r w:rsidR="0067151A" w:rsidRPr="0067151A">
              <w:rPr>
                <w:noProof/>
                <w:webHidden/>
              </w:rPr>
              <w:t>74</w:t>
            </w:r>
            <w:r w:rsidR="0067151A" w:rsidRPr="0067151A">
              <w:rPr>
                <w:noProof/>
                <w:webHidden/>
              </w:rPr>
              <w:fldChar w:fldCharType="end"/>
            </w:r>
          </w:hyperlink>
        </w:p>
        <w:p w14:paraId="5E9BFFC2" w14:textId="7BBBE29B" w:rsidR="00B947F6" w:rsidRPr="009106F1" w:rsidRDefault="00B947F6" w:rsidP="00B947F6">
          <w:pPr>
            <w:rPr>
              <w:rFonts w:cstheme="minorHAnsi"/>
              <w:sz w:val="24"/>
              <w:szCs w:val="24"/>
            </w:rPr>
          </w:pPr>
          <w:r w:rsidRPr="0067151A">
            <w:rPr>
              <w:rFonts w:cstheme="minorHAnsi"/>
              <w:noProof/>
              <w:sz w:val="24"/>
              <w:szCs w:val="24"/>
            </w:rPr>
            <w:fldChar w:fldCharType="end"/>
          </w:r>
        </w:p>
      </w:sdtContent>
    </w:sdt>
    <w:p w14:paraId="17727214" w14:textId="77777777" w:rsidR="00C46242" w:rsidRDefault="00C46242" w:rsidP="00B947F6">
      <w:pPr>
        <w:rPr>
          <w:rFonts w:cstheme="minorHAnsi"/>
          <w:sz w:val="24"/>
          <w:szCs w:val="24"/>
        </w:rPr>
      </w:pPr>
    </w:p>
    <w:p w14:paraId="1F28E146" w14:textId="77777777" w:rsidR="0067151A" w:rsidRPr="009106F1" w:rsidRDefault="0067151A" w:rsidP="00B947F6">
      <w:pPr>
        <w:rPr>
          <w:rFonts w:cstheme="minorHAnsi"/>
          <w:sz w:val="24"/>
          <w:szCs w:val="24"/>
        </w:rPr>
      </w:pPr>
    </w:p>
    <w:p w14:paraId="3AFDA34C" w14:textId="77777777" w:rsidR="00C46242" w:rsidRPr="009106F1" w:rsidRDefault="00C46242" w:rsidP="00B947F6">
      <w:pPr>
        <w:rPr>
          <w:rFonts w:cstheme="minorHAnsi"/>
          <w:sz w:val="24"/>
          <w:szCs w:val="24"/>
        </w:rPr>
      </w:pPr>
    </w:p>
    <w:p w14:paraId="79581308" w14:textId="77777777" w:rsidR="00397201" w:rsidRDefault="00397201" w:rsidP="00B947F6">
      <w:pPr>
        <w:rPr>
          <w:rFonts w:cstheme="minorHAnsi"/>
          <w:sz w:val="24"/>
          <w:szCs w:val="24"/>
        </w:rPr>
      </w:pPr>
    </w:p>
    <w:p w14:paraId="5922B54A" w14:textId="77777777" w:rsidR="009106F1" w:rsidRPr="009106F1" w:rsidRDefault="009106F1" w:rsidP="00B947F6">
      <w:pPr>
        <w:rPr>
          <w:rFonts w:cstheme="minorHAnsi"/>
          <w:sz w:val="24"/>
          <w:szCs w:val="24"/>
        </w:rPr>
      </w:pPr>
    </w:p>
    <w:p w14:paraId="763B242A" w14:textId="058F9A21" w:rsidR="00397201" w:rsidRPr="009106F1" w:rsidRDefault="00397201" w:rsidP="009106F1">
      <w:pPr>
        <w:pStyle w:val="TableofFigures"/>
        <w:tabs>
          <w:tab w:val="right" w:leader="dot" w:pos="9016"/>
        </w:tabs>
        <w:rPr>
          <w:rFonts w:cstheme="minorHAnsi"/>
          <w:sz w:val="24"/>
          <w:szCs w:val="24"/>
        </w:rPr>
      </w:pPr>
      <w:r w:rsidRPr="009106F1">
        <w:rPr>
          <w:rFonts w:cstheme="minorHAnsi"/>
          <w:sz w:val="24"/>
          <w:szCs w:val="24"/>
        </w:rPr>
        <w:lastRenderedPageBreak/>
        <w:t>List of Tables</w:t>
      </w:r>
    </w:p>
    <w:p w14:paraId="6A6F09A8" w14:textId="07690F1D" w:rsidR="0067151A" w:rsidRDefault="00397201">
      <w:pPr>
        <w:pStyle w:val="TableofFigures"/>
        <w:tabs>
          <w:tab w:val="right" w:leader="dot" w:pos="9016"/>
        </w:tabs>
        <w:rPr>
          <w:rFonts w:eastAsiaTheme="minorEastAsia"/>
          <w:noProof/>
          <w:kern w:val="2"/>
          <w:lang w:eastAsia="en-GB"/>
          <w14:ligatures w14:val="standardContextual"/>
        </w:rPr>
      </w:pPr>
      <w:r w:rsidRPr="009106F1">
        <w:rPr>
          <w:rFonts w:cstheme="minorHAnsi"/>
          <w:sz w:val="24"/>
          <w:szCs w:val="24"/>
        </w:rPr>
        <w:fldChar w:fldCharType="begin"/>
      </w:r>
      <w:r w:rsidRPr="009106F1">
        <w:rPr>
          <w:rFonts w:cstheme="minorHAnsi"/>
          <w:sz w:val="24"/>
          <w:szCs w:val="24"/>
        </w:rPr>
        <w:instrText xml:space="preserve"> TOC \h \z \c "Table 1." </w:instrText>
      </w:r>
      <w:r w:rsidRPr="009106F1">
        <w:rPr>
          <w:rFonts w:cstheme="minorHAnsi"/>
          <w:sz w:val="24"/>
          <w:szCs w:val="24"/>
        </w:rPr>
        <w:fldChar w:fldCharType="separate"/>
      </w:r>
      <w:hyperlink w:anchor="_Toc137904670" w:history="1">
        <w:r w:rsidR="0067151A" w:rsidRPr="005C68A1">
          <w:rPr>
            <w:rStyle w:val="Hyperlink"/>
            <w:rFonts w:cstheme="minorHAnsi"/>
            <w:noProof/>
          </w:rPr>
          <w:t>Table 1. 1 Sweeps Included for Analysis</w:t>
        </w:r>
        <w:r w:rsidR="0067151A">
          <w:rPr>
            <w:noProof/>
            <w:webHidden/>
          </w:rPr>
          <w:tab/>
        </w:r>
        <w:r w:rsidR="0067151A">
          <w:rPr>
            <w:noProof/>
            <w:webHidden/>
          </w:rPr>
          <w:fldChar w:fldCharType="begin"/>
        </w:r>
        <w:r w:rsidR="0067151A">
          <w:rPr>
            <w:noProof/>
            <w:webHidden/>
          </w:rPr>
          <w:instrText xml:space="preserve"> PAGEREF _Toc137904670 \h </w:instrText>
        </w:r>
        <w:r w:rsidR="0067151A">
          <w:rPr>
            <w:noProof/>
            <w:webHidden/>
          </w:rPr>
        </w:r>
        <w:r w:rsidR="0067151A">
          <w:rPr>
            <w:noProof/>
            <w:webHidden/>
          </w:rPr>
          <w:fldChar w:fldCharType="separate"/>
        </w:r>
        <w:r w:rsidR="0067151A">
          <w:rPr>
            <w:noProof/>
            <w:webHidden/>
          </w:rPr>
          <w:t>17</w:t>
        </w:r>
        <w:r w:rsidR="0067151A">
          <w:rPr>
            <w:noProof/>
            <w:webHidden/>
          </w:rPr>
          <w:fldChar w:fldCharType="end"/>
        </w:r>
      </w:hyperlink>
    </w:p>
    <w:p w14:paraId="40D26545" w14:textId="355DE71F" w:rsidR="0067151A" w:rsidRDefault="00C457E4">
      <w:pPr>
        <w:pStyle w:val="TableofFigures"/>
        <w:tabs>
          <w:tab w:val="right" w:leader="dot" w:pos="9016"/>
        </w:tabs>
        <w:rPr>
          <w:rFonts w:eastAsiaTheme="minorEastAsia"/>
          <w:noProof/>
          <w:kern w:val="2"/>
          <w:lang w:eastAsia="en-GB"/>
          <w14:ligatures w14:val="standardContextual"/>
        </w:rPr>
      </w:pPr>
      <w:hyperlink w:anchor="_Toc137904671" w:history="1">
        <w:r w:rsidR="0067151A" w:rsidRPr="005C68A1">
          <w:rPr>
            <w:rStyle w:val="Hyperlink"/>
            <w:rFonts w:cstheme="minorHAnsi"/>
            <w:noProof/>
          </w:rPr>
          <w:t>Table 1. 2 Participation in the NCDS from birth to 23 years</w:t>
        </w:r>
        <w:r w:rsidR="0067151A">
          <w:rPr>
            <w:noProof/>
            <w:webHidden/>
          </w:rPr>
          <w:tab/>
        </w:r>
        <w:r w:rsidR="0067151A">
          <w:rPr>
            <w:noProof/>
            <w:webHidden/>
          </w:rPr>
          <w:fldChar w:fldCharType="begin"/>
        </w:r>
        <w:r w:rsidR="0067151A">
          <w:rPr>
            <w:noProof/>
            <w:webHidden/>
          </w:rPr>
          <w:instrText xml:space="preserve"> PAGEREF _Toc137904671 \h </w:instrText>
        </w:r>
        <w:r w:rsidR="0067151A">
          <w:rPr>
            <w:noProof/>
            <w:webHidden/>
          </w:rPr>
        </w:r>
        <w:r w:rsidR="0067151A">
          <w:rPr>
            <w:noProof/>
            <w:webHidden/>
          </w:rPr>
          <w:fldChar w:fldCharType="separate"/>
        </w:r>
        <w:r w:rsidR="0067151A">
          <w:rPr>
            <w:noProof/>
            <w:webHidden/>
          </w:rPr>
          <w:t>18</w:t>
        </w:r>
        <w:r w:rsidR="0067151A">
          <w:rPr>
            <w:noProof/>
            <w:webHidden/>
          </w:rPr>
          <w:fldChar w:fldCharType="end"/>
        </w:r>
      </w:hyperlink>
    </w:p>
    <w:p w14:paraId="6283EFD7" w14:textId="06D901B1" w:rsidR="0067151A" w:rsidRDefault="00C457E4">
      <w:pPr>
        <w:pStyle w:val="TableofFigures"/>
        <w:tabs>
          <w:tab w:val="right" w:leader="dot" w:pos="9016"/>
        </w:tabs>
        <w:rPr>
          <w:rFonts w:eastAsiaTheme="minorEastAsia"/>
          <w:noProof/>
          <w:kern w:val="2"/>
          <w:lang w:eastAsia="en-GB"/>
          <w14:ligatures w14:val="standardContextual"/>
        </w:rPr>
      </w:pPr>
      <w:hyperlink w:anchor="_Toc137904672" w:history="1">
        <w:r w:rsidR="0067151A" w:rsidRPr="005C68A1">
          <w:rPr>
            <w:rStyle w:val="Hyperlink"/>
            <w:rFonts w:cstheme="minorHAnsi"/>
            <w:noProof/>
          </w:rPr>
          <w:t>Table 1. 3 Frequency Statistics for Economic Activity</w:t>
        </w:r>
        <w:r w:rsidR="0067151A">
          <w:rPr>
            <w:noProof/>
            <w:webHidden/>
          </w:rPr>
          <w:tab/>
        </w:r>
        <w:r w:rsidR="0067151A">
          <w:rPr>
            <w:noProof/>
            <w:webHidden/>
          </w:rPr>
          <w:fldChar w:fldCharType="begin"/>
        </w:r>
        <w:r w:rsidR="0067151A">
          <w:rPr>
            <w:noProof/>
            <w:webHidden/>
          </w:rPr>
          <w:instrText xml:space="preserve"> PAGEREF _Toc137904672 \h </w:instrText>
        </w:r>
        <w:r w:rsidR="0067151A">
          <w:rPr>
            <w:noProof/>
            <w:webHidden/>
          </w:rPr>
        </w:r>
        <w:r w:rsidR="0067151A">
          <w:rPr>
            <w:noProof/>
            <w:webHidden/>
          </w:rPr>
          <w:fldChar w:fldCharType="separate"/>
        </w:r>
        <w:r w:rsidR="0067151A">
          <w:rPr>
            <w:noProof/>
            <w:webHidden/>
          </w:rPr>
          <w:t>19</w:t>
        </w:r>
        <w:r w:rsidR="0067151A">
          <w:rPr>
            <w:noProof/>
            <w:webHidden/>
          </w:rPr>
          <w:fldChar w:fldCharType="end"/>
        </w:r>
      </w:hyperlink>
    </w:p>
    <w:p w14:paraId="7A94FAE5" w14:textId="5C82131B" w:rsidR="0067151A" w:rsidRDefault="00C457E4">
      <w:pPr>
        <w:pStyle w:val="TableofFigures"/>
        <w:tabs>
          <w:tab w:val="right" w:leader="dot" w:pos="9016"/>
        </w:tabs>
        <w:rPr>
          <w:rFonts w:eastAsiaTheme="minorEastAsia"/>
          <w:noProof/>
          <w:kern w:val="2"/>
          <w:lang w:eastAsia="en-GB"/>
          <w14:ligatures w14:val="standardContextual"/>
        </w:rPr>
      </w:pPr>
      <w:hyperlink w:anchor="_Toc137904673" w:history="1">
        <w:r w:rsidR="0067151A" w:rsidRPr="005C68A1">
          <w:rPr>
            <w:rStyle w:val="Hyperlink"/>
            <w:rFonts w:cstheme="minorHAnsi"/>
            <w:noProof/>
          </w:rPr>
          <w:t>Table 1. 4 Educational Attainment Count Variable by Economic Activity</w:t>
        </w:r>
        <w:r w:rsidR="0067151A">
          <w:rPr>
            <w:noProof/>
            <w:webHidden/>
          </w:rPr>
          <w:tab/>
        </w:r>
        <w:r w:rsidR="0067151A">
          <w:rPr>
            <w:noProof/>
            <w:webHidden/>
          </w:rPr>
          <w:fldChar w:fldCharType="begin"/>
        </w:r>
        <w:r w:rsidR="0067151A">
          <w:rPr>
            <w:noProof/>
            <w:webHidden/>
          </w:rPr>
          <w:instrText xml:space="preserve"> PAGEREF _Toc137904673 \h </w:instrText>
        </w:r>
        <w:r w:rsidR="0067151A">
          <w:rPr>
            <w:noProof/>
            <w:webHidden/>
          </w:rPr>
        </w:r>
        <w:r w:rsidR="0067151A">
          <w:rPr>
            <w:noProof/>
            <w:webHidden/>
          </w:rPr>
          <w:fldChar w:fldCharType="separate"/>
        </w:r>
        <w:r w:rsidR="0067151A">
          <w:rPr>
            <w:noProof/>
            <w:webHidden/>
          </w:rPr>
          <w:t>22</w:t>
        </w:r>
        <w:r w:rsidR="0067151A">
          <w:rPr>
            <w:noProof/>
            <w:webHidden/>
          </w:rPr>
          <w:fldChar w:fldCharType="end"/>
        </w:r>
      </w:hyperlink>
    </w:p>
    <w:p w14:paraId="406A23B2" w14:textId="43E6C91A" w:rsidR="0067151A" w:rsidRDefault="00C457E4">
      <w:pPr>
        <w:pStyle w:val="TableofFigures"/>
        <w:tabs>
          <w:tab w:val="right" w:leader="dot" w:pos="9016"/>
        </w:tabs>
        <w:rPr>
          <w:rFonts w:eastAsiaTheme="minorEastAsia"/>
          <w:noProof/>
          <w:kern w:val="2"/>
          <w:lang w:eastAsia="en-GB"/>
          <w14:ligatures w14:val="standardContextual"/>
        </w:rPr>
      </w:pPr>
      <w:hyperlink w:anchor="_Toc137904674" w:history="1">
        <w:r w:rsidR="0067151A" w:rsidRPr="005C68A1">
          <w:rPr>
            <w:rStyle w:val="Hyperlink"/>
            <w:rFonts w:cstheme="minorHAnsi"/>
            <w:noProof/>
          </w:rPr>
          <w:t>Table 1. 5 RGSC Class Schema</w:t>
        </w:r>
        <w:r w:rsidR="0067151A">
          <w:rPr>
            <w:noProof/>
            <w:webHidden/>
          </w:rPr>
          <w:tab/>
        </w:r>
        <w:r w:rsidR="0067151A">
          <w:rPr>
            <w:noProof/>
            <w:webHidden/>
          </w:rPr>
          <w:fldChar w:fldCharType="begin"/>
        </w:r>
        <w:r w:rsidR="0067151A">
          <w:rPr>
            <w:noProof/>
            <w:webHidden/>
          </w:rPr>
          <w:instrText xml:space="preserve"> PAGEREF _Toc137904674 \h </w:instrText>
        </w:r>
        <w:r w:rsidR="0067151A">
          <w:rPr>
            <w:noProof/>
            <w:webHidden/>
          </w:rPr>
        </w:r>
        <w:r w:rsidR="0067151A">
          <w:rPr>
            <w:noProof/>
            <w:webHidden/>
          </w:rPr>
          <w:fldChar w:fldCharType="separate"/>
        </w:r>
        <w:r w:rsidR="0067151A">
          <w:rPr>
            <w:noProof/>
            <w:webHidden/>
          </w:rPr>
          <w:t>26</w:t>
        </w:r>
        <w:r w:rsidR="0067151A">
          <w:rPr>
            <w:noProof/>
            <w:webHidden/>
          </w:rPr>
          <w:fldChar w:fldCharType="end"/>
        </w:r>
      </w:hyperlink>
    </w:p>
    <w:p w14:paraId="42E82AEC" w14:textId="18615185" w:rsidR="0067151A" w:rsidRDefault="00C457E4">
      <w:pPr>
        <w:pStyle w:val="TableofFigures"/>
        <w:tabs>
          <w:tab w:val="right" w:leader="dot" w:pos="9016"/>
        </w:tabs>
        <w:rPr>
          <w:rFonts w:eastAsiaTheme="minorEastAsia"/>
          <w:noProof/>
          <w:kern w:val="2"/>
          <w:lang w:eastAsia="en-GB"/>
          <w14:ligatures w14:val="standardContextual"/>
        </w:rPr>
      </w:pPr>
      <w:hyperlink w:anchor="_Toc137904675" w:history="1">
        <w:r w:rsidR="0067151A" w:rsidRPr="005C68A1">
          <w:rPr>
            <w:rStyle w:val="Hyperlink"/>
            <w:rFonts w:cstheme="minorHAnsi"/>
            <w:noProof/>
          </w:rPr>
          <w:t>Table 1. 6 NS-SEC Class Schema</w:t>
        </w:r>
        <w:r w:rsidR="0067151A">
          <w:rPr>
            <w:noProof/>
            <w:webHidden/>
          </w:rPr>
          <w:tab/>
        </w:r>
        <w:r w:rsidR="0067151A">
          <w:rPr>
            <w:noProof/>
            <w:webHidden/>
          </w:rPr>
          <w:fldChar w:fldCharType="begin"/>
        </w:r>
        <w:r w:rsidR="0067151A">
          <w:rPr>
            <w:noProof/>
            <w:webHidden/>
          </w:rPr>
          <w:instrText xml:space="preserve"> PAGEREF _Toc137904675 \h </w:instrText>
        </w:r>
        <w:r w:rsidR="0067151A">
          <w:rPr>
            <w:noProof/>
            <w:webHidden/>
          </w:rPr>
        </w:r>
        <w:r w:rsidR="0067151A">
          <w:rPr>
            <w:noProof/>
            <w:webHidden/>
          </w:rPr>
          <w:fldChar w:fldCharType="separate"/>
        </w:r>
        <w:r w:rsidR="0067151A">
          <w:rPr>
            <w:noProof/>
            <w:webHidden/>
          </w:rPr>
          <w:t>27</w:t>
        </w:r>
        <w:r w:rsidR="0067151A">
          <w:rPr>
            <w:noProof/>
            <w:webHidden/>
          </w:rPr>
          <w:fldChar w:fldCharType="end"/>
        </w:r>
      </w:hyperlink>
    </w:p>
    <w:p w14:paraId="5FC36F9B" w14:textId="7D9B7FDD" w:rsidR="0067151A" w:rsidRDefault="00C457E4">
      <w:pPr>
        <w:pStyle w:val="TableofFigures"/>
        <w:tabs>
          <w:tab w:val="right" w:leader="dot" w:pos="9016"/>
        </w:tabs>
        <w:rPr>
          <w:rFonts w:eastAsiaTheme="minorEastAsia"/>
          <w:noProof/>
          <w:kern w:val="2"/>
          <w:lang w:eastAsia="en-GB"/>
          <w14:ligatures w14:val="standardContextual"/>
        </w:rPr>
      </w:pPr>
      <w:hyperlink w:anchor="_Toc137904676" w:history="1">
        <w:r w:rsidR="0067151A" w:rsidRPr="005C68A1">
          <w:rPr>
            <w:rStyle w:val="Hyperlink"/>
            <w:rFonts w:cstheme="minorHAnsi"/>
            <w:noProof/>
          </w:rPr>
          <w:t>Table 1. 7 Examples of Occupations from Analytical NS-SEC</w:t>
        </w:r>
        <w:r w:rsidR="0067151A">
          <w:rPr>
            <w:noProof/>
            <w:webHidden/>
          </w:rPr>
          <w:tab/>
        </w:r>
        <w:r w:rsidR="0067151A">
          <w:rPr>
            <w:noProof/>
            <w:webHidden/>
          </w:rPr>
          <w:fldChar w:fldCharType="begin"/>
        </w:r>
        <w:r w:rsidR="0067151A">
          <w:rPr>
            <w:noProof/>
            <w:webHidden/>
          </w:rPr>
          <w:instrText xml:space="preserve"> PAGEREF _Toc137904676 \h </w:instrText>
        </w:r>
        <w:r w:rsidR="0067151A">
          <w:rPr>
            <w:noProof/>
            <w:webHidden/>
          </w:rPr>
        </w:r>
        <w:r w:rsidR="0067151A">
          <w:rPr>
            <w:noProof/>
            <w:webHidden/>
          </w:rPr>
          <w:fldChar w:fldCharType="separate"/>
        </w:r>
        <w:r w:rsidR="0067151A">
          <w:rPr>
            <w:noProof/>
            <w:webHidden/>
          </w:rPr>
          <w:t>28</w:t>
        </w:r>
        <w:r w:rsidR="0067151A">
          <w:rPr>
            <w:noProof/>
            <w:webHidden/>
          </w:rPr>
          <w:fldChar w:fldCharType="end"/>
        </w:r>
      </w:hyperlink>
    </w:p>
    <w:p w14:paraId="679D7F46" w14:textId="3550DCAF" w:rsidR="0067151A" w:rsidRDefault="00C457E4">
      <w:pPr>
        <w:pStyle w:val="TableofFigures"/>
        <w:tabs>
          <w:tab w:val="right" w:leader="dot" w:pos="9016"/>
        </w:tabs>
        <w:rPr>
          <w:rFonts w:eastAsiaTheme="minorEastAsia"/>
          <w:noProof/>
          <w:kern w:val="2"/>
          <w:lang w:eastAsia="en-GB"/>
          <w14:ligatures w14:val="standardContextual"/>
        </w:rPr>
      </w:pPr>
      <w:hyperlink w:anchor="_Toc137904677" w:history="1">
        <w:r w:rsidR="0067151A" w:rsidRPr="005C68A1">
          <w:rPr>
            <w:rStyle w:val="Hyperlink"/>
            <w:rFonts w:cstheme="minorHAnsi"/>
            <w:noProof/>
          </w:rPr>
          <w:t>Table 1. 8 Descriptive Statistics for Economic Activity</w:t>
        </w:r>
        <w:r w:rsidR="0067151A">
          <w:rPr>
            <w:noProof/>
            <w:webHidden/>
          </w:rPr>
          <w:tab/>
        </w:r>
        <w:r w:rsidR="0067151A">
          <w:rPr>
            <w:noProof/>
            <w:webHidden/>
          </w:rPr>
          <w:fldChar w:fldCharType="begin"/>
        </w:r>
        <w:r w:rsidR="0067151A">
          <w:rPr>
            <w:noProof/>
            <w:webHidden/>
          </w:rPr>
          <w:instrText xml:space="preserve"> PAGEREF _Toc137904677 \h </w:instrText>
        </w:r>
        <w:r w:rsidR="0067151A">
          <w:rPr>
            <w:noProof/>
            <w:webHidden/>
          </w:rPr>
        </w:r>
        <w:r w:rsidR="0067151A">
          <w:rPr>
            <w:noProof/>
            <w:webHidden/>
          </w:rPr>
          <w:fldChar w:fldCharType="separate"/>
        </w:r>
        <w:r w:rsidR="0067151A">
          <w:rPr>
            <w:noProof/>
            <w:webHidden/>
          </w:rPr>
          <w:t>30</w:t>
        </w:r>
        <w:r w:rsidR="0067151A">
          <w:rPr>
            <w:noProof/>
            <w:webHidden/>
          </w:rPr>
          <w:fldChar w:fldCharType="end"/>
        </w:r>
      </w:hyperlink>
    </w:p>
    <w:p w14:paraId="202884D6" w14:textId="60C7EEDB" w:rsidR="0067151A" w:rsidRDefault="00C457E4">
      <w:pPr>
        <w:pStyle w:val="TableofFigures"/>
        <w:tabs>
          <w:tab w:val="right" w:leader="dot" w:pos="9016"/>
        </w:tabs>
        <w:rPr>
          <w:rFonts w:eastAsiaTheme="minorEastAsia"/>
          <w:noProof/>
          <w:kern w:val="2"/>
          <w:lang w:eastAsia="en-GB"/>
          <w14:ligatures w14:val="standardContextual"/>
        </w:rPr>
      </w:pPr>
      <w:hyperlink w:anchor="_Toc137904678" w:history="1">
        <w:r w:rsidR="0067151A" w:rsidRPr="005C68A1">
          <w:rPr>
            <w:rStyle w:val="Hyperlink"/>
            <w:rFonts w:cstheme="minorHAnsi"/>
            <w:noProof/>
          </w:rPr>
          <w:t>Table 1. 9 Goodness-of-fit summaries for explanatory variables and Economic Activity</w:t>
        </w:r>
        <w:r w:rsidR="0067151A">
          <w:rPr>
            <w:noProof/>
            <w:webHidden/>
          </w:rPr>
          <w:tab/>
        </w:r>
        <w:r w:rsidR="0067151A">
          <w:rPr>
            <w:noProof/>
            <w:webHidden/>
          </w:rPr>
          <w:fldChar w:fldCharType="begin"/>
        </w:r>
        <w:r w:rsidR="0067151A">
          <w:rPr>
            <w:noProof/>
            <w:webHidden/>
          </w:rPr>
          <w:instrText xml:space="preserve"> PAGEREF _Toc137904678 \h </w:instrText>
        </w:r>
        <w:r w:rsidR="0067151A">
          <w:rPr>
            <w:noProof/>
            <w:webHidden/>
          </w:rPr>
        </w:r>
        <w:r w:rsidR="0067151A">
          <w:rPr>
            <w:noProof/>
            <w:webHidden/>
          </w:rPr>
          <w:fldChar w:fldCharType="separate"/>
        </w:r>
        <w:r w:rsidR="0067151A">
          <w:rPr>
            <w:noProof/>
            <w:webHidden/>
          </w:rPr>
          <w:t>31</w:t>
        </w:r>
        <w:r w:rsidR="0067151A">
          <w:rPr>
            <w:noProof/>
            <w:webHidden/>
          </w:rPr>
          <w:fldChar w:fldCharType="end"/>
        </w:r>
      </w:hyperlink>
    </w:p>
    <w:p w14:paraId="4D7CC881" w14:textId="557BC4EE" w:rsidR="0067151A" w:rsidRDefault="00C457E4">
      <w:pPr>
        <w:pStyle w:val="TableofFigures"/>
        <w:tabs>
          <w:tab w:val="right" w:leader="dot" w:pos="9016"/>
        </w:tabs>
        <w:rPr>
          <w:rFonts w:eastAsiaTheme="minorEastAsia"/>
          <w:noProof/>
          <w:kern w:val="2"/>
          <w:lang w:eastAsia="en-GB"/>
          <w14:ligatures w14:val="standardContextual"/>
        </w:rPr>
      </w:pPr>
      <w:hyperlink w:anchor="_Toc137904679" w:history="1">
        <w:r w:rsidR="0067151A" w:rsidRPr="005C68A1">
          <w:rPr>
            <w:rStyle w:val="Hyperlink"/>
            <w:rFonts w:cstheme="minorHAnsi"/>
            <w:noProof/>
          </w:rPr>
          <w:t>Table 1. 10 Model building goodness-of-fit summaries for multiple logistic regression model of Economic Activity</w:t>
        </w:r>
        <w:r w:rsidR="0067151A">
          <w:rPr>
            <w:noProof/>
            <w:webHidden/>
          </w:rPr>
          <w:tab/>
        </w:r>
        <w:r w:rsidR="0067151A">
          <w:rPr>
            <w:noProof/>
            <w:webHidden/>
          </w:rPr>
          <w:fldChar w:fldCharType="begin"/>
        </w:r>
        <w:r w:rsidR="0067151A">
          <w:rPr>
            <w:noProof/>
            <w:webHidden/>
          </w:rPr>
          <w:instrText xml:space="preserve"> PAGEREF _Toc137904679 \h </w:instrText>
        </w:r>
        <w:r w:rsidR="0067151A">
          <w:rPr>
            <w:noProof/>
            <w:webHidden/>
          </w:rPr>
        </w:r>
        <w:r w:rsidR="0067151A">
          <w:rPr>
            <w:noProof/>
            <w:webHidden/>
          </w:rPr>
          <w:fldChar w:fldCharType="separate"/>
        </w:r>
        <w:r w:rsidR="0067151A">
          <w:rPr>
            <w:noProof/>
            <w:webHidden/>
          </w:rPr>
          <w:t>32</w:t>
        </w:r>
        <w:r w:rsidR="0067151A">
          <w:rPr>
            <w:noProof/>
            <w:webHidden/>
          </w:rPr>
          <w:fldChar w:fldCharType="end"/>
        </w:r>
      </w:hyperlink>
    </w:p>
    <w:p w14:paraId="4724D0A2" w14:textId="6A4B3AE5" w:rsidR="0067151A" w:rsidRDefault="00C457E4">
      <w:pPr>
        <w:pStyle w:val="TableofFigures"/>
        <w:tabs>
          <w:tab w:val="right" w:leader="dot" w:pos="9016"/>
        </w:tabs>
        <w:rPr>
          <w:rFonts w:eastAsiaTheme="minorEastAsia"/>
          <w:noProof/>
          <w:kern w:val="2"/>
          <w:lang w:eastAsia="en-GB"/>
          <w14:ligatures w14:val="standardContextual"/>
        </w:rPr>
      </w:pPr>
      <w:hyperlink w:anchor="_Toc137904680" w:history="1">
        <w:r w:rsidR="0067151A" w:rsidRPr="005C68A1">
          <w:rPr>
            <w:rStyle w:val="Hyperlink"/>
            <w:rFonts w:cstheme="minorHAnsi"/>
            <w:noProof/>
          </w:rPr>
          <w:t>Table 1. 11 Mlogit of Economic Activity</w:t>
        </w:r>
        <w:r w:rsidR="0067151A">
          <w:rPr>
            <w:noProof/>
            <w:webHidden/>
          </w:rPr>
          <w:tab/>
        </w:r>
        <w:r w:rsidR="0067151A">
          <w:rPr>
            <w:noProof/>
            <w:webHidden/>
          </w:rPr>
          <w:fldChar w:fldCharType="begin"/>
        </w:r>
        <w:r w:rsidR="0067151A">
          <w:rPr>
            <w:noProof/>
            <w:webHidden/>
          </w:rPr>
          <w:instrText xml:space="preserve"> PAGEREF _Toc137904680 \h </w:instrText>
        </w:r>
        <w:r w:rsidR="0067151A">
          <w:rPr>
            <w:noProof/>
            <w:webHidden/>
          </w:rPr>
        </w:r>
        <w:r w:rsidR="0067151A">
          <w:rPr>
            <w:noProof/>
            <w:webHidden/>
          </w:rPr>
          <w:fldChar w:fldCharType="separate"/>
        </w:r>
        <w:r w:rsidR="0067151A">
          <w:rPr>
            <w:noProof/>
            <w:webHidden/>
          </w:rPr>
          <w:t>36</w:t>
        </w:r>
        <w:r w:rsidR="0067151A">
          <w:rPr>
            <w:noProof/>
            <w:webHidden/>
          </w:rPr>
          <w:fldChar w:fldCharType="end"/>
        </w:r>
      </w:hyperlink>
    </w:p>
    <w:p w14:paraId="6A64B389" w14:textId="1B44E5EE" w:rsidR="0067151A" w:rsidRDefault="00C457E4">
      <w:pPr>
        <w:pStyle w:val="TableofFigures"/>
        <w:tabs>
          <w:tab w:val="right" w:leader="dot" w:pos="9016"/>
        </w:tabs>
        <w:rPr>
          <w:rFonts w:eastAsiaTheme="minorEastAsia"/>
          <w:noProof/>
          <w:kern w:val="2"/>
          <w:lang w:eastAsia="en-GB"/>
          <w14:ligatures w14:val="standardContextual"/>
        </w:rPr>
      </w:pPr>
      <w:hyperlink w:anchor="_Toc137904681" w:history="1">
        <w:r w:rsidR="0067151A" w:rsidRPr="005C68A1">
          <w:rPr>
            <w:rStyle w:val="Hyperlink"/>
            <w:rFonts w:cstheme="minorHAnsi"/>
            <w:noProof/>
          </w:rPr>
          <w:t>Table 1. 12 Sensitivity analyses of alternative measures of parental social stratification</w:t>
        </w:r>
        <w:r w:rsidR="0067151A">
          <w:rPr>
            <w:noProof/>
            <w:webHidden/>
          </w:rPr>
          <w:tab/>
        </w:r>
        <w:r w:rsidR="0067151A">
          <w:rPr>
            <w:noProof/>
            <w:webHidden/>
          </w:rPr>
          <w:fldChar w:fldCharType="begin"/>
        </w:r>
        <w:r w:rsidR="0067151A">
          <w:rPr>
            <w:noProof/>
            <w:webHidden/>
          </w:rPr>
          <w:instrText xml:space="preserve"> PAGEREF _Toc137904681 \h </w:instrText>
        </w:r>
        <w:r w:rsidR="0067151A">
          <w:rPr>
            <w:noProof/>
            <w:webHidden/>
          </w:rPr>
        </w:r>
        <w:r w:rsidR="0067151A">
          <w:rPr>
            <w:noProof/>
            <w:webHidden/>
          </w:rPr>
          <w:fldChar w:fldCharType="separate"/>
        </w:r>
        <w:r w:rsidR="0067151A">
          <w:rPr>
            <w:noProof/>
            <w:webHidden/>
          </w:rPr>
          <w:t>47</w:t>
        </w:r>
        <w:r w:rsidR="0067151A">
          <w:rPr>
            <w:noProof/>
            <w:webHidden/>
          </w:rPr>
          <w:fldChar w:fldCharType="end"/>
        </w:r>
      </w:hyperlink>
    </w:p>
    <w:p w14:paraId="3448830F" w14:textId="676FAF1A" w:rsidR="0067151A" w:rsidRDefault="00C457E4">
      <w:pPr>
        <w:pStyle w:val="TableofFigures"/>
        <w:tabs>
          <w:tab w:val="right" w:leader="dot" w:pos="9016"/>
        </w:tabs>
        <w:rPr>
          <w:rFonts w:eastAsiaTheme="minorEastAsia"/>
          <w:noProof/>
          <w:kern w:val="2"/>
          <w:lang w:eastAsia="en-GB"/>
          <w14:ligatures w14:val="standardContextual"/>
        </w:rPr>
      </w:pPr>
      <w:hyperlink w:anchor="_Toc137904682" w:history="1">
        <w:r w:rsidR="0067151A" w:rsidRPr="005C68A1">
          <w:rPr>
            <w:rStyle w:val="Hyperlink"/>
            <w:rFonts w:cstheme="minorHAnsi"/>
            <w:noProof/>
          </w:rPr>
          <w:t>Table 1. 13 Missing data patterns for NCDS</w:t>
        </w:r>
        <w:r w:rsidR="0067151A">
          <w:rPr>
            <w:noProof/>
            <w:webHidden/>
          </w:rPr>
          <w:tab/>
        </w:r>
        <w:r w:rsidR="0067151A">
          <w:rPr>
            <w:noProof/>
            <w:webHidden/>
          </w:rPr>
          <w:fldChar w:fldCharType="begin"/>
        </w:r>
        <w:r w:rsidR="0067151A">
          <w:rPr>
            <w:noProof/>
            <w:webHidden/>
          </w:rPr>
          <w:instrText xml:space="preserve"> PAGEREF _Toc137904682 \h </w:instrText>
        </w:r>
        <w:r w:rsidR="0067151A">
          <w:rPr>
            <w:noProof/>
            <w:webHidden/>
          </w:rPr>
        </w:r>
        <w:r w:rsidR="0067151A">
          <w:rPr>
            <w:noProof/>
            <w:webHidden/>
          </w:rPr>
          <w:fldChar w:fldCharType="separate"/>
        </w:r>
        <w:r w:rsidR="0067151A">
          <w:rPr>
            <w:noProof/>
            <w:webHidden/>
          </w:rPr>
          <w:t>55</w:t>
        </w:r>
        <w:r w:rsidR="0067151A">
          <w:rPr>
            <w:noProof/>
            <w:webHidden/>
          </w:rPr>
          <w:fldChar w:fldCharType="end"/>
        </w:r>
      </w:hyperlink>
    </w:p>
    <w:p w14:paraId="5CD8ACB1" w14:textId="6B18F70D" w:rsidR="0067151A" w:rsidRDefault="00C457E4">
      <w:pPr>
        <w:pStyle w:val="TableofFigures"/>
        <w:tabs>
          <w:tab w:val="right" w:leader="dot" w:pos="9016"/>
        </w:tabs>
        <w:rPr>
          <w:rFonts w:eastAsiaTheme="minorEastAsia"/>
          <w:noProof/>
          <w:kern w:val="2"/>
          <w:lang w:eastAsia="en-GB"/>
          <w14:ligatures w14:val="standardContextual"/>
        </w:rPr>
      </w:pPr>
      <w:hyperlink w:anchor="_Toc137904683" w:history="1">
        <w:r w:rsidR="0067151A" w:rsidRPr="005C68A1">
          <w:rPr>
            <w:rStyle w:val="Hyperlink"/>
            <w:rFonts w:cstheme="minorHAnsi"/>
            <w:noProof/>
          </w:rPr>
          <w:t>Table 1. 14 Comparison of CCA NS-SEC vs Imputed NS-SEC</w:t>
        </w:r>
        <w:r w:rsidR="0067151A">
          <w:rPr>
            <w:noProof/>
            <w:webHidden/>
          </w:rPr>
          <w:tab/>
        </w:r>
        <w:r w:rsidR="0067151A">
          <w:rPr>
            <w:noProof/>
            <w:webHidden/>
          </w:rPr>
          <w:fldChar w:fldCharType="begin"/>
        </w:r>
        <w:r w:rsidR="0067151A">
          <w:rPr>
            <w:noProof/>
            <w:webHidden/>
          </w:rPr>
          <w:instrText xml:space="preserve"> PAGEREF _Toc137904683 \h </w:instrText>
        </w:r>
        <w:r w:rsidR="0067151A">
          <w:rPr>
            <w:noProof/>
            <w:webHidden/>
          </w:rPr>
        </w:r>
        <w:r w:rsidR="0067151A">
          <w:rPr>
            <w:noProof/>
            <w:webHidden/>
          </w:rPr>
          <w:fldChar w:fldCharType="separate"/>
        </w:r>
        <w:r w:rsidR="0067151A">
          <w:rPr>
            <w:noProof/>
            <w:webHidden/>
          </w:rPr>
          <w:t>58</w:t>
        </w:r>
        <w:r w:rsidR="0067151A">
          <w:rPr>
            <w:noProof/>
            <w:webHidden/>
          </w:rPr>
          <w:fldChar w:fldCharType="end"/>
        </w:r>
      </w:hyperlink>
    </w:p>
    <w:p w14:paraId="5E39BFBD" w14:textId="77777777" w:rsidR="0067151A" w:rsidRDefault="00397201" w:rsidP="00B947F6">
      <w:pPr>
        <w:rPr>
          <w:noProof/>
        </w:rPr>
      </w:pPr>
      <w:r w:rsidRPr="009106F1">
        <w:rPr>
          <w:rFonts w:cstheme="minorHAnsi"/>
          <w:sz w:val="24"/>
          <w:szCs w:val="24"/>
        </w:rPr>
        <w:fldChar w:fldCharType="end"/>
      </w:r>
      <w:r w:rsidRPr="009106F1">
        <w:rPr>
          <w:rFonts w:cstheme="minorHAnsi"/>
          <w:sz w:val="24"/>
          <w:szCs w:val="24"/>
        </w:rPr>
        <w:fldChar w:fldCharType="begin"/>
      </w:r>
      <w:r w:rsidRPr="009106F1">
        <w:rPr>
          <w:rFonts w:cstheme="minorHAnsi"/>
          <w:sz w:val="24"/>
          <w:szCs w:val="24"/>
        </w:rPr>
        <w:instrText xml:space="preserve"> TOC \h \z \c "Table A." </w:instrText>
      </w:r>
      <w:r w:rsidRPr="009106F1">
        <w:rPr>
          <w:rFonts w:cstheme="minorHAnsi"/>
          <w:sz w:val="24"/>
          <w:szCs w:val="24"/>
        </w:rPr>
        <w:fldChar w:fldCharType="separate"/>
      </w:r>
    </w:p>
    <w:p w14:paraId="687D98DD" w14:textId="57944636" w:rsidR="0067151A" w:rsidRDefault="00C457E4">
      <w:pPr>
        <w:pStyle w:val="TableofFigures"/>
        <w:tabs>
          <w:tab w:val="right" w:leader="dot" w:pos="9016"/>
        </w:tabs>
        <w:rPr>
          <w:rFonts w:eastAsiaTheme="minorEastAsia"/>
          <w:noProof/>
          <w:kern w:val="2"/>
          <w:lang w:eastAsia="en-GB"/>
          <w14:ligatures w14:val="standardContextual"/>
        </w:rPr>
      </w:pPr>
      <w:hyperlink w:anchor="_Toc137904684" w:history="1">
        <w:r w:rsidR="0067151A" w:rsidRPr="0065383D">
          <w:rPr>
            <w:rStyle w:val="Hyperlink"/>
            <w:rFonts w:cstheme="minorHAnsi"/>
            <w:noProof/>
          </w:rPr>
          <w:t>Table A. 1 Goodness-of-fit summaries for explanatory variables and Economic Activity (CAMSIS)</w:t>
        </w:r>
        <w:r w:rsidR="0067151A">
          <w:rPr>
            <w:noProof/>
            <w:webHidden/>
          </w:rPr>
          <w:tab/>
        </w:r>
        <w:r w:rsidR="0067151A">
          <w:rPr>
            <w:noProof/>
            <w:webHidden/>
          </w:rPr>
          <w:fldChar w:fldCharType="begin"/>
        </w:r>
        <w:r w:rsidR="0067151A">
          <w:rPr>
            <w:noProof/>
            <w:webHidden/>
          </w:rPr>
          <w:instrText xml:space="preserve"> PAGEREF _Toc137904684 \h </w:instrText>
        </w:r>
        <w:r w:rsidR="0067151A">
          <w:rPr>
            <w:noProof/>
            <w:webHidden/>
          </w:rPr>
        </w:r>
        <w:r w:rsidR="0067151A">
          <w:rPr>
            <w:noProof/>
            <w:webHidden/>
          </w:rPr>
          <w:fldChar w:fldCharType="separate"/>
        </w:r>
        <w:r w:rsidR="0067151A">
          <w:rPr>
            <w:noProof/>
            <w:webHidden/>
          </w:rPr>
          <w:t>66</w:t>
        </w:r>
        <w:r w:rsidR="0067151A">
          <w:rPr>
            <w:noProof/>
            <w:webHidden/>
          </w:rPr>
          <w:fldChar w:fldCharType="end"/>
        </w:r>
      </w:hyperlink>
    </w:p>
    <w:p w14:paraId="355E4302" w14:textId="644D7DD6" w:rsidR="0067151A" w:rsidRDefault="00C457E4">
      <w:pPr>
        <w:pStyle w:val="TableofFigures"/>
        <w:tabs>
          <w:tab w:val="right" w:leader="dot" w:pos="9016"/>
        </w:tabs>
        <w:rPr>
          <w:rFonts w:eastAsiaTheme="minorEastAsia"/>
          <w:noProof/>
          <w:kern w:val="2"/>
          <w:lang w:eastAsia="en-GB"/>
          <w14:ligatures w14:val="standardContextual"/>
        </w:rPr>
      </w:pPr>
      <w:hyperlink w:anchor="_Toc137904685" w:history="1">
        <w:r w:rsidR="0067151A" w:rsidRPr="0065383D">
          <w:rPr>
            <w:rStyle w:val="Hyperlink"/>
            <w:rFonts w:cstheme="minorHAnsi"/>
            <w:noProof/>
          </w:rPr>
          <w:t>Table A. 2 Model building goodness-of-fit summaries for multiple logistic regression model of Economic Activity (CAMSIS)</w:t>
        </w:r>
        <w:r w:rsidR="0067151A">
          <w:rPr>
            <w:noProof/>
            <w:webHidden/>
          </w:rPr>
          <w:tab/>
        </w:r>
        <w:r w:rsidR="0067151A">
          <w:rPr>
            <w:noProof/>
            <w:webHidden/>
          </w:rPr>
          <w:fldChar w:fldCharType="begin"/>
        </w:r>
        <w:r w:rsidR="0067151A">
          <w:rPr>
            <w:noProof/>
            <w:webHidden/>
          </w:rPr>
          <w:instrText xml:space="preserve"> PAGEREF _Toc137904685 \h </w:instrText>
        </w:r>
        <w:r w:rsidR="0067151A">
          <w:rPr>
            <w:noProof/>
            <w:webHidden/>
          </w:rPr>
        </w:r>
        <w:r w:rsidR="0067151A">
          <w:rPr>
            <w:noProof/>
            <w:webHidden/>
          </w:rPr>
          <w:fldChar w:fldCharType="separate"/>
        </w:r>
        <w:r w:rsidR="0067151A">
          <w:rPr>
            <w:noProof/>
            <w:webHidden/>
          </w:rPr>
          <w:t>66</w:t>
        </w:r>
        <w:r w:rsidR="0067151A">
          <w:rPr>
            <w:noProof/>
            <w:webHidden/>
          </w:rPr>
          <w:fldChar w:fldCharType="end"/>
        </w:r>
      </w:hyperlink>
    </w:p>
    <w:p w14:paraId="7C3D6CB4" w14:textId="7D19D2BA" w:rsidR="0067151A" w:rsidRDefault="00C457E4">
      <w:pPr>
        <w:pStyle w:val="TableofFigures"/>
        <w:tabs>
          <w:tab w:val="right" w:leader="dot" w:pos="9016"/>
        </w:tabs>
        <w:rPr>
          <w:rFonts w:eastAsiaTheme="minorEastAsia"/>
          <w:noProof/>
          <w:kern w:val="2"/>
          <w:lang w:eastAsia="en-GB"/>
          <w14:ligatures w14:val="standardContextual"/>
        </w:rPr>
      </w:pPr>
      <w:hyperlink w:anchor="_Toc137904686" w:history="1">
        <w:r w:rsidR="0067151A" w:rsidRPr="0065383D">
          <w:rPr>
            <w:rStyle w:val="Hyperlink"/>
            <w:rFonts w:cstheme="minorHAnsi"/>
            <w:noProof/>
          </w:rPr>
          <w:t>Table A. 3 Goodness-of-fit summaries for explanatory variables and Economic Activity (RGSC)</w:t>
        </w:r>
        <w:r w:rsidR="0067151A">
          <w:rPr>
            <w:noProof/>
            <w:webHidden/>
          </w:rPr>
          <w:tab/>
        </w:r>
        <w:r w:rsidR="0067151A">
          <w:rPr>
            <w:noProof/>
            <w:webHidden/>
          </w:rPr>
          <w:fldChar w:fldCharType="begin"/>
        </w:r>
        <w:r w:rsidR="0067151A">
          <w:rPr>
            <w:noProof/>
            <w:webHidden/>
          </w:rPr>
          <w:instrText xml:space="preserve"> PAGEREF _Toc137904686 \h </w:instrText>
        </w:r>
        <w:r w:rsidR="0067151A">
          <w:rPr>
            <w:noProof/>
            <w:webHidden/>
          </w:rPr>
        </w:r>
        <w:r w:rsidR="0067151A">
          <w:rPr>
            <w:noProof/>
            <w:webHidden/>
          </w:rPr>
          <w:fldChar w:fldCharType="separate"/>
        </w:r>
        <w:r w:rsidR="0067151A">
          <w:rPr>
            <w:noProof/>
            <w:webHidden/>
          </w:rPr>
          <w:t>67</w:t>
        </w:r>
        <w:r w:rsidR="0067151A">
          <w:rPr>
            <w:noProof/>
            <w:webHidden/>
          </w:rPr>
          <w:fldChar w:fldCharType="end"/>
        </w:r>
      </w:hyperlink>
    </w:p>
    <w:p w14:paraId="5B803272" w14:textId="40D60575" w:rsidR="0067151A" w:rsidRDefault="00C457E4">
      <w:pPr>
        <w:pStyle w:val="TableofFigures"/>
        <w:tabs>
          <w:tab w:val="right" w:leader="dot" w:pos="9016"/>
        </w:tabs>
        <w:rPr>
          <w:rFonts w:eastAsiaTheme="minorEastAsia"/>
          <w:noProof/>
          <w:kern w:val="2"/>
          <w:lang w:eastAsia="en-GB"/>
          <w14:ligatures w14:val="standardContextual"/>
        </w:rPr>
      </w:pPr>
      <w:hyperlink w:anchor="_Toc137904687" w:history="1">
        <w:r w:rsidR="0067151A" w:rsidRPr="0065383D">
          <w:rPr>
            <w:rStyle w:val="Hyperlink"/>
            <w:rFonts w:cstheme="minorHAnsi"/>
            <w:noProof/>
          </w:rPr>
          <w:t>Table A. 4 Model building goodness-of-fit summaries for multiple logistic regression model of Economic Activity (RGSC)</w:t>
        </w:r>
        <w:r w:rsidR="0067151A">
          <w:rPr>
            <w:noProof/>
            <w:webHidden/>
          </w:rPr>
          <w:tab/>
        </w:r>
        <w:r w:rsidR="0067151A">
          <w:rPr>
            <w:noProof/>
            <w:webHidden/>
          </w:rPr>
          <w:fldChar w:fldCharType="begin"/>
        </w:r>
        <w:r w:rsidR="0067151A">
          <w:rPr>
            <w:noProof/>
            <w:webHidden/>
          </w:rPr>
          <w:instrText xml:space="preserve"> PAGEREF _Toc137904687 \h </w:instrText>
        </w:r>
        <w:r w:rsidR="0067151A">
          <w:rPr>
            <w:noProof/>
            <w:webHidden/>
          </w:rPr>
        </w:r>
        <w:r w:rsidR="0067151A">
          <w:rPr>
            <w:noProof/>
            <w:webHidden/>
          </w:rPr>
          <w:fldChar w:fldCharType="separate"/>
        </w:r>
        <w:r w:rsidR="0067151A">
          <w:rPr>
            <w:noProof/>
            <w:webHidden/>
          </w:rPr>
          <w:t>67</w:t>
        </w:r>
        <w:r w:rsidR="0067151A">
          <w:rPr>
            <w:noProof/>
            <w:webHidden/>
          </w:rPr>
          <w:fldChar w:fldCharType="end"/>
        </w:r>
      </w:hyperlink>
    </w:p>
    <w:p w14:paraId="601C1F65" w14:textId="3FFEDB78" w:rsidR="0067151A" w:rsidRDefault="00C457E4">
      <w:pPr>
        <w:pStyle w:val="TableofFigures"/>
        <w:tabs>
          <w:tab w:val="right" w:leader="dot" w:pos="9016"/>
        </w:tabs>
        <w:rPr>
          <w:rFonts w:eastAsiaTheme="minorEastAsia"/>
          <w:noProof/>
          <w:kern w:val="2"/>
          <w:lang w:eastAsia="en-GB"/>
          <w14:ligatures w14:val="standardContextual"/>
        </w:rPr>
      </w:pPr>
      <w:hyperlink w:anchor="_Toc137904688" w:history="1">
        <w:r w:rsidR="0067151A" w:rsidRPr="0065383D">
          <w:rPr>
            <w:rStyle w:val="Hyperlink"/>
            <w:rFonts w:cstheme="minorHAnsi"/>
            <w:noProof/>
          </w:rPr>
          <w:t>Table A. 5 Average marginal effects on the probability of Economic Activity</w:t>
        </w:r>
        <w:r w:rsidR="0067151A">
          <w:rPr>
            <w:noProof/>
            <w:webHidden/>
          </w:rPr>
          <w:tab/>
        </w:r>
        <w:r w:rsidR="0067151A">
          <w:rPr>
            <w:noProof/>
            <w:webHidden/>
          </w:rPr>
          <w:fldChar w:fldCharType="begin"/>
        </w:r>
        <w:r w:rsidR="0067151A">
          <w:rPr>
            <w:noProof/>
            <w:webHidden/>
          </w:rPr>
          <w:instrText xml:space="preserve"> PAGEREF _Toc137904688 \h </w:instrText>
        </w:r>
        <w:r w:rsidR="0067151A">
          <w:rPr>
            <w:noProof/>
            <w:webHidden/>
          </w:rPr>
        </w:r>
        <w:r w:rsidR="0067151A">
          <w:rPr>
            <w:noProof/>
            <w:webHidden/>
          </w:rPr>
          <w:fldChar w:fldCharType="separate"/>
        </w:r>
        <w:r w:rsidR="0067151A">
          <w:rPr>
            <w:noProof/>
            <w:webHidden/>
          </w:rPr>
          <w:t>69</w:t>
        </w:r>
        <w:r w:rsidR="0067151A">
          <w:rPr>
            <w:noProof/>
            <w:webHidden/>
          </w:rPr>
          <w:fldChar w:fldCharType="end"/>
        </w:r>
      </w:hyperlink>
    </w:p>
    <w:p w14:paraId="0560C5AF" w14:textId="33C224BC" w:rsidR="00397201" w:rsidRPr="009106F1" w:rsidRDefault="00397201" w:rsidP="00B947F6">
      <w:pPr>
        <w:rPr>
          <w:rFonts w:cstheme="minorHAnsi"/>
          <w:sz w:val="24"/>
          <w:szCs w:val="24"/>
        </w:rPr>
      </w:pPr>
      <w:r w:rsidRPr="009106F1">
        <w:rPr>
          <w:rFonts w:cstheme="minorHAnsi"/>
          <w:sz w:val="24"/>
          <w:szCs w:val="24"/>
        </w:rPr>
        <w:fldChar w:fldCharType="end"/>
      </w:r>
    </w:p>
    <w:p w14:paraId="6245C77E" w14:textId="77777777" w:rsidR="00397201" w:rsidRPr="009106F1" w:rsidRDefault="00397201" w:rsidP="00B947F6">
      <w:pPr>
        <w:rPr>
          <w:rFonts w:cstheme="minorHAnsi"/>
          <w:sz w:val="24"/>
          <w:szCs w:val="24"/>
        </w:rPr>
      </w:pPr>
    </w:p>
    <w:p w14:paraId="520D3C1A" w14:textId="77777777" w:rsidR="00397201" w:rsidRPr="009106F1" w:rsidRDefault="00397201" w:rsidP="00B947F6">
      <w:pPr>
        <w:rPr>
          <w:rFonts w:cstheme="minorHAnsi"/>
          <w:sz w:val="24"/>
          <w:szCs w:val="24"/>
        </w:rPr>
      </w:pPr>
    </w:p>
    <w:p w14:paraId="633FB54B" w14:textId="77777777" w:rsidR="00397201" w:rsidRPr="009106F1" w:rsidRDefault="00397201" w:rsidP="00B947F6">
      <w:pPr>
        <w:rPr>
          <w:rFonts w:cstheme="minorHAnsi"/>
          <w:sz w:val="24"/>
          <w:szCs w:val="24"/>
        </w:rPr>
      </w:pPr>
    </w:p>
    <w:p w14:paraId="077BCEAF" w14:textId="77777777" w:rsidR="00397201" w:rsidRPr="009106F1" w:rsidRDefault="00397201" w:rsidP="00B947F6">
      <w:pPr>
        <w:rPr>
          <w:rFonts w:cstheme="minorHAnsi"/>
          <w:sz w:val="24"/>
          <w:szCs w:val="24"/>
        </w:rPr>
      </w:pPr>
    </w:p>
    <w:p w14:paraId="39BF8EFB" w14:textId="77777777" w:rsidR="00397201" w:rsidRPr="009106F1" w:rsidRDefault="00397201" w:rsidP="00B947F6">
      <w:pPr>
        <w:rPr>
          <w:rFonts w:cstheme="minorHAnsi"/>
          <w:sz w:val="24"/>
          <w:szCs w:val="24"/>
        </w:rPr>
      </w:pPr>
    </w:p>
    <w:p w14:paraId="2D6C4652" w14:textId="77777777" w:rsidR="00397201" w:rsidRPr="009106F1" w:rsidRDefault="00397201" w:rsidP="00B947F6">
      <w:pPr>
        <w:rPr>
          <w:rFonts w:cstheme="minorHAnsi"/>
          <w:sz w:val="24"/>
          <w:szCs w:val="24"/>
        </w:rPr>
      </w:pPr>
    </w:p>
    <w:p w14:paraId="01212B10" w14:textId="77777777" w:rsidR="00397201" w:rsidRPr="009106F1" w:rsidRDefault="00397201" w:rsidP="00B947F6">
      <w:pPr>
        <w:rPr>
          <w:rFonts w:cstheme="minorHAnsi"/>
          <w:sz w:val="24"/>
          <w:szCs w:val="24"/>
        </w:rPr>
      </w:pPr>
    </w:p>
    <w:p w14:paraId="21560918" w14:textId="77777777" w:rsidR="00397201" w:rsidRPr="009106F1" w:rsidRDefault="00397201" w:rsidP="00B947F6">
      <w:pPr>
        <w:rPr>
          <w:rFonts w:cstheme="minorHAnsi"/>
          <w:sz w:val="24"/>
          <w:szCs w:val="24"/>
        </w:rPr>
      </w:pPr>
    </w:p>
    <w:p w14:paraId="5649AF7B" w14:textId="77777777" w:rsidR="009106F1" w:rsidRPr="009106F1" w:rsidRDefault="009106F1" w:rsidP="00B947F6">
      <w:pPr>
        <w:rPr>
          <w:rFonts w:cstheme="minorHAnsi"/>
          <w:sz w:val="24"/>
          <w:szCs w:val="24"/>
        </w:rPr>
      </w:pPr>
    </w:p>
    <w:p w14:paraId="465E8F97" w14:textId="77777777" w:rsidR="00397201" w:rsidRDefault="00397201" w:rsidP="00B947F6">
      <w:pPr>
        <w:rPr>
          <w:rFonts w:cstheme="minorHAnsi"/>
          <w:sz w:val="24"/>
          <w:szCs w:val="24"/>
        </w:rPr>
      </w:pPr>
    </w:p>
    <w:p w14:paraId="695EBE87" w14:textId="77777777" w:rsidR="0067151A" w:rsidRDefault="0067151A" w:rsidP="00B947F6">
      <w:pPr>
        <w:rPr>
          <w:rFonts w:cstheme="minorHAnsi"/>
          <w:sz w:val="24"/>
          <w:szCs w:val="24"/>
        </w:rPr>
      </w:pPr>
    </w:p>
    <w:p w14:paraId="50D3CAC1" w14:textId="77777777" w:rsidR="0067151A" w:rsidRDefault="0067151A" w:rsidP="00B947F6">
      <w:pPr>
        <w:rPr>
          <w:rFonts w:cstheme="minorHAnsi"/>
          <w:sz w:val="24"/>
          <w:szCs w:val="24"/>
        </w:rPr>
      </w:pPr>
    </w:p>
    <w:p w14:paraId="2855ECA1" w14:textId="77777777" w:rsidR="009106F1" w:rsidRPr="009106F1" w:rsidRDefault="009106F1" w:rsidP="00B947F6">
      <w:pPr>
        <w:rPr>
          <w:rFonts w:cstheme="minorHAnsi"/>
          <w:sz w:val="24"/>
          <w:szCs w:val="24"/>
        </w:rPr>
      </w:pPr>
    </w:p>
    <w:p w14:paraId="7B5CDE51" w14:textId="42020700" w:rsidR="00397201" w:rsidRPr="009106F1" w:rsidRDefault="00397201" w:rsidP="00B947F6">
      <w:pPr>
        <w:rPr>
          <w:rFonts w:cstheme="minorHAnsi"/>
          <w:sz w:val="24"/>
          <w:szCs w:val="24"/>
        </w:rPr>
      </w:pPr>
      <w:r w:rsidRPr="009106F1">
        <w:rPr>
          <w:rFonts w:cstheme="minorHAnsi"/>
          <w:sz w:val="24"/>
          <w:szCs w:val="24"/>
        </w:rPr>
        <w:lastRenderedPageBreak/>
        <w:t>List of Figures</w:t>
      </w:r>
    </w:p>
    <w:p w14:paraId="7F207739" w14:textId="10C117D6" w:rsidR="0067151A" w:rsidRDefault="00397201">
      <w:pPr>
        <w:pStyle w:val="TableofFigures"/>
        <w:tabs>
          <w:tab w:val="right" w:leader="dot" w:pos="9016"/>
        </w:tabs>
        <w:rPr>
          <w:rFonts w:eastAsiaTheme="minorEastAsia"/>
          <w:noProof/>
          <w:kern w:val="2"/>
          <w:lang w:eastAsia="en-GB"/>
          <w14:ligatures w14:val="standardContextual"/>
        </w:rPr>
      </w:pPr>
      <w:r w:rsidRPr="009106F1">
        <w:rPr>
          <w:rFonts w:cstheme="minorHAnsi"/>
          <w:sz w:val="24"/>
          <w:szCs w:val="24"/>
        </w:rPr>
        <w:fldChar w:fldCharType="begin"/>
      </w:r>
      <w:r w:rsidRPr="009106F1">
        <w:rPr>
          <w:rFonts w:cstheme="minorHAnsi"/>
          <w:sz w:val="24"/>
          <w:szCs w:val="24"/>
        </w:rPr>
        <w:instrText xml:space="preserve"> TOC \h \z \c "Figure 1." </w:instrText>
      </w:r>
      <w:r w:rsidRPr="009106F1">
        <w:rPr>
          <w:rFonts w:cstheme="minorHAnsi"/>
          <w:sz w:val="24"/>
          <w:szCs w:val="24"/>
        </w:rPr>
        <w:fldChar w:fldCharType="separate"/>
      </w:r>
      <w:hyperlink w:anchor="_Toc137904689" w:history="1">
        <w:r w:rsidR="0067151A" w:rsidRPr="00FA61B8">
          <w:rPr>
            <w:rStyle w:val="Hyperlink"/>
            <w:rFonts w:cstheme="minorHAnsi"/>
            <w:noProof/>
          </w:rPr>
          <w:t>Figure 1. 1 Predicted Probabilities of Economic Activity by NS-SEC</w:t>
        </w:r>
        <w:r w:rsidR="0067151A">
          <w:rPr>
            <w:noProof/>
            <w:webHidden/>
          </w:rPr>
          <w:tab/>
        </w:r>
        <w:r w:rsidR="0067151A">
          <w:rPr>
            <w:noProof/>
            <w:webHidden/>
          </w:rPr>
          <w:fldChar w:fldCharType="begin"/>
        </w:r>
        <w:r w:rsidR="0067151A">
          <w:rPr>
            <w:noProof/>
            <w:webHidden/>
          </w:rPr>
          <w:instrText xml:space="preserve"> PAGEREF _Toc137904689 \h </w:instrText>
        </w:r>
        <w:r w:rsidR="0067151A">
          <w:rPr>
            <w:noProof/>
            <w:webHidden/>
          </w:rPr>
        </w:r>
        <w:r w:rsidR="0067151A">
          <w:rPr>
            <w:noProof/>
            <w:webHidden/>
          </w:rPr>
          <w:fldChar w:fldCharType="separate"/>
        </w:r>
        <w:r w:rsidR="0067151A">
          <w:rPr>
            <w:noProof/>
            <w:webHidden/>
          </w:rPr>
          <w:t>40</w:t>
        </w:r>
        <w:r w:rsidR="0067151A">
          <w:rPr>
            <w:noProof/>
            <w:webHidden/>
          </w:rPr>
          <w:fldChar w:fldCharType="end"/>
        </w:r>
      </w:hyperlink>
    </w:p>
    <w:p w14:paraId="1B8AB893" w14:textId="6DCE3A27" w:rsidR="0067151A" w:rsidRDefault="00C457E4">
      <w:pPr>
        <w:pStyle w:val="TableofFigures"/>
        <w:tabs>
          <w:tab w:val="right" w:leader="dot" w:pos="9016"/>
        </w:tabs>
        <w:rPr>
          <w:rFonts w:eastAsiaTheme="minorEastAsia"/>
          <w:noProof/>
          <w:kern w:val="2"/>
          <w:lang w:eastAsia="en-GB"/>
          <w14:ligatures w14:val="standardContextual"/>
        </w:rPr>
      </w:pPr>
      <w:hyperlink w:anchor="_Toc137904690" w:history="1">
        <w:r w:rsidR="0067151A" w:rsidRPr="00FA61B8">
          <w:rPr>
            <w:rStyle w:val="Hyperlink"/>
            <w:rFonts w:cstheme="minorHAnsi"/>
            <w:noProof/>
          </w:rPr>
          <w:t>Figure 1. 2 Predicted Probabilities of Economic Activity by Sex</w:t>
        </w:r>
        <w:r w:rsidR="0067151A">
          <w:rPr>
            <w:noProof/>
            <w:webHidden/>
          </w:rPr>
          <w:tab/>
        </w:r>
        <w:r w:rsidR="0067151A">
          <w:rPr>
            <w:noProof/>
            <w:webHidden/>
          </w:rPr>
          <w:fldChar w:fldCharType="begin"/>
        </w:r>
        <w:r w:rsidR="0067151A">
          <w:rPr>
            <w:noProof/>
            <w:webHidden/>
          </w:rPr>
          <w:instrText xml:space="preserve"> PAGEREF _Toc137904690 \h </w:instrText>
        </w:r>
        <w:r w:rsidR="0067151A">
          <w:rPr>
            <w:noProof/>
            <w:webHidden/>
          </w:rPr>
        </w:r>
        <w:r w:rsidR="0067151A">
          <w:rPr>
            <w:noProof/>
            <w:webHidden/>
          </w:rPr>
          <w:fldChar w:fldCharType="separate"/>
        </w:r>
        <w:r w:rsidR="0067151A">
          <w:rPr>
            <w:noProof/>
            <w:webHidden/>
          </w:rPr>
          <w:t>41</w:t>
        </w:r>
        <w:r w:rsidR="0067151A">
          <w:rPr>
            <w:noProof/>
            <w:webHidden/>
          </w:rPr>
          <w:fldChar w:fldCharType="end"/>
        </w:r>
      </w:hyperlink>
    </w:p>
    <w:p w14:paraId="33D7A46A" w14:textId="2CBD0FBC" w:rsidR="0067151A" w:rsidRDefault="00C457E4">
      <w:pPr>
        <w:pStyle w:val="TableofFigures"/>
        <w:tabs>
          <w:tab w:val="right" w:leader="dot" w:pos="9016"/>
        </w:tabs>
        <w:rPr>
          <w:rFonts w:eastAsiaTheme="minorEastAsia"/>
          <w:noProof/>
          <w:kern w:val="2"/>
          <w:lang w:eastAsia="en-GB"/>
          <w14:ligatures w14:val="standardContextual"/>
        </w:rPr>
      </w:pPr>
      <w:hyperlink w:anchor="_Toc137904691" w:history="1">
        <w:r w:rsidR="0067151A" w:rsidRPr="00FA61B8">
          <w:rPr>
            <w:rStyle w:val="Hyperlink"/>
            <w:rFonts w:cstheme="minorHAnsi"/>
            <w:noProof/>
          </w:rPr>
          <w:t>Figure 1. 3 Predicted Probabilities of Economic Activity by Educational Attainment</w:t>
        </w:r>
        <w:r w:rsidR="0067151A">
          <w:rPr>
            <w:noProof/>
            <w:webHidden/>
          </w:rPr>
          <w:tab/>
        </w:r>
        <w:r w:rsidR="0067151A">
          <w:rPr>
            <w:noProof/>
            <w:webHidden/>
          </w:rPr>
          <w:fldChar w:fldCharType="begin"/>
        </w:r>
        <w:r w:rsidR="0067151A">
          <w:rPr>
            <w:noProof/>
            <w:webHidden/>
          </w:rPr>
          <w:instrText xml:space="preserve"> PAGEREF _Toc137904691 \h </w:instrText>
        </w:r>
        <w:r w:rsidR="0067151A">
          <w:rPr>
            <w:noProof/>
            <w:webHidden/>
          </w:rPr>
        </w:r>
        <w:r w:rsidR="0067151A">
          <w:rPr>
            <w:noProof/>
            <w:webHidden/>
          </w:rPr>
          <w:fldChar w:fldCharType="separate"/>
        </w:r>
        <w:r w:rsidR="0067151A">
          <w:rPr>
            <w:noProof/>
            <w:webHidden/>
          </w:rPr>
          <w:t>42</w:t>
        </w:r>
        <w:r w:rsidR="0067151A">
          <w:rPr>
            <w:noProof/>
            <w:webHidden/>
          </w:rPr>
          <w:fldChar w:fldCharType="end"/>
        </w:r>
      </w:hyperlink>
    </w:p>
    <w:p w14:paraId="72CB3525" w14:textId="5FAE9C7E" w:rsidR="0067151A" w:rsidRDefault="00C457E4">
      <w:pPr>
        <w:pStyle w:val="TableofFigures"/>
        <w:tabs>
          <w:tab w:val="right" w:leader="dot" w:pos="9016"/>
        </w:tabs>
        <w:rPr>
          <w:rFonts w:eastAsiaTheme="minorEastAsia"/>
          <w:noProof/>
          <w:kern w:val="2"/>
          <w:lang w:eastAsia="en-GB"/>
          <w14:ligatures w14:val="standardContextual"/>
        </w:rPr>
      </w:pPr>
      <w:hyperlink w:anchor="_Toc137904692" w:history="1">
        <w:r w:rsidR="0067151A" w:rsidRPr="00FA61B8">
          <w:rPr>
            <w:rStyle w:val="Hyperlink"/>
            <w:rFonts w:cstheme="minorHAnsi"/>
            <w:noProof/>
          </w:rPr>
          <w:t>Figure 1. 4 Predicted Probabilities of Economic Activity by Housing Tenure</w:t>
        </w:r>
        <w:r w:rsidR="0067151A">
          <w:rPr>
            <w:noProof/>
            <w:webHidden/>
          </w:rPr>
          <w:tab/>
        </w:r>
        <w:r w:rsidR="0067151A">
          <w:rPr>
            <w:noProof/>
            <w:webHidden/>
          </w:rPr>
          <w:fldChar w:fldCharType="begin"/>
        </w:r>
        <w:r w:rsidR="0067151A">
          <w:rPr>
            <w:noProof/>
            <w:webHidden/>
          </w:rPr>
          <w:instrText xml:space="preserve"> PAGEREF _Toc137904692 \h </w:instrText>
        </w:r>
        <w:r w:rsidR="0067151A">
          <w:rPr>
            <w:noProof/>
            <w:webHidden/>
          </w:rPr>
        </w:r>
        <w:r w:rsidR="0067151A">
          <w:rPr>
            <w:noProof/>
            <w:webHidden/>
          </w:rPr>
          <w:fldChar w:fldCharType="separate"/>
        </w:r>
        <w:r w:rsidR="0067151A">
          <w:rPr>
            <w:noProof/>
            <w:webHidden/>
          </w:rPr>
          <w:t>43</w:t>
        </w:r>
        <w:r w:rsidR="0067151A">
          <w:rPr>
            <w:noProof/>
            <w:webHidden/>
          </w:rPr>
          <w:fldChar w:fldCharType="end"/>
        </w:r>
      </w:hyperlink>
    </w:p>
    <w:p w14:paraId="5FB9E157" w14:textId="78C2C6F2" w:rsidR="00397201" w:rsidRPr="009106F1" w:rsidRDefault="00397201" w:rsidP="00B947F6">
      <w:pPr>
        <w:rPr>
          <w:rFonts w:cstheme="minorHAnsi"/>
          <w:sz w:val="24"/>
          <w:szCs w:val="24"/>
        </w:rPr>
      </w:pPr>
      <w:r w:rsidRPr="009106F1">
        <w:rPr>
          <w:rFonts w:cstheme="minorHAnsi"/>
          <w:sz w:val="24"/>
          <w:szCs w:val="24"/>
        </w:rPr>
        <w:fldChar w:fldCharType="end"/>
      </w:r>
    </w:p>
    <w:p w14:paraId="3B128534" w14:textId="77777777" w:rsidR="00397201" w:rsidRPr="009106F1" w:rsidRDefault="00397201" w:rsidP="00B947F6">
      <w:pPr>
        <w:rPr>
          <w:rFonts w:cstheme="minorHAnsi"/>
          <w:sz w:val="24"/>
          <w:szCs w:val="24"/>
        </w:rPr>
      </w:pPr>
    </w:p>
    <w:p w14:paraId="496B87BC" w14:textId="77777777" w:rsidR="00397201" w:rsidRPr="009106F1" w:rsidRDefault="00397201" w:rsidP="00B947F6">
      <w:pPr>
        <w:rPr>
          <w:rFonts w:cstheme="minorHAnsi"/>
          <w:sz w:val="24"/>
          <w:szCs w:val="24"/>
        </w:rPr>
      </w:pPr>
    </w:p>
    <w:p w14:paraId="54287887" w14:textId="77777777" w:rsidR="00397201" w:rsidRPr="009106F1" w:rsidRDefault="00397201" w:rsidP="00B947F6">
      <w:pPr>
        <w:rPr>
          <w:rFonts w:cstheme="minorHAnsi"/>
          <w:sz w:val="24"/>
          <w:szCs w:val="24"/>
        </w:rPr>
      </w:pPr>
    </w:p>
    <w:p w14:paraId="5DAE3312" w14:textId="77777777" w:rsidR="00397201" w:rsidRPr="009106F1" w:rsidRDefault="00397201" w:rsidP="00B947F6">
      <w:pPr>
        <w:rPr>
          <w:rFonts w:cstheme="minorHAnsi"/>
          <w:sz w:val="24"/>
          <w:szCs w:val="24"/>
        </w:rPr>
      </w:pPr>
    </w:p>
    <w:p w14:paraId="77AB02BD" w14:textId="77777777" w:rsidR="00397201" w:rsidRPr="009106F1" w:rsidRDefault="00397201" w:rsidP="00B947F6">
      <w:pPr>
        <w:rPr>
          <w:rFonts w:cstheme="minorHAnsi"/>
          <w:sz w:val="24"/>
          <w:szCs w:val="24"/>
        </w:rPr>
      </w:pPr>
    </w:p>
    <w:p w14:paraId="4FB0C54E" w14:textId="77777777" w:rsidR="00397201" w:rsidRPr="009106F1" w:rsidRDefault="00397201" w:rsidP="00B947F6">
      <w:pPr>
        <w:rPr>
          <w:rFonts w:cstheme="minorHAnsi"/>
          <w:sz w:val="24"/>
          <w:szCs w:val="24"/>
        </w:rPr>
      </w:pPr>
    </w:p>
    <w:p w14:paraId="2913B839" w14:textId="77777777" w:rsidR="00397201" w:rsidRPr="009106F1" w:rsidRDefault="00397201" w:rsidP="00B947F6">
      <w:pPr>
        <w:rPr>
          <w:rFonts w:cstheme="minorHAnsi"/>
          <w:sz w:val="24"/>
          <w:szCs w:val="24"/>
        </w:rPr>
      </w:pPr>
    </w:p>
    <w:p w14:paraId="34B3E84F" w14:textId="77777777" w:rsidR="00397201" w:rsidRPr="009106F1" w:rsidRDefault="00397201" w:rsidP="00B947F6">
      <w:pPr>
        <w:rPr>
          <w:rFonts w:cstheme="minorHAnsi"/>
          <w:sz w:val="24"/>
          <w:szCs w:val="24"/>
        </w:rPr>
      </w:pPr>
    </w:p>
    <w:p w14:paraId="694C9198" w14:textId="77777777" w:rsidR="00397201" w:rsidRPr="009106F1" w:rsidRDefault="00397201" w:rsidP="00B947F6">
      <w:pPr>
        <w:rPr>
          <w:rFonts w:cstheme="minorHAnsi"/>
          <w:sz w:val="24"/>
          <w:szCs w:val="24"/>
        </w:rPr>
      </w:pPr>
    </w:p>
    <w:p w14:paraId="28DFAFC5" w14:textId="77777777" w:rsidR="00397201" w:rsidRPr="009106F1" w:rsidRDefault="00397201" w:rsidP="00B947F6">
      <w:pPr>
        <w:rPr>
          <w:rFonts w:cstheme="minorHAnsi"/>
          <w:sz w:val="24"/>
          <w:szCs w:val="24"/>
        </w:rPr>
      </w:pPr>
    </w:p>
    <w:p w14:paraId="107F90AE" w14:textId="77777777" w:rsidR="00397201" w:rsidRPr="009106F1" w:rsidRDefault="00397201" w:rsidP="00B947F6">
      <w:pPr>
        <w:rPr>
          <w:rFonts w:cstheme="minorHAnsi"/>
          <w:sz w:val="24"/>
          <w:szCs w:val="24"/>
        </w:rPr>
      </w:pPr>
    </w:p>
    <w:p w14:paraId="4D1318D9" w14:textId="77777777" w:rsidR="00397201" w:rsidRPr="009106F1" w:rsidRDefault="00397201" w:rsidP="00B947F6">
      <w:pPr>
        <w:rPr>
          <w:rFonts w:cstheme="minorHAnsi"/>
          <w:sz w:val="24"/>
          <w:szCs w:val="24"/>
        </w:rPr>
      </w:pPr>
    </w:p>
    <w:p w14:paraId="3BC450BA" w14:textId="77777777" w:rsidR="00397201" w:rsidRPr="009106F1" w:rsidRDefault="00397201" w:rsidP="00B947F6">
      <w:pPr>
        <w:rPr>
          <w:rFonts w:cstheme="minorHAnsi"/>
          <w:sz w:val="24"/>
          <w:szCs w:val="24"/>
        </w:rPr>
      </w:pPr>
    </w:p>
    <w:p w14:paraId="0D8E357B" w14:textId="77777777" w:rsidR="00397201" w:rsidRPr="009106F1" w:rsidRDefault="00397201" w:rsidP="00B947F6">
      <w:pPr>
        <w:rPr>
          <w:rFonts w:cstheme="minorHAnsi"/>
          <w:sz w:val="24"/>
          <w:szCs w:val="24"/>
        </w:rPr>
      </w:pPr>
    </w:p>
    <w:p w14:paraId="52C82381" w14:textId="77777777" w:rsidR="009106F1" w:rsidRPr="009106F1" w:rsidRDefault="009106F1" w:rsidP="00B947F6">
      <w:pPr>
        <w:rPr>
          <w:rFonts w:cstheme="minorHAnsi"/>
          <w:sz w:val="24"/>
          <w:szCs w:val="24"/>
        </w:rPr>
      </w:pPr>
    </w:p>
    <w:p w14:paraId="1B987134" w14:textId="77777777" w:rsidR="009106F1" w:rsidRPr="009106F1" w:rsidRDefault="009106F1" w:rsidP="00B947F6">
      <w:pPr>
        <w:rPr>
          <w:rFonts w:cstheme="minorHAnsi"/>
          <w:sz w:val="24"/>
          <w:szCs w:val="24"/>
        </w:rPr>
      </w:pPr>
    </w:p>
    <w:p w14:paraId="012AA927" w14:textId="77777777" w:rsidR="009106F1" w:rsidRPr="009106F1" w:rsidRDefault="009106F1" w:rsidP="00B947F6">
      <w:pPr>
        <w:rPr>
          <w:rFonts w:cstheme="minorHAnsi"/>
          <w:sz w:val="24"/>
          <w:szCs w:val="24"/>
        </w:rPr>
      </w:pPr>
    </w:p>
    <w:p w14:paraId="3154C0CA" w14:textId="77777777" w:rsidR="009106F1" w:rsidRPr="009106F1" w:rsidRDefault="009106F1" w:rsidP="00B947F6">
      <w:pPr>
        <w:rPr>
          <w:rFonts w:cstheme="minorHAnsi"/>
          <w:sz w:val="24"/>
          <w:szCs w:val="24"/>
        </w:rPr>
      </w:pPr>
    </w:p>
    <w:p w14:paraId="6B401AEC" w14:textId="77777777" w:rsidR="009106F1" w:rsidRPr="009106F1" w:rsidRDefault="009106F1" w:rsidP="00B947F6">
      <w:pPr>
        <w:rPr>
          <w:rFonts w:cstheme="minorHAnsi"/>
          <w:sz w:val="24"/>
          <w:szCs w:val="24"/>
        </w:rPr>
      </w:pPr>
    </w:p>
    <w:p w14:paraId="17566487" w14:textId="77777777" w:rsidR="009106F1" w:rsidRPr="009106F1" w:rsidRDefault="009106F1" w:rsidP="00B947F6">
      <w:pPr>
        <w:rPr>
          <w:rFonts w:cstheme="minorHAnsi"/>
          <w:sz w:val="24"/>
          <w:szCs w:val="24"/>
        </w:rPr>
      </w:pPr>
    </w:p>
    <w:p w14:paraId="1124CDB5" w14:textId="77777777" w:rsidR="009106F1" w:rsidRPr="009106F1" w:rsidRDefault="009106F1" w:rsidP="00B947F6">
      <w:pPr>
        <w:rPr>
          <w:rFonts w:cstheme="minorHAnsi"/>
          <w:sz w:val="24"/>
          <w:szCs w:val="24"/>
        </w:rPr>
      </w:pPr>
    </w:p>
    <w:p w14:paraId="74DE3375" w14:textId="77777777" w:rsidR="009106F1" w:rsidRPr="009106F1" w:rsidRDefault="009106F1" w:rsidP="00B947F6">
      <w:pPr>
        <w:rPr>
          <w:rFonts w:cstheme="minorHAnsi"/>
          <w:sz w:val="24"/>
          <w:szCs w:val="24"/>
        </w:rPr>
      </w:pPr>
    </w:p>
    <w:p w14:paraId="580B0A65" w14:textId="77777777" w:rsidR="009106F1" w:rsidRPr="009106F1" w:rsidRDefault="009106F1" w:rsidP="00B947F6">
      <w:pPr>
        <w:rPr>
          <w:rFonts w:cstheme="minorHAnsi"/>
          <w:sz w:val="24"/>
          <w:szCs w:val="24"/>
        </w:rPr>
      </w:pPr>
    </w:p>
    <w:p w14:paraId="59D1ACCA" w14:textId="77777777" w:rsidR="009106F1" w:rsidRPr="009106F1" w:rsidRDefault="009106F1" w:rsidP="00B947F6">
      <w:pPr>
        <w:rPr>
          <w:rFonts w:cstheme="minorHAnsi"/>
          <w:sz w:val="24"/>
          <w:szCs w:val="24"/>
        </w:rPr>
      </w:pPr>
    </w:p>
    <w:p w14:paraId="21487DDB" w14:textId="77777777" w:rsidR="009106F1" w:rsidRDefault="009106F1" w:rsidP="00B947F6">
      <w:pPr>
        <w:rPr>
          <w:rFonts w:cstheme="minorHAnsi"/>
          <w:sz w:val="24"/>
          <w:szCs w:val="24"/>
        </w:rPr>
      </w:pPr>
    </w:p>
    <w:p w14:paraId="092D7767" w14:textId="0363A89F" w:rsidR="00804CFB" w:rsidRPr="009106F1" w:rsidRDefault="00935A6A" w:rsidP="00B947F6">
      <w:pPr>
        <w:rPr>
          <w:rFonts w:cstheme="minorHAnsi"/>
          <w:sz w:val="24"/>
          <w:szCs w:val="24"/>
        </w:rPr>
      </w:pPr>
      <w:r w:rsidRPr="009106F1">
        <w:rPr>
          <w:rFonts w:cstheme="minorHAnsi"/>
          <w:sz w:val="24"/>
          <w:szCs w:val="24"/>
        </w:rPr>
        <w:lastRenderedPageBreak/>
        <w:t>List of Abbreviations</w:t>
      </w:r>
    </w:p>
    <w:p w14:paraId="5AE87B6E" w14:textId="14A1B002" w:rsidR="00807E62" w:rsidRPr="009106F1" w:rsidRDefault="00807E62" w:rsidP="00B947F6">
      <w:pPr>
        <w:rPr>
          <w:rFonts w:cstheme="minorHAnsi"/>
          <w:sz w:val="24"/>
          <w:szCs w:val="24"/>
        </w:rPr>
      </w:pPr>
      <w:r w:rsidRPr="009106F1">
        <w:rPr>
          <w:rFonts w:cstheme="minorHAnsi"/>
          <w:sz w:val="24"/>
          <w:szCs w:val="24"/>
        </w:rPr>
        <w:t>BCS</w:t>
      </w:r>
      <w:r w:rsidRPr="009106F1">
        <w:rPr>
          <w:rFonts w:cstheme="minorHAnsi"/>
          <w:sz w:val="24"/>
          <w:szCs w:val="24"/>
        </w:rPr>
        <w:tab/>
      </w:r>
      <w:r w:rsidRPr="009106F1">
        <w:rPr>
          <w:rFonts w:cstheme="minorHAnsi"/>
          <w:sz w:val="24"/>
          <w:szCs w:val="24"/>
        </w:rPr>
        <w:tab/>
        <w:t>British Cohort Survey</w:t>
      </w:r>
    </w:p>
    <w:p w14:paraId="23D42373" w14:textId="77777777" w:rsidR="00807E62" w:rsidRPr="009106F1" w:rsidRDefault="00807E62" w:rsidP="00B947F6">
      <w:pPr>
        <w:rPr>
          <w:rFonts w:cstheme="minorHAnsi"/>
          <w:sz w:val="24"/>
          <w:szCs w:val="24"/>
        </w:rPr>
      </w:pPr>
      <w:r w:rsidRPr="009106F1">
        <w:rPr>
          <w:rFonts w:cstheme="minorHAnsi"/>
          <w:sz w:val="24"/>
          <w:szCs w:val="24"/>
        </w:rPr>
        <w:t>CCA</w:t>
      </w:r>
      <w:r w:rsidRPr="009106F1">
        <w:rPr>
          <w:rFonts w:cstheme="minorHAnsi"/>
          <w:sz w:val="24"/>
          <w:szCs w:val="24"/>
        </w:rPr>
        <w:tab/>
      </w:r>
      <w:r w:rsidRPr="009106F1">
        <w:rPr>
          <w:rFonts w:cstheme="minorHAnsi"/>
          <w:sz w:val="24"/>
          <w:szCs w:val="24"/>
        </w:rPr>
        <w:tab/>
        <w:t>Complete Case Analysis</w:t>
      </w:r>
    </w:p>
    <w:p w14:paraId="1C60A941" w14:textId="77777777" w:rsidR="00807E62" w:rsidRPr="009106F1" w:rsidRDefault="00807E62" w:rsidP="00B947F6">
      <w:pPr>
        <w:rPr>
          <w:rFonts w:cstheme="minorHAnsi"/>
          <w:sz w:val="24"/>
          <w:szCs w:val="24"/>
        </w:rPr>
      </w:pPr>
      <w:r w:rsidRPr="009106F1">
        <w:rPr>
          <w:rFonts w:cstheme="minorHAnsi"/>
          <w:sz w:val="24"/>
          <w:szCs w:val="24"/>
        </w:rPr>
        <w:t>CSE</w:t>
      </w:r>
      <w:r w:rsidRPr="009106F1">
        <w:rPr>
          <w:rFonts w:cstheme="minorHAnsi"/>
          <w:sz w:val="24"/>
          <w:szCs w:val="24"/>
        </w:rPr>
        <w:tab/>
      </w:r>
      <w:r w:rsidRPr="009106F1">
        <w:rPr>
          <w:rFonts w:cstheme="minorHAnsi"/>
          <w:sz w:val="24"/>
          <w:szCs w:val="24"/>
        </w:rPr>
        <w:tab/>
        <w:t>Certificate of Secondary Education</w:t>
      </w:r>
    </w:p>
    <w:p w14:paraId="4349D81D" w14:textId="77777777" w:rsidR="00807E62" w:rsidRPr="009106F1" w:rsidRDefault="00807E62" w:rsidP="00B947F6">
      <w:pPr>
        <w:rPr>
          <w:rFonts w:cstheme="minorHAnsi"/>
          <w:sz w:val="24"/>
          <w:szCs w:val="24"/>
        </w:rPr>
      </w:pPr>
      <w:r w:rsidRPr="009106F1">
        <w:rPr>
          <w:rFonts w:cstheme="minorHAnsi"/>
          <w:sz w:val="24"/>
          <w:szCs w:val="24"/>
        </w:rPr>
        <w:t>MI</w:t>
      </w:r>
      <w:r w:rsidRPr="009106F1">
        <w:rPr>
          <w:rFonts w:cstheme="minorHAnsi"/>
          <w:sz w:val="24"/>
          <w:szCs w:val="24"/>
        </w:rPr>
        <w:tab/>
      </w:r>
      <w:r w:rsidRPr="009106F1">
        <w:rPr>
          <w:rFonts w:cstheme="minorHAnsi"/>
          <w:sz w:val="24"/>
          <w:szCs w:val="24"/>
        </w:rPr>
        <w:tab/>
        <w:t>Multiple Imputation</w:t>
      </w:r>
    </w:p>
    <w:p w14:paraId="02F49E8A" w14:textId="77777777" w:rsidR="00807E62" w:rsidRPr="009106F1" w:rsidRDefault="00807E62" w:rsidP="00B947F6">
      <w:pPr>
        <w:rPr>
          <w:rFonts w:cstheme="minorHAnsi"/>
          <w:sz w:val="24"/>
          <w:szCs w:val="24"/>
        </w:rPr>
      </w:pPr>
      <w:r w:rsidRPr="009106F1">
        <w:rPr>
          <w:rFonts w:cstheme="minorHAnsi"/>
          <w:sz w:val="24"/>
          <w:szCs w:val="24"/>
        </w:rPr>
        <w:t>NCDS</w:t>
      </w:r>
      <w:r w:rsidRPr="009106F1">
        <w:rPr>
          <w:rFonts w:cstheme="minorHAnsi"/>
          <w:sz w:val="24"/>
          <w:szCs w:val="24"/>
        </w:rPr>
        <w:tab/>
      </w:r>
      <w:r w:rsidRPr="009106F1">
        <w:rPr>
          <w:rFonts w:cstheme="minorHAnsi"/>
          <w:sz w:val="24"/>
          <w:szCs w:val="24"/>
        </w:rPr>
        <w:tab/>
        <w:t>National Childhood Development Study</w:t>
      </w:r>
    </w:p>
    <w:p w14:paraId="7D72CAFA" w14:textId="77777777" w:rsidR="00807E62" w:rsidRPr="009106F1" w:rsidRDefault="00807E62" w:rsidP="00B947F6">
      <w:pPr>
        <w:rPr>
          <w:rFonts w:cstheme="minorHAnsi"/>
          <w:sz w:val="24"/>
          <w:szCs w:val="24"/>
        </w:rPr>
      </w:pPr>
      <w:r w:rsidRPr="009106F1">
        <w:rPr>
          <w:rFonts w:cstheme="minorHAnsi"/>
          <w:sz w:val="24"/>
          <w:szCs w:val="24"/>
        </w:rPr>
        <w:t>NEET</w:t>
      </w:r>
      <w:r w:rsidRPr="009106F1">
        <w:rPr>
          <w:rFonts w:cstheme="minorHAnsi"/>
          <w:sz w:val="24"/>
          <w:szCs w:val="24"/>
        </w:rPr>
        <w:tab/>
      </w:r>
      <w:r w:rsidRPr="009106F1">
        <w:rPr>
          <w:rFonts w:cstheme="minorHAnsi"/>
          <w:sz w:val="24"/>
          <w:szCs w:val="24"/>
        </w:rPr>
        <w:tab/>
        <w:t>Not in Education, Employment, or Training</w:t>
      </w:r>
    </w:p>
    <w:p w14:paraId="37E1D787" w14:textId="77777777" w:rsidR="00807E62" w:rsidRPr="009106F1" w:rsidRDefault="00807E62" w:rsidP="00B947F6">
      <w:pPr>
        <w:rPr>
          <w:rFonts w:cstheme="minorHAnsi"/>
          <w:sz w:val="24"/>
          <w:szCs w:val="24"/>
        </w:rPr>
      </w:pPr>
      <w:r w:rsidRPr="009106F1">
        <w:rPr>
          <w:rFonts w:cstheme="minorHAnsi"/>
          <w:sz w:val="24"/>
          <w:szCs w:val="24"/>
        </w:rPr>
        <w:t>NS-SEC</w:t>
      </w:r>
      <w:r w:rsidRPr="009106F1">
        <w:rPr>
          <w:rFonts w:cstheme="minorHAnsi"/>
          <w:sz w:val="24"/>
          <w:szCs w:val="24"/>
        </w:rPr>
        <w:tab/>
      </w:r>
      <w:r w:rsidRPr="009106F1">
        <w:rPr>
          <w:rFonts w:cstheme="minorHAnsi"/>
          <w:sz w:val="24"/>
          <w:szCs w:val="24"/>
        </w:rPr>
        <w:tab/>
        <w:t>National Statistics Socio-economic classification</w:t>
      </w:r>
    </w:p>
    <w:p w14:paraId="6E162670" w14:textId="77777777" w:rsidR="00807E62" w:rsidRPr="009106F1" w:rsidRDefault="00807E62" w:rsidP="00B947F6">
      <w:pPr>
        <w:rPr>
          <w:rFonts w:cstheme="minorHAnsi"/>
          <w:sz w:val="24"/>
          <w:szCs w:val="24"/>
        </w:rPr>
      </w:pPr>
      <w:r w:rsidRPr="009106F1">
        <w:rPr>
          <w:rFonts w:cstheme="minorHAnsi"/>
          <w:sz w:val="24"/>
          <w:szCs w:val="24"/>
        </w:rPr>
        <w:t>NVQ</w:t>
      </w:r>
      <w:r w:rsidRPr="009106F1">
        <w:rPr>
          <w:rFonts w:cstheme="minorHAnsi"/>
          <w:sz w:val="24"/>
          <w:szCs w:val="24"/>
        </w:rPr>
        <w:tab/>
      </w:r>
      <w:r w:rsidRPr="009106F1">
        <w:rPr>
          <w:rFonts w:cstheme="minorHAnsi"/>
          <w:sz w:val="24"/>
          <w:szCs w:val="24"/>
        </w:rPr>
        <w:tab/>
        <w:t>National Vocational Qualification</w:t>
      </w:r>
    </w:p>
    <w:p w14:paraId="62CD9311" w14:textId="77777777" w:rsidR="00807E62" w:rsidRPr="009106F1" w:rsidRDefault="00807E62" w:rsidP="00B947F6">
      <w:pPr>
        <w:rPr>
          <w:rFonts w:cstheme="minorHAnsi"/>
          <w:sz w:val="24"/>
          <w:szCs w:val="24"/>
        </w:rPr>
      </w:pPr>
      <w:r w:rsidRPr="009106F1">
        <w:rPr>
          <w:rFonts w:cstheme="minorHAnsi"/>
          <w:sz w:val="24"/>
          <w:szCs w:val="24"/>
        </w:rPr>
        <w:t>O-Level</w:t>
      </w:r>
      <w:r w:rsidRPr="009106F1">
        <w:rPr>
          <w:rFonts w:cstheme="minorHAnsi"/>
          <w:sz w:val="24"/>
          <w:szCs w:val="24"/>
        </w:rPr>
        <w:tab/>
        <w:t>Ordinary Level</w:t>
      </w:r>
    </w:p>
    <w:p w14:paraId="038FE119" w14:textId="77777777" w:rsidR="00807E62" w:rsidRPr="009106F1" w:rsidRDefault="00807E62" w:rsidP="00B947F6">
      <w:pPr>
        <w:rPr>
          <w:rFonts w:cstheme="minorHAnsi"/>
          <w:sz w:val="24"/>
          <w:szCs w:val="24"/>
        </w:rPr>
      </w:pPr>
      <w:r w:rsidRPr="009106F1">
        <w:rPr>
          <w:rFonts w:cstheme="minorHAnsi"/>
          <w:sz w:val="24"/>
          <w:szCs w:val="24"/>
        </w:rPr>
        <w:t>RGSC</w:t>
      </w:r>
      <w:r w:rsidRPr="009106F1">
        <w:rPr>
          <w:rFonts w:cstheme="minorHAnsi"/>
          <w:sz w:val="24"/>
          <w:szCs w:val="24"/>
        </w:rPr>
        <w:tab/>
      </w:r>
      <w:r w:rsidRPr="009106F1">
        <w:rPr>
          <w:rFonts w:cstheme="minorHAnsi"/>
          <w:sz w:val="24"/>
          <w:szCs w:val="24"/>
        </w:rPr>
        <w:tab/>
        <w:t>Registrar General’s Social Classes</w:t>
      </w:r>
    </w:p>
    <w:p w14:paraId="41BB4177" w14:textId="77777777" w:rsidR="00807E62" w:rsidRPr="009106F1" w:rsidRDefault="00807E62" w:rsidP="00B947F6">
      <w:pPr>
        <w:rPr>
          <w:rFonts w:cstheme="minorHAnsi"/>
          <w:sz w:val="24"/>
          <w:szCs w:val="24"/>
        </w:rPr>
      </w:pPr>
      <w:r w:rsidRPr="009106F1">
        <w:rPr>
          <w:rFonts w:cstheme="minorHAnsi"/>
          <w:sz w:val="24"/>
          <w:szCs w:val="24"/>
        </w:rPr>
        <w:t>TOPs</w:t>
      </w:r>
      <w:r w:rsidRPr="009106F1">
        <w:rPr>
          <w:rFonts w:cstheme="minorHAnsi"/>
          <w:sz w:val="24"/>
          <w:szCs w:val="24"/>
        </w:rPr>
        <w:tab/>
      </w:r>
      <w:r w:rsidRPr="009106F1">
        <w:rPr>
          <w:rFonts w:cstheme="minorHAnsi"/>
          <w:sz w:val="24"/>
          <w:szCs w:val="24"/>
        </w:rPr>
        <w:tab/>
        <w:t>Training Opportunities Scheme</w:t>
      </w:r>
    </w:p>
    <w:p w14:paraId="47CB53B6" w14:textId="77777777" w:rsidR="00807E62" w:rsidRPr="009106F1" w:rsidRDefault="00807E62" w:rsidP="00B947F6">
      <w:pPr>
        <w:rPr>
          <w:rFonts w:cstheme="minorHAnsi"/>
          <w:sz w:val="24"/>
          <w:szCs w:val="24"/>
        </w:rPr>
      </w:pPr>
      <w:r w:rsidRPr="009106F1">
        <w:rPr>
          <w:rFonts w:cstheme="minorHAnsi"/>
          <w:sz w:val="24"/>
          <w:szCs w:val="24"/>
        </w:rPr>
        <w:t>UKHLS</w:t>
      </w:r>
      <w:r w:rsidRPr="009106F1">
        <w:rPr>
          <w:rFonts w:cstheme="minorHAnsi"/>
          <w:sz w:val="24"/>
          <w:szCs w:val="24"/>
        </w:rPr>
        <w:tab/>
      </w:r>
      <w:r w:rsidRPr="009106F1">
        <w:rPr>
          <w:rFonts w:cstheme="minorHAnsi"/>
          <w:sz w:val="24"/>
          <w:szCs w:val="24"/>
        </w:rPr>
        <w:tab/>
        <w:t>United Kingdom Household Longitudinal Study</w:t>
      </w:r>
    </w:p>
    <w:p w14:paraId="020C7E59" w14:textId="77777777" w:rsidR="00B947F6" w:rsidRPr="009106F1" w:rsidRDefault="00B947F6" w:rsidP="00B947F6">
      <w:pPr>
        <w:rPr>
          <w:rFonts w:cstheme="minorHAnsi"/>
          <w:sz w:val="24"/>
          <w:szCs w:val="24"/>
        </w:rPr>
      </w:pPr>
    </w:p>
    <w:p w14:paraId="3457D102" w14:textId="77777777" w:rsidR="00B947F6" w:rsidRPr="009106F1" w:rsidRDefault="00B947F6" w:rsidP="00B947F6">
      <w:pPr>
        <w:rPr>
          <w:rFonts w:cstheme="minorHAnsi"/>
          <w:sz w:val="24"/>
          <w:szCs w:val="24"/>
        </w:rPr>
      </w:pPr>
    </w:p>
    <w:p w14:paraId="27FA07CE" w14:textId="77777777" w:rsidR="00B947F6" w:rsidRPr="009106F1" w:rsidRDefault="00B947F6" w:rsidP="00B947F6">
      <w:pPr>
        <w:rPr>
          <w:rFonts w:cstheme="minorHAnsi"/>
          <w:sz w:val="24"/>
          <w:szCs w:val="24"/>
        </w:rPr>
      </w:pPr>
    </w:p>
    <w:p w14:paraId="3E0A3EA8" w14:textId="77777777" w:rsidR="00B947F6" w:rsidRPr="009106F1" w:rsidRDefault="00B947F6" w:rsidP="00B947F6">
      <w:pPr>
        <w:rPr>
          <w:rFonts w:cstheme="minorHAnsi"/>
          <w:sz w:val="24"/>
          <w:szCs w:val="24"/>
        </w:rPr>
      </w:pPr>
    </w:p>
    <w:p w14:paraId="2A127E30" w14:textId="77777777" w:rsidR="00B947F6" w:rsidRPr="009106F1" w:rsidRDefault="00B947F6" w:rsidP="00B947F6">
      <w:pPr>
        <w:rPr>
          <w:rFonts w:cstheme="minorHAnsi"/>
          <w:sz w:val="24"/>
          <w:szCs w:val="24"/>
        </w:rPr>
      </w:pPr>
    </w:p>
    <w:p w14:paraId="227FB209" w14:textId="77777777" w:rsidR="00B947F6" w:rsidRPr="009106F1" w:rsidRDefault="00B947F6" w:rsidP="00B947F6">
      <w:pPr>
        <w:rPr>
          <w:rFonts w:cstheme="minorHAnsi"/>
          <w:sz w:val="24"/>
          <w:szCs w:val="24"/>
        </w:rPr>
      </w:pPr>
    </w:p>
    <w:p w14:paraId="17DDB865" w14:textId="77777777" w:rsidR="00B947F6" w:rsidRPr="009106F1" w:rsidRDefault="00B947F6" w:rsidP="00B947F6">
      <w:pPr>
        <w:rPr>
          <w:rFonts w:cstheme="minorHAnsi"/>
          <w:sz w:val="24"/>
          <w:szCs w:val="24"/>
        </w:rPr>
      </w:pPr>
    </w:p>
    <w:p w14:paraId="2FF7CC37" w14:textId="77777777" w:rsidR="00B947F6" w:rsidRPr="009106F1" w:rsidRDefault="00B947F6" w:rsidP="00B947F6">
      <w:pPr>
        <w:rPr>
          <w:rFonts w:cstheme="minorHAnsi"/>
          <w:sz w:val="24"/>
          <w:szCs w:val="24"/>
        </w:rPr>
      </w:pPr>
    </w:p>
    <w:p w14:paraId="5062256F" w14:textId="77777777" w:rsidR="00B947F6" w:rsidRPr="009106F1" w:rsidRDefault="00B947F6" w:rsidP="00B947F6">
      <w:pPr>
        <w:rPr>
          <w:rFonts w:cstheme="minorHAnsi"/>
          <w:sz w:val="24"/>
          <w:szCs w:val="24"/>
        </w:rPr>
      </w:pPr>
    </w:p>
    <w:p w14:paraId="6042E9CA" w14:textId="15115D30" w:rsidR="00B947F6" w:rsidRPr="009106F1" w:rsidRDefault="00B947F6" w:rsidP="00B947F6">
      <w:pPr>
        <w:rPr>
          <w:rFonts w:eastAsiaTheme="majorEastAsia" w:cstheme="minorHAnsi"/>
          <w:sz w:val="24"/>
          <w:szCs w:val="24"/>
        </w:rPr>
      </w:pPr>
      <w:r w:rsidRPr="009106F1">
        <w:rPr>
          <w:rFonts w:cstheme="minorHAnsi"/>
          <w:sz w:val="24"/>
          <w:szCs w:val="24"/>
        </w:rPr>
        <w:br w:type="page"/>
      </w:r>
    </w:p>
    <w:p w14:paraId="51D65902" w14:textId="50774528" w:rsidR="004C44BA" w:rsidRDefault="00B947F6" w:rsidP="00387309">
      <w:pPr>
        <w:pStyle w:val="Heading1"/>
        <w:rPr>
          <w:rFonts w:asciiTheme="minorHAnsi" w:hAnsiTheme="minorHAnsi" w:cstheme="minorHAnsi"/>
          <w:b/>
          <w:bCs/>
          <w:color w:val="auto"/>
          <w:sz w:val="24"/>
          <w:szCs w:val="24"/>
        </w:rPr>
      </w:pPr>
      <w:bookmarkStart w:id="2" w:name="_Toc137904648"/>
      <w:r w:rsidRPr="009106F1">
        <w:rPr>
          <w:rFonts w:asciiTheme="minorHAnsi" w:hAnsiTheme="minorHAnsi" w:cstheme="minorHAnsi"/>
          <w:b/>
          <w:bCs/>
          <w:color w:val="auto"/>
          <w:sz w:val="24"/>
          <w:szCs w:val="24"/>
        </w:rPr>
        <w:lastRenderedPageBreak/>
        <w:t>Chapter One: The National Childhood Development Survey: Youth Transitions in Education and Employment</w:t>
      </w:r>
      <w:bookmarkEnd w:id="2"/>
    </w:p>
    <w:p w14:paraId="0AA4F031" w14:textId="77777777" w:rsidR="00387309" w:rsidRPr="00387309" w:rsidRDefault="00387309" w:rsidP="00387309"/>
    <w:p w14:paraId="49212BC6" w14:textId="749F4769" w:rsidR="004C44BA" w:rsidRPr="00387309" w:rsidRDefault="004C44BA" w:rsidP="00387309">
      <w:pPr>
        <w:pStyle w:val="Quote"/>
        <w:rPr>
          <w:color w:val="auto"/>
        </w:rPr>
      </w:pPr>
      <w:r w:rsidRPr="00387309">
        <w:rPr>
          <w:color w:val="auto"/>
        </w:rPr>
        <w:t>"Let us be frank about it: most of our people have never had it so good". – Harold Macmillan (1957)</w:t>
      </w:r>
    </w:p>
    <w:p w14:paraId="1D838F84" w14:textId="77777777" w:rsidR="00387309" w:rsidRPr="00387309" w:rsidRDefault="00387309" w:rsidP="00387309"/>
    <w:p w14:paraId="356E27C6" w14:textId="3EF92DE5" w:rsidR="00B947F6" w:rsidRPr="009106F1" w:rsidRDefault="00B947F6" w:rsidP="00B947F6">
      <w:pPr>
        <w:pStyle w:val="Heading1"/>
        <w:rPr>
          <w:rFonts w:asciiTheme="minorHAnsi" w:hAnsiTheme="minorHAnsi" w:cstheme="minorHAnsi"/>
          <w:b/>
          <w:bCs/>
          <w:color w:val="auto"/>
          <w:sz w:val="24"/>
          <w:szCs w:val="24"/>
        </w:rPr>
      </w:pPr>
      <w:bookmarkStart w:id="3" w:name="_Toc137904649"/>
      <w:r w:rsidRPr="009106F1">
        <w:rPr>
          <w:rFonts w:asciiTheme="minorHAnsi" w:hAnsiTheme="minorHAnsi" w:cstheme="minorHAnsi"/>
          <w:b/>
          <w:bCs/>
          <w:color w:val="auto"/>
          <w:sz w:val="24"/>
          <w:szCs w:val="24"/>
        </w:rPr>
        <w:t>Introduction to Chapter One</w:t>
      </w:r>
      <w:bookmarkEnd w:id="3"/>
    </w:p>
    <w:p w14:paraId="5DF8944C" w14:textId="77777777" w:rsidR="00B947F6" w:rsidRPr="009106F1" w:rsidRDefault="00B947F6" w:rsidP="00B947F6">
      <w:pPr>
        <w:rPr>
          <w:rFonts w:cstheme="minorHAnsi"/>
          <w:sz w:val="24"/>
          <w:szCs w:val="24"/>
        </w:rPr>
      </w:pPr>
      <w:r w:rsidRPr="009106F1">
        <w:rPr>
          <w:rFonts w:cstheme="minorHAnsi"/>
          <w:sz w:val="24"/>
          <w:szCs w:val="24"/>
        </w:rPr>
        <w:t xml:space="preserve">Transitions in education and employment after the end of compulsory schooling in the UK are important sociological phenomena. This chapter analyses said phenomena. It does this by examining what happened to the NCDS cohort between the time they left school at 16, in 1974. The focus of this chapter is on the way structural inequalities like social class and gender shape young people’s choices and transitional experiences. The NCDS study provided a unique resource to examine the transitions from education to employment for young people leaving education in the 1970s. </w:t>
      </w:r>
    </w:p>
    <w:p w14:paraId="245E0F63" w14:textId="77777777" w:rsidR="00B947F6" w:rsidRPr="009106F1" w:rsidRDefault="00B947F6" w:rsidP="00B947F6">
      <w:pPr>
        <w:rPr>
          <w:rFonts w:cstheme="minorHAnsi"/>
          <w:sz w:val="24"/>
          <w:szCs w:val="24"/>
        </w:rPr>
      </w:pPr>
      <w:r w:rsidRPr="009106F1">
        <w:rPr>
          <w:rFonts w:cstheme="minorHAnsi"/>
          <w:sz w:val="24"/>
          <w:szCs w:val="24"/>
        </w:rPr>
        <w:t xml:space="preserve">There is a wealth of previous research on school-to-work transitions using the NCDS </w:t>
      </w:r>
      <w:r w:rsidRPr="009106F1">
        <w:rPr>
          <w:rFonts w:cstheme="minorHAnsi"/>
          <w:sz w:val="24"/>
          <w:szCs w:val="24"/>
        </w:rPr>
        <w:fldChar w:fldCharType="begin"/>
      </w:r>
      <w:r w:rsidRPr="009106F1">
        <w:rPr>
          <w:rFonts w:cstheme="minorHAnsi"/>
          <w:sz w:val="24"/>
          <w:szCs w:val="24"/>
        </w:rPr>
        <w:instrText xml:space="preserve"> ADDIN ZOTERO_ITEM CSL_CITATION {"citationID":"M8n7AceD","properties":{"formattedCitation":"(Machin and Vignoles, 2005; Schoon, 2007; Schoon, Martin and Ross, 2007; Dex, Ward and Joshi, 2008; Martin, Schoon and Ross, 2008)","plainCitation":"(Machin and Vignoles, 2005; Schoon, 2007; Schoon, Martin and Ross, 2007; Dex, Ward and Joshi, 2008; Martin, Schoon and Ross, 2008)","noteIndex":0},"citationItems":[{"id":11766,"uris":["http://zotero.org/users/8741181/items/F7FD83ZQ"],"itemData":{"id":11766,"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id":6452,"uris":["http://zotero.org/users/8741181/items/BXK7YEPX"],"itemData":{"id":6452,"type":"article-journal","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id":6446,"uris":["http://zotero.org/users/8741181/items/RJLVTMGM"],"itemData":{"id":6446,"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id":11448,"uris":["http://zotero.org/users/8741181/items/4WRXRKZ6"],"itemData":{"id":11448,"type":"article-journal","abstract":"This paper examines the wage growth of British men and women between the ages of 33 and 42 who were employed full time at both of these ages using the 1958 National Child and Development Study. Wage growth is examined in the differences of the log of hourly wage rates reported at the 33 and 42 year old interviews of this cohort study. Men were found to have higher wage growth rewards than women when in higher occupations and be more likely than women to be in these higher wage growth occupations. Women’s wages grew more slowly over the period than men’s wages because they were located disproportionately in lower growth and feminised jobs. Domestic ties did not explain the differences in wage growth for this group, where the occupational penalties of gender widened.","container-title":"Work, Employment and Society","DOI":"10.1177/0950017008089104","ISSN":"0950-0170, 1469-8722","issue":"2","journalAbbreviation":"Work, Employment and Society","language":"en","page":"263-280","source":"DOI.org (Crossref)","title":"Gender differences in occupational wage mobility in the 1958 cohort","volume":"22","author":[{"family":"Dex","given":"Shirley"},{"family":"Ward","given":"Kelly"},{"family":"Joshi","given":"Heather"}],"issued":{"date-parts":[["2008",6]]}}},{"id":6444,"uris":["http://zotero.org/users/8741181/items/QLHHNJMQ"],"itemData":{"id":6444,"type":"article-journal","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Machin and Vignoles, 2005; Schoon, 2007; Schoon, Martin and Ross, 2007; Dex, Ward and Joshi, 2008; Martin, Schoon and Ross, 2008)</w:t>
      </w:r>
      <w:r w:rsidRPr="009106F1">
        <w:rPr>
          <w:rFonts w:cstheme="minorHAnsi"/>
          <w:sz w:val="24"/>
          <w:szCs w:val="24"/>
        </w:rPr>
        <w:fldChar w:fldCharType="end"/>
      </w:r>
      <w:r w:rsidRPr="009106F1">
        <w:rPr>
          <w:rFonts w:cstheme="minorHAnsi"/>
          <w:sz w:val="24"/>
          <w:szCs w:val="24"/>
        </w:rPr>
        <w:t xml:space="preserve">. This present chapter will attempt to revise this topic employing modern data analysis techniques to replicate historic analyses of youth transitions. </w:t>
      </w:r>
    </w:p>
    <w:p w14:paraId="3DAB86D5" w14:textId="0F7A02A4" w:rsidR="00B947F6" w:rsidRPr="009106F1" w:rsidRDefault="007708EF" w:rsidP="00B947F6">
      <w:pPr>
        <w:rPr>
          <w:rFonts w:cstheme="minorHAnsi"/>
          <w:sz w:val="24"/>
          <w:szCs w:val="24"/>
        </w:rPr>
      </w:pPr>
      <w:r w:rsidRPr="009106F1">
        <w:rPr>
          <w:rFonts w:cstheme="minorHAnsi"/>
          <w:sz w:val="24"/>
          <w:szCs w:val="24"/>
        </w:rPr>
        <w:t>The data used comes from survey interviews at age 23, whereby individuals filled out a monthly retrospective economic activity calendar, between the ages of 16-23. Individuals within the NCDS were interviewed at many intervals, and so previous sweeps will be used to supplement analysis. This chapter will focus on at those individuals that entered employment, post-schooling education, continued school, training &amp; apprenticeships, and unemployment &amp; out of the labour force. Such data provides an analysis of the transition from mandatory schooling. Given the focus on transitions, the interest within the analysis is looking at what accounts for differences between people in their transitions and what are the essential features of the NCDS cohorts’ transitions.</w:t>
      </w:r>
    </w:p>
    <w:p w14:paraId="7860608F" w14:textId="77777777" w:rsidR="00B947F6" w:rsidRPr="009106F1" w:rsidRDefault="00B947F6" w:rsidP="00B947F6">
      <w:pPr>
        <w:rPr>
          <w:rFonts w:eastAsiaTheme="majorEastAsia" w:cstheme="minorHAnsi"/>
          <w:sz w:val="24"/>
          <w:szCs w:val="24"/>
        </w:rPr>
      </w:pPr>
      <w:r w:rsidRPr="009106F1">
        <w:rPr>
          <w:rFonts w:cstheme="minorHAnsi"/>
          <w:sz w:val="24"/>
          <w:szCs w:val="24"/>
        </w:rPr>
        <w:br w:type="page"/>
      </w:r>
    </w:p>
    <w:p w14:paraId="24653D38" w14:textId="77777777" w:rsidR="00B947F6" w:rsidRPr="009106F1" w:rsidRDefault="00B947F6" w:rsidP="00B947F6">
      <w:pPr>
        <w:pStyle w:val="Heading2"/>
        <w:rPr>
          <w:rFonts w:asciiTheme="minorHAnsi" w:hAnsiTheme="minorHAnsi" w:cstheme="minorHAnsi"/>
          <w:b/>
          <w:bCs/>
          <w:color w:val="auto"/>
          <w:sz w:val="24"/>
          <w:szCs w:val="24"/>
        </w:rPr>
      </w:pPr>
      <w:bookmarkStart w:id="4" w:name="_Toc131406645"/>
      <w:bookmarkStart w:id="5" w:name="_Toc133926073"/>
      <w:bookmarkStart w:id="6" w:name="_Toc134473135"/>
      <w:bookmarkStart w:id="7" w:name="_Toc137904650"/>
      <w:bookmarkStart w:id="8" w:name="_Toc131406646"/>
      <w:bookmarkStart w:id="9" w:name="_Toc133926075"/>
      <w:r w:rsidRPr="009106F1">
        <w:rPr>
          <w:rFonts w:asciiTheme="minorHAnsi" w:hAnsiTheme="minorHAnsi" w:cstheme="minorHAnsi"/>
          <w:b/>
          <w:bCs/>
          <w:color w:val="auto"/>
          <w:sz w:val="24"/>
          <w:szCs w:val="24"/>
        </w:rPr>
        <w:lastRenderedPageBreak/>
        <w:t>Literature Review: NCDS Timeframe and Context</w:t>
      </w:r>
      <w:bookmarkEnd w:id="4"/>
      <w:bookmarkEnd w:id="5"/>
      <w:bookmarkEnd w:id="6"/>
      <w:bookmarkEnd w:id="7"/>
    </w:p>
    <w:p w14:paraId="5AEA5D24" w14:textId="77777777" w:rsidR="00B947F6" w:rsidRPr="009106F1" w:rsidRDefault="00B947F6" w:rsidP="00B947F6">
      <w:pPr>
        <w:rPr>
          <w:rFonts w:cstheme="minorHAnsi"/>
          <w:sz w:val="24"/>
          <w:szCs w:val="24"/>
        </w:rPr>
      </w:pPr>
      <w:r w:rsidRPr="009106F1">
        <w:rPr>
          <w:rFonts w:cstheme="minorHAnsi"/>
          <w:sz w:val="24"/>
          <w:szCs w:val="24"/>
        </w:rPr>
        <w:t xml:space="preserve">This section provides an overview of the literature within the field of youth transitions. This literature review focuses on existing research outlining the school-to-work transition and the examination of the impact of structural inequalities has upon that transition. A major focus is placed upon the role of social class and gender. A broader focus will also look at the nature of choice and opportunity for the NCDS cohort and how this is impacted by structural inequalities. Within this review, major transition trajectories have been identified. Trajectories into further education, apprenticeships, employment, and unemployment are identified. Each of these trajectories appears to have an element of structural inequalities influencing the outcomes of individuals. These empirical findings are expounded upon with a review of the theoretical literature to provide a holistic overview of the school-to-work transition during the NCDS period. </w:t>
      </w:r>
    </w:p>
    <w:p w14:paraId="7442D66D" w14:textId="336C0254" w:rsidR="00B947F6" w:rsidRPr="009106F1" w:rsidRDefault="00B947F6" w:rsidP="00D23B37">
      <w:pPr>
        <w:rPr>
          <w:rFonts w:cstheme="minorHAnsi"/>
          <w:sz w:val="24"/>
          <w:szCs w:val="24"/>
        </w:rPr>
      </w:pPr>
      <w:r w:rsidRPr="009106F1">
        <w:rPr>
          <w:rFonts w:cstheme="minorHAnsi"/>
          <w:sz w:val="24"/>
          <w:szCs w:val="24"/>
        </w:rPr>
        <w:t xml:space="preserve">At the time of the NCDS cohort, young people were in full time education until the age of 16. At this age, individuals were typically expected to sit some form of examination. Most common for this time was the O-level or Ordinary level </w:t>
      </w:r>
      <w:r w:rsidRPr="009106F1">
        <w:rPr>
          <w:rFonts w:cstheme="minorHAnsi"/>
          <w:sz w:val="24"/>
          <w:szCs w:val="24"/>
        </w:rPr>
        <w:fldChar w:fldCharType="begin"/>
      </w:r>
      <w:r w:rsidRPr="009106F1">
        <w:rPr>
          <w:rFonts w:cstheme="minorHAnsi"/>
          <w:sz w:val="24"/>
          <w:szCs w:val="24"/>
        </w:rPr>
        <w:instrText xml:space="preserve"> ADDIN ZOTERO_ITEM CSL_CITATION {"citationID":"YwnTKit6","properties":{"formattedCitation":"(Pearson qualifications, 2023b)","plainCitation":"(Pearson qualifications, 2023b)","noteIndex":0},"citationItems":[{"id":12652,"uris":["http://zotero.org/users/8741181/items/JBLUQ4U6"],"itemData":{"id":12652,"type":"webpage","abstract":"About O levels","title":"About O levels","URL":"https://qualifications.pearson.com/en/support/support-topics/understanding-our-qualifications/our-qualifications-explained/about-o-levels.html","author":[{"family":"Pearson qualifications","given":""}],"accessed":{"date-parts":[["2023",5,8]]},"issued":{"date-parts":[["2023"]]}}}],"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Pearson qualifications, 2023b)</w:t>
      </w:r>
      <w:r w:rsidRPr="009106F1">
        <w:rPr>
          <w:rFonts w:cstheme="minorHAnsi"/>
          <w:sz w:val="24"/>
          <w:szCs w:val="24"/>
        </w:rPr>
        <w:fldChar w:fldCharType="end"/>
      </w:r>
      <w:r w:rsidRPr="009106F1">
        <w:rPr>
          <w:rFonts w:cstheme="minorHAnsi"/>
          <w:sz w:val="24"/>
          <w:szCs w:val="24"/>
        </w:rPr>
        <w:t xml:space="preserve">. After this period of examination and the end of mandatory schooling individuals are open to a level of choice in what and where they wish to take their lives next. Some choose to stay within education and attend a sixth-form college and go on to a university, others went straight into full-time employment, others went to training, and some experienced forms of unemployment. This section reflects the diversity of choice and opportunity open to (some) individuals by exploring the literature in these areas. </w:t>
      </w:r>
    </w:p>
    <w:p w14:paraId="4328FC6C" w14:textId="77777777" w:rsidR="00B947F6" w:rsidRPr="009106F1" w:rsidRDefault="00B947F6" w:rsidP="00B947F6">
      <w:pPr>
        <w:rPr>
          <w:rFonts w:cstheme="minorHAnsi"/>
          <w:sz w:val="24"/>
          <w:szCs w:val="24"/>
        </w:rPr>
      </w:pPr>
    </w:p>
    <w:p w14:paraId="16689992" w14:textId="77777777" w:rsidR="00B947F6" w:rsidRPr="009106F1" w:rsidRDefault="00B947F6" w:rsidP="00B947F6">
      <w:pPr>
        <w:rPr>
          <w:rFonts w:cstheme="minorHAnsi"/>
          <w:sz w:val="24"/>
          <w:szCs w:val="24"/>
        </w:rPr>
      </w:pPr>
    </w:p>
    <w:p w14:paraId="45D843D1" w14:textId="77777777" w:rsidR="00B947F6" w:rsidRPr="009106F1" w:rsidRDefault="00B947F6" w:rsidP="00B947F6">
      <w:pPr>
        <w:rPr>
          <w:rFonts w:cstheme="minorHAnsi"/>
          <w:sz w:val="24"/>
          <w:szCs w:val="24"/>
        </w:rPr>
      </w:pPr>
    </w:p>
    <w:p w14:paraId="14AE713C" w14:textId="77777777" w:rsidR="00B947F6" w:rsidRPr="009106F1" w:rsidRDefault="00B947F6" w:rsidP="00B947F6">
      <w:pPr>
        <w:rPr>
          <w:rFonts w:cstheme="minorHAnsi"/>
          <w:sz w:val="24"/>
          <w:szCs w:val="24"/>
        </w:rPr>
      </w:pPr>
    </w:p>
    <w:p w14:paraId="033AC924" w14:textId="77777777" w:rsidR="00B947F6" w:rsidRPr="009106F1" w:rsidRDefault="00B947F6" w:rsidP="00B947F6">
      <w:pPr>
        <w:rPr>
          <w:rFonts w:cstheme="minorHAnsi"/>
          <w:sz w:val="24"/>
          <w:szCs w:val="24"/>
        </w:rPr>
      </w:pPr>
    </w:p>
    <w:p w14:paraId="0143225A" w14:textId="77777777" w:rsidR="00B947F6" w:rsidRPr="009106F1" w:rsidRDefault="00B947F6" w:rsidP="00B947F6">
      <w:pPr>
        <w:rPr>
          <w:rFonts w:cstheme="minorHAnsi"/>
          <w:sz w:val="24"/>
          <w:szCs w:val="24"/>
        </w:rPr>
      </w:pPr>
    </w:p>
    <w:p w14:paraId="078999FD" w14:textId="77777777" w:rsidR="00B947F6" w:rsidRPr="009106F1" w:rsidRDefault="00B947F6" w:rsidP="00B947F6">
      <w:pPr>
        <w:rPr>
          <w:rFonts w:cstheme="minorHAnsi"/>
          <w:sz w:val="24"/>
          <w:szCs w:val="24"/>
        </w:rPr>
      </w:pPr>
    </w:p>
    <w:p w14:paraId="44E5275E" w14:textId="77777777" w:rsidR="00B947F6" w:rsidRPr="009106F1" w:rsidRDefault="00B947F6" w:rsidP="00B947F6">
      <w:pPr>
        <w:rPr>
          <w:rFonts w:cstheme="minorHAnsi"/>
          <w:sz w:val="24"/>
          <w:szCs w:val="24"/>
        </w:rPr>
      </w:pPr>
    </w:p>
    <w:p w14:paraId="26240B29" w14:textId="77777777" w:rsidR="00B947F6" w:rsidRPr="009106F1" w:rsidRDefault="00B947F6" w:rsidP="00B947F6">
      <w:pPr>
        <w:rPr>
          <w:rFonts w:cstheme="minorHAnsi"/>
          <w:sz w:val="24"/>
          <w:szCs w:val="24"/>
        </w:rPr>
      </w:pPr>
    </w:p>
    <w:p w14:paraId="4FCCF0EC" w14:textId="77777777" w:rsidR="00B947F6" w:rsidRPr="009106F1" w:rsidRDefault="00B947F6" w:rsidP="00B947F6">
      <w:pPr>
        <w:rPr>
          <w:rFonts w:cstheme="minorHAnsi"/>
          <w:sz w:val="24"/>
          <w:szCs w:val="24"/>
        </w:rPr>
      </w:pPr>
    </w:p>
    <w:p w14:paraId="04435D16" w14:textId="77777777" w:rsidR="00B947F6" w:rsidRPr="009106F1" w:rsidRDefault="00B947F6" w:rsidP="00B947F6">
      <w:pPr>
        <w:rPr>
          <w:rFonts w:cstheme="minorHAnsi"/>
          <w:sz w:val="24"/>
          <w:szCs w:val="24"/>
        </w:rPr>
      </w:pPr>
    </w:p>
    <w:bookmarkEnd w:id="8"/>
    <w:bookmarkEnd w:id="9"/>
    <w:p w14:paraId="2756D62E" w14:textId="77777777" w:rsidR="00B947F6" w:rsidRPr="009106F1" w:rsidRDefault="00B947F6" w:rsidP="00B947F6">
      <w:pPr>
        <w:rPr>
          <w:rFonts w:cstheme="minorHAnsi"/>
          <w:sz w:val="24"/>
          <w:szCs w:val="24"/>
        </w:rPr>
      </w:pPr>
    </w:p>
    <w:p w14:paraId="49637D99" w14:textId="77777777" w:rsidR="00B947F6" w:rsidRPr="009106F1" w:rsidRDefault="00B947F6" w:rsidP="00B947F6">
      <w:pPr>
        <w:rPr>
          <w:rFonts w:cstheme="minorHAnsi"/>
          <w:sz w:val="24"/>
          <w:szCs w:val="24"/>
        </w:rPr>
      </w:pPr>
    </w:p>
    <w:p w14:paraId="08D63D16" w14:textId="77777777" w:rsidR="00B947F6" w:rsidRPr="009106F1" w:rsidRDefault="00B947F6" w:rsidP="00B947F6">
      <w:pPr>
        <w:pStyle w:val="Heading3"/>
        <w:rPr>
          <w:rFonts w:asciiTheme="minorHAnsi" w:hAnsiTheme="minorHAnsi" w:cstheme="minorHAnsi"/>
          <w:b/>
          <w:bCs/>
          <w:color w:val="auto"/>
        </w:rPr>
      </w:pPr>
      <w:bookmarkStart w:id="10" w:name="_Toc134473136"/>
      <w:bookmarkStart w:id="11" w:name="_Toc137904651"/>
      <w:r w:rsidRPr="009106F1">
        <w:rPr>
          <w:rFonts w:asciiTheme="minorHAnsi" w:hAnsiTheme="minorHAnsi" w:cstheme="minorHAnsi"/>
          <w:b/>
          <w:bCs/>
          <w:color w:val="auto"/>
        </w:rPr>
        <w:lastRenderedPageBreak/>
        <w:t>Story of transitions for NCDS youth</w:t>
      </w:r>
      <w:bookmarkEnd w:id="10"/>
      <w:bookmarkEnd w:id="11"/>
    </w:p>
    <w:p w14:paraId="1DF23B0D" w14:textId="1CCA8139" w:rsidR="00B947F6" w:rsidRPr="009106F1" w:rsidRDefault="00B947F6" w:rsidP="00B947F6">
      <w:pPr>
        <w:rPr>
          <w:rFonts w:cstheme="minorHAnsi"/>
          <w:sz w:val="24"/>
          <w:szCs w:val="24"/>
        </w:rPr>
      </w:pPr>
      <w:r w:rsidRPr="009106F1">
        <w:rPr>
          <w:rFonts w:cstheme="minorHAnsi"/>
          <w:sz w:val="24"/>
          <w:szCs w:val="24"/>
        </w:rPr>
        <w:t xml:space="preserve">Education as a system regulates the individual by implementing age-graded barriers and hierarchical and time-related credentials. The labour market through its regulatory function determines who is gainfully employed and who is unemployed which influences employment trajectories </w:t>
      </w:r>
      <w:r w:rsidRPr="009106F1">
        <w:rPr>
          <w:rFonts w:cstheme="minorHAnsi"/>
          <w:sz w:val="24"/>
          <w:szCs w:val="24"/>
        </w:rPr>
        <w:fldChar w:fldCharType="begin"/>
      </w:r>
      <w:r w:rsidRPr="009106F1">
        <w:rPr>
          <w:rFonts w:cstheme="minorHAnsi"/>
          <w:sz w:val="24"/>
          <w:szCs w:val="24"/>
        </w:rPr>
        <w:instrText xml:space="preserve"> ADDIN ZOTERO_ITEM CSL_CITATION {"citationID":"aTRDYSWb","properties":{"formattedCitation":"(Mayer, 2004)","plainCitation":"(Mayer, 2004)","dontUpdate":true,"noteIndex":0},"citationItems":[{"id":6661,"uris":["http://zotero.org/users/8741181/items/KS48N4WI"],"itemData":{"id":6661,"type":"article-journal","container-title":"Research in Human Development","DOI":"10.1207/s15427617rhd0103_3","ISSN":"1542-7609, 1542-7617","issue":"3","journalAbbreviation":"Research in Human Development","language":"en","page":"161-187","source":"DOI.org (Crossref)","title":"Whose Lives? How History, Societies, and Institutions Define and Shape Life Courses","title-short":"Whose Lives?","volume":"1","author":[{"family":"Mayer","given":"Karl Ulrich"}],"issued":{"date-parts":[["2004",9]]}}}],"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Mayer, 2004: 164)</w:t>
      </w:r>
      <w:r w:rsidRPr="009106F1">
        <w:rPr>
          <w:rFonts w:cstheme="minorHAnsi"/>
          <w:sz w:val="24"/>
          <w:szCs w:val="24"/>
        </w:rPr>
        <w:fldChar w:fldCharType="end"/>
      </w:r>
      <w:r w:rsidRPr="009106F1">
        <w:rPr>
          <w:rFonts w:cstheme="minorHAnsi"/>
          <w:sz w:val="24"/>
          <w:szCs w:val="24"/>
        </w:rPr>
        <w:t xml:space="preserve">. The structure and hierarchy of occupations determines social position via segmentation and segregation which is in part determined by previous systems of employment and education. The outcome of a child post-mandatory schooling impacts their life chances across their ‘life course’. Functionally, the study of youth transitions is the study of the life course, systems of education, occupation, and labour markets constitute life domains onto which the life course manifests </w:t>
      </w:r>
      <w:r w:rsidRPr="009106F1">
        <w:rPr>
          <w:rFonts w:cstheme="minorHAnsi"/>
          <w:sz w:val="24"/>
          <w:szCs w:val="24"/>
        </w:rPr>
        <w:fldChar w:fldCharType="begin"/>
      </w:r>
      <w:r w:rsidRPr="009106F1">
        <w:rPr>
          <w:rFonts w:cstheme="minorHAnsi"/>
          <w:sz w:val="24"/>
          <w:szCs w:val="24"/>
        </w:rPr>
        <w:instrText xml:space="preserve"> ADDIN ZOTERO_ITEM CSL_CITATION {"citationID":"zMzk9mtl","properties":{"formattedCitation":"(Mayer, 2009)","plainCitation":"(Mayer, 2009)","noteIndex":0},"citationItems":[{"id":6673,"uris":["http://zotero.org/users/8741181/items/RFUSGCQU"],"itemData":{"id":6673,"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Mayer, 2009)</w:t>
      </w:r>
      <w:r w:rsidRPr="009106F1">
        <w:rPr>
          <w:rFonts w:cstheme="minorHAnsi"/>
          <w:sz w:val="24"/>
          <w:szCs w:val="24"/>
        </w:rPr>
        <w:fldChar w:fldCharType="end"/>
      </w:r>
      <w:r w:rsidRPr="009106F1">
        <w:rPr>
          <w:rFonts w:cstheme="minorHAnsi"/>
          <w:sz w:val="24"/>
          <w:szCs w:val="24"/>
        </w:rPr>
        <w:t xml:space="preserve">. Mayer argues that these life domains are organised around three major life stages: the phase of education and preparation to work, the phase of active employment, and the phase of postretirement years </w:t>
      </w:r>
      <w:r w:rsidRPr="009106F1">
        <w:rPr>
          <w:rFonts w:cstheme="minorHAnsi"/>
          <w:sz w:val="24"/>
          <w:szCs w:val="24"/>
        </w:rPr>
        <w:fldChar w:fldCharType="begin"/>
      </w:r>
      <w:r w:rsidRPr="009106F1">
        <w:rPr>
          <w:rFonts w:cstheme="minorHAnsi"/>
          <w:sz w:val="24"/>
          <w:szCs w:val="24"/>
        </w:rPr>
        <w:instrText xml:space="preserve"> ADDIN ZOTERO_ITEM CSL_CITATION {"citationID":"OjBkuJDa","properties":{"formattedCitation":"(Mayer and Schoepflin, 2022)","plainCitation":"(Mayer and Schoepflin, 2022)","dontUpdate":true,"noteIndex":0},"citationItems":[{"id":6665,"uris":["http://zotero.org/users/8741181/items/MCQN65DT"],"itemData":{"id":6665,"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Mayer and Schoepflin, 2022: 196)</w:t>
      </w:r>
      <w:r w:rsidRPr="009106F1">
        <w:rPr>
          <w:rFonts w:cstheme="minorHAnsi"/>
          <w:sz w:val="24"/>
          <w:szCs w:val="24"/>
        </w:rPr>
        <w:fldChar w:fldCharType="end"/>
      </w:r>
      <w:r w:rsidRPr="009106F1">
        <w:rPr>
          <w:rFonts w:cstheme="minorHAnsi"/>
          <w:sz w:val="24"/>
          <w:szCs w:val="24"/>
        </w:rPr>
        <w:t xml:space="preserve">. The study of school-to-work transitions constitutes two of these life domains. These life stages vary in timing and sequencing depending on socio-historical context </w:t>
      </w:r>
      <w:r w:rsidRPr="009106F1">
        <w:rPr>
          <w:rFonts w:cstheme="minorHAnsi"/>
          <w:sz w:val="24"/>
          <w:szCs w:val="24"/>
        </w:rPr>
        <w:fldChar w:fldCharType="begin"/>
      </w:r>
      <w:r w:rsidRPr="009106F1">
        <w:rPr>
          <w:rFonts w:cstheme="minorHAnsi"/>
          <w:sz w:val="24"/>
          <w:szCs w:val="24"/>
        </w:rPr>
        <w:instrText xml:space="preserve"> ADDIN ZOTERO_ITEM CSL_CITATION {"citationID":"cbXZ1u0K","properties":{"formattedCitation":"(Shanahan, 2000)","plainCitation":"(Shanahan, 2000)","noteIndex":0},"citationItems":[{"id":6713,"uris":["http://zotero.org/users/8741181/items/5MJH396H"],"itemData":{"id":6713,"type":"article-journal","abstract":"The transition to adulthood has become a thriving area of research in life course studies. This review is organized around two of the field's emerging themes. The first theme is the increasing variability in pathways to adult roles through historical time. The second theme is a heightened sensitivity to transition behaviors as developmental processes. Accounts of such processes typically examine the active efforts of young people to shape their biographies or the socially structured opportunities and limitations that define pathways into adulthood. By joining these concepts, I suggest new lines of inquiry that focus on the interplay between agency and social structures in the shaping of lives.","container-title":"Review of Sociology","DOI":"10.1146/annurev.soc.26.1.667","issue":"1","note":"DOI: 10.1146/annurev.soc.26.1.667\nMAG ID: 2098289713","page":"667-692","title":"Pathways to Adulthood in Changing Societies: Variability and Mechanisms in Life Course Perspective","volume":"26","author":[{"family":"Shanahan","given":"Michael J."}],"issued":{"date-parts":[["2000",1,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Shanahan, 2000)</w:t>
      </w:r>
      <w:r w:rsidRPr="009106F1">
        <w:rPr>
          <w:rFonts w:cstheme="minorHAnsi"/>
          <w:sz w:val="24"/>
          <w:szCs w:val="24"/>
        </w:rPr>
        <w:fldChar w:fldCharType="end"/>
      </w:r>
      <w:r w:rsidRPr="009106F1">
        <w:rPr>
          <w:rFonts w:cstheme="minorHAnsi"/>
          <w:sz w:val="24"/>
          <w:szCs w:val="24"/>
        </w:rPr>
        <w:t xml:space="preserve"> which needs to be acknowledged for adequate sociological inquiry. Hence a desire to provide a through context of the NCDS cohorts socio-historical context. The following section provides this socio-historical context in the form of empirical research on existing youth transitions literature within the NCDS. </w:t>
      </w:r>
    </w:p>
    <w:p w14:paraId="70D03531" w14:textId="3657F487" w:rsidR="00B947F6" w:rsidRPr="009106F1" w:rsidRDefault="00B947F6" w:rsidP="00B947F6">
      <w:pPr>
        <w:rPr>
          <w:rFonts w:cstheme="minorHAnsi"/>
          <w:sz w:val="24"/>
          <w:szCs w:val="24"/>
        </w:rPr>
      </w:pPr>
      <w:r w:rsidRPr="009106F1">
        <w:rPr>
          <w:rFonts w:cstheme="minorHAnsi"/>
          <w:sz w:val="24"/>
          <w:szCs w:val="24"/>
        </w:rPr>
        <w:t>Part of this context forms an understanding of what exactly a ‘transition’ looked like for NCDS youth. Within theoretical youth transition literature, the notion that in the mid-20</w:t>
      </w:r>
      <w:r w:rsidRPr="009106F1">
        <w:rPr>
          <w:rFonts w:cstheme="minorHAnsi"/>
          <w:sz w:val="24"/>
          <w:szCs w:val="24"/>
          <w:vertAlign w:val="superscript"/>
        </w:rPr>
        <w:t>th</w:t>
      </w:r>
      <w:r w:rsidRPr="009106F1">
        <w:rPr>
          <w:rFonts w:cstheme="minorHAnsi"/>
          <w:sz w:val="24"/>
          <w:szCs w:val="24"/>
        </w:rPr>
        <w:t xml:space="preserve"> century, transitions were smoother, and more simplified has taken root. During the time of the NCDS the range of choice has been argued to have been narrower comparative to later cohorts, thus owing to a more homogenised pathway </w:t>
      </w:r>
      <w:r w:rsidRPr="009106F1">
        <w:rPr>
          <w:rFonts w:cstheme="minorHAnsi"/>
          <w:sz w:val="24"/>
          <w:szCs w:val="24"/>
        </w:rPr>
        <w:fldChar w:fldCharType="begin"/>
      </w:r>
      <w:r w:rsidRPr="009106F1">
        <w:rPr>
          <w:rFonts w:cstheme="minorHAnsi"/>
          <w:sz w:val="24"/>
          <w:szCs w:val="24"/>
        </w:rPr>
        <w:instrText xml:space="preserve"> ADDIN ZOTERO_ITEM CSL_CITATION {"citationID":"f30rSOFh","properties":{"formattedCitation":"(Goodwin and O\\uc0\\u8217{}Connor, 2005)","plainCitation":"(Goodwin and O’Connor, 2005)","dontUpdate":true,"noteIndex":0},"citationItems":[{"id":1249,"uris":["http://zotero.org/users/8741181/items/665XWN3M"],"itemData":{"id":1249,"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Goodwin and O’Connor, 2005: 4)</w:t>
      </w:r>
      <w:r w:rsidRPr="009106F1">
        <w:rPr>
          <w:rFonts w:cstheme="minorHAnsi"/>
          <w:sz w:val="24"/>
          <w:szCs w:val="24"/>
        </w:rPr>
        <w:fldChar w:fldCharType="end"/>
      </w:r>
      <w:r w:rsidRPr="009106F1">
        <w:rPr>
          <w:rFonts w:cstheme="minorHAnsi"/>
          <w:sz w:val="24"/>
          <w:szCs w:val="24"/>
        </w:rPr>
        <w:t xml:space="preserve">. This section problematises this notion by adding additional context. Whilst it is true that the NCDS cohort had large homogenous clusters as they relate to transitioning out of mandatory education </w:t>
      </w:r>
      <w:r w:rsidR="003E03BF" w:rsidRPr="009106F1">
        <w:rPr>
          <w:rFonts w:cstheme="minorHAnsi"/>
          <w:sz w:val="24"/>
          <w:szCs w:val="24"/>
        </w:rPr>
        <w:fldChar w:fldCharType="begin"/>
      </w:r>
      <w:r w:rsidR="0008602A" w:rsidRPr="009106F1">
        <w:rPr>
          <w:rFonts w:cstheme="minorHAnsi"/>
          <w:sz w:val="24"/>
          <w:szCs w:val="24"/>
        </w:rPr>
        <w:instrText xml:space="preserve"> ADDIN ZOTERO_ITEM CSL_CITATION {"citationID":"jUHj95KB","properties":{"formattedCitation":"(Martin, Schoon and Ross, 2008)","plainCitation":"(Martin, Schoon and Ross, 2008)","dontUpdate":true,"noteIndex":0},"citationItems":[{"id":6444,"uris":["http://zotero.org/users/8741181/items/QLHHNJMQ"],"itemData":{"id":6444,"type":"article-journal","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schema":"https://github.com/citation-style-language/schema/raw/master/csl-citation.json"} </w:instrText>
      </w:r>
      <w:r w:rsidR="003E03BF" w:rsidRPr="009106F1">
        <w:rPr>
          <w:rFonts w:cstheme="minorHAnsi"/>
          <w:sz w:val="24"/>
          <w:szCs w:val="24"/>
        </w:rPr>
        <w:fldChar w:fldCharType="separate"/>
      </w:r>
      <w:r w:rsidR="003E03BF" w:rsidRPr="009106F1">
        <w:rPr>
          <w:rFonts w:cstheme="minorHAnsi"/>
          <w:sz w:val="24"/>
          <w:szCs w:val="24"/>
        </w:rPr>
        <w:t>(Martin et al 2008)</w:t>
      </w:r>
      <w:r w:rsidR="003E03BF" w:rsidRPr="009106F1">
        <w:rPr>
          <w:rFonts w:cstheme="minorHAnsi"/>
          <w:sz w:val="24"/>
          <w:szCs w:val="24"/>
        </w:rPr>
        <w:fldChar w:fldCharType="end"/>
      </w:r>
      <w:r w:rsidRPr="009106F1">
        <w:rPr>
          <w:rFonts w:cstheme="minorHAnsi"/>
          <w:sz w:val="24"/>
          <w:szCs w:val="24"/>
        </w:rPr>
        <w:t xml:space="preserve">, the story is slightly more complicated. The delineation between school and employment is not a strict binary – with many children engaging in what is known as the youth labour market </w:t>
      </w:r>
      <w:r w:rsidR="003E03BF" w:rsidRPr="009106F1">
        <w:rPr>
          <w:rFonts w:cstheme="minorHAnsi"/>
          <w:sz w:val="24"/>
          <w:szCs w:val="24"/>
        </w:rPr>
        <w:fldChar w:fldCharType="begin"/>
      </w:r>
      <w:r w:rsidR="003E03BF" w:rsidRPr="009106F1">
        <w:rPr>
          <w:rFonts w:cstheme="minorHAnsi"/>
          <w:sz w:val="24"/>
          <w:szCs w:val="24"/>
        </w:rPr>
        <w:instrText xml:space="preserve"> ADDIN ZOTERO_ITEM CSL_CITATION {"citationID":"nvqfkfFx","properties":{"formattedCitation":"(Bynner, 2012)","plainCitation":"(Bynner, 2012)","noteIndex":0},"citationItems":[{"id":6459,"uris":["http://zotero.org/users/8741181/items/27RWT2Y8"],"itemData":{"id":6459,"type":"article-journal","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schema":"https://github.com/citation-style-language/schema/raw/master/csl-citation.json"} </w:instrText>
      </w:r>
      <w:r w:rsidR="003E03BF" w:rsidRPr="009106F1">
        <w:rPr>
          <w:rFonts w:cstheme="minorHAnsi"/>
          <w:sz w:val="24"/>
          <w:szCs w:val="24"/>
        </w:rPr>
        <w:fldChar w:fldCharType="separate"/>
      </w:r>
      <w:r w:rsidR="003E03BF" w:rsidRPr="009106F1">
        <w:rPr>
          <w:rFonts w:cstheme="minorHAnsi"/>
          <w:sz w:val="24"/>
          <w:szCs w:val="24"/>
        </w:rPr>
        <w:t>(Bynner, 2012)</w:t>
      </w:r>
      <w:r w:rsidR="003E03BF" w:rsidRPr="009106F1">
        <w:rPr>
          <w:rFonts w:cstheme="minorHAnsi"/>
          <w:sz w:val="24"/>
          <w:szCs w:val="24"/>
        </w:rPr>
        <w:fldChar w:fldCharType="end"/>
      </w:r>
      <w:r w:rsidRPr="009106F1">
        <w:rPr>
          <w:rFonts w:cstheme="minorHAnsi"/>
          <w:sz w:val="24"/>
          <w:szCs w:val="24"/>
        </w:rPr>
        <w:t xml:space="preserve"> whilst still in education. The choices that children make on what they wish to do after mandatory education is influenced by labour market restructuring and recession – as well as structural factors such as family background. Whilst the pathways the NCDS cohort may have been able to choose from were narrow, this is not synonymous with smooth, nor straight-forward. For example, individuals may have faced a seemingly homogenous experience of after a period of schooling ending up in a period of employment, but that does not indicate the relative smoothness of getting from A to B – some individuals may have experienced periods of unemployment during this time, others jumping from job to job etc. The school-to-work transition for NCDS youth is complex and an appreciation of choice and opportunity – and the subsequent restriction of choice and opportunity based upon structural factors needs to be considered. </w:t>
      </w:r>
    </w:p>
    <w:p w14:paraId="7E957FF9" w14:textId="77777777" w:rsidR="00B947F6" w:rsidRPr="009106F1" w:rsidRDefault="00B947F6" w:rsidP="00B947F6">
      <w:pPr>
        <w:rPr>
          <w:rFonts w:cstheme="minorHAnsi"/>
          <w:sz w:val="24"/>
          <w:szCs w:val="24"/>
        </w:rPr>
      </w:pPr>
      <w:r w:rsidRPr="009106F1">
        <w:rPr>
          <w:rFonts w:cstheme="minorHAnsi"/>
          <w:sz w:val="24"/>
          <w:szCs w:val="24"/>
        </w:rPr>
        <w:t xml:space="preserve">Using Optimal Matching Analysis to analyse the various routes of youth transition into work, </w:t>
      </w:r>
      <w:r w:rsidRPr="009106F1">
        <w:rPr>
          <w:rFonts w:cstheme="minorHAnsi"/>
          <w:sz w:val="24"/>
          <w:szCs w:val="24"/>
        </w:rPr>
        <w:fldChar w:fldCharType="begin"/>
      </w:r>
      <w:r w:rsidRPr="009106F1">
        <w:rPr>
          <w:rFonts w:cstheme="minorHAnsi"/>
          <w:sz w:val="24"/>
          <w:szCs w:val="24"/>
        </w:rPr>
        <w:instrText xml:space="preserve"> ADDIN ZOTERO_ITEM CSL_CITATION {"citationID":"7AAW1THG","properties":{"formattedCitation":"(Martin, Schoon and Ross, 2008)","plainCitation":"(Martin, Schoon and Ross, 2008)","dontUpdate":true,"noteIndex":0},"citationItems":[{"id":6444,"uris":["http://zotero.org/users/8741181/items/QLHHNJMQ"],"itemData":{"id":6444,"type":"article-journal","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Martin et al, 2008)</w:t>
      </w:r>
      <w:r w:rsidRPr="009106F1">
        <w:rPr>
          <w:rFonts w:cstheme="minorHAnsi"/>
          <w:sz w:val="24"/>
          <w:szCs w:val="24"/>
        </w:rPr>
        <w:fldChar w:fldCharType="end"/>
      </w:r>
      <w:r w:rsidRPr="009106F1">
        <w:rPr>
          <w:rFonts w:cstheme="minorHAnsi"/>
          <w:sz w:val="24"/>
          <w:szCs w:val="24"/>
        </w:rPr>
        <w:t xml:space="preserve"> evidence states that of the NCDS cohort 96 per cent of men could be grouped into six of the largest transition ‘clusters’ compared to 90 per cent for the BCS. This </w:t>
      </w:r>
      <w:r w:rsidRPr="009106F1">
        <w:rPr>
          <w:rFonts w:cstheme="minorHAnsi"/>
          <w:sz w:val="24"/>
          <w:szCs w:val="24"/>
        </w:rPr>
        <w:lastRenderedPageBreak/>
        <w:t xml:space="preserve">suggests the NCDS cohort exhibits ‘homogenised pathways’ </w:t>
      </w:r>
      <w:r w:rsidRPr="009106F1">
        <w:rPr>
          <w:rFonts w:cstheme="minorHAnsi"/>
          <w:sz w:val="24"/>
          <w:szCs w:val="24"/>
        </w:rPr>
        <w:fldChar w:fldCharType="begin"/>
      </w:r>
      <w:r w:rsidRPr="009106F1">
        <w:rPr>
          <w:rFonts w:cstheme="minorHAnsi"/>
          <w:sz w:val="24"/>
          <w:szCs w:val="24"/>
        </w:rPr>
        <w:instrText xml:space="preserve"> ADDIN ZOTERO_ITEM CSL_CITATION {"citationID":"sfdkj8xw","properties":{"formattedCitation":"(Goodwin and O\\uc0\\u8217{}Connor, 2005)","plainCitation":"(Goodwin and O’Connor, 2005)","noteIndex":0},"citationItems":[{"id":1249,"uris":["http://zotero.org/users/8741181/items/665XWN3M"],"itemData":{"id":1249,"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Goodwin and O’Connor, 2005)</w:t>
      </w:r>
      <w:r w:rsidRPr="009106F1">
        <w:rPr>
          <w:rFonts w:cstheme="minorHAnsi"/>
          <w:sz w:val="24"/>
          <w:szCs w:val="24"/>
        </w:rPr>
        <w:fldChar w:fldCharType="end"/>
      </w:r>
      <w:r w:rsidRPr="009106F1">
        <w:rPr>
          <w:rFonts w:cstheme="minorHAnsi"/>
          <w:sz w:val="24"/>
          <w:szCs w:val="24"/>
        </w:rPr>
        <w:t xml:space="preserve">. For the NCDS, the predominant pattern was to leave school post-16 and move directly to employment </w:t>
      </w:r>
      <w:r w:rsidRPr="009106F1">
        <w:rPr>
          <w:rFonts w:cstheme="minorHAnsi"/>
          <w:sz w:val="24"/>
          <w:szCs w:val="24"/>
        </w:rPr>
        <w:fldChar w:fldCharType="begin"/>
      </w:r>
      <w:r w:rsidRPr="009106F1">
        <w:rPr>
          <w:rFonts w:cstheme="minorHAnsi"/>
          <w:sz w:val="24"/>
          <w:szCs w:val="24"/>
        </w:rPr>
        <w:instrText xml:space="preserve"> ADDIN ZOTERO_ITEM CSL_CITATION {"citationID":"aP6sEaIW","properties":{"formattedCitation":"(Schoon, 2007)","plainCitation":"(Schoon, 2007)","dontUpdate":true,"noteIndex":0},"citationItems":[{"id":6452,"uris":["http://zotero.org/users/8741181/items/BXK7YEPX"],"itemData":{"id":6452,"type":"article-journal","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Schoon, 2007 :98)</w:t>
      </w:r>
      <w:r w:rsidRPr="009106F1">
        <w:rPr>
          <w:rFonts w:cstheme="minorHAnsi"/>
          <w:sz w:val="24"/>
          <w:szCs w:val="24"/>
        </w:rPr>
        <w:fldChar w:fldCharType="end"/>
      </w:r>
      <w:r w:rsidRPr="009106F1">
        <w:rPr>
          <w:rFonts w:cstheme="minorHAnsi"/>
          <w:sz w:val="24"/>
          <w:szCs w:val="24"/>
        </w:rPr>
        <w:t xml:space="preserve">. This is supported by sequence analysis under the likes of </w:t>
      </w:r>
      <w:r w:rsidRPr="009106F1">
        <w:rPr>
          <w:rFonts w:cstheme="minorHAnsi"/>
          <w:sz w:val="24"/>
          <w:szCs w:val="24"/>
        </w:rPr>
        <w:fldChar w:fldCharType="begin"/>
      </w:r>
      <w:r w:rsidRPr="009106F1">
        <w:rPr>
          <w:rFonts w:cstheme="minorHAnsi"/>
          <w:sz w:val="24"/>
          <w:szCs w:val="24"/>
        </w:rPr>
        <w:instrText xml:space="preserve"> ADDIN ZOTERO_ITEM CSL_CITATION {"citationID":"oWa6s7xp","properties":{"formattedCitation":"(Anders and Dorsett, 2017)","plainCitation":"(Anders and Dorsett, 2017)","dontUpdate":true,"noteIndex":0},"citationItems":[{"id":6430,"uris":["http://zotero.org/users/8741181/items/3BMAYKIF"],"itemData":{"id":6430,"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Anders and Dorsett, 2017 :75)</w:t>
      </w:r>
      <w:r w:rsidRPr="009106F1">
        <w:rPr>
          <w:rFonts w:cstheme="minorHAnsi"/>
          <w:sz w:val="24"/>
          <w:szCs w:val="24"/>
        </w:rPr>
        <w:fldChar w:fldCharType="end"/>
      </w:r>
      <w:r w:rsidRPr="009106F1">
        <w:rPr>
          <w:rFonts w:cstheme="minorHAnsi"/>
          <w:sz w:val="24"/>
          <w:szCs w:val="24"/>
        </w:rPr>
        <w:t xml:space="preserve">, where patterns of transition amongst school leavers entering the labour market were looked at. They found that under the NCDS cohort there was a strong (91 per cent) amount of people entering into the labour market straight after mandatory schooling. This once again, supports the view that the NCDS cohort exhibited homogenous pathways of transition. The typical pathways that young people within the NCDS entered demonstrate that above all, a school-to-employment transition was dominant, though training was also an important </w:t>
      </w:r>
      <w:r w:rsidRPr="009106F1">
        <w:rPr>
          <w:rFonts w:cstheme="minorHAnsi"/>
          <w:sz w:val="24"/>
          <w:szCs w:val="24"/>
        </w:rPr>
        <w:fldChar w:fldCharType="begin"/>
      </w:r>
      <w:r w:rsidRPr="009106F1">
        <w:rPr>
          <w:rFonts w:cstheme="minorHAnsi"/>
          <w:sz w:val="24"/>
          <w:szCs w:val="24"/>
        </w:rPr>
        <w:instrText xml:space="preserve"> ADDIN ZOTERO_ITEM CSL_CITATION {"citationID":"N76RlkoB","properties":{"formattedCitation":"(Schoon {\\i{}et al.}, 2001)","plainCitation":"(Schoon et al., 2001)","noteIndex":0},"citationItems":[{"id":633,"uris":["http://zotero.org/users/8741181/items/M6686UCP"],"itemData":{"id":633,"type":"article-journal","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 xml:space="preserve">(Schoon </w:t>
      </w:r>
      <w:r w:rsidRPr="009106F1">
        <w:rPr>
          <w:rFonts w:cstheme="minorHAnsi"/>
          <w:i/>
          <w:iCs/>
          <w:sz w:val="24"/>
          <w:szCs w:val="24"/>
        </w:rPr>
        <w:t>et al.</w:t>
      </w:r>
      <w:r w:rsidRPr="009106F1">
        <w:rPr>
          <w:rFonts w:cstheme="minorHAnsi"/>
          <w:sz w:val="24"/>
          <w:szCs w:val="24"/>
        </w:rPr>
        <w:t>, 2001)</w:t>
      </w:r>
      <w:r w:rsidRPr="009106F1">
        <w:rPr>
          <w:rFonts w:cstheme="minorHAnsi"/>
          <w:sz w:val="24"/>
          <w:szCs w:val="24"/>
        </w:rPr>
        <w:fldChar w:fldCharType="end"/>
      </w:r>
      <w:r w:rsidRPr="009106F1">
        <w:rPr>
          <w:rFonts w:cstheme="minorHAnsi"/>
          <w:sz w:val="24"/>
          <w:szCs w:val="24"/>
        </w:rPr>
        <w:t xml:space="preserve"> transition pathway – above that of continuing in full-time education. The NCDS cohort was however caught in a period of severe diminishing influence of apprenticeships. The number of apprenticeships in British manufacturing for example, declined from 240,400 in 1964 to 155,000 in 1979 </w:t>
      </w:r>
      <w:r w:rsidRPr="009106F1">
        <w:rPr>
          <w:rFonts w:cstheme="minorHAnsi"/>
          <w:sz w:val="24"/>
          <w:szCs w:val="24"/>
        </w:rPr>
        <w:fldChar w:fldCharType="begin"/>
      </w:r>
      <w:r w:rsidRPr="009106F1">
        <w:rPr>
          <w:rFonts w:cstheme="minorHAnsi"/>
          <w:sz w:val="24"/>
          <w:szCs w:val="24"/>
        </w:rPr>
        <w:instrText xml:space="preserve"> ADDIN ZOTERO_ITEM CSL_CITATION {"citationID":"EjG9Pwki","properties":{"formattedCitation":"(Blanchflower and Lynch, 1992)","plainCitation":"(Blanchflower and Lynch, 1992)","noteIndex":0},"citationItems":[{"id":6425,"uris":["http://zotero.org/users/8741181/items/8XBJDFTI"],"itemData":{"id":6425,"type":"report","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Blanchflower and Lynch, 1992)</w:t>
      </w:r>
      <w:r w:rsidRPr="009106F1">
        <w:rPr>
          <w:rFonts w:cstheme="minorHAnsi"/>
          <w:sz w:val="24"/>
          <w:szCs w:val="24"/>
        </w:rPr>
        <w:fldChar w:fldCharType="end"/>
      </w:r>
      <w:r w:rsidRPr="009106F1">
        <w:rPr>
          <w:rFonts w:cstheme="minorHAnsi"/>
          <w:sz w:val="24"/>
          <w:szCs w:val="24"/>
        </w:rPr>
        <w:t xml:space="preserve">. There was a severe gender bias when it came to apprenticeships at this time - when the NCDS cohort were 16 years old 40 per cent of male employees were apprenticed compared with only 8 per cent of females </w:t>
      </w:r>
      <w:r w:rsidRPr="009106F1">
        <w:rPr>
          <w:rFonts w:cstheme="minorHAnsi"/>
          <w:sz w:val="24"/>
          <w:szCs w:val="24"/>
        </w:rPr>
        <w:fldChar w:fldCharType="begin"/>
      </w:r>
      <w:r w:rsidRPr="009106F1">
        <w:rPr>
          <w:rFonts w:cstheme="minorHAnsi"/>
          <w:sz w:val="24"/>
          <w:szCs w:val="24"/>
        </w:rPr>
        <w:instrText xml:space="preserve"> ADDIN ZOTERO_ITEM CSL_CITATION {"citationID":"z8z0Cfuq","properties":{"formattedCitation":"(Blanchflower and Lynch, 1992)","plainCitation":"(Blanchflower and Lynch, 1992)","dontUpdate":true,"noteIndex":0},"citationItems":[{"id":6425,"uris":["http://zotero.org/users/8741181/items/8XBJDFTI"],"itemData":{"id":6425,"type":"report","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Blanchflower and Lynch, 1992: 240)</w:t>
      </w:r>
      <w:r w:rsidRPr="009106F1">
        <w:rPr>
          <w:rFonts w:cstheme="minorHAnsi"/>
          <w:sz w:val="24"/>
          <w:szCs w:val="24"/>
        </w:rPr>
        <w:fldChar w:fldCharType="end"/>
      </w:r>
      <w:r w:rsidRPr="009106F1">
        <w:rPr>
          <w:rFonts w:cstheme="minorHAnsi"/>
          <w:sz w:val="24"/>
          <w:szCs w:val="24"/>
        </w:rPr>
        <w:t>.</w:t>
      </w:r>
    </w:p>
    <w:p w14:paraId="485B784E" w14:textId="77777777" w:rsidR="00B947F6" w:rsidRPr="009106F1" w:rsidRDefault="00B947F6" w:rsidP="00B947F6">
      <w:pPr>
        <w:rPr>
          <w:rFonts w:cstheme="minorHAnsi"/>
          <w:sz w:val="24"/>
          <w:szCs w:val="24"/>
        </w:rPr>
      </w:pPr>
      <w:r w:rsidRPr="009106F1">
        <w:rPr>
          <w:rFonts w:cstheme="minorHAnsi"/>
          <w:sz w:val="24"/>
          <w:szCs w:val="24"/>
        </w:rPr>
        <w:t xml:space="preserve">The relative importance of employment and apprenticeship training over educational pathways suggests that the NCDS cohort experienced a pre-credentialed labour market </w:t>
      </w:r>
      <w:r w:rsidRPr="009106F1">
        <w:rPr>
          <w:rFonts w:cstheme="minorHAnsi"/>
          <w:sz w:val="24"/>
          <w:szCs w:val="24"/>
        </w:rPr>
        <w:fldChar w:fldCharType="begin"/>
      </w:r>
      <w:r w:rsidRPr="009106F1">
        <w:rPr>
          <w:rFonts w:cstheme="minorHAnsi"/>
          <w:sz w:val="24"/>
          <w:szCs w:val="24"/>
        </w:rPr>
        <w:instrText xml:space="preserve"> ADDIN ZOTERO_ITEM CSL_CITATION {"citationID":"H4r0UfqW","properties":{"formattedCitation":"(Bynner, 2005)","plainCitation":"(Bynner, 2005)","noteIndex":0},"citationItems":[{"id":6461,"uris":["http://zotero.org/users/8741181/items/TCV5WIM9"],"itemData":{"id":6461,"type":"article-journal","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Bynner, 2005)</w:t>
      </w:r>
      <w:r w:rsidRPr="009106F1">
        <w:rPr>
          <w:rFonts w:cstheme="minorHAnsi"/>
          <w:sz w:val="24"/>
          <w:szCs w:val="24"/>
        </w:rPr>
        <w:fldChar w:fldCharType="end"/>
      </w:r>
      <w:r w:rsidRPr="009106F1">
        <w:rPr>
          <w:rFonts w:cstheme="minorHAnsi"/>
          <w:sz w:val="24"/>
          <w:szCs w:val="24"/>
        </w:rPr>
        <w:t xml:space="preserve"> post-mandatory schooling. In other words, the NCDS cohort experienced a labour market that didn’t place hard roadblocks to employment based upon educational credentials. It wasn’t until the 1980s that failing to get qualifications became a hindrance to getting work in Britain </w:t>
      </w:r>
      <w:r w:rsidRPr="009106F1">
        <w:rPr>
          <w:rFonts w:cstheme="minorHAnsi"/>
          <w:sz w:val="24"/>
          <w:szCs w:val="24"/>
        </w:rPr>
        <w:fldChar w:fldCharType="begin"/>
      </w:r>
      <w:r w:rsidRPr="009106F1">
        <w:rPr>
          <w:rFonts w:cstheme="minorHAnsi"/>
          <w:sz w:val="24"/>
          <w:szCs w:val="24"/>
        </w:rPr>
        <w:instrText xml:space="preserve"> ADDIN ZOTERO_ITEM CSL_CITATION {"citationID":"JoPu3Gm9","properties":{"formattedCitation":"(Bynner, 2005)","plainCitation":"(Bynner, 2005)","dontUpdate":true,"noteIndex":0},"citationItems":[{"id":6461,"uris":["http://zotero.org/users/8741181/items/TCV5WIM9"],"itemData":{"id":6461,"type":"article-journal","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Bynner, 2005 :377)</w:t>
      </w:r>
      <w:r w:rsidRPr="009106F1">
        <w:rPr>
          <w:rFonts w:cstheme="minorHAnsi"/>
          <w:sz w:val="24"/>
          <w:szCs w:val="24"/>
        </w:rPr>
        <w:fldChar w:fldCharType="end"/>
      </w:r>
      <w:r w:rsidRPr="009106F1">
        <w:rPr>
          <w:rFonts w:cstheme="minorHAnsi"/>
          <w:sz w:val="24"/>
          <w:szCs w:val="24"/>
        </w:rPr>
        <w:t xml:space="preserve">. The labour market pre-1980s was able to absorb people into large numbers of unskilled jobs (ibid). Those that did struggle to get jobs in the NCDS cohort </w:t>
      </w:r>
      <w:r w:rsidRPr="009106F1">
        <w:rPr>
          <w:rFonts w:cstheme="minorHAnsi"/>
          <w:sz w:val="24"/>
          <w:szCs w:val="24"/>
        </w:rPr>
        <w:fldChar w:fldCharType="begin"/>
      </w:r>
      <w:r w:rsidRPr="009106F1">
        <w:rPr>
          <w:rFonts w:cstheme="minorHAnsi"/>
          <w:sz w:val="24"/>
          <w:szCs w:val="24"/>
        </w:rPr>
        <w:instrText xml:space="preserve"> ADDIN ZOTERO_ITEM CSL_CITATION {"citationID":"Hg3xrgaL","properties":{"formattedCitation":"(Bynner, 2005)","plainCitation":"(Bynner, 2005)","dontUpdate":true,"noteIndex":0},"citationItems":[{"id":6461,"uris":["http://zotero.org/users/8741181/items/TCV5WIM9"],"itemData":{"id":6461,"type":"article-journal","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Bynner, 2005 :378)</w:t>
      </w:r>
      <w:r w:rsidRPr="009106F1">
        <w:rPr>
          <w:rFonts w:cstheme="minorHAnsi"/>
          <w:sz w:val="24"/>
          <w:szCs w:val="24"/>
        </w:rPr>
        <w:fldChar w:fldCharType="end"/>
      </w:r>
      <w:r w:rsidRPr="009106F1">
        <w:rPr>
          <w:rFonts w:cstheme="minorHAnsi"/>
          <w:sz w:val="24"/>
          <w:szCs w:val="24"/>
        </w:rPr>
        <w:t xml:space="preserve"> were significantly more likely to lead a ‘Not in Education, Employment, or Training’ (NEET) status going forward post-21 years old (Bynner 2005: 378). This is indicative of the fact that it was only in 1975 that O-levels moved from a pass/fail system to a graded one </w:t>
      </w:r>
      <w:r w:rsidRPr="009106F1">
        <w:rPr>
          <w:rFonts w:cstheme="minorHAnsi"/>
          <w:sz w:val="24"/>
          <w:szCs w:val="24"/>
        </w:rPr>
        <w:fldChar w:fldCharType="begin"/>
      </w:r>
      <w:r w:rsidRPr="009106F1">
        <w:rPr>
          <w:rFonts w:cstheme="minorHAnsi"/>
          <w:sz w:val="24"/>
          <w:szCs w:val="24"/>
        </w:rPr>
        <w:instrText xml:space="preserve"> ADDIN ZOTERO_ITEM CSL_CITATION {"citationID":"PLUfUTK2","properties":{"formattedCitation":"({\\i{}Pearson qualifications}, no date)","plainCitation":"(Pearson qualifications, no date)","dontUpdate":true,"noteIndex":0},"citationItems":[{"id":12652,"uris":["http://zotero.org/users/8741181/items/JBLUQ4U6"],"itemData":{"id":12652,"type":"webpage","abstract":"About O levels","title":"About O levels","URL":"https://qualifications.pearson.com/en/support/support-topics/understanding-our-qualifications/our-qualifications-explained/about-o-levels.html","author":[{"family":"Pearson qualifications","given":""}],"accessed":{"date-parts":[["2023",5,8]]},"issued":{"date-parts":[["2023"]]}}}],"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w:t>
      </w:r>
      <w:r w:rsidRPr="009106F1">
        <w:rPr>
          <w:rFonts w:cstheme="minorHAnsi"/>
          <w:i/>
          <w:iCs/>
          <w:sz w:val="24"/>
          <w:szCs w:val="24"/>
        </w:rPr>
        <w:t>Pearson qualifications</w:t>
      </w:r>
      <w:r w:rsidRPr="009106F1">
        <w:rPr>
          <w:rFonts w:cstheme="minorHAnsi"/>
          <w:sz w:val="24"/>
          <w:szCs w:val="24"/>
        </w:rPr>
        <w:t>, 2023)</w:t>
      </w:r>
      <w:r w:rsidRPr="009106F1">
        <w:rPr>
          <w:rFonts w:cstheme="minorHAnsi"/>
          <w:sz w:val="24"/>
          <w:szCs w:val="24"/>
        </w:rPr>
        <w:fldChar w:fldCharType="end"/>
      </w:r>
      <w:r w:rsidRPr="009106F1">
        <w:rPr>
          <w:rFonts w:cstheme="minorHAnsi"/>
          <w:sz w:val="24"/>
          <w:szCs w:val="24"/>
        </w:rPr>
        <w:t>.</w:t>
      </w:r>
    </w:p>
    <w:p w14:paraId="7823241F" w14:textId="31689E79" w:rsidR="00B947F6" w:rsidRPr="009106F1" w:rsidRDefault="00B947F6" w:rsidP="00B947F6">
      <w:pPr>
        <w:rPr>
          <w:rFonts w:cstheme="minorHAnsi"/>
          <w:sz w:val="24"/>
          <w:szCs w:val="24"/>
        </w:rPr>
      </w:pPr>
      <w:r w:rsidRPr="009106F1">
        <w:rPr>
          <w:rFonts w:cstheme="minorHAnsi"/>
          <w:sz w:val="24"/>
          <w:szCs w:val="24"/>
        </w:rPr>
        <w:t xml:space="preserve">Thus far, it has been established that the NCDS cohort exhibited a homogenous transitional experience. Historically however, the NCDS birth cohort didn’t experience a straightforward smooth school-to-work transition. Teenagers that were still in education typically engaged in what is known as the youth labour market </w:t>
      </w:r>
      <w:r w:rsidR="003E03BF" w:rsidRPr="009106F1">
        <w:rPr>
          <w:rFonts w:cstheme="minorHAnsi"/>
          <w:sz w:val="24"/>
          <w:szCs w:val="24"/>
        </w:rPr>
        <w:fldChar w:fldCharType="begin"/>
      </w:r>
      <w:r w:rsidR="003E03BF" w:rsidRPr="009106F1">
        <w:rPr>
          <w:rFonts w:cstheme="minorHAnsi"/>
          <w:sz w:val="24"/>
          <w:szCs w:val="24"/>
        </w:rPr>
        <w:instrText xml:space="preserve"> ADDIN ZOTERO_ITEM CSL_CITATION {"citationID":"VNzI7pSY","properties":{"formattedCitation":"(Bynner, 2012)","plainCitation":"(Bynner, 2012)","noteIndex":0},"citationItems":[{"id":6459,"uris":["http://zotero.org/users/8741181/items/27RWT2Y8"],"itemData":{"id":6459,"type":"article-journal","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schema":"https://github.com/citation-style-language/schema/raw/master/csl-citation.json"} </w:instrText>
      </w:r>
      <w:r w:rsidR="003E03BF" w:rsidRPr="009106F1">
        <w:rPr>
          <w:rFonts w:cstheme="minorHAnsi"/>
          <w:sz w:val="24"/>
          <w:szCs w:val="24"/>
        </w:rPr>
        <w:fldChar w:fldCharType="separate"/>
      </w:r>
      <w:r w:rsidR="003E03BF" w:rsidRPr="009106F1">
        <w:rPr>
          <w:rFonts w:cstheme="minorHAnsi"/>
          <w:sz w:val="24"/>
          <w:szCs w:val="24"/>
        </w:rPr>
        <w:t>(Bynner, 2012)</w:t>
      </w:r>
      <w:r w:rsidR="003E03BF" w:rsidRPr="009106F1">
        <w:rPr>
          <w:rFonts w:cstheme="minorHAnsi"/>
          <w:sz w:val="24"/>
          <w:szCs w:val="24"/>
        </w:rPr>
        <w:fldChar w:fldCharType="end"/>
      </w:r>
      <w:r w:rsidRPr="009106F1">
        <w:rPr>
          <w:rFonts w:cstheme="minorHAnsi"/>
          <w:sz w:val="24"/>
          <w:szCs w:val="24"/>
        </w:rPr>
        <w:t xml:space="preserve">. Most of this work was part-time during educational studies </w:t>
      </w:r>
      <w:r w:rsidRPr="009106F1">
        <w:rPr>
          <w:rFonts w:cstheme="minorHAnsi"/>
          <w:sz w:val="24"/>
          <w:szCs w:val="24"/>
        </w:rPr>
        <w:fldChar w:fldCharType="begin"/>
      </w:r>
      <w:r w:rsidRPr="009106F1">
        <w:rPr>
          <w:rFonts w:cstheme="minorHAnsi"/>
          <w:sz w:val="24"/>
          <w:szCs w:val="24"/>
        </w:rPr>
        <w:instrText xml:space="preserve"> ADDIN ZOTERO_ITEM CSL_CITATION {"citationID":"8QwhGhOJ","properties":{"formattedCitation":"(Dustmann {\\i{}et al.}, 1996)","plainCitation":"(Dustmann et al., 1996)","dontUpdate":true,"noteIndex":0},"citationItems":[{"id":7236,"uris":["http://zotero.org/users/8741181/items/9VWUPNN7"],"itemData":{"id":723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 xml:space="preserve">(Dustmann </w:t>
      </w:r>
      <w:r w:rsidRPr="009106F1">
        <w:rPr>
          <w:rFonts w:cstheme="minorHAnsi"/>
          <w:i/>
          <w:iCs/>
          <w:sz w:val="24"/>
          <w:szCs w:val="24"/>
        </w:rPr>
        <w:t>et al.</w:t>
      </w:r>
      <w:r w:rsidRPr="009106F1">
        <w:rPr>
          <w:rFonts w:cstheme="minorHAnsi"/>
          <w:sz w:val="24"/>
          <w:szCs w:val="24"/>
        </w:rPr>
        <w:t>, 1996 :80)</w:t>
      </w:r>
      <w:r w:rsidRPr="009106F1">
        <w:rPr>
          <w:rFonts w:cstheme="minorHAnsi"/>
          <w:sz w:val="24"/>
          <w:szCs w:val="24"/>
        </w:rPr>
        <w:fldChar w:fldCharType="end"/>
      </w:r>
      <w:r w:rsidRPr="009106F1">
        <w:rPr>
          <w:rFonts w:cstheme="minorHAnsi"/>
          <w:sz w:val="24"/>
          <w:szCs w:val="24"/>
        </w:rPr>
        <w:t xml:space="preserve">. It is estimated that children aged 16 worked on average between six and nine hours a week and modal earnings in the range of £1-£2 a week </w:t>
      </w:r>
      <w:r w:rsidRPr="009106F1">
        <w:rPr>
          <w:rFonts w:cstheme="minorHAnsi"/>
          <w:sz w:val="24"/>
          <w:szCs w:val="24"/>
        </w:rPr>
        <w:fldChar w:fldCharType="begin"/>
      </w:r>
      <w:r w:rsidRPr="009106F1">
        <w:rPr>
          <w:rFonts w:cstheme="minorHAnsi"/>
          <w:sz w:val="24"/>
          <w:szCs w:val="24"/>
        </w:rPr>
        <w:instrText xml:space="preserve"> ADDIN ZOTERO_ITEM CSL_CITATION {"citationID":"33kqrGCK","properties":{"formattedCitation":"(Dustmann {\\i{}et al.}, 1996)","plainCitation":"(Dustmann et al., 1996)","dontUpdate":true,"noteIndex":0},"citationItems":[{"id":7236,"uris":["http://zotero.org/users/8741181/items/9VWUPNN7"],"itemData":{"id":723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 xml:space="preserve">(Dustmann </w:t>
      </w:r>
      <w:r w:rsidRPr="009106F1">
        <w:rPr>
          <w:rFonts w:cstheme="minorHAnsi"/>
          <w:i/>
          <w:iCs/>
          <w:sz w:val="24"/>
          <w:szCs w:val="24"/>
        </w:rPr>
        <w:t>et al.</w:t>
      </w:r>
      <w:r w:rsidRPr="009106F1">
        <w:rPr>
          <w:rFonts w:cstheme="minorHAnsi"/>
          <w:sz w:val="24"/>
          <w:szCs w:val="24"/>
        </w:rPr>
        <w:t>, 1996 :86)</w:t>
      </w:r>
      <w:r w:rsidRPr="009106F1">
        <w:rPr>
          <w:rFonts w:cstheme="minorHAnsi"/>
          <w:sz w:val="24"/>
          <w:szCs w:val="24"/>
        </w:rPr>
        <w:fldChar w:fldCharType="end"/>
      </w:r>
      <w:r w:rsidRPr="009106F1">
        <w:rPr>
          <w:rFonts w:cstheme="minorHAnsi"/>
          <w:sz w:val="24"/>
          <w:szCs w:val="24"/>
        </w:rPr>
        <w:t xml:space="preserve"> whilst they were still in full-time mandatory education. Within the NCDS cohort, half of 16-year-olds in 1974 had a part-time job during term time (ibid). This suggests that a straightforward </w:t>
      </w:r>
      <w:r w:rsidR="003E03BF" w:rsidRPr="009106F1">
        <w:rPr>
          <w:rFonts w:cstheme="minorHAnsi"/>
          <w:sz w:val="24"/>
          <w:szCs w:val="24"/>
        </w:rPr>
        <w:t>delineation</w:t>
      </w:r>
      <w:r w:rsidRPr="009106F1">
        <w:rPr>
          <w:rFonts w:cstheme="minorHAnsi"/>
          <w:sz w:val="24"/>
          <w:szCs w:val="24"/>
        </w:rPr>
        <w:t xml:space="preserve"> separating school and work is an over-simplification for the time. Children were engaging in schooling as well as employment prior to making the choice of what to do after mandatory schooling. Family income did not impact the effect of childhood part-time employment participation but parent’s unemployed status did </w:t>
      </w:r>
      <w:r w:rsidRPr="009106F1">
        <w:rPr>
          <w:rFonts w:cstheme="minorHAnsi"/>
          <w:sz w:val="24"/>
          <w:szCs w:val="24"/>
        </w:rPr>
        <w:fldChar w:fldCharType="begin"/>
      </w:r>
      <w:r w:rsidRPr="009106F1">
        <w:rPr>
          <w:rFonts w:cstheme="minorHAnsi"/>
          <w:sz w:val="24"/>
          <w:szCs w:val="24"/>
        </w:rPr>
        <w:instrText xml:space="preserve"> ADDIN ZOTERO_ITEM CSL_CITATION {"citationID":"MYTzfx04","properties":{"formattedCitation":"(Dustmann, Rajah and Smith, 1997)","plainCitation":"(Dustmann, Rajah and Smith, 1997)","noteIndex":0},"citationItems":[{"id":11442,"uris":["http://zotero.org/users/8741181/items/AVBLPH4Z"],"itemData":{"id":11442,"type":"article-journal","abstract":"Part-time work whilst still in full-time education is common in many industrialized countries, and teenagers constitute a significant component of the work force in some sectors of the labour market. In Britain, in the early 1990’s, some 60% of 16–18 year olds still in full time education also worked part-time. Although the determinants of teenager participation in the labour market have been studied previously (both in the United States and the United Kingdom), there remain a number of neglected questions. We address some of these in this paper, basing our analysis on data taken from the UK National Child Development Study. We first examine how teenagers divide their time between working and studying. We further analyse what explains teenage wages and labour supply. We utilise a rich set of variables describing parental background, as well as parents’ labour force status and draw on information on physical stature to explain variations in wages.","container-title":"Journal of Population Economics","language":"en","source":"Zotero","title":"Teenage truancy, part-time working and wages","author":[{"family":"Dustmann","given":"Christian"},{"family":"Rajah","given":"Najma"},{"family":"Smith","given":"Stephen"}],"issued":{"date-parts":[["1997"]]}}}],"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Dustmann, Rajah and Smith, 1997)</w:t>
      </w:r>
      <w:r w:rsidRPr="009106F1">
        <w:rPr>
          <w:rFonts w:cstheme="minorHAnsi"/>
          <w:sz w:val="24"/>
          <w:szCs w:val="24"/>
        </w:rPr>
        <w:fldChar w:fldCharType="end"/>
      </w:r>
      <w:r w:rsidRPr="009106F1">
        <w:rPr>
          <w:rFonts w:cstheme="minorHAnsi"/>
          <w:sz w:val="24"/>
          <w:szCs w:val="24"/>
        </w:rPr>
        <w:t xml:space="preserve">. Student employment has an adverse effect on educational decisions and choices related to continuing education post-mandatory schooling </w:t>
      </w:r>
      <w:r w:rsidRPr="009106F1">
        <w:rPr>
          <w:rFonts w:cstheme="minorHAnsi"/>
          <w:sz w:val="24"/>
          <w:szCs w:val="24"/>
        </w:rPr>
        <w:fldChar w:fldCharType="begin"/>
      </w:r>
      <w:r w:rsidRPr="009106F1">
        <w:rPr>
          <w:rFonts w:cstheme="minorHAnsi"/>
          <w:sz w:val="24"/>
          <w:szCs w:val="24"/>
        </w:rPr>
        <w:instrText xml:space="preserve"> ADDIN ZOTERO_ITEM CSL_CITATION {"citationID":"mxdUZ6UX","properties":{"formattedCitation":"(Neyt {\\i{}et al.}, 2018)","plainCitation":"(Neyt et al., 2018)","noteIndex":0},"citationItems":[{"id":11768,"uris":["http://zotero.org/users/8741181/items/I62ZMHKS"],"itemData":{"id":11768,"type":"article-journal","abstract":"We review the theories put forward, methodological approaches used, and empirical conclusions found in the multidisciplinary literature on the relationship between student employment and educational outcomes. A systematic comparison of the empirical work yields new insights that go beyond the overall reported negative effect of more intensive working schemes and that are of high academic and policy relevance. One such insight uncovered by our review is that student employment seems to have a more adverse effect on educational decisions (continuing studies and enrolment in tertiary education) than on educational performance (test and exam scores).","container-title":"Journal of Economic Surveys","language":"en","source":"Zotero","title":"Does Student Work Really Affect Educational Outcomes? A Review of the Literature","author":[{"family":"Neyt","given":"Brecht"},{"family":"Omey","given":"Eddy"},{"family":"Verhaest","given":"Dieter"},{"family":"Baert","given":"Stijn"}],"issued":{"date-parts":[["2018"]]}}}],"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 xml:space="preserve">(Neyt </w:t>
      </w:r>
      <w:r w:rsidRPr="009106F1">
        <w:rPr>
          <w:rFonts w:cstheme="minorHAnsi"/>
          <w:i/>
          <w:iCs/>
          <w:sz w:val="24"/>
          <w:szCs w:val="24"/>
        </w:rPr>
        <w:t>et al.</w:t>
      </w:r>
      <w:r w:rsidRPr="009106F1">
        <w:rPr>
          <w:rFonts w:cstheme="minorHAnsi"/>
          <w:sz w:val="24"/>
          <w:szCs w:val="24"/>
        </w:rPr>
        <w:t>, 2018)</w:t>
      </w:r>
      <w:r w:rsidRPr="009106F1">
        <w:rPr>
          <w:rFonts w:cstheme="minorHAnsi"/>
          <w:sz w:val="24"/>
          <w:szCs w:val="24"/>
        </w:rPr>
        <w:fldChar w:fldCharType="end"/>
      </w:r>
      <w:r w:rsidRPr="009106F1">
        <w:rPr>
          <w:rFonts w:cstheme="minorHAnsi"/>
          <w:sz w:val="24"/>
          <w:szCs w:val="24"/>
        </w:rPr>
        <w:t xml:space="preserve">. This adds a layer of </w:t>
      </w:r>
      <w:r w:rsidRPr="009106F1">
        <w:rPr>
          <w:rFonts w:cstheme="minorHAnsi"/>
          <w:sz w:val="24"/>
          <w:szCs w:val="24"/>
        </w:rPr>
        <w:lastRenderedPageBreak/>
        <w:t xml:space="preserve">complexity to the aforementioned ‘homogenised </w:t>
      </w:r>
      <w:r w:rsidR="0059679F" w:rsidRPr="009106F1">
        <w:rPr>
          <w:rFonts w:cstheme="minorHAnsi"/>
          <w:sz w:val="24"/>
          <w:szCs w:val="24"/>
        </w:rPr>
        <w:t>pathways</w:t>
      </w:r>
      <w:r w:rsidRPr="009106F1">
        <w:rPr>
          <w:rFonts w:cstheme="minorHAnsi"/>
          <w:sz w:val="24"/>
          <w:szCs w:val="24"/>
        </w:rPr>
        <w:t xml:space="preserve">. Structural inequalities – in the form of family background and unemployment status – have a role to play in the choices and opportunities of youth transitions. Homogenised pathways thus are not the same as smooth transitions. Structural inequality adversely impacts the relative smoothness of an individual’s transitional experience. </w:t>
      </w:r>
    </w:p>
    <w:p w14:paraId="772DA6A7" w14:textId="13A5BF65" w:rsidR="00B947F6" w:rsidRPr="009106F1" w:rsidRDefault="00B947F6" w:rsidP="00B947F6">
      <w:pPr>
        <w:rPr>
          <w:rFonts w:cstheme="minorHAnsi"/>
          <w:sz w:val="24"/>
          <w:szCs w:val="24"/>
        </w:rPr>
      </w:pPr>
      <w:r w:rsidRPr="009106F1">
        <w:rPr>
          <w:rFonts w:cstheme="minorHAnsi"/>
          <w:sz w:val="24"/>
          <w:szCs w:val="24"/>
        </w:rPr>
        <w:t xml:space="preserve">Speaking as a cohort, the relative ‘smoothness’ of youth transitions from school-to-work is primarily dependent upon the relative stability of the labour market that such individuals are transitioning into. During the time of the NCDS cohort the labour market was experiencing a major period of restructuring – as well as the relative collapse of the youth labour market </w:t>
      </w:r>
      <w:r w:rsidR="003E03BF" w:rsidRPr="009106F1">
        <w:rPr>
          <w:rFonts w:cstheme="minorHAnsi"/>
          <w:sz w:val="24"/>
          <w:szCs w:val="24"/>
        </w:rPr>
        <w:fldChar w:fldCharType="begin"/>
      </w:r>
      <w:r w:rsidR="003E03BF" w:rsidRPr="009106F1">
        <w:rPr>
          <w:rFonts w:cstheme="minorHAnsi"/>
          <w:sz w:val="24"/>
          <w:szCs w:val="24"/>
        </w:rPr>
        <w:instrText xml:space="preserve"> ADDIN ZOTERO_ITEM CSL_CITATION {"citationID":"t7R09qlg","properties":{"formattedCitation":"(Bynner, 2012)","plainCitation":"(Bynner, 2012)","noteIndex":0},"citationItems":[{"id":6459,"uris":["http://zotero.org/users/8741181/items/27RWT2Y8"],"itemData":{"id":6459,"type":"article-journal","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schema":"https://github.com/citation-style-language/schema/raw/master/csl-citation.json"} </w:instrText>
      </w:r>
      <w:r w:rsidR="003E03BF" w:rsidRPr="009106F1">
        <w:rPr>
          <w:rFonts w:cstheme="minorHAnsi"/>
          <w:sz w:val="24"/>
          <w:szCs w:val="24"/>
        </w:rPr>
        <w:fldChar w:fldCharType="separate"/>
      </w:r>
      <w:r w:rsidR="003E03BF" w:rsidRPr="009106F1">
        <w:rPr>
          <w:rFonts w:cstheme="minorHAnsi"/>
          <w:sz w:val="24"/>
          <w:szCs w:val="24"/>
        </w:rPr>
        <w:t>(Bynner, 2012)</w:t>
      </w:r>
      <w:r w:rsidR="003E03BF" w:rsidRPr="009106F1">
        <w:rPr>
          <w:rFonts w:cstheme="minorHAnsi"/>
          <w:sz w:val="24"/>
          <w:szCs w:val="24"/>
        </w:rPr>
        <w:fldChar w:fldCharType="end"/>
      </w:r>
      <w:r w:rsidRPr="009106F1">
        <w:rPr>
          <w:rFonts w:cstheme="minorHAnsi"/>
          <w:sz w:val="24"/>
          <w:szCs w:val="24"/>
        </w:rPr>
        <w:t xml:space="preserve">. As such, the labour market at the time of school-to-work transitions for the NCDS cohort was one of instability and comparative heightened uncertainty </w:t>
      </w:r>
      <w:r w:rsidR="003E03BF" w:rsidRPr="009106F1">
        <w:rPr>
          <w:rFonts w:cstheme="minorHAnsi"/>
          <w:sz w:val="24"/>
          <w:szCs w:val="24"/>
        </w:rPr>
        <w:fldChar w:fldCharType="begin"/>
      </w:r>
      <w:r w:rsidR="003E03BF" w:rsidRPr="009106F1">
        <w:rPr>
          <w:rFonts w:cstheme="minorHAnsi"/>
          <w:sz w:val="24"/>
          <w:szCs w:val="24"/>
        </w:rPr>
        <w:instrText xml:space="preserve"> ADDIN ZOTERO_ITEM CSL_CITATION {"citationID":"QOwmhM5z","properties":{"formattedCitation":"(Leuze, 2010)","plainCitation":"(Leuze, 2010)","noteIndex":0},"citationItems":[{"id":6438,"uris":["http://zotero.org/users/8741181/items/X9TBS5GV"],"itemData":{"id":6438,"type":"book","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schema":"https://github.com/citation-style-language/schema/raw/master/csl-citation.json"} </w:instrText>
      </w:r>
      <w:r w:rsidR="003E03BF" w:rsidRPr="009106F1">
        <w:rPr>
          <w:rFonts w:cstheme="minorHAnsi"/>
          <w:sz w:val="24"/>
          <w:szCs w:val="24"/>
        </w:rPr>
        <w:fldChar w:fldCharType="separate"/>
      </w:r>
      <w:r w:rsidR="003E03BF" w:rsidRPr="009106F1">
        <w:rPr>
          <w:rFonts w:cstheme="minorHAnsi"/>
          <w:sz w:val="24"/>
          <w:szCs w:val="24"/>
        </w:rPr>
        <w:t>(Leuze, 2010)</w:t>
      </w:r>
      <w:r w:rsidR="003E03BF" w:rsidRPr="009106F1">
        <w:rPr>
          <w:rFonts w:cstheme="minorHAnsi"/>
          <w:sz w:val="24"/>
          <w:szCs w:val="24"/>
        </w:rPr>
        <w:fldChar w:fldCharType="end"/>
      </w:r>
      <w:r w:rsidRPr="009106F1">
        <w:rPr>
          <w:rFonts w:cstheme="minorHAnsi"/>
          <w:sz w:val="24"/>
          <w:szCs w:val="24"/>
        </w:rPr>
        <w:t xml:space="preserve">. The collapse of the youth labour market in the early 1980s was not a sudden affair </w:t>
      </w:r>
      <w:r w:rsidRPr="009106F1">
        <w:rPr>
          <w:rFonts w:cstheme="minorHAnsi"/>
          <w:sz w:val="24"/>
          <w:szCs w:val="24"/>
        </w:rPr>
        <w:fldChar w:fldCharType="begin"/>
      </w:r>
      <w:r w:rsidRPr="009106F1">
        <w:rPr>
          <w:rFonts w:cstheme="minorHAnsi"/>
          <w:sz w:val="24"/>
          <w:szCs w:val="24"/>
        </w:rPr>
        <w:instrText xml:space="preserve"> ADDIN ZOTERO_ITEM CSL_CITATION {"citationID":"Cg0FtEwN","properties":{"formattedCitation":"(Bynner, 2012)","plainCitation":"(Bynner, 2012)","noteIndex":0},"citationItems":[{"id":6459,"uris":["http://zotero.org/users/8741181/items/27RWT2Y8"],"itemData":{"id":6459,"type":"article-journal","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Bynner, 2012)</w:t>
      </w:r>
      <w:r w:rsidRPr="009106F1">
        <w:rPr>
          <w:rFonts w:cstheme="minorHAnsi"/>
          <w:sz w:val="24"/>
          <w:szCs w:val="24"/>
        </w:rPr>
        <w:fldChar w:fldCharType="end"/>
      </w:r>
      <w:r w:rsidRPr="009106F1">
        <w:rPr>
          <w:rFonts w:cstheme="minorHAnsi"/>
          <w:sz w:val="24"/>
          <w:szCs w:val="24"/>
        </w:rPr>
        <w:t xml:space="preserve">. In fact from between January of 1972 and January of 1977 unemployment among 16 and 17 year olds rose by 120 per cent </w:t>
      </w:r>
      <w:r w:rsidRPr="009106F1">
        <w:rPr>
          <w:rFonts w:cstheme="minorHAnsi"/>
          <w:sz w:val="24"/>
          <w:szCs w:val="24"/>
        </w:rPr>
        <w:fldChar w:fldCharType="begin"/>
      </w:r>
      <w:r w:rsidRPr="009106F1">
        <w:rPr>
          <w:rFonts w:cstheme="minorHAnsi"/>
          <w:sz w:val="24"/>
          <w:szCs w:val="24"/>
        </w:rPr>
        <w:instrText xml:space="preserve"> ADDIN ZOTERO_ITEM CSL_CITATION {"citationID":"l2EHmFL7","properties":{"formattedCitation":"(Maclure, 1978)","plainCitation":"(Maclure, 1978)","noteIndex":0},"citationItems":[{"id":12648,"uris":["http://zotero.org/users/8741181/items/EY5U8T2J"],"itemData":{"id":12648,"type":"book","publisher":"ERIC","title":"Education and Youth Employment in Great Britain","author":[{"family":"Maclure","given":"S"}],"issued":{"date-parts":[["1978"]]}}}],"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Maclure, 1978)</w:t>
      </w:r>
      <w:r w:rsidRPr="009106F1">
        <w:rPr>
          <w:rFonts w:cstheme="minorHAnsi"/>
          <w:sz w:val="24"/>
          <w:szCs w:val="24"/>
        </w:rPr>
        <w:fldChar w:fldCharType="end"/>
      </w:r>
      <w:r w:rsidRPr="009106F1">
        <w:rPr>
          <w:rFonts w:cstheme="minorHAnsi"/>
          <w:sz w:val="24"/>
          <w:szCs w:val="24"/>
        </w:rPr>
        <w:t xml:space="preserve">. Contributing factors such as the demise of heavy industry, the collapse of community networks, and the technological transformation of modes of production were all forces that the 1958 cohort were facing during their biographical lifespan </w:t>
      </w:r>
      <w:r w:rsidRPr="009106F1">
        <w:rPr>
          <w:rFonts w:cstheme="minorHAnsi"/>
          <w:sz w:val="24"/>
          <w:szCs w:val="24"/>
        </w:rPr>
        <w:fldChar w:fldCharType="begin"/>
      </w:r>
      <w:r w:rsidRPr="009106F1">
        <w:rPr>
          <w:rFonts w:cstheme="minorHAnsi"/>
          <w:sz w:val="24"/>
          <w:szCs w:val="24"/>
        </w:rPr>
        <w:instrText xml:space="preserve"> ADDIN ZOTERO_ITEM CSL_CITATION {"citationID":"wHyoZ0g3","properties":{"formattedCitation":"(Bynner, 2012)","plainCitation":"(Bynner, 2012)","dontUpdate":true,"noteIndex":0},"citationItems":[{"id":6459,"uris":["http://zotero.org/users/8741181/items/27RWT2Y8"],"itemData":{"id":6459,"type":"article-journal","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Bynner, 2012: 40)</w:t>
      </w:r>
      <w:r w:rsidRPr="009106F1">
        <w:rPr>
          <w:rFonts w:cstheme="minorHAnsi"/>
          <w:sz w:val="24"/>
          <w:szCs w:val="24"/>
        </w:rPr>
        <w:fldChar w:fldCharType="end"/>
      </w:r>
      <w:r w:rsidRPr="009106F1">
        <w:rPr>
          <w:rFonts w:cstheme="minorHAnsi"/>
          <w:sz w:val="24"/>
          <w:szCs w:val="24"/>
        </w:rPr>
        <w:t xml:space="preserve">. The importance of the collapse of the youth labour market relates to the introduction of uncertainty at a critical stage of development within a young person’s life </w:t>
      </w:r>
      <w:r w:rsidRPr="009106F1">
        <w:rPr>
          <w:rFonts w:cstheme="minorHAnsi"/>
          <w:sz w:val="24"/>
          <w:szCs w:val="24"/>
        </w:rPr>
        <w:fldChar w:fldCharType="begin"/>
      </w:r>
      <w:r w:rsidRPr="009106F1">
        <w:rPr>
          <w:rFonts w:cstheme="minorHAnsi"/>
          <w:sz w:val="24"/>
          <w:szCs w:val="24"/>
        </w:rPr>
        <w:instrText xml:space="preserve"> ADDIN ZOTERO_ITEM CSL_CITATION {"citationID":"BTnPdydD","properties":{"formattedCitation":"(Maclure, 1978)","plainCitation":"(Maclure, 1978)","noteIndex":0},"citationItems":[{"id":12648,"uris":["http://zotero.org/users/8741181/items/EY5U8T2J"],"itemData":{"id":12648,"type":"book","publisher":"ERIC","title":"Education and Youth Employment in Great Britain","author":[{"family":"Maclure","given":"S"}],"issued":{"date-parts":[["1978"]]}}}],"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Maclure, 1978)</w:t>
      </w:r>
      <w:r w:rsidRPr="009106F1">
        <w:rPr>
          <w:rFonts w:cstheme="minorHAnsi"/>
          <w:sz w:val="24"/>
          <w:szCs w:val="24"/>
        </w:rPr>
        <w:fldChar w:fldCharType="end"/>
      </w:r>
      <w:r w:rsidRPr="009106F1">
        <w:rPr>
          <w:rFonts w:cstheme="minorHAnsi"/>
          <w:sz w:val="24"/>
          <w:szCs w:val="24"/>
        </w:rPr>
        <w:t xml:space="preserve">. This uncertainty has the potential to adversely impact the life domains of individuals </w:t>
      </w:r>
      <w:r w:rsidRPr="009106F1">
        <w:rPr>
          <w:rFonts w:cstheme="minorHAnsi"/>
          <w:sz w:val="24"/>
          <w:szCs w:val="24"/>
        </w:rPr>
        <w:fldChar w:fldCharType="begin"/>
      </w:r>
      <w:r w:rsidRPr="009106F1">
        <w:rPr>
          <w:rFonts w:cstheme="minorHAnsi"/>
          <w:sz w:val="24"/>
          <w:szCs w:val="24"/>
        </w:rPr>
        <w:instrText xml:space="preserve"> ADDIN ZOTERO_ITEM CSL_CITATION {"citationID":"649WYb0W","properties":{"formattedCitation":"(Mayer, 2009)","plainCitation":"(Mayer, 2009)","noteIndex":0},"citationItems":[{"id":6673,"uris":["http://zotero.org/users/8741181/items/RFUSGCQU"],"itemData":{"id":6673,"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Mayer, 2009)</w:t>
      </w:r>
      <w:r w:rsidRPr="009106F1">
        <w:rPr>
          <w:rFonts w:cstheme="minorHAnsi"/>
          <w:sz w:val="24"/>
          <w:szCs w:val="24"/>
        </w:rPr>
        <w:fldChar w:fldCharType="end"/>
      </w:r>
      <w:r w:rsidRPr="009106F1">
        <w:rPr>
          <w:rFonts w:cstheme="minorHAnsi"/>
          <w:sz w:val="24"/>
          <w:szCs w:val="24"/>
        </w:rPr>
        <w:t xml:space="preserve">. These periods of instability are documented in detail with employment histories on a monthly basis </w:t>
      </w:r>
      <w:r w:rsidRPr="009106F1">
        <w:rPr>
          <w:rFonts w:cstheme="minorHAnsi"/>
          <w:sz w:val="24"/>
          <w:szCs w:val="24"/>
        </w:rPr>
        <w:fldChar w:fldCharType="begin"/>
      </w:r>
      <w:r w:rsidRPr="009106F1">
        <w:rPr>
          <w:rFonts w:cstheme="minorHAnsi"/>
          <w:sz w:val="24"/>
          <w:szCs w:val="24"/>
        </w:rPr>
        <w:instrText xml:space="preserve"> ADDIN ZOTERO_ITEM CSL_CITATION {"citationID":"LC3UbFrH","properties":{"formattedCitation":"(Leuze, 2010)","plainCitation":"(Leuze, 2010)","dontUpdate":true,"noteIndex":0},"citationItems":[{"id":6438,"uris":["http://zotero.org/users/8741181/items/X9TBS5GV"],"itemData":{"id":6438,"type":"book","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Leuze, 2010 :86)</w:t>
      </w:r>
      <w:r w:rsidRPr="009106F1">
        <w:rPr>
          <w:rFonts w:cstheme="minorHAnsi"/>
          <w:sz w:val="24"/>
          <w:szCs w:val="24"/>
        </w:rPr>
        <w:fldChar w:fldCharType="end"/>
      </w:r>
      <w:r w:rsidRPr="009106F1">
        <w:rPr>
          <w:rFonts w:cstheme="minorHAnsi"/>
          <w:sz w:val="24"/>
          <w:szCs w:val="24"/>
        </w:rPr>
        <w:t xml:space="preserve">, suggesting that the collapse of the labour market impacted a large number of individuals. This heightened instability during a time of transition for the youth of the NCDS presents an influencing factor into the role of choice and opportunity. In a time whereby the labour market was facing severe restructuring, on top of a collapsing youth labour market, and a major economic recession, the choices and opportunities of young people seeking to transition into the world of work would be constrained and influence the choices they made. These constraints for example, created a likelihood for disengagement with school and alienation with education </w:t>
      </w:r>
      <w:r w:rsidRPr="009106F1">
        <w:rPr>
          <w:rFonts w:cstheme="minorHAnsi"/>
          <w:sz w:val="24"/>
          <w:szCs w:val="24"/>
        </w:rPr>
        <w:fldChar w:fldCharType="begin"/>
      </w:r>
      <w:r w:rsidRPr="009106F1">
        <w:rPr>
          <w:rFonts w:cstheme="minorHAnsi"/>
          <w:sz w:val="24"/>
          <w:szCs w:val="24"/>
        </w:rPr>
        <w:instrText xml:space="preserve"> ADDIN ZOTERO_ITEM CSL_CITATION {"citationID":"ua0RDFbw","properties":{"formattedCitation":"(Farrall, Gray and Mike Jones, 2020)","plainCitation":"(Farrall, Gray and Mike Jones, 2020)","noteIndex":0},"citationItems":[{"id":11427,"uris":["http://zotero.org/users/8741181/items/G84AQ6DP"],"itemData":{"id":11427,"type":"article-journal","abstract":"Abstract\n            Of late, criminologists have become acutely aware of the relationship between school outcomes and engagement in crime as an adult. This phenomenon—which has come to be known as the ‘school-to-prison-pipeline’—has been studied in North America and the United Kingdom, and requires longitudinal data sets. Typically, these studies approach the phenomenon from an individualist perspective and examine truancy in terms of the truants’ attitudes, academic achievement or their home life. What remains unclear, however, is a consideration of (1) how macro-level social and economic processes may influence the incidence of truancy, and (2) how structural processes fluctuate over time, and in so doing produce variations in truancy rates or the causal processes associated with truancy. Using longitudinal data from two birth cohort studies, we empirically address these blind spots and test the role of social-structural processes in truancy, and how these may change over time.","container-title":"The British Journal of Criminology","DOI":"10.1093/bjc/azz040","ISSN":"0007-0955, 1464-3529","issue":"1","language":"en","page":"118-140","source":"DOI.org (Crossref)","title":"The Role of Radical Economic Restructuring in Truancy from School and Engagement in Crime","volume":"60","author":[{"family":"Farrall","given":"Stephen"},{"family":"Gray","given":"Emily"},{"family":"Mike Jones","given":"Philip"}],"issued":{"date-parts":[["2020",1,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Farrall, Gray and Mike Jones, 2020)</w:t>
      </w:r>
      <w:r w:rsidRPr="009106F1">
        <w:rPr>
          <w:rFonts w:cstheme="minorHAnsi"/>
          <w:sz w:val="24"/>
          <w:szCs w:val="24"/>
        </w:rPr>
        <w:fldChar w:fldCharType="end"/>
      </w:r>
      <w:r w:rsidRPr="009106F1">
        <w:rPr>
          <w:rFonts w:cstheme="minorHAnsi"/>
          <w:sz w:val="24"/>
          <w:szCs w:val="24"/>
        </w:rPr>
        <w:t xml:space="preserve">.  </w:t>
      </w:r>
    </w:p>
    <w:p w14:paraId="2D5F5C5D" w14:textId="77777777" w:rsidR="00B947F6" w:rsidRPr="009106F1" w:rsidRDefault="00B947F6" w:rsidP="00B947F6">
      <w:pPr>
        <w:rPr>
          <w:rFonts w:cstheme="minorHAnsi"/>
          <w:sz w:val="24"/>
          <w:szCs w:val="24"/>
        </w:rPr>
      </w:pPr>
      <w:r w:rsidRPr="009106F1">
        <w:rPr>
          <w:rFonts w:cstheme="minorHAnsi"/>
          <w:sz w:val="24"/>
          <w:szCs w:val="24"/>
        </w:rPr>
        <w:t xml:space="preserve">The development of this concept of uncertainty and risk within the NCDS stands in stark contrast to the theory of ‘late modernity’ - entailing notions of risk and uncertainty in a society that provides individuals with more choice which promotes greater risk. The literature has demonstrated that the NCDS cohort experienced complicated pathways and transitions that were influenced and impacted based upon structural inequalities. The notion of ‘Late Modernity’ </w:t>
      </w:r>
      <w:r w:rsidRPr="009106F1">
        <w:rPr>
          <w:rFonts w:cstheme="minorHAnsi"/>
          <w:sz w:val="24"/>
          <w:szCs w:val="24"/>
        </w:rPr>
        <w:fldChar w:fldCharType="begin"/>
      </w:r>
      <w:r w:rsidRPr="009106F1">
        <w:rPr>
          <w:rFonts w:cstheme="minorHAnsi"/>
          <w:sz w:val="24"/>
          <w:szCs w:val="24"/>
        </w:rPr>
        <w:instrText xml:space="preserve"> ADDIN ZOTERO_ITEM CSL_CITATION {"citationID":"K8bYJd80","properties":{"formattedCitation":"(Giddens {\\i{}et al.}, 1991; Beck, Giddens and Lash, 1994)","plainCitation":"(Giddens et al., 1991; Beck, Giddens and Lash, 1994)","dontUpdate":true,"noteIndex":0},"citationItems":[{"id":10717,"uris":["http://zotero.org/users/8741181/items/7WDL9NXM"],"itemData":{"id":10717,"type":"book","publisher":"New York: Norton","title":"Introduction to Sociology","author":[{"family":"Giddens","given":"A"},{"family":"Duneier","given":"M"},{"family":"Appelbaum","given":"R.P"},{"family":"Carr","given":"D.S"}],"issued":{"date-parts":[["1991"]]}}},{"id":10718,"uris":["http://zotero.org/users/8741181/items/KP6AAHZI"],"itemData":{"id":10718,"type":"book","publisher":"Stanford University Press","title":"Reflexive modernization: Politics, tradition and aesthetics in the modern social order","author":[{"family":"Beck","given":"U"},{"family":"Giddens","given":"A"},{"family":"Lash","given":"S"}],"issued":{"date-parts":[["1994"]]}}}],"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 xml:space="preserve">(Giddens </w:t>
      </w:r>
      <w:r w:rsidRPr="009106F1">
        <w:rPr>
          <w:rFonts w:cstheme="minorHAnsi"/>
          <w:i/>
          <w:iCs/>
          <w:sz w:val="24"/>
          <w:szCs w:val="24"/>
        </w:rPr>
        <w:t>et al.</w:t>
      </w:r>
      <w:r w:rsidRPr="009106F1">
        <w:rPr>
          <w:rFonts w:cstheme="minorHAnsi"/>
          <w:sz w:val="24"/>
          <w:szCs w:val="24"/>
        </w:rPr>
        <w:t>, 1991; Beck et al 1994)</w:t>
      </w:r>
      <w:r w:rsidRPr="009106F1">
        <w:rPr>
          <w:rFonts w:cstheme="minorHAnsi"/>
          <w:sz w:val="24"/>
          <w:szCs w:val="24"/>
        </w:rPr>
        <w:fldChar w:fldCharType="end"/>
      </w:r>
      <w:r w:rsidRPr="009106F1">
        <w:rPr>
          <w:rFonts w:cstheme="minorHAnsi"/>
          <w:sz w:val="24"/>
          <w:szCs w:val="24"/>
        </w:rPr>
        <w:t xml:space="preserve"> is based upon the idea that in the past, more concrete certainties have given way to a more fluid and dynamic notions of adult identity and its development </w:t>
      </w:r>
      <w:r w:rsidRPr="009106F1">
        <w:rPr>
          <w:rFonts w:cstheme="minorHAnsi"/>
          <w:sz w:val="24"/>
          <w:szCs w:val="24"/>
        </w:rPr>
        <w:fldChar w:fldCharType="begin"/>
      </w:r>
      <w:r w:rsidRPr="009106F1">
        <w:rPr>
          <w:rFonts w:cstheme="minorHAnsi"/>
          <w:sz w:val="24"/>
          <w:szCs w:val="24"/>
        </w:rPr>
        <w:instrText xml:space="preserve"> ADDIN ZOTERO_ITEM CSL_CITATION {"citationID":"VmIu3vNb","properties":{"formattedCitation":"(Bynner, 1998)","plainCitation":"(Bynner, 1998)","dontUpdate":true,"noteIndex":0},"citationItems":[{"id":1840,"uris":["http://zotero.org/users/8741181/items/KVN95KVW"],"itemData":{"id":1840,"type":"article-journa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Bynner, 1998: 31)</w:t>
      </w:r>
      <w:r w:rsidRPr="009106F1">
        <w:rPr>
          <w:rFonts w:cstheme="minorHAnsi"/>
          <w:sz w:val="24"/>
          <w:szCs w:val="24"/>
        </w:rPr>
        <w:fldChar w:fldCharType="end"/>
      </w:r>
      <w:r w:rsidRPr="009106F1">
        <w:rPr>
          <w:rFonts w:cstheme="minorHAnsi"/>
          <w:sz w:val="24"/>
          <w:szCs w:val="24"/>
        </w:rPr>
        <w:t xml:space="preserve">. These past certainties gave rise to stability; these current dynamics gives rise to risk </w:t>
      </w:r>
      <w:r w:rsidRPr="009106F1">
        <w:rPr>
          <w:rFonts w:cstheme="minorHAnsi"/>
          <w:sz w:val="24"/>
          <w:szCs w:val="24"/>
        </w:rPr>
        <w:fldChar w:fldCharType="begin"/>
      </w:r>
      <w:r w:rsidRPr="009106F1">
        <w:rPr>
          <w:rFonts w:cstheme="minorHAnsi"/>
          <w:sz w:val="24"/>
          <w:szCs w:val="24"/>
        </w:rPr>
        <w:instrText xml:space="preserve"> ADDIN ZOTERO_ITEM CSL_CITATION {"citationID":"OPbZY6QF","properties":{"formattedCitation":"(Beck, 2014)","plainCitation":"(Beck, 2014)","noteIndex":0},"citationItems":[{"id":10719,"uris":["http://zotero.org/users/8741181/items/HUEEVRHV"],"itemData":{"id":10719,"type":"book","publisher":"John Wiley &amp; Sons.","title":"The brave new world of work","author":[{"family":"Beck","given":"U"}],"issued":{"date-parts":[["2014"]]}}}],"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Beck, 2014)</w:t>
      </w:r>
      <w:r w:rsidRPr="009106F1">
        <w:rPr>
          <w:rFonts w:cstheme="minorHAnsi"/>
          <w:sz w:val="24"/>
          <w:szCs w:val="24"/>
        </w:rPr>
        <w:fldChar w:fldCharType="end"/>
      </w:r>
      <w:r w:rsidRPr="009106F1">
        <w:rPr>
          <w:rFonts w:cstheme="minorHAnsi"/>
          <w:sz w:val="24"/>
          <w:szCs w:val="24"/>
        </w:rPr>
        <w:t xml:space="preserve">. Existing literature details the fact that the NCDS cohort didn’t have explicitly concrete certainties – it exhibited relatively homogenous pathways, but the details within these pathways were often complex and influenced by uncertainty and risk of the time. There is debate over just how fluid certainty </w:t>
      </w:r>
      <w:r w:rsidRPr="009106F1">
        <w:rPr>
          <w:rFonts w:cstheme="minorHAnsi"/>
          <w:sz w:val="24"/>
          <w:szCs w:val="24"/>
        </w:rPr>
        <w:lastRenderedPageBreak/>
        <w:t xml:space="preserve">and choice has become, Gayle et al </w:t>
      </w:r>
      <w:r w:rsidRPr="009106F1">
        <w:rPr>
          <w:rFonts w:cstheme="minorHAnsi"/>
          <w:sz w:val="24"/>
          <w:szCs w:val="24"/>
        </w:rPr>
        <w:fldChar w:fldCharType="begin"/>
      </w:r>
      <w:r w:rsidRPr="009106F1">
        <w:rPr>
          <w:rFonts w:cstheme="minorHAnsi"/>
          <w:sz w:val="24"/>
          <w:szCs w:val="24"/>
        </w:rPr>
        <w:instrText xml:space="preserve"> ADDIN ZOTERO_ITEM CSL_CITATION {"citationID":"WrIDyp7F","properties":{"formattedCitation":"(Gayle, Lambert and Murray, 2009)","plainCitation":"(Gayle, Lambert and Murray, 2009)","dontUpdate":true,"noteIndex":0},"citationItems":[{"id":668,"uris":["http://zotero.org/users/8741181/items/QLEWS5JD"],"itemData":{"id":668,"type":"chapter","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2009)</w:t>
      </w:r>
      <w:r w:rsidRPr="009106F1">
        <w:rPr>
          <w:rFonts w:cstheme="minorHAnsi"/>
          <w:sz w:val="24"/>
          <w:szCs w:val="24"/>
        </w:rPr>
        <w:fldChar w:fldCharType="end"/>
      </w:r>
      <w:r w:rsidRPr="009106F1">
        <w:rPr>
          <w:rFonts w:cstheme="minorHAnsi"/>
          <w:sz w:val="24"/>
          <w:szCs w:val="24"/>
        </w:rPr>
        <w:t xml:space="preserve"> provides a more updated version of events that appears to review and ultimately question the late modernity outlook. </w:t>
      </w:r>
    </w:p>
    <w:p w14:paraId="3E6733D4" w14:textId="77777777" w:rsidR="00B947F6" w:rsidRPr="009106F1" w:rsidRDefault="00B947F6" w:rsidP="00B947F6">
      <w:pPr>
        <w:rPr>
          <w:rFonts w:cstheme="minorHAnsi"/>
          <w:sz w:val="24"/>
          <w:szCs w:val="24"/>
        </w:rPr>
      </w:pPr>
      <w:r w:rsidRPr="009106F1">
        <w:rPr>
          <w:rFonts w:cstheme="minorHAnsi"/>
          <w:sz w:val="24"/>
          <w:szCs w:val="24"/>
        </w:rPr>
        <w:t xml:space="preserve">This theme of constraint is evidenced in the changing influence of educational attainment during the short-term for the NCDS cohort. Whilst educational attainment – and staying on within education post-mandatory schooling - does provide a layer of protection from unemployment </w:t>
      </w:r>
      <w:r w:rsidRPr="009106F1">
        <w:rPr>
          <w:rFonts w:cstheme="minorHAnsi"/>
          <w:sz w:val="24"/>
          <w:szCs w:val="24"/>
        </w:rPr>
        <w:fldChar w:fldCharType="begin"/>
      </w:r>
      <w:r w:rsidRPr="009106F1">
        <w:rPr>
          <w:rFonts w:cstheme="minorHAnsi"/>
          <w:sz w:val="24"/>
          <w:szCs w:val="24"/>
        </w:rPr>
        <w:instrText xml:space="preserve"> ADDIN ZOTERO_ITEM CSL_CITATION {"citationID":"qUJXTv6C","properties":{"formattedCitation":"(Bynner, Wiggins and Parsons, 1996)","plainCitation":"(Bynner, Wiggins and Parsons, 1996)","noteIndex":0},"citationItems":[{"id":11595,"uris":["http://zotero.org/users/8741181/items/FCQCQSD4"],"itemData":{"id":11595,"type":"article-journal","abstract":"Britain is responsible for three Birth Cohort Studies with samples based on a single week's births in 1946, 1958 and 1970. The latter two, the National Child Development Study (NCDS) and the Child Health and Education Study (CHES), now known as BCS70, are based at the Social Statistics Research Unit (SSRU) at City University. Each comprise in the order of 16,000 cohort members for each of whom data have been collected at birth, and subsequently at ages 7, 11, 16, 23, 33 and 37 (NCDS), and at birth, 5,10, 16, 25 (BCS70). The value of these studies for testing competing hypotheses about the role of qualifications as opposed personal agency in labour market entry at times of economic stress is demonstrated by a comparative analysis involving data collected in the 1970 and 1958 cohorts. Using regression models the findings demonstrate, in line with human capital theory, that at times of economic stress, the part of personal agency concerned with individual skills and psychological well-being, over and above educational qualifications, does appear to provide a measure of protection against unemployment in the transition from education to work. An analysis is included in which the NCDS data are reweighted to take attrition into account. The paper also includes an examination of some of the design requirements for data collection in cohort studies on participation in education and the labour market, across the period of transition from childhood to adulthood.","container-title":"Conference of the International Sociological Association","language":"en","source":"Zotero","title":"AN EXPLORATORY COMPARATIVE ANALYSIS OF DATA COLLECTED IN THE 1958 AND 1970 BRITISH BIRTH COHORT STUDIES:","author":[{"family":"Bynner","given":"John"},{"family":"Wiggins","given":"Richard"},{"family":"Parsons","given":"Samantha"}],"issued":{"date-parts":[["1996"]]}}}],"schema":"https://github.com/citation-style-language/schema/raw/master/csl-citation.json"} </w:instrText>
      </w:r>
      <w:r w:rsidRPr="009106F1">
        <w:rPr>
          <w:rFonts w:cstheme="minorHAnsi"/>
          <w:sz w:val="24"/>
          <w:szCs w:val="24"/>
        </w:rPr>
        <w:fldChar w:fldCharType="separate"/>
      </w:r>
      <w:r w:rsidRPr="009106F1">
        <w:rPr>
          <w:rFonts w:cstheme="minorHAnsi"/>
          <w:noProof/>
          <w:sz w:val="24"/>
          <w:szCs w:val="24"/>
        </w:rPr>
        <w:t>(Bynner, Wiggins and Parsons, 1996)</w:t>
      </w:r>
      <w:r w:rsidRPr="009106F1">
        <w:rPr>
          <w:rFonts w:cstheme="minorHAnsi"/>
          <w:sz w:val="24"/>
          <w:szCs w:val="24"/>
        </w:rPr>
        <w:fldChar w:fldCharType="end"/>
      </w:r>
      <w:r w:rsidRPr="009106F1">
        <w:rPr>
          <w:rFonts w:cstheme="minorHAnsi"/>
          <w:sz w:val="24"/>
          <w:szCs w:val="24"/>
        </w:rPr>
        <w:t xml:space="preserve">. Those of the NCDS cohort that stayed on within education post mandatory schooling had initial higher levels of unemployment due to exogenous shocks of rising national unemployment – due to aforementioned labour market restructuring and economic recession. Whilst experiencing short term levels of unemployment, in the long run individuals that stayed on within education had a long-term advantage income wise over their peers that didn’t stay on within education </w:t>
      </w:r>
      <w:r w:rsidRPr="009106F1">
        <w:rPr>
          <w:rFonts w:cstheme="minorHAnsi"/>
          <w:sz w:val="24"/>
          <w:szCs w:val="24"/>
        </w:rPr>
        <w:fldChar w:fldCharType="begin"/>
      </w:r>
      <w:r w:rsidRPr="009106F1">
        <w:rPr>
          <w:rFonts w:cstheme="minorHAnsi"/>
          <w:sz w:val="24"/>
          <w:szCs w:val="24"/>
        </w:rPr>
        <w:instrText xml:space="preserve"> ADDIN ZOTERO_ITEM CSL_CITATION {"citationID":"GCTkZqw3","properties":{"formattedCitation":"(Payne, 1987)","plainCitation":"(Payne, 1987)","noteIndex":0},"citationItems":[{"id":11755,"uris":["http://zotero.org/users/8741181/items/7WJS9MIP"],"itemData":{"id":11755,"type":"article-journal","abstract":"Data from the National Child Development Study are used to compare the progress up to age 23 of young people who reached 16 in March 1974 and who left full time education at 16, 17 or 18. Later leavers had higher unemployment rates on first entering the labour market becauseof rising national unemployment, but in the long term had a clear advantage. More significantly, those who left at 17 or 18 with qualifications no better than those of minimum age leavers suffered no long term disadvantage in comparison with the latter, despite their loss of potential work experience, and some groups had lower unemployment rates in the long term than minimum age leavers with equally good qualifications. Apprenticeships were more common among later leavers than expected, and later leavers compared favourably with early leavers in terms of other forms of in-work training. It is concluded that the 'non-academic sixth' could have a useful role alongside YTS.","container-title":"British Journal of Sociology of Education","DOI":"10.1080/0142569870080405","ISSN":"0142-5692, 1465-3346","issue":"4","journalAbbreviation":"British Journal of Sociology of Education","language":"en","page":"425-445","source":"DOI.org (Crossref)","title":"Unemployment, Apprenticeships and Training: does it pay to stay on at school?","title-short":"Unemployment, Apprenticeships and Training","volume":"8","author":[{"family":"Payne","given":"Joan"}],"issued":{"date-parts":[["1987",1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Payne, 1987)</w:t>
      </w:r>
      <w:r w:rsidRPr="009106F1">
        <w:rPr>
          <w:rFonts w:cstheme="minorHAnsi"/>
          <w:sz w:val="24"/>
          <w:szCs w:val="24"/>
        </w:rPr>
        <w:fldChar w:fldCharType="end"/>
      </w:r>
      <w:r w:rsidRPr="009106F1">
        <w:rPr>
          <w:rFonts w:cstheme="minorHAnsi"/>
          <w:sz w:val="24"/>
          <w:szCs w:val="24"/>
        </w:rPr>
        <w:t>.</w:t>
      </w:r>
    </w:p>
    <w:p w14:paraId="183C0FE7" w14:textId="77777777" w:rsidR="00B947F6" w:rsidRPr="009106F1" w:rsidRDefault="00B947F6" w:rsidP="00B947F6">
      <w:pPr>
        <w:rPr>
          <w:rFonts w:cstheme="minorHAnsi"/>
          <w:sz w:val="24"/>
          <w:szCs w:val="24"/>
        </w:rPr>
      </w:pPr>
      <w:r w:rsidRPr="009106F1">
        <w:rPr>
          <w:rFonts w:cstheme="minorHAnsi"/>
          <w:sz w:val="24"/>
          <w:szCs w:val="24"/>
        </w:rPr>
        <w:t xml:space="preserve">Looking in more detail at educational attainment within the NCDS, individuals in the UK that choose to stay on at school post-16 were a small minority, and were low by OECD standards </w:t>
      </w:r>
      <w:r w:rsidRPr="009106F1">
        <w:rPr>
          <w:rFonts w:cstheme="minorHAnsi"/>
          <w:sz w:val="24"/>
          <w:szCs w:val="24"/>
        </w:rPr>
        <w:fldChar w:fldCharType="begin"/>
      </w:r>
      <w:r w:rsidRPr="009106F1">
        <w:rPr>
          <w:rFonts w:cstheme="minorHAnsi"/>
          <w:sz w:val="24"/>
          <w:szCs w:val="24"/>
        </w:rPr>
        <w:instrText xml:space="preserve"> ADDIN ZOTERO_ITEM CSL_CITATION {"citationID":"ABYguAtE","properties":{"formattedCitation":"(Micklewright, 1989)","plainCitation":"(Micklewright, 1989)","dontUpdate":true,"noteIndex":0},"citationItems":[{"id":6537,"uris":["http://zotero.org/users/8741181/items/HRW5FXL4"],"itemData":{"id":6537,"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Micklewright, 1989 :25)</w:t>
      </w:r>
      <w:r w:rsidRPr="009106F1">
        <w:rPr>
          <w:rFonts w:cstheme="minorHAnsi"/>
          <w:sz w:val="24"/>
          <w:szCs w:val="24"/>
        </w:rPr>
        <w:fldChar w:fldCharType="end"/>
      </w:r>
      <w:r w:rsidRPr="009106F1">
        <w:rPr>
          <w:rFonts w:cstheme="minorHAnsi"/>
          <w:sz w:val="24"/>
          <w:szCs w:val="24"/>
        </w:rPr>
        <w:t xml:space="preserve">. Those individuals from manual backgrounds compared to their non-manual peers were less likely to stay on post-16 </w:t>
      </w:r>
      <w:r w:rsidRPr="009106F1">
        <w:rPr>
          <w:rFonts w:cstheme="minorHAnsi"/>
          <w:sz w:val="24"/>
          <w:szCs w:val="24"/>
        </w:rPr>
        <w:fldChar w:fldCharType="begin"/>
      </w:r>
      <w:r w:rsidRPr="009106F1">
        <w:rPr>
          <w:rFonts w:cstheme="minorHAnsi"/>
          <w:sz w:val="24"/>
          <w:szCs w:val="24"/>
        </w:rPr>
        <w:instrText xml:space="preserve"> ADDIN ZOTERO_ITEM CSL_CITATION {"citationID":"A9Uoa8vU","properties":{"formattedCitation":"(Micklewright, 1989)","plainCitation":"(Micklewright, 1989)","dontUpdate":true,"noteIndex":0},"citationItems":[{"id":6537,"uris":["http://zotero.org/users/8741181/items/HRW5FXL4"],"itemData":{"id":6537,"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Micklewright, 1989 :37)</w:t>
      </w:r>
      <w:r w:rsidRPr="009106F1">
        <w:rPr>
          <w:rFonts w:cstheme="minorHAnsi"/>
          <w:sz w:val="24"/>
          <w:szCs w:val="24"/>
        </w:rPr>
        <w:fldChar w:fldCharType="end"/>
      </w:r>
      <w:r w:rsidRPr="009106F1">
        <w:rPr>
          <w:rFonts w:cstheme="minorHAnsi"/>
          <w:sz w:val="24"/>
          <w:szCs w:val="24"/>
        </w:rPr>
        <w:t xml:space="preserve">, further research concurs, stating that young people from working class backgrounds were less likely than middle class peers to remain in education post-mandatory schooling </w:t>
      </w:r>
      <w:r w:rsidRPr="009106F1">
        <w:rPr>
          <w:rFonts w:cstheme="minorHAnsi"/>
          <w:sz w:val="24"/>
          <w:szCs w:val="24"/>
        </w:rPr>
        <w:fldChar w:fldCharType="begin"/>
      </w:r>
      <w:r w:rsidRPr="009106F1">
        <w:rPr>
          <w:rFonts w:cstheme="minorHAnsi"/>
          <w:sz w:val="24"/>
          <w:szCs w:val="24"/>
        </w:rPr>
        <w:instrText xml:space="preserve"> ADDIN ZOTERO_ITEM CSL_CITATION {"citationID":"Cib1ubPb","properties":{"formattedCitation":"(Bynner and Joshi, 2002; Johnson, 2002; Schoon, 2007)","plainCitation":"(Bynner and Joshi, 2002; Johnson, 2002; Schoon, 2007)","dontUpdate":true,"noteIndex":0},"citationItems":[{"id":11605,"uris":["http://zotero.org/users/8741181/items/9SS4ZAYQ"],"itemData":{"id":11605,"type":"article-journal","abstract":"There is controversy about whether inequalities and educational outcomes are increasing or decreasing. Using longitudinal data collected in two birth cohort studies started in 1970 and 1958 respectively, the paper examines the evidence in relation to two outcomes, probability of leaving school at 16 and highest quali cation achieved. Multi-variate analysis (logistic and OLS regression) was used to model the relationships of these educational outcomes to family social class, taking account of a wide range of early life variables, including living in an urban as opposed to rural location. It is concluded that the impact of social class on educational achievement has not changed across the 12 years covered by the two studies, a result that applies in both rural and urban areas of Britain.","container-title":"Oxford Review of Education","DOI":"10.1080/0305498022000013599","ISSN":"0305-4985, 1465-3915","issue":"4","journalAbbreviation":"Oxford Review of Education","language":"en","page":"405-425","source":"DOI.org (Crossref)","title":"Equality and Opportunity in Education: Evidence from the 1958 and 1970 birth cohort studies","title-short":"Equality and Opportunity in Education","volume":"28","author":[{"family":"Bynner","given":"John"},{"family":"Joshi","given":"Heather"}],"issued":{"date-parts":[["2002",12]]}}},{"id":11637,"uris":["http://zotero.org/users/8741181/items/4IMHVGR2"],"itemData":{"id":11637,"type":"article-journal","abstract":"Human capital theory suggests educational investments are made based on expected returns over the lifetime. Most other work in this field, particularly using British data, is based on demand models estimated in reduced form, with no earnings measures, or crudely constructed earnings measures, based on one or two earnings observations per individual.","container-title":"Bulletin of Economic Research","DOI":"10.1111/1467-8586.00151","ISSN":"0307-3378, 1467-8586","issue":"3","journalAbbreviation":"Bull Economic Research","language":"en","page":"233-247","source":"DOI.org (Crossref)","title":"Lifetime Earnings, Discount Rate, Ability and the Demand for Post-compulsory Education in Men in England and Wales","volume":"54","author":[{"family":"Johnson","given":"Daniel"}],"issued":{"date-parts":[["2002",7]]}}},{"id":6452,"uris":["http://zotero.org/users/8741181/items/BXK7YEPX"],"itemData":{"id":6452,"type":"article-journal","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Bynner and Joshi, 2002; Schoon, 2007)</w:t>
      </w:r>
      <w:r w:rsidRPr="009106F1">
        <w:rPr>
          <w:rFonts w:cstheme="minorHAnsi"/>
          <w:sz w:val="24"/>
          <w:szCs w:val="24"/>
        </w:rPr>
        <w:fldChar w:fldCharType="end"/>
      </w:r>
      <w:r w:rsidRPr="009106F1">
        <w:rPr>
          <w:rFonts w:cstheme="minorHAnsi"/>
          <w:sz w:val="24"/>
          <w:szCs w:val="24"/>
        </w:rPr>
        <w:t xml:space="preserve">. There is however an incongruence in the wants and aspirations of children from working class backgrounds – of whom only 10 per cent wished to continue to further education, compared to 39 per cent of their parents </w:t>
      </w:r>
      <w:r w:rsidRPr="009106F1">
        <w:rPr>
          <w:rFonts w:cstheme="minorHAnsi"/>
          <w:sz w:val="24"/>
          <w:szCs w:val="24"/>
        </w:rPr>
        <w:fldChar w:fldCharType="begin"/>
      </w:r>
      <w:r w:rsidRPr="009106F1">
        <w:rPr>
          <w:rFonts w:cstheme="minorHAnsi"/>
          <w:sz w:val="24"/>
          <w:szCs w:val="24"/>
        </w:rPr>
        <w:instrText xml:space="preserve"> ADDIN ZOTERO_ITEM CSL_CITATION {"citationID":"w2rKJ31j","properties":{"formattedCitation":"(Schoon and Bynner, 2003)","plainCitation":"(Schoon and Bynner, 2003)","dontUpdate":true,"noteIndex":0},"citationItems":[{"id":6463,"uris":["http://zotero.org/users/8741181/items/K967DDIL"],"itemData":{"id":6463,"type":"article-journal","abstract":"It is now increasingly recognized that youth research needs to pay at least as much attention to the development of competences, resources, skills, and assets as to the emergence of disadvantage and risk. This paper summarizes recent developments in theory and research on resilience, a construct describing positive adaptation in the face of adversity, and explores possible applications of the theoretical advances and empirical ﬁndings to the development of interventions and social policies. A series of guiding principles are discussed along with examples of existing programmes aiming to promote the well being of disadvantaged, high-risk young people in our society.","container-title":"Journal of Youth Studies","DOI":"10.1080/1367626032000068145","ISSN":"1367-6261, 1469-9680","issue":"1","journalAbbreviation":"Journal of Youth Studies","language":"en","page":"21-31","source":"DOI.org (Crossref)","title":"Risk and Resilience in the Life Course: Implications for Interventions and Social Policies","title-short":"Risk and Resilience in the Life Course","volume":"6","author":[{"family":"Schoon","given":"Ingrid"},{"family":"Bynner","given":"John"}],"issued":{"date-parts":[["2003",3]]}}}],"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Schoon and Bynner, 2003 :25)</w:t>
      </w:r>
      <w:r w:rsidRPr="009106F1">
        <w:rPr>
          <w:rFonts w:cstheme="minorHAnsi"/>
          <w:sz w:val="24"/>
          <w:szCs w:val="24"/>
        </w:rPr>
        <w:fldChar w:fldCharType="end"/>
      </w:r>
      <w:r w:rsidRPr="009106F1">
        <w:rPr>
          <w:rFonts w:cstheme="minorHAnsi"/>
          <w:sz w:val="24"/>
          <w:szCs w:val="24"/>
        </w:rPr>
        <w:t xml:space="preserve">. </w:t>
      </w:r>
    </w:p>
    <w:p w14:paraId="533ADA1F" w14:textId="77777777" w:rsidR="00B947F6" w:rsidRPr="009106F1" w:rsidRDefault="00B947F6" w:rsidP="00B947F6">
      <w:pPr>
        <w:rPr>
          <w:rFonts w:cstheme="minorHAnsi"/>
          <w:sz w:val="24"/>
          <w:szCs w:val="24"/>
        </w:rPr>
      </w:pPr>
      <w:r w:rsidRPr="009106F1">
        <w:rPr>
          <w:rFonts w:cstheme="minorHAnsi"/>
          <w:sz w:val="24"/>
          <w:szCs w:val="24"/>
        </w:rPr>
        <w:t xml:space="preserve">Whilst individuals from manual backgrounds were less likely to continue stay on within education post-16 compared to their non-manual peers, a more complicated relationship arises when looking at apprenticeships. Whilst </w:t>
      </w:r>
      <w:r w:rsidRPr="009106F1">
        <w:rPr>
          <w:rFonts w:cstheme="minorHAnsi"/>
          <w:sz w:val="24"/>
          <w:szCs w:val="24"/>
        </w:rPr>
        <w:fldChar w:fldCharType="begin"/>
      </w:r>
      <w:r w:rsidRPr="009106F1">
        <w:rPr>
          <w:rFonts w:cstheme="minorHAnsi"/>
          <w:sz w:val="24"/>
          <w:szCs w:val="24"/>
        </w:rPr>
        <w:instrText xml:space="preserve"> ADDIN ZOTERO_ITEM CSL_CITATION {"citationID":"MnmOQ6AC","properties":{"formattedCitation":"(Schoon {\\i{}et al.}, 2001)","plainCitation":"(Schoon et al., 2001)","noteIndex":0},"citationItems":[{"id":633,"uris":["http://zotero.org/users/8741181/items/M6686UCP"],"itemData":{"id":633,"type":"article-journal","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 xml:space="preserve">(Schoon </w:t>
      </w:r>
      <w:r w:rsidRPr="009106F1">
        <w:rPr>
          <w:rFonts w:cstheme="minorHAnsi"/>
          <w:i/>
          <w:iCs/>
          <w:sz w:val="24"/>
          <w:szCs w:val="24"/>
        </w:rPr>
        <w:t>et al.</w:t>
      </w:r>
      <w:r w:rsidRPr="009106F1">
        <w:rPr>
          <w:rFonts w:cstheme="minorHAnsi"/>
          <w:sz w:val="24"/>
          <w:szCs w:val="24"/>
        </w:rPr>
        <w:t>, 2001)</w:t>
      </w:r>
      <w:r w:rsidRPr="009106F1">
        <w:rPr>
          <w:rFonts w:cstheme="minorHAnsi"/>
          <w:sz w:val="24"/>
          <w:szCs w:val="24"/>
        </w:rPr>
        <w:fldChar w:fldCharType="end"/>
      </w:r>
      <w:r w:rsidRPr="009106F1">
        <w:rPr>
          <w:rFonts w:cstheme="minorHAnsi"/>
          <w:sz w:val="24"/>
          <w:szCs w:val="24"/>
        </w:rPr>
        <w:t xml:space="preserve"> finds that young people from less privileged backgrounds are more likely to be in training or apprenticeships further research suggests that apprenticeships amongst the NCDS cohort were more likely to be offered to children of fathers that were skilled manual workers over their semi-skilled counterparts </w:t>
      </w:r>
      <w:r w:rsidRPr="009106F1">
        <w:rPr>
          <w:rFonts w:cstheme="minorHAnsi"/>
          <w:sz w:val="24"/>
          <w:szCs w:val="24"/>
        </w:rPr>
        <w:fldChar w:fldCharType="begin"/>
      </w:r>
      <w:r w:rsidRPr="009106F1">
        <w:rPr>
          <w:rFonts w:cstheme="minorHAnsi"/>
          <w:sz w:val="24"/>
          <w:szCs w:val="24"/>
        </w:rPr>
        <w:instrText xml:space="preserve"> ADDIN ZOTERO_ITEM CSL_CITATION {"citationID":"Zy6TBPJQ","properties":{"formattedCitation":"(Booth and Satchell, 1994)","plainCitation":"(Booth and Satchell, 1994)","noteIndex":0},"citationItems":[{"id":11511,"uris":["http://zotero.org/users/8741181/items/7YJ99XBP"],"itemData":{"id":11511,"type":"article-journal","container-title":"Oxford Economic Papers","DOI":"10.1093/oxfordjournals.oep.a042153","ISSN":"1464-3812, 0030-7653","issue":"4","language":"en","page":"676-695","source":"DOI.org (Crossref)","title":"APPRENTICESHIPS AND JOB TENURE","volume":"46","author":[{"family":"Booth","given":"Alison L."},{"family":"Satchell","given":"Stephen E."}],"issued":{"date-parts":[["1994",10]]}}}],"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Booth and Satchell, 1994)</w:t>
      </w:r>
      <w:r w:rsidRPr="009106F1">
        <w:rPr>
          <w:rFonts w:cstheme="minorHAnsi"/>
          <w:sz w:val="24"/>
          <w:szCs w:val="24"/>
        </w:rPr>
        <w:fldChar w:fldCharType="end"/>
      </w:r>
      <w:r w:rsidRPr="009106F1">
        <w:rPr>
          <w:rFonts w:cstheme="minorHAnsi"/>
          <w:sz w:val="24"/>
          <w:szCs w:val="24"/>
        </w:rPr>
        <w:t xml:space="preserve">. This suggests a fragmentation of the traditional manual/non-manual divide, with a hierarchy of skills impacting the choice and opportunity of the NCDS youth. </w:t>
      </w:r>
    </w:p>
    <w:p w14:paraId="13CEC2DD" w14:textId="77777777" w:rsidR="00B947F6" w:rsidRPr="009106F1" w:rsidRDefault="00B947F6" w:rsidP="00B947F6">
      <w:pPr>
        <w:rPr>
          <w:rFonts w:cstheme="minorHAnsi"/>
          <w:sz w:val="24"/>
          <w:szCs w:val="24"/>
        </w:rPr>
      </w:pPr>
      <w:r w:rsidRPr="009106F1">
        <w:rPr>
          <w:rFonts w:cstheme="minorHAnsi"/>
          <w:sz w:val="24"/>
          <w:szCs w:val="24"/>
        </w:rPr>
        <w:t xml:space="preserve">Within the NCDS cohort training is found to lead to full-time employment </w:t>
      </w:r>
      <w:r w:rsidRPr="009106F1">
        <w:rPr>
          <w:rFonts w:cstheme="minorHAnsi"/>
          <w:sz w:val="24"/>
          <w:szCs w:val="24"/>
        </w:rPr>
        <w:fldChar w:fldCharType="begin"/>
      </w:r>
      <w:r w:rsidRPr="009106F1">
        <w:rPr>
          <w:rFonts w:cstheme="minorHAnsi"/>
          <w:sz w:val="24"/>
          <w:szCs w:val="24"/>
        </w:rPr>
        <w:instrText xml:space="preserve"> ADDIN ZOTERO_ITEM CSL_CITATION {"citationID":"s1KKFhnX","properties":{"formattedCitation":"(Schoon {\\i{}et al.}, 2001)","plainCitation":"(Schoon et al., 2001)","noteIndex":0},"citationItems":[{"id":633,"uris":["http://zotero.org/users/8741181/items/M6686UCP"],"itemData":{"id":633,"type":"article-journal","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 xml:space="preserve">(Schoon </w:t>
      </w:r>
      <w:r w:rsidRPr="009106F1">
        <w:rPr>
          <w:rFonts w:cstheme="minorHAnsi"/>
          <w:i/>
          <w:iCs/>
          <w:sz w:val="24"/>
          <w:szCs w:val="24"/>
        </w:rPr>
        <w:t>et al.</w:t>
      </w:r>
      <w:r w:rsidRPr="009106F1">
        <w:rPr>
          <w:rFonts w:cstheme="minorHAnsi"/>
          <w:sz w:val="24"/>
          <w:szCs w:val="24"/>
        </w:rPr>
        <w:t>, 2001)</w:t>
      </w:r>
      <w:r w:rsidRPr="009106F1">
        <w:rPr>
          <w:rFonts w:cstheme="minorHAnsi"/>
          <w:sz w:val="24"/>
          <w:szCs w:val="24"/>
        </w:rPr>
        <w:fldChar w:fldCharType="end"/>
      </w:r>
      <w:r w:rsidRPr="009106F1">
        <w:rPr>
          <w:rFonts w:cstheme="minorHAnsi"/>
          <w:sz w:val="24"/>
          <w:szCs w:val="24"/>
        </w:rPr>
        <w:t xml:space="preserve">. Schoon and their colleagues (ibid) suggest that this is primarily because apprenticeships during the NCDS period spanned three years or longer, providing the relevant skills and development for young people to effectively transition from a period of apprenticeship training, into a stable employment. Vocational based education is generally considered to be a smoother transition from school-to-work in comparison to its academic counterpart. Whilst this short term benefit is worthwhile to consider, long-term disadvantages such as lower employment and wages impact those individuals with lower vocational education </w:t>
      </w:r>
      <w:r w:rsidRPr="009106F1">
        <w:rPr>
          <w:rFonts w:cstheme="minorHAnsi"/>
          <w:sz w:val="24"/>
          <w:szCs w:val="24"/>
        </w:rPr>
        <w:fldChar w:fldCharType="begin"/>
      </w:r>
      <w:r w:rsidRPr="009106F1">
        <w:rPr>
          <w:rFonts w:cstheme="minorHAnsi"/>
          <w:sz w:val="24"/>
          <w:szCs w:val="24"/>
        </w:rPr>
        <w:instrText xml:space="preserve"> ADDIN ZOTERO_ITEM CSL_CITATION {"citationID":"BQZkb7DB","properties":{"formattedCitation":"(Brunello and Rocco, 2017)","plainCitation":"(Brunello and Rocco, 2017)","noteIndex":0},"citationItems":[{"id":6432,"uris":["http://zotero.org/users/8741181/items/67F2GS9W"],"itemData":{"id":6432,"type":"article-journal","container-title":"Journal of Human Capital","DOI":"10.1086/690234","ISSN":"1932-8575, 1932-8664","issue":"1","journalAbbreviation":"Journal of Human Capital","language":"en","page":"106-166","source":"DOI.org (Crossref)","title":"The Labor Market Effects of Academic and Vocational Education over the Life Cycle: Evidence Based on a British Cohort","title-short":"The Labor Market Effects of Academic and Vocational Education over the Life Cycle","volume":"11","author":[{"family":"Brunello","given":"Giorgio"},{"family":"Rocco","given":"Lorenzo"}],"issued":{"date-parts":[["2017",3]]}}}],"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Brunello and Rocco, 2017)</w:t>
      </w:r>
      <w:r w:rsidRPr="009106F1">
        <w:rPr>
          <w:rFonts w:cstheme="minorHAnsi"/>
          <w:sz w:val="24"/>
          <w:szCs w:val="24"/>
        </w:rPr>
        <w:fldChar w:fldCharType="end"/>
      </w:r>
      <w:r w:rsidRPr="009106F1">
        <w:rPr>
          <w:rFonts w:cstheme="minorHAnsi"/>
          <w:sz w:val="24"/>
          <w:szCs w:val="24"/>
        </w:rPr>
        <w:t xml:space="preserve">. Though this as a phenomenon has broken down post-NCDS (ibid). </w:t>
      </w:r>
    </w:p>
    <w:p w14:paraId="7E164577" w14:textId="3A927CC3" w:rsidR="00B947F6" w:rsidRPr="009106F1" w:rsidRDefault="00B947F6" w:rsidP="00B947F6">
      <w:pPr>
        <w:pStyle w:val="Heading3"/>
        <w:rPr>
          <w:rFonts w:asciiTheme="minorHAnsi" w:hAnsiTheme="minorHAnsi" w:cstheme="minorHAnsi"/>
          <w:b/>
          <w:bCs/>
          <w:color w:val="auto"/>
        </w:rPr>
      </w:pPr>
      <w:bookmarkStart w:id="12" w:name="_Toc134473137"/>
      <w:bookmarkStart w:id="13" w:name="_Toc137904652"/>
      <w:r w:rsidRPr="009106F1">
        <w:rPr>
          <w:rFonts w:asciiTheme="minorHAnsi" w:hAnsiTheme="minorHAnsi" w:cstheme="minorHAnsi"/>
          <w:b/>
          <w:bCs/>
          <w:color w:val="auto"/>
        </w:rPr>
        <w:lastRenderedPageBreak/>
        <w:t xml:space="preserve">Structural Barriers to successful transitions – the role of social-class and </w:t>
      </w:r>
      <w:bookmarkEnd w:id="12"/>
      <w:r w:rsidR="009106F1">
        <w:rPr>
          <w:rFonts w:asciiTheme="minorHAnsi" w:hAnsiTheme="minorHAnsi" w:cstheme="minorHAnsi"/>
          <w:b/>
          <w:bCs/>
          <w:color w:val="auto"/>
        </w:rPr>
        <w:t>sex</w:t>
      </w:r>
      <w:bookmarkEnd w:id="13"/>
    </w:p>
    <w:p w14:paraId="3773D460" w14:textId="77777777" w:rsidR="00B947F6" w:rsidRPr="009106F1" w:rsidRDefault="00B947F6" w:rsidP="00B947F6">
      <w:pPr>
        <w:pStyle w:val="Heading4"/>
        <w:rPr>
          <w:rFonts w:asciiTheme="minorHAnsi" w:hAnsiTheme="minorHAnsi" w:cstheme="minorHAnsi"/>
          <w:b/>
          <w:bCs/>
          <w:color w:val="auto"/>
          <w:sz w:val="24"/>
          <w:szCs w:val="24"/>
        </w:rPr>
      </w:pPr>
      <w:r w:rsidRPr="009106F1">
        <w:rPr>
          <w:rFonts w:asciiTheme="minorHAnsi" w:hAnsiTheme="minorHAnsi" w:cstheme="minorHAnsi"/>
          <w:b/>
          <w:bCs/>
          <w:color w:val="auto"/>
          <w:sz w:val="24"/>
          <w:szCs w:val="24"/>
        </w:rPr>
        <w:t>Sex</w:t>
      </w:r>
    </w:p>
    <w:p w14:paraId="71A74150" w14:textId="77777777" w:rsidR="00B947F6" w:rsidRPr="009106F1" w:rsidRDefault="00B947F6" w:rsidP="00B947F6">
      <w:pPr>
        <w:rPr>
          <w:rFonts w:cstheme="minorHAnsi"/>
          <w:sz w:val="24"/>
          <w:szCs w:val="24"/>
        </w:rPr>
      </w:pPr>
      <w:r w:rsidRPr="009106F1">
        <w:rPr>
          <w:rFonts w:cstheme="minorHAnsi"/>
          <w:sz w:val="24"/>
          <w:szCs w:val="24"/>
        </w:rPr>
        <w:t xml:space="preserve">Choice and opportunity within the school-to-work transition of the NCDS youth is influenced and impacted by structural inequality factors like sex. The roles that women assume within the labour market have marked differences compared to their male peers </w:t>
      </w:r>
      <w:r w:rsidRPr="009106F1">
        <w:rPr>
          <w:rFonts w:cstheme="minorHAnsi"/>
          <w:sz w:val="24"/>
          <w:szCs w:val="24"/>
        </w:rPr>
        <w:fldChar w:fldCharType="begin"/>
      </w:r>
      <w:r w:rsidRPr="009106F1">
        <w:rPr>
          <w:rFonts w:cstheme="minorHAnsi"/>
          <w:sz w:val="24"/>
          <w:szCs w:val="24"/>
        </w:rPr>
        <w:instrText xml:space="preserve"> ADDIN ZOTERO_ITEM CSL_CITATION {"citationID":"SfVQ7gsK","properties":{"formattedCitation":"(Dex and Bukodi, 2012)","plainCitation":"(Dex and Bukodi, 2012)","noteIndex":0},"citationItems":[{"id":6441,"uris":["http://zotero.org/users/8741181/items/XNWLM5M6"],"itemData":{"id":6441,"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Dex and Bukodi, 2012)</w:t>
      </w:r>
      <w:r w:rsidRPr="009106F1">
        <w:rPr>
          <w:rFonts w:cstheme="minorHAnsi"/>
          <w:sz w:val="24"/>
          <w:szCs w:val="24"/>
        </w:rPr>
        <w:fldChar w:fldCharType="end"/>
      </w:r>
      <w:r w:rsidRPr="009106F1">
        <w:rPr>
          <w:rFonts w:cstheme="minorHAnsi"/>
          <w:sz w:val="24"/>
          <w:szCs w:val="24"/>
        </w:rPr>
        <w:t xml:space="preserve">. Whilst women are more likely achieve their educational aspirations than men </w:t>
      </w:r>
      <w:r w:rsidRPr="009106F1">
        <w:rPr>
          <w:rFonts w:cstheme="minorHAnsi"/>
          <w:sz w:val="24"/>
          <w:szCs w:val="24"/>
        </w:rPr>
        <w:fldChar w:fldCharType="begin"/>
      </w:r>
      <w:r w:rsidRPr="009106F1">
        <w:rPr>
          <w:rFonts w:cstheme="minorHAnsi"/>
          <w:sz w:val="24"/>
          <w:szCs w:val="24"/>
        </w:rPr>
        <w:instrText xml:space="preserve"> ADDIN ZOTERO_ITEM CSL_CITATION {"citationID":"ysuRWU8b","properties":{"formattedCitation":"(Cebulla and Tomaszewski, 2013)","plainCitation":"(Cebulla and Tomaszewski, 2013)","dontUpdate":true,"noteIndex":0},"citationItems":[{"id":6468,"uris":["http://zotero.org/users/8741181/items/JIRANMH5"],"itemData":{"id":6468,"type":"article-journal","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Cebulla and Tomaszewski, 2013 :148)</w:t>
      </w:r>
      <w:r w:rsidRPr="009106F1">
        <w:rPr>
          <w:rFonts w:cstheme="minorHAnsi"/>
          <w:sz w:val="24"/>
          <w:szCs w:val="24"/>
        </w:rPr>
        <w:fldChar w:fldCharType="end"/>
      </w:r>
      <w:r w:rsidRPr="009106F1">
        <w:rPr>
          <w:rFonts w:cstheme="minorHAnsi"/>
          <w:sz w:val="24"/>
          <w:szCs w:val="24"/>
        </w:rPr>
        <w:t xml:space="preserve"> and often have higher occupational aspirations compared to men at a young age </w:t>
      </w:r>
      <w:r w:rsidRPr="009106F1">
        <w:rPr>
          <w:rFonts w:cstheme="minorHAnsi"/>
          <w:sz w:val="24"/>
          <w:szCs w:val="24"/>
        </w:rPr>
        <w:fldChar w:fldCharType="begin"/>
      </w:r>
      <w:r w:rsidRPr="009106F1">
        <w:rPr>
          <w:rFonts w:cstheme="minorHAnsi"/>
          <w:sz w:val="24"/>
          <w:szCs w:val="24"/>
        </w:rPr>
        <w:instrText xml:space="preserve"> ADDIN ZOTERO_ITEM CSL_CITATION {"citationID":"aqJOWo4X","properties":{"formattedCitation":"(Schoon, Martin and Ross, 2007; Schoon, 2022)","plainCitation":"(Schoon, Martin and Ross, 2007; Schoon, 2022)","dontUpdate":true,"noteIndex":0},"citationItems":[{"id":6446,"uris":["http://zotero.org/users/8741181/items/RJLVTMGM"],"itemData":{"id":6446,"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id":7794,"uris":["http://zotero.org/users/8741181/items/E2QYH996"],"itemData":{"id":7794,"type":"article-journal","abstract":"Zukunftspl?ne: Ver?nderungen in den Bildungszielen bei drei briti schen Kohorten?. This paper examines changing educational expectations in three British age cohorts born in 1958, 1970 and 1989/90. A pathway model is tested to examine the associations between parental education, academic at tainment, school motivation and education expectations among young people and their parents in a changing social context. The findings suggest that educa tional expectations have increased considerably between 1974 and 2006. In the most recent cohort education expectations at age 16 are more loosely linked to parental education and previous academic attainment, suggesting that expecta tions for further education are becoming the norm. Furthermore, there are per sisting social inequalities in attainment, as well as an increasing gender gap in expectations, with girls being more ambitious regarding their educational goals than boys. Findings are discussed in terms of changing norms and expectations for young people in a changing socio-historical context.","language":"en","page":"22","source":"Zotero","title":"Planning for the Future: Changing Education Expectations in Three British Cohorts","author":[{"family":"Schoon","given":"Ingrid"}],"issued":{"date-parts":[["202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Schoon 2007; Schoon, 2022)</w:t>
      </w:r>
      <w:r w:rsidRPr="009106F1">
        <w:rPr>
          <w:rFonts w:cstheme="minorHAnsi"/>
          <w:sz w:val="24"/>
          <w:szCs w:val="24"/>
        </w:rPr>
        <w:fldChar w:fldCharType="end"/>
      </w:r>
      <w:r w:rsidRPr="009106F1">
        <w:rPr>
          <w:rFonts w:cstheme="minorHAnsi"/>
          <w:sz w:val="24"/>
          <w:szCs w:val="24"/>
        </w:rPr>
        <w:t xml:space="preserve">, these aspirations rarely translate to higher than average incomes and in fact, labour market segregation remains, whilst pay improvement for men continues to outpace women’s </w:t>
      </w:r>
      <w:r w:rsidRPr="009106F1">
        <w:rPr>
          <w:rFonts w:cstheme="minorHAnsi"/>
          <w:sz w:val="24"/>
          <w:szCs w:val="24"/>
        </w:rPr>
        <w:fldChar w:fldCharType="begin"/>
      </w:r>
      <w:r w:rsidRPr="009106F1">
        <w:rPr>
          <w:rFonts w:cstheme="minorHAnsi"/>
          <w:sz w:val="24"/>
          <w:szCs w:val="24"/>
        </w:rPr>
        <w:instrText xml:space="preserve"> ADDIN ZOTERO_ITEM CSL_CITATION {"citationID":"xPElYZXe","properties":{"formattedCitation":"(Dolton, Joshi and Makepeace, 2002; Makepeace, Dolton and Joshi, 2004)","plainCitation":"(Dolton, Joshi and Makepeace, 2002; Makepeace, Dolton and Joshi, 2004)","noteIndex":0},"citationItems":[{"id":12588,"uris":["http://zotero.org/users/8741181/items/QVFZS85F"],"itemData":{"id":12588,"type":"article-journal","container-title":"CLS Cohort Studies","title":"Unpacking Unequal Pay Between Men and Women Across Cohort and Lifecycle","author":[{"family":"Dolton","given":"P"},{"family":"Joshi","given":"H"},{"family":"Makepeace","given":"G"}],"issued":{"date-parts":[["2002"]]}}},{"id":11788,"uris":["http://zotero.org/users/8741181/items/4I4NBRAG"],"itemData":{"id":11788,"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Dolton, Joshi and Makepeace, 2002; Makepeace, Dolton and Joshi, 2004)</w:t>
      </w:r>
      <w:r w:rsidRPr="009106F1">
        <w:rPr>
          <w:rFonts w:cstheme="minorHAnsi"/>
          <w:sz w:val="24"/>
          <w:szCs w:val="24"/>
        </w:rPr>
        <w:fldChar w:fldCharType="end"/>
      </w:r>
      <w:r w:rsidRPr="009106F1">
        <w:rPr>
          <w:rFonts w:cstheme="minorHAnsi"/>
          <w:sz w:val="24"/>
          <w:szCs w:val="24"/>
        </w:rPr>
        <w:t xml:space="preserve">. </w:t>
      </w:r>
    </w:p>
    <w:p w14:paraId="38817D1E" w14:textId="77777777" w:rsidR="00B947F6" w:rsidRPr="009106F1" w:rsidRDefault="00B947F6" w:rsidP="00B947F6">
      <w:pPr>
        <w:rPr>
          <w:rFonts w:cstheme="minorHAnsi"/>
          <w:sz w:val="24"/>
          <w:szCs w:val="24"/>
        </w:rPr>
      </w:pPr>
      <w:r w:rsidRPr="009106F1">
        <w:rPr>
          <w:rFonts w:cstheme="minorHAnsi"/>
          <w:sz w:val="24"/>
          <w:szCs w:val="24"/>
        </w:rPr>
        <w:t xml:space="preserve">Due to structural changes within the British labour market that started during the NCDS birth cohort time frame, part-time work began to grow from the 1950s – though this was synonymous with low-paid jobs and the service industry. Part-time work is pervasive amongst women in the NCDS, especially when returning from giving birth </w:t>
      </w:r>
      <w:r w:rsidRPr="009106F1">
        <w:rPr>
          <w:rFonts w:cstheme="minorHAnsi"/>
          <w:sz w:val="24"/>
          <w:szCs w:val="24"/>
        </w:rPr>
        <w:fldChar w:fldCharType="begin"/>
      </w:r>
      <w:r w:rsidRPr="009106F1">
        <w:rPr>
          <w:rFonts w:cstheme="minorHAnsi"/>
          <w:sz w:val="24"/>
          <w:szCs w:val="24"/>
        </w:rPr>
        <w:instrText xml:space="preserve"> ADDIN ZOTERO_ITEM CSL_CITATION {"citationID":"rcXGPdu5","properties":{"formattedCitation":"(Dex {\\i{}et al.}, 1998)","plainCitation":"(Dex et al., 1998)","dontUpdate":true,"noteIndex":0},"citationItems":[{"id":6457,"uris":["http://zotero.org/users/8741181/items/KDCG6AR2"],"itemData":{"id":6457,"type":"article-journal","container-title":"Oxford Bulletin of Economics and Statistics","DOI":"10.1111/1468-0084.00087","ISSN":"03059049","issue":"1","language":"en","page":"79-98","source":"DOI.org (Crossref)","title":"Women's Employment Transitions Around Childbearing","volume":"60","author":[{"family":"Dex","given":"Shirley"},{"family":"Joshi","given":"Heather"},{"family":"Macran","given":"Susan"},{"family":"McCulloch","given":"Andrew"}],"issued":{"date-parts":[["1998",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 xml:space="preserve">(Dex </w:t>
      </w:r>
      <w:r w:rsidRPr="009106F1">
        <w:rPr>
          <w:rFonts w:cstheme="minorHAnsi"/>
          <w:i/>
          <w:iCs/>
          <w:sz w:val="24"/>
          <w:szCs w:val="24"/>
        </w:rPr>
        <w:t>et al.</w:t>
      </w:r>
      <w:r w:rsidRPr="009106F1">
        <w:rPr>
          <w:rFonts w:cstheme="minorHAnsi"/>
          <w:sz w:val="24"/>
          <w:szCs w:val="24"/>
        </w:rPr>
        <w:t>, 1998 :79)</w:t>
      </w:r>
      <w:r w:rsidRPr="009106F1">
        <w:rPr>
          <w:rFonts w:cstheme="minorHAnsi"/>
          <w:sz w:val="24"/>
          <w:szCs w:val="24"/>
        </w:rPr>
        <w:fldChar w:fldCharType="end"/>
      </w:r>
      <w:r w:rsidRPr="009106F1">
        <w:rPr>
          <w:rFonts w:cstheme="minorHAnsi"/>
          <w:sz w:val="24"/>
          <w:szCs w:val="24"/>
        </w:rPr>
        <w:t xml:space="preserve">. A transition </w:t>
      </w:r>
      <w:r w:rsidRPr="009106F1">
        <w:rPr>
          <w:rFonts w:cstheme="minorHAnsi"/>
          <w:sz w:val="24"/>
          <w:szCs w:val="24"/>
        </w:rPr>
        <w:fldChar w:fldCharType="begin"/>
      </w:r>
      <w:r w:rsidRPr="009106F1">
        <w:rPr>
          <w:rFonts w:cstheme="minorHAnsi"/>
          <w:sz w:val="24"/>
          <w:szCs w:val="24"/>
        </w:rPr>
        <w:instrText xml:space="preserve"> ADDIN ZOTERO_ITEM CSL_CITATION {"citationID":"5rl2WMZ4","properties":{"formattedCitation":"(Dex and Bukodi, 2012)","plainCitation":"(Dex and Bukodi, 2012)","noteIndex":0},"citationItems":[{"id":6441,"uris":["http://zotero.org/users/8741181/items/XNWLM5M6"],"itemData":{"id":6441,"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Dex and Bukodi, 2012)</w:t>
      </w:r>
      <w:r w:rsidRPr="009106F1">
        <w:rPr>
          <w:rFonts w:cstheme="minorHAnsi"/>
          <w:sz w:val="24"/>
          <w:szCs w:val="24"/>
        </w:rPr>
        <w:fldChar w:fldCharType="end"/>
      </w:r>
      <w:r w:rsidRPr="009106F1">
        <w:rPr>
          <w:rFonts w:cstheme="minorHAnsi"/>
          <w:sz w:val="24"/>
          <w:szCs w:val="24"/>
        </w:rPr>
        <w:t xml:space="preserve"> from full-time to part-time work is associated with downward social mobility that primarily impacts women in the workforce. </w:t>
      </w:r>
    </w:p>
    <w:p w14:paraId="5AA9C6D5" w14:textId="77777777" w:rsidR="00B947F6" w:rsidRPr="009106F1" w:rsidRDefault="00B947F6" w:rsidP="00B947F6">
      <w:pPr>
        <w:rPr>
          <w:rFonts w:cstheme="minorHAnsi"/>
          <w:sz w:val="24"/>
          <w:szCs w:val="24"/>
        </w:rPr>
      </w:pPr>
      <w:r w:rsidRPr="009106F1">
        <w:rPr>
          <w:rFonts w:cstheme="minorHAnsi"/>
          <w:sz w:val="24"/>
          <w:szCs w:val="24"/>
        </w:rPr>
        <w:t xml:space="preserve">There was some slight decline in gender segregation within the labour force for the NCDS cohort due to ‘feminisation’ of industry (the growth of soft skills labour), but overall gender segregation remained consistently stable </w:t>
      </w:r>
      <w:r w:rsidRPr="009106F1">
        <w:rPr>
          <w:rFonts w:cstheme="minorHAnsi"/>
          <w:sz w:val="24"/>
          <w:szCs w:val="24"/>
        </w:rPr>
        <w:fldChar w:fldCharType="begin"/>
      </w:r>
      <w:r w:rsidRPr="009106F1">
        <w:rPr>
          <w:rFonts w:cstheme="minorHAnsi"/>
          <w:sz w:val="24"/>
          <w:szCs w:val="24"/>
        </w:rPr>
        <w:instrText xml:space="preserve"> ADDIN ZOTERO_ITEM CSL_CITATION {"citationID":"SMjkBsQR","properties":{"formattedCitation":"(Guinea-Martin and Elliott, 2008; Lekfuangfu and Lordan, 2022)","plainCitation":"(Guinea-Martin and Elliott, 2008; Lekfuangfu and Lordan, 2022)","noteIndex":0},"citationItems":[{"id":11660,"uris":["http://zotero.org/users/8741181/items/DREYBAX8"],"itemData":{"id":11660,"type":"article-journal","container-title":"CLS Cohort Studies","language":"en","source":"Zotero","title":"Economic position and occupational segregation in the 1990s: A comparison of the ONS Longitudinal Study and the 1958 National Child Development Study","author":[{"family":"Guinea-Martin","given":"Daniel"},{"family":"Elliott","given":"Jane"}],"issued":{"date-parts":[["2008"]]}}},{"id":11761,"uris":["http://zotero.org/users/8741181/items/I8R42XYZ"],"itemData":{"id":11761,"type":"article-journal","abstract":"We consider the extent to which temporal shifts have been responsible for an increased tendency for females to sort into traditionally male roles over time, versus childhood factors. Drawing on three cohort studies, which follow individuals born in the UK in 1958, 1970 and 2000, we compare the shift in the tendency of females in these cohorts to sort into traditionally male roles compared to males, to the combined effect of a large set of childhood variables. For all three cohorts, we ﬁnd strong evidence of sorting along gendered lines, which has decreased over time, yet there is no erosion of the gender gap in the tendency to sort into occupations with the highest share of males. Within the cohort, we ﬁnd little evidence that childhood variables change the tendency for females of either the average or highest ability to sort substantively differently. Our work is highly suggestive that temporal shifts are what matter in determining the differential gendered sorting patterns we have seen over the last number of decades, and also those that remain today. These temporal changes include attitudinal changes, technology advances, policy changes and economic shifts.","container-title":"Empirical Economics","DOI":"10.1007/s00181-022-02314-5","ISSN":"0377-7332, 1435-8921","journalAbbreviation":"Empir Econ","language":"en","source":"DOI.org (Crossref)","title":"Documenting occupational sorting by gender in the UK across three cohorts: does a grand convergence rely on societal movements?","title-short":"Documenting occupational sorting by gender in the UK across three cohorts","URL":"https://link.springer.com/10.1007/s00181-022-02314-5","author":[{"family":"Lekfuangfu","given":"Warn N."},{"family":"Lordan","given":"Grace"}],"accessed":{"date-parts":[["2023",4,16]]},"issued":{"date-parts":[["2022",10,1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Guinea-Martin and Elliott, 2008; Lekfuangfu and Lordan, 2022)</w:t>
      </w:r>
      <w:r w:rsidRPr="009106F1">
        <w:rPr>
          <w:rFonts w:cstheme="minorHAnsi"/>
          <w:sz w:val="24"/>
          <w:szCs w:val="24"/>
        </w:rPr>
        <w:fldChar w:fldCharType="end"/>
      </w:r>
      <w:r w:rsidRPr="009106F1">
        <w:rPr>
          <w:rFonts w:cstheme="minorHAnsi"/>
          <w:sz w:val="24"/>
          <w:szCs w:val="24"/>
        </w:rPr>
        <w:t xml:space="preserve">. Pay equalisation has seen a general improvement for women in the NCDS cohort </w:t>
      </w:r>
      <w:r w:rsidRPr="009106F1">
        <w:rPr>
          <w:rFonts w:cstheme="minorHAnsi"/>
          <w:sz w:val="24"/>
          <w:szCs w:val="24"/>
        </w:rPr>
        <w:fldChar w:fldCharType="begin"/>
      </w:r>
      <w:r w:rsidRPr="009106F1">
        <w:rPr>
          <w:rFonts w:cstheme="minorHAnsi"/>
          <w:sz w:val="24"/>
          <w:szCs w:val="24"/>
        </w:rPr>
        <w:instrText xml:space="preserve"> ADDIN ZOTERO_ITEM CSL_CITATION {"citationID":"hlfpS9ud","properties":{"formattedCitation":"(Paci {\\i{}et al.}, 1995; Neuburger, Kuh and Joshi, 2009; Roantree and Vira, 2018)","plainCitation":"(Paci et al., 1995; Neuburger, Kuh and Joshi, 2009; Roantree and Vira, 2018)","noteIndex":0},"citationItems":[{"id":11787,"uris":["http://zotero.org/users/8741181/items/R8IBHA28"],"itemData":{"id":11787,"type":"article-journal","abstract":"For nearly 20 years, equal treatment of men and women in the labour\nmarket has been enshrined in British law. This was due to the twin acts\nsupporting this: the Equal Pay Act and the Sex Discrimination Act. There\nwere amendments in 1983 to allow equal pay to be claimed in comparable,\nrather than identical, jobs. By the 1990s, therefore, pay discrimination\nagainst women ought to have become a thing of the past. Investigates\nwhether this is so, taking evidence on men and women in their early 30s\nat two points during this period.","container-title":"International Journal of Manpower","DOI":"10.1108/01437729510085765","ISSN":"0143-7720","issue":"2","language":"en","page":"60-65","source":"DOI.org (Crossref)","title":"Is pay discrimination against young women a thing of the past? Atale of two cohorts","title-short":"Is pay discrimination against young women a thing of the past?","volume":"16","author":[{"family":"Paci","given":"Pierella"},{"family":"Joshi","given":"Heather"},{"family":"Makepeace","given":"Gerry"},{"family":"Dolton","given":"Peter"}],"issued":{"date-parts":[["1995",3,1]]}}},{"id":11773,"uris":["http://zotero.org/users/8741181/items/MV22RF2K"],"itemData":{"id":11773,"type":"article-journal","abstract":"Since the 1970s in Britain, women’s hourly wages have increased, in real terms and relative to men’s wages. The observed increase may differ from trends in wage opportunities for the whole population though, since the proportion of women in work has simultaneously increased and, with it, the relative characteristics of the workforce have changed. We have analysed trends across three British generations, covering the period 1972-2004. We use detailed, longitudinal data from the birth cohort studies to impute potential wages for non-employed individuals. Our results suggest that observed wage trends understate the full increase in women’s wage opportunities over this period.","container-title":"CLS Cohort Studies","language":"en","source":"Zotero","title":"Trends in the relative wage opportunities of women and men across three British generations","author":[{"family":"Neuburger","given":"Jenny"},{"family":"Kuh","given":"Diana"},{"family":"Joshi","given":"Heather"}],"issued":{"date-parts":[["2009"]]}}},{"id":11750,"uris":["http://zotero.org/users/8741181/items/FW2X2A6W"],"itemData":{"id":11750,"type":"report","language":"en","note":"DOI: 10.1920/BN.IFS.2019.BN0234","publisher":"The IFS","source":"DOI.org (Crossref)","title":"The rise and rise of women’s employment in the UK","URL":"http://default/publications/rise-and-rise-womens-employment-uk","author":[{"family":"Roantree","given":"Barra"},{"family":"Vira","given":"Kartik"}],"accessed":{"date-parts":[["2023",4,16]]},"issued":{"date-parts":[["2018",4,26]]}}}],"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 xml:space="preserve">(Paci </w:t>
      </w:r>
      <w:r w:rsidRPr="009106F1">
        <w:rPr>
          <w:rFonts w:cstheme="minorHAnsi"/>
          <w:i/>
          <w:iCs/>
          <w:sz w:val="24"/>
          <w:szCs w:val="24"/>
        </w:rPr>
        <w:t>et al.</w:t>
      </w:r>
      <w:r w:rsidRPr="009106F1">
        <w:rPr>
          <w:rFonts w:cstheme="minorHAnsi"/>
          <w:sz w:val="24"/>
          <w:szCs w:val="24"/>
        </w:rPr>
        <w:t>, 1995; Neuburger, Kuh and Joshi, 2009; Roantree and Vira, 2018)</w:t>
      </w:r>
      <w:r w:rsidRPr="009106F1">
        <w:rPr>
          <w:rFonts w:cstheme="minorHAnsi"/>
          <w:sz w:val="24"/>
          <w:szCs w:val="24"/>
        </w:rPr>
        <w:fldChar w:fldCharType="end"/>
      </w:r>
      <w:r w:rsidRPr="009106F1">
        <w:rPr>
          <w:rFonts w:cstheme="minorHAnsi"/>
          <w:sz w:val="24"/>
          <w:szCs w:val="24"/>
        </w:rPr>
        <w:t xml:space="preserve">. The growth of women in the workforce </w:t>
      </w:r>
      <w:r w:rsidRPr="009106F1">
        <w:rPr>
          <w:rFonts w:cstheme="minorHAnsi"/>
          <w:sz w:val="24"/>
          <w:szCs w:val="24"/>
        </w:rPr>
        <w:fldChar w:fldCharType="begin"/>
      </w:r>
      <w:r w:rsidRPr="009106F1">
        <w:rPr>
          <w:rFonts w:cstheme="minorHAnsi"/>
          <w:sz w:val="24"/>
          <w:szCs w:val="24"/>
        </w:rPr>
        <w:instrText xml:space="preserve"> ADDIN ZOTERO_ITEM CSL_CITATION {"citationID":"q60fyBym","properties":{"formattedCitation":"(Schoon, 2010)","plainCitation":"(Schoon, 2010)","noteIndex":0},"citationItems":[{"id":11747,"uris":["http://zotero.org/users/8741181/items/NX2Q2CBX"],"itemData":{"id":11747,"type":"chapter","container-title":"Gender Inequalities in the 21st Century","ISBN":"978-1-84980-556-8","language":"en","note":"DOI: 10.4337/9781849805568.00008","page":"13500","publisher":"Edward Elgar Publishing","source":"DOI.org (Crossref)","title":"Becoming Adult: The Persisting Importance of Class and Gender","title-short":"Becoming Adult","URL":"http://www.elgaronline.com/view/9781848444386.00008.xml","container-author":[{"family":"Scott","given":"Jacqueline"},{"family":"Crompton","given":"Rosemary"},{"family":"Lyonette","given":"Clare"}],"author":[{"family":"Schoon","given":"Ingrid"}],"accessed":{"date-parts":[["2023",4,16]]},"issued":{"date-parts":[["2010"]]}}}],"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Schoon, 2010)</w:t>
      </w:r>
      <w:r w:rsidRPr="009106F1">
        <w:rPr>
          <w:rFonts w:cstheme="minorHAnsi"/>
          <w:sz w:val="24"/>
          <w:szCs w:val="24"/>
        </w:rPr>
        <w:fldChar w:fldCharType="end"/>
      </w:r>
      <w:r w:rsidRPr="009106F1">
        <w:rPr>
          <w:rFonts w:cstheme="minorHAnsi"/>
          <w:sz w:val="24"/>
          <w:szCs w:val="24"/>
        </w:rPr>
        <w:t xml:space="preserve"> has promoted gender equity as education reduces the difference in earning power between men and women as well as the difference in hours of paid and domestic work seen within couples </w:t>
      </w:r>
      <w:r w:rsidRPr="009106F1">
        <w:rPr>
          <w:rFonts w:cstheme="minorHAnsi"/>
          <w:sz w:val="24"/>
          <w:szCs w:val="24"/>
        </w:rPr>
        <w:fldChar w:fldCharType="begin"/>
      </w:r>
      <w:r w:rsidRPr="009106F1">
        <w:rPr>
          <w:rFonts w:cstheme="minorHAnsi"/>
          <w:sz w:val="24"/>
          <w:szCs w:val="24"/>
        </w:rPr>
        <w:instrText xml:space="preserve"> ADDIN ZOTERO_ITEM CSL_CITATION {"citationID":"iSp5SQS1","properties":{"formattedCitation":"(Joshi, 2002)","plainCitation":"(Joshi, 2002)","noteIndex":0},"citationItems":[{"id":11815,"uris":["http://zotero.org/users/8741181/items/JP7834EU"],"itemData":{"id":11815,"type":"article-journal","container-title":"Population and Development Review","issue":"3","language":"en","source":"Zotero","title":"Production, Reproduction, and Education: Women, Children, and Work in a British Perspective","volume":"28","author":[{"family":"Joshi","given":"Heather"}],"issued":{"date-parts":[["200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Joshi, 2002)</w:t>
      </w:r>
      <w:r w:rsidRPr="009106F1">
        <w:rPr>
          <w:rFonts w:cstheme="minorHAnsi"/>
          <w:sz w:val="24"/>
          <w:szCs w:val="24"/>
        </w:rPr>
        <w:fldChar w:fldCharType="end"/>
      </w:r>
      <w:r w:rsidRPr="009106F1">
        <w:rPr>
          <w:rFonts w:cstheme="minorHAnsi"/>
          <w:sz w:val="24"/>
          <w:szCs w:val="24"/>
        </w:rPr>
        <w:t xml:space="preserve">. However equalised rates of male labour force participation has not corresponded to a matched increase in the share of women’s earnings in the household </w:t>
      </w:r>
      <w:r w:rsidRPr="009106F1">
        <w:rPr>
          <w:rFonts w:cstheme="minorHAnsi"/>
          <w:sz w:val="24"/>
          <w:szCs w:val="24"/>
        </w:rPr>
        <w:fldChar w:fldCharType="begin"/>
      </w:r>
      <w:r w:rsidRPr="009106F1">
        <w:rPr>
          <w:rFonts w:cstheme="minorHAnsi"/>
          <w:sz w:val="24"/>
          <w:szCs w:val="24"/>
        </w:rPr>
        <w:instrText xml:space="preserve"> ADDIN ZOTERO_ITEM CSL_CITATION {"citationID":"NKQ8JHhp","properties":{"formattedCitation":"(Joshi and Davies, 1996; Joshi, Makepeace and Dolton, 2007)","plainCitation":"(Joshi and Davies, 1996; Joshi, Makepeace and Dolton, 2007)","noteIndex":0},"citationItems":[{"id":11633,"uris":["http://zotero.org/users/8741181/items/43UWSM79"],"itemData":{"id":11633,"type":"article-journal","abstract":"This paper examines some evidence from the 1958 NCDS birth cohort about what is actually happening to financial imbalance within British couples. The increased proportion of women in the labourforce is not uniformly matched by an equivalent increase in the share of women's earnings in the householdbudget.","container-title":"Policy Studies","DOI":"10.1080/01442879608423692","ISSN":"0144-2872, 1470-1006","issue":"1","journalAbbreviation":"Policy Studies","language":"en","page":"35-54","source":"DOI.org (Crossref)","title":"Financial dependency on men: Have women born in 1958 broken free?","title-short":"Financial dependency on men","volume":"17","author":[{"family":"Joshi","given":"Heather"},{"family":"Davies","given":"Hugh"}],"issued":{"date-parts":[["1996",3]]}}},{"id":11819,"uris":["http://zotero.org/users/8741181/items/HTLRE9A6"],"itemData":{"id":11819,"type":"article-journal","abstract":"Gender pay differences are not merely a problem for women returning to work and parttime employees, but also for those in full-time, continuous careers. In data from cohort studies, the gender wage gap for full time workers in their early thirties fell between 1978 and 2000. This equalisation reflects improvements in women‟s education and experience, rather more than a move towards equal treatment. Indeed, had the typical woman full-timer in 2000 been paid at men‟s rates she would have actually received higher pay than the typical man. Women in one cohort faced increasing inequality as they aged from 33 to 42, partly due to differences in qualifications and experience. However, unequal treatment also rose among women employed full-time at both ages.","container-title":"Gender, Work &amp; Organization","DOI":"10.1111/j.1468-0432.2007.00331.x","ISSN":"0968-6673, 1468-0432","issue":"1","journalAbbreviation":"Gender Work &amp; Org","language":"en","page":"37-55","source":"DOI.org (Crossref)","title":"More or Less Unequal? Evidence on the Pay of Men and Women from the British Birth Cohort Studies","title-short":"More or Less Unequal?","volume":"14","author":[{"family":"Joshi","given":"Heather"},{"family":"Makepeace","given":"Gerry"},{"family":"Dolton","given":"Peter"}],"issued":{"date-parts":[["2007",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Joshi and Davies, 1996; Joshi, Makepeace and Dolton, 2007)</w:t>
      </w:r>
      <w:r w:rsidRPr="009106F1">
        <w:rPr>
          <w:rFonts w:cstheme="minorHAnsi"/>
          <w:sz w:val="24"/>
          <w:szCs w:val="24"/>
        </w:rPr>
        <w:fldChar w:fldCharType="end"/>
      </w:r>
      <w:r w:rsidRPr="009106F1">
        <w:rPr>
          <w:rFonts w:cstheme="minorHAnsi"/>
          <w:sz w:val="24"/>
          <w:szCs w:val="24"/>
        </w:rPr>
        <w:t xml:space="preserve"> and there is little differential treatment of the average women in full-time employment </w:t>
      </w:r>
      <w:r w:rsidRPr="009106F1">
        <w:rPr>
          <w:rFonts w:cstheme="minorHAnsi"/>
          <w:sz w:val="24"/>
          <w:szCs w:val="24"/>
        </w:rPr>
        <w:fldChar w:fldCharType="begin"/>
      </w:r>
      <w:r w:rsidRPr="009106F1">
        <w:rPr>
          <w:rFonts w:cstheme="minorHAnsi"/>
          <w:sz w:val="24"/>
          <w:szCs w:val="24"/>
        </w:rPr>
        <w:instrText xml:space="preserve"> ADDIN ZOTERO_ITEM CSL_CITATION {"citationID":"7hGgeN21","properties":{"formattedCitation":"(Makepeace {\\i{}et al.}, 1999)","plainCitation":"(Makepeace et al., 1999)","noteIndex":0},"citationItems":[{"id":11784,"uris":["http://zotero.org/users/8741181/items/QK7CNUCN"],"itemData":{"id":11784,"type":"article-journal","abstract":"This paper compares the gender gap in the pay of British, fu ers from two cohorts, born in 1946 and 1958 and observed thirties in 1978 and 1991 respectively. These dates are separ years of Equal Pay Legislation coupled with active labor ma ulation. Although women's human capital endowments had average more than men's, there may have been little improve differential treatment of the average woman in full-time employ the whole distribution of female earnings was considered, a provement in the treatment of women became apparent.","container-title":"The Journal of Human Resources","DOI":"10.2307/146379","ISSN":"0022166X","issue":"3","journalAbbreviation":"The Journal of Human Resources","language":"en","page":"534","source":"DOI.org (Crossref)","title":"How Unequally Has Equal Pay Progressed since the 1970s? A Study of Two British Cohorts","title-short":"How Unequally Has Equal Pay Progressed since the 1970s?","volume":"34","author":[{"family":"Makepeace","given":"Gerald"},{"family":"Paci","given":"Pierella"},{"family":"Joshi","given":"Heather"},{"family":"Dolton","given":"Peter"}],"issued":{"date-parts":[["1999"]]}}}],"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 xml:space="preserve">(Makepeace </w:t>
      </w:r>
      <w:r w:rsidRPr="009106F1">
        <w:rPr>
          <w:rFonts w:cstheme="minorHAnsi"/>
          <w:i/>
          <w:iCs/>
          <w:sz w:val="24"/>
          <w:szCs w:val="24"/>
        </w:rPr>
        <w:t>et al.</w:t>
      </w:r>
      <w:r w:rsidRPr="009106F1">
        <w:rPr>
          <w:rFonts w:cstheme="minorHAnsi"/>
          <w:sz w:val="24"/>
          <w:szCs w:val="24"/>
        </w:rPr>
        <w:t>, 1999)</w:t>
      </w:r>
      <w:r w:rsidRPr="009106F1">
        <w:rPr>
          <w:rFonts w:cstheme="minorHAnsi"/>
          <w:sz w:val="24"/>
          <w:szCs w:val="24"/>
        </w:rPr>
        <w:fldChar w:fldCharType="end"/>
      </w:r>
      <w:r w:rsidRPr="009106F1">
        <w:rPr>
          <w:rFonts w:cstheme="minorHAnsi"/>
          <w:sz w:val="24"/>
          <w:szCs w:val="24"/>
        </w:rPr>
        <w:t xml:space="preserve">. </w:t>
      </w:r>
    </w:p>
    <w:p w14:paraId="3E3DB88A" w14:textId="77777777" w:rsidR="00B947F6" w:rsidRPr="009106F1" w:rsidRDefault="00B947F6" w:rsidP="00B947F6">
      <w:pPr>
        <w:rPr>
          <w:rFonts w:cstheme="minorHAnsi"/>
          <w:sz w:val="24"/>
          <w:szCs w:val="24"/>
        </w:rPr>
      </w:pPr>
      <w:r w:rsidRPr="009106F1">
        <w:rPr>
          <w:rFonts w:cstheme="minorHAnsi"/>
          <w:sz w:val="24"/>
          <w:szCs w:val="24"/>
        </w:rPr>
        <w:t xml:space="preserve">In addition, in the later life-course, from ages 33-42, men’s real wages rose more than women’s </w:t>
      </w:r>
      <w:r w:rsidRPr="009106F1">
        <w:rPr>
          <w:rFonts w:cstheme="minorHAnsi"/>
          <w:sz w:val="24"/>
          <w:szCs w:val="24"/>
        </w:rPr>
        <w:fldChar w:fldCharType="begin"/>
      </w:r>
      <w:r w:rsidRPr="009106F1">
        <w:rPr>
          <w:rFonts w:cstheme="minorHAnsi"/>
          <w:sz w:val="24"/>
          <w:szCs w:val="24"/>
        </w:rPr>
        <w:instrText xml:space="preserve"> ADDIN ZOTERO_ITEM CSL_CITATION {"citationID":"ADsnrZhZ","properties":{"formattedCitation":"(Dolton, Joshi and Makepeace, 2002; Makepeace, Dolton and Joshi, 2004)","plainCitation":"(Dolton, Joshi and Makepeace, 2002; Makepeace, Dolton and Joshi, 2004)","noteIndex":0},"citationItems":[{"id":12588,"uris":["http://zotero.org/users/8741181/items/QVFZS85F"],"itemData":{"id":12588,"type":"article-journal","container-title":"CLS Cohort Studies","title":"Unpacking Unequal Pay Between Men and Women Across Cohort and Lifecycle","author":[{"family":"Dolton","given":"P"},{"family":"Joshi","given":"H"},{"family":"Makepeace","given":"G"}],"issued":{"date-parts":[["2002"]]}}},{"id":11788,"uris":["http://zotero.org/users/8741181/items/4I4NBRAG"],"itemData":{"id":11788,"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Dolton, Joshi and Makepeace, 2002; Makepeace, Dolton and Joshi, 2004)</w:t>
      </w:r>
      <w:r w:rsidRPr="009106F1">
        <w:rPr>
          <w:rFonts w:cstheme="minorHAnsi"/>
          <w:sz w:val="24"/>
          <w:szCs w:val="24"/>
        </w:rPr>
        <w:fldChar w:fldCharType="end"/>
      </w:r>
      <w:r w:rsidRPr="009106F1">
        <w:rPr>
          <w:rFonts w:cstheme="minorHAnsi"/>
          <w:sz w:val="24"/>
          <w:szCs w:val="24"/>
        </w:rPr>
        <w:t xml:space="preserve"> and men’s wages on average grow at a faster rate than women </w:t>
      </w:r>
      <w:r w:rsidRPr="009106F1">
        <w:rPr>
          <w:rFonts w:cstheme="minorHAnsi"/>
          <w:sz w:val="24"/>
          <w:szCs w:val="24"/>
        </w:rPr>
        <w:fldChar w:fldCharType="begin"/>
      </w:r>
      <w:r w:rsidRPr="009106F1">
        <w:rPr>
          <w:rFonts w:cstheme="minorHAnsi"/>
          <w:sz w:val="24"/>
          <w:szCs w:val="24"/>
        </w:rPr>
        <w:instrText xml:space="preserve"> ADDIN ZOTERO_ITEM CSL_CITATION {"citationID":"xoWXVIPl","properties":{"formattedCitation":"(Dex, Ward and Joshi, 2008)","plainCitation":"(Dex, Ward and Joshi, 2008)","noteIndex":0},"citationItems":[{"id":11448,"uris":["http://zotero.org/users/8741181/items/4WRXRKZ6"],"itemData":{"id":11448,"type":"article-journal","abstract":"This paper examines the wage growth of British men and women between the ages of 33 and 42 who were employed full time at both of these ages using the 1958 National Child and Development Study. Wage growth is examined in the differences of the log of hourly wage rates reported at the 33 and 42 year old interviews of this cohort study. Men were found to have higher wage growth rewards than women when in higher occupations and be more likely than women to be in these higher wage growth occupations. Women’s wages grew more slowly over the period than men’s wages because they were located disproportionately in lower growth and feminised jobs. Domestic ties did not explain the differences in wage growth for this group, where the occupational penalties of gender widened.","container-title":"Work, Employment and Society","DOI":"10.1177/0950017008089104","ISSN":"0950-0170, 1469-8722","issue":"2","journalAbbreviation":"Work, Employment and Society","language":"en","page":"263-280","source":"DOI.org (Crossref)","title":"Gender differences in occupational wage mobility in the 1958 cohort","volume":"22","author":[{"family":"Dex","given":"Shirley"},{"family":"Ward","given":"Kelly"},{"family":"Joshi","given":"Heather"}],"issued":{"date-parts":[["2008",6]]}}}],"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Dex, Ward and Joshi, 2008)</w:t>
      </w:r>
      <w:r w:rsidRPr="009106F1">
        <w:rPr>
          <w:rFonts w:cstheme="minorHAnsi"/>
          <w:sz w:val="24"/>
          <w:szCs w:val="24"/>
        </w:rPr>
        <w:fldChar w:fldCharType="end"/>
      </w:r>
      <w:r w:rsidRPr="009106F1">
        <w:rPr>
          <w:rFonts w:cstheme="minorHAnsi"/>
          <w:sz w:val="24"/>
          <w:szCs w:val="24"/>
        </w:rPr>
        <w:t xml:space="preserve">. Income itself is influenced by sex. The adult earnings for men are impacted based on childhood factors or parental social status, for women, traits of intellect and emotional stability impact adult earnings </w:t>
      </w:r>
      <w:r w:rsidRPr="009106F1">
        <w:rPr>
          <w:rFonts w:cstheme="minorHAnsi"/>
          <w:sz w:val="24"/>
          <w:szCs w:val="24"/>
        </w:rPr>
        <w:fldChar w:fldCharType="begin"/>
      </w:r>
      <w:r w:rsidRPr="009106F1">
        <w:rPr>
          <w:rFonts w:cstheme="minorHAnsi"/>
          <w:sz w:val="24"/>
          <w:szCs w:val="24"/>
        </w:rPr>
        <w:instrText xml:space="preserve"> ADDIN ZOTERO_ITEM CSL_CITATION {"citationID":"PH0w6f1s","properties":{"formattedCitation":"(Furnham and Cheng, 2013)","plainCitation":"(Furnham and Cheng, 2013)","noteIndex":0},"citationItems":[{"id":11704,"uris":["http://zotero.org/users/8741181/items/BWPTMRZ6"],"itemData":{"id":11704,"type":"article-journal","container-title":"The Journal of Socio-Economics","DOI":"10.1016/j.socec.2013.02.008","ISSN":"10535357","journalAbbreviation":"The Journal of Socio-Economics","language":"en","page":"120-125","source":"DOI.org (Crossref)","title":"Factors influencing adult earnings: Findings from a nationally representative sample","title-short":"Factors influencing adult earnings","volume":"44","author":[{"family":"Furnham","given":"Adrian"},{"family":"Cheng","given":"Helen"}],"issued":{"date-parts":[["2013",6]]}}}],"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Furnham and Cheng, 2013)</w:t>
      </w:r>
      <w:r w:rsidRPr="009106F1">
        <w:rPr>
          <w:rFonts w:cstheme="minorHAnsi"/>
          <w:sz w:val="24"/>
          <w:szCs w:val="24"/>
        </w:rPr>
        <w:fldChar w:fldCharType="end"/>
      </w:r>
      <w:r w:rsidRPr="009106F1">
        <w:rPr>
          <w:rFonts w:cstheme="minorHAnsi"/>
          <w:sz w:val="24"/>
          <w:szCs w:val="24"/>
        </w:rPr>
        <w:t xml:space="preserve">. Traits related to parental social status and educational attainment also had an impact upon personal savings and levels of investment </w:t>
      </w:r>
      <w:r w:rsidRPr="009106F1">
        <w:rPr>
          <w:rFonts w:cstheme="minorHAnsi"/>
          <w:sz w:val="24"/>
          <w:szCs w:val="24"/>
        </w:rPr>
        <w:fldChar w:fldCharType="begin"/>
      </w:r>
      <w:r w:rsidRPr="009106F1">
        <w:rPr>
          <w:rFonts w:cstheme="minorHAnsi"/>
          <w:sz w:val="24"/>
          <w:szCs w:val="24"/>
        </w:rPr>
        <w:instrText xml:space="preserve"> ADDIN ZOTERO_ITEM CSL_CITATION {"citationID":"9fMaeN7Z","properties":{"formattedCitation":"(Furnham and Cheng, 2019)","plainCitation":"(Furnham and Cheng, 2019)","noteIndex":0},"citationItems":[{"id":11694,"uris":["http://zotero.org/users/8741181/items/ERTIHP9D"],"itemData":{"id":11694,"type":"article-journal","abstract":"This study explored a longitudinal data set of over 5766 adults examining factors that influence adult savings and investment. Data were collected at birth, in childhood (at age 11) and adulthood (at ages 33 and 50yrs) to examine the effects of family social status, childhood intelligence, adult personality traits, education and occupation, and personal financial assessment on adult savings and investment. Results from structural equation modelling showed that parental social status, educational qualifications and occupational prestige, trait Conscientiousness, personal financial assessment and gender all had significant and direct effects on adult savings and investment, accounting for 26% of the total variance. The strongest predictor of adult savings and investment was their personal subjective financial assessment followed be educational qualifications and current occupational prestige. Limitations and implications are considered.","container-title":"Personality and Individual Differences","DOI":"10.1016/j.paid.2019.109510","ISSN":"01918869","journalAbbreviation":"Personality and Individual Differences","language":"en","page":"109510","source":"DOI.org (Crossref)","title":"Factors influencing adult savings and investment: Findings from a nationally representative sample","title-short":"Factors influencing adult savings and investment","volume":"151","author":[{"family":"Furnham","given":"Adrian"},{"family":"Cheng","given":"Helen"}],"issued":{"date-parts":[["2019",1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Furnham and Cheng, 2019)</w:t>
      </w:r>
      <w:r w:rsidRPr="009106F1">
        <w:rPr>
          <w:rFonts w:cstheme="minorHAnsi"/>
          <w:sz w:val="24"/>
          <w:szCs w:val="24"/>
        </w:rPr>
        <w:fldChar w:fldCharType="end"/>
      </w:r>
      <w:r w:rsidRPr="009106F1">
        <w:rPr>
          <w:rFonts w:cstheme="minorHAnsi"/>
          <w:sz w:val="24"/>
          <w:szCs w:val="24"/>
        </w:rPr>
        <w:t xml:space="preserve">. </w:t>
      </w:r>
    </w:p>
    <w:p w14:paraId="60DD53D5" w14:textId="77777777" w:rsidR="00B947F6" w:rsidRPr="009106F1" w:rsidRDefault="00B947F6" w:rsidP="00B947F6">
      <w:pPr>
        <w:rPr>
          <w:rFonts w:cstheme="minorHAnsi"/>
          <w:sz w:val="24"/>
          <w:szCs w:val="24"/>
        </w:rPr>
      </w:pPr>
      <w:r w:rsidRPr="009106F1">
        <w:rPr>
          <w:rFonts w:cstheme="minorHAnsi"/>
          <w:sz w:val="24"/>
          <w:szCs w:val="24"/>
        </w:rPr>
        <w:t xml:space="preserve">Unequal treatment for women has decreased but has not totally disappeared </w:t>
      </w:r>
      <w:r w:rsidRPr="009106F1">
        <w:rPr>
          <w:rFonts w:cstheme="minorHAnsi"/>
          <w:sz w:val="24"/>
          <w:szCs w:val="24"/>
        </w:rPr>
        <w:fldChar w:fldCharType="begin"/>
      </w:r>
      <w:r w:rsidRPr="009106F1">
        <w:rPr>
          <w:rFonts w:cstheme="minorHAnsi"/>
          <w:sz w:val="24"/>
          <w:szCs w:val="24"/>
        </w:rPr>
        <w:instrText xml:space="preserve"> ADDIN ZOTERO_ITEM CSL_CITATION {"citationID":"Ry6ow0fX","properties":{"formattedCitation":"(Neuburger, 2010)","plainCitation":"(Neuburger, 2010)","noteIndex":0},"citationItems":[{"id":12593,"uris":["http://zotero.org/users/8741181/items/RY9G64C7"],"itemData":{"id":12593,"type":"article-journal","container-title":"PhD thesis","title":"Trends in the Unequal Pay of Women and Men Across Three British Generations","author":[{"family":"Neuburger","given":"J"}],"issued":{"date-parts":[["2010"]]}}}],"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Neuburger, 2010)</w:t>
      </w:r>
      <w:r w:rsidRPr="009106F1">
        <w:rPr>
          <w:rFonts w:cstheme="minorHAnsi"/>
          <w:sz w:val="24"/>
          <w:szCs w:val="24"/>
        </w:rPr>
        <w:fldChar w:fldCharType="end"/>
      </w:r>
      <w:r w:rsidRPr="009106F1">
        <w:rPr>
          <w:rFonts w:cstheme="minorHAnsi"/>
          <w:sz w:val="24"/>
          <w:szCs w:val="24"/>
        </w:rPr>
        <w:t xml:space="preserve">. Women have experienced marked differences in relation to labour market outcomes in comparison to their male peers. Whilst evidence suggests that there has been improvement in the area of sex based structural inequalities, they still persist to a substantive degree. </w:t>
      </w:r>
    </w:p>
    <w:p w14:paraId="25E5FA15" w14:textId="76EED27F" w:rsidR="00B947F6" w:rsidRPr="009106F1" w:rsidRDefault="00B947F6" w:rsidP="00B947F6">
      <w:pPr>
        <w:rPr>
          <w:rFonts w:cstheme="minorHAnsi"/>
          <w:sz w:val="24"/>
          <w:szCs w:val="24"/>
        </w:rPr>
      </w:pPr>
      <w:r w:rsidRPr="009106F1">
        <w:rPr>
          <w:rFonts w:cstheme="minorHAnsi"/>
          <w:sz w:val="24"/>
          <w:szCs w:val="24"/>
        </w:rPr>
        <w:lastRenderedPageBreak/>
        <w:t xml:space="preserve">For women, unlike men, differences exist for those considered to be eventual full-time workers compared to their part-time counterparts. Eventual part-timers are more likely to enter working class positions regardless of their class origins and educational attainment. It appears that those part-time women from more advantaged social origins do not exploit such origins in the same way their full-time counterparts do </w:t>
      </w:r>
      <w:r w:rsidRPr="009106F1">
        <w:rPr>
          <w:rFonts w:cstheme="minorHAnsi"/>
          <w:sz w:val="24"/>
          <w:szCs w:val="24"/>
        </w:rPr>
        <w:fldChar w:fldCharType="begin"/>
      </w:r>
      <w:r w:rsidRPr="009106F1">
        <w:rPr>
          <w:rFonts w:cstheme="minorHAnsi"/>
          <w:sz w:val="24"/>
          <w:szCs w:val="24"/>
        </w:rPr>
        <w:instrText xml:space="preserve"> ADDIN ZOTERO_ITEM CSL_CITATION {"citationID":"7JQZVX7j","properties":{"formattedCitation":"(Bukodi {\\i{}et al.}, 2017)","plainCitation":"(Bukodi et al., 2017)","noteIndex":0},"citationItems":[{"id":11632,"uris":["http://zotero.org/users/8741181/items/YI8QMBB9"],"itemData":{"id":11632,"type":"article-journal","abstract":"In a previous paper it has been shown that across three cohorts of men and women born in Britain in 1946, 1958 and 1970 a gender difference exists in regard to relative rates of class mobility. For men these rates display an essential stability but for women they become more equal. The aim of the present paper is to shed light on the causes of this trend - or, that is, of increasing social fluidity - among women. We begin by considering a refined version of the perverse fluidity hypothesis: i.e. one that proposes that part-time work leads to increasing downward worklife mobility among women that also entails downward intergenerational mobility and thus promotes greater fluidity. We do in fact find that the increase in fluidity is very largely, if not entirely, confined to women who have had at least one period of parttime work. However, a more direct test of the hypothesis is not supportive. We are then led to investigate whether it is not that part-time working itself is the crucial factor but rather that women who subsequently work part-time already differ from those who do not at entry into employment. We find that eventual full- and parttimers do not differ in their class origins nor, in any systematics way, in their educational qualifications. But there is a marked and increasing difference in the levels of employment at which they make their labour market entry. Eventual parttimers are more likely than eventual full-timers to enter in working class positions, regardless of their class origins and qualifications. Insofar as these women are from more advantaged origins, they would appear not to seek to exploit their advantages to the same extent as do full-timers in order to advance their own work careers. And it is, then, in the downward mobility accepted by these women - who increase in number across the cohorts - that we would locate the main source of the weakening association between class origins and destinations that is revealed among women at large.","container-title":"The British Journal of Sociology","DOI":"10.1111/1468-4446.12274","ISSN":"00071315","issue":"3","journalAbbreviation":"The British Journal of Sociology","language":"en","page":"512-532","source":"DOI.org (Crossref)","title":"Why have relative rates of class mobility become more equal among women in Britain?: Rates of class mobility","title-short":"Why have relative rates of class mobility become more equal among women in Britain?","volume":"68","author":[{"family":"Bukodi","given":"Erzsébet"},{"family":"Goldthorpe","given":"John H."},{"family":"Joshi","given":"Heather"},{"family":"Waller","given":"Lorraine"}],"issued":{"date-parts":[["2017",9]]}}}],"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 xml:space="preserve">(Bukodi </w:t>
      </w:r>
      <w:r w:rsidRPr="009106F1">
        <w:rPr>
          <w:rFonts w:cstheme="minorHAnsi"/>
          <w:i/>
          <w:iCs/>
          <w:sz w:val="24"/>
          <w:szCs w:val="24"/>
        </w:rPr>
        <w:t>et al.</w:t>
      </w:r>
      <w:r w:rsidRPr="009106F1">
        <w:rPr>
          <w:rFonts w:cstheme="minorHAnsi"/>
          <w:sz w:val="24"/>
          <w:szCs w:val="24"/>
        </w:rPr>
        <w:t>, 2017)</w:t>
      </w:r>
      <w:r w:rsidRPr="009106F1">
        <w:rPr>
          <w:rFonts w:cstheme="minorHAnsi"/>
          <w:sz w:val="24"/>
          <w:szCs w:val="24"/>
        </w:rPr>
        <w:fldChar w:fldCharType="end"/>
      </w:r>
      <w:r w:rsidRPr="009106F1">
        <w:rPr>
          <w:rFonts w:cstheme="minorHAnsi"/>
          <w:sz w:val="24"/>
          <w:szCs w:val="24"/>
        </w:rPr>
        <w:t xml:space="preserve">. When limiting attention of social mobility to solely full-time workers, mobility does not greatly vary by gender </w:t>
      </w:r>
      <w:r w:rsidRPr="009106F1">
        <w:rPr>
          <w:rFonts w:cstheme="minorHAnsi"/>
          <w:sz w:val="24"/>
          <w:szCs w:val="24"/>
        </w:rPr>
        <w:fldChar w:fldCharType="begin"/>
      </w:r>
      <w:r w:rsidRPr="009106F1">
        <w:rPr>
          <w:rFonts w:cstheme="minorHAnsi"/>
          <w:sz w:val="24"/>
          <w:szCs w:val="24"/>
        </w:rPr>
        <w:instrText xml:space="preserve"> ADDIN ZOTERO_ITEM CSL_CITATION {"citationID":"dV5fH6Lx","properties":{"formattedCitation":"(Bukodi, Goldthorpe and Kuha, 2017)","plainCitation":"(Bukodi, Goldthorpe and Kuha, 2017)","noteIndex":0},"citationItems":[{"id":6465,"uris":["http://zotero.org/users/8741181/items/GCXULJ7Z"],"itemData":{"id":6465,"type":"article-journal","abstract":"It has previously been shown that, across three British birth cohorts, relative rates of intergenerational social class mobility have remained at an essentially constant level among men and also among women who have worked only full time. We establish the pattern of this prevailing level of social ﬂuidity and its sources and determine whether it also persists over time, and we bring out its implications for inequalities in relative mobility chances. We develop a parsimonious model for the log-odds-ratios which express the associations between individuals’ class origins and destinations. This model is derived from a topological model that comprises three kinds of readily interpretable binary characteristics and eight effects in all, each of which does, or does not, apply to particular cells of the mobility table, i.e. effects of class hierarchy, class inheritance and status afﬁnity. Results show that the pattern as well as the level of social ﬂuidity are essentially unchanged across the cohorts, that gender differences in this prevailing pattern are limited and that marked differences in the degree of inequality in relative mobility chances arise with long-range transitions where inheritance effects are reinforced by hierarchy effects that are not offset by status afﬁnity effects.","container-title":"Journal of the Royal Statistical Society: Series A (Statistics in Society)","DOI":"10.1111/rssa.12234","ISSN":"09641998","issue":"3","journalAbbreviation":"J. R. Stat. Soc. A","language":"en","page":"841-862","source":"DOI.org (Crossref)","title":"The pattern of social fluidity within the British class structure: a topological model","title-short":"The pattern of social fluidity within the British class structure","volume":"180","author":[{"family":"Bukodi","given":"Erzsébet"},{"family":"Goldthorpe","given":"John H."},{"family":"Kuha","given":"Jouni"}],"issued":{"date-parts":[["2017",6]]}}}],"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Bukodi, Goldthorpe and Kuha, 2017)</w:t>
      </w:r>
      <w:r w:rsidRPr="009106F1">
        <w:rPr>
          <w:rFonts w:cstheme="minorHAnsi"/>
          <w:sz w:val="24"/>
          <w:szCs w:val="24"/>
        </w:rPr>
        <w:fldChar w:fldCharType="end"/>
      </w:r>
      <w:r w:rsidRPr="009106F1">
        <w:rPr>
          <w:rFonts w:cstheme="minorHAnsi"/>
          <w:sz w:val="24"/>
          <w:szCs w:val="24"/>
        </w:rPr>
        <w:t xml:space="preserve">, though research </w:t>
      </w:r>
      <w:r w:rsidRPr="009106F1">
        <w:rPr>
          <w:rFonts w:cstheme="minorHAnsi"/>
          <w:sz w:val="24"/>
          <w:szCs w:val="24"/>
        </w:rPr>
        <w:fldChar w:fldCharType="begin"/>
      </w:r>
      <w:r w:rsidRPr="009106F1">
        <w:rPr>
          <w:rFonts w:cstheme="minorHAnsi"/>
          <w:sz w:val="24"/>
          <w:szCs w:val="24"/>
        </w:rPr>
        <w:instrText xml:space="preserve"> ADDIN ZOTERO_ITEM CSL_CITATION {"citationID":"0filXVeK","properties":{"formattedCitation":"(Savage and Egerton, 1997; Savage, 2011)","plainCitation":"(Savage and Egerton, 1997; Savage, 2011)","noteIndex":0},"citationItems":[{"id":11742,"uris":["http://zotero.org/users/8741181/items/6AVFVIIW"],"itemData":{"id":11742,"type":"article-journal","abstract":"This paper examines the intergenerational social mobility of y in Britain, from a secondary analysis of the National Child Development show that by examining the relationship between social class backgroun tested 'ability' of boys and girls, it is possible to advance our understand of the key processes that help facilitate the reproduction of class ine particular, we emphasise that the advantages of the service class over rests not just upon their ability to impart appropriate cultural capital to ren, but also on other 'secondary' factors, notably material resources. W boys born in advantaged social positions have more resources than girls in maintaining their class advantages, and we indicate some patterns of closure within the 'service class'.","container-title":"Sociology","DOI":"10.1177/0038038597031004002","ISSN":"0038-0385, 1469-8684","issue":"4","journalAbbreviation":"Sociology","language":"en","page":"645-672","source":"DOI.org (Crossref)","title":"Social Mobility, Individual Ability and the Inheritance of Class Inequality","volume":"31","author":[{"family":"Savage","given":"Mike"},{"family":"Egerton","given":"Muriel"}],"issued":{"date-parts":[["1997",11]]}}},{"id":11740,"uris":["http://zotero.org/users/8741181/items/NPSD69ZN"],"itemData":{"id":11740,"type":"article-journal","container-title":"Resolution Foundation","language":"en","source":"Zotero","title":"Snakes and Ladders: who climbs the rungs of the earnings ladder","author":[{"family":"Savage","given":"Lee"}],"issued":{"date-parts":[["201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Savage and Egerton, 1997; Savage, 2011)</w:t>
      </w:r>
      <w:r w:rsidRPr="009106F1">
        <w:rPr>
          <w:rFonts w:cstheme="minorHAnsi"/>
          <w:sz w:val="24"/>
          <w:szCs w:val="24"/>
        </w:rPr>
        <w:fldChar w:fldCharType="end"/>
      </w:r>
      <w:r w:rsidRPr="009106F1">
        <w:rPr>
          <w:rFonts w:cstheme="minorHAnsi"/>
          <w:sz w:val="24"/>
          <w:szCs w:val="24"/>
        </w:rPr>
        <w:t xml:space="preserve"> emphasises the impact gender has on social mobility. Part-time female workers have highly varied pathways and often combine periods of part-time employment with full-time employment and non-employment </w:t>
      </w:r>
      <w:r w:rsidRPr="009106F1">
        <w:rPr>
          <w:rFonts w:cstheme="minorHAnsi"/>
          <w:sz w:val="24"/>
          <w:szCs w:val="24"/>
        </w:rPr>
        <w:fldChar w:fldCharType="begin"/>
      </w:r>
      <w:r w:rsidRPr="009106F1">
        <w:rPr>
          <w:rFonts w:cstheme="minorHAnsi"/>
          <w:sz w:val="24"/>
          <w:szCs w:val="24"/>
        </w:rPr>
        <w:instrText xml:space="preserve"> ADDIN ZOTERO_ITEM CSL_CITATION {"citationID":"KtK6msg5","properties":{"formattedCitation":"(Connolly and Gregory, 2010)","plainCitation":"(Connolly and Gregory, 2010)","noteIndex":0},"citationItems":[{"id":11487,"uris":["http://zotero.org/users/8741181/items/RWAQDNLF"],"itemData":{"id":11487,"type":"article-journal","container-title":"Journal of Population Economics","DOI":"10.1007/s00148-009-0249-4","ISSN":"0933-1433, 1432-1475","issue":"3","journalAbbreviation":"J Popul Econ","language":"en","page":"907-931","source":"DOI.org (Crossref)","title":"Dual tracks: part-time work in life-cycle employment for British women","title-short":"Dual tracks","volume":"23","author":[{"family":"Connolly","given":"Sara"},{"family":"Gregory","given":"Mary"}],"issued":{"date-parts":[["2010",6]]}}}],"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Connolly and Gregory, 2010)</w:t>
      </w:r>
      <w:r w:rsidRPr="009106F1">
        <w:rPr>
          <w:rFonts w:cstheme="minorHAnsi"/>
          <w:sz w:val="24"/>
          <w:szCs w:val="24"/>
        </w:rPr>
        <w:fldChar w:fldCharType="end"/>
      </w:r>
      <w:r w:rsidRPr="009106F1">
        <w:rPr>
          <w:rFonts w:cstheme="minorHAnsi"/>
          <w:sz w:val="24"/>
          <w:szCs w:val="24"/>
        </w:rPr>
        <w:t xml:space="preserve">. Whilst broadly speaking the NCDS cohort </w:t>
      </w:r>
      <w:r w:rsidR="0059679F" w:rsidRPr="009106F1">
        <w:rPr>
          <w:rFonts w:cstheme="minorHAnsi"/>
          <w:sz w:val="24"/>
          <w:szCs w:val="24"/>
        </w:rPr>
        <w:t>experiences</w:t>
      </w:r>
      <w:r w:rsidRPr="009106F1">
        <w:rPr>
          <w:rFonts w:cstheme="minorHAnsi"/>
          <w:sz w:val="24"/>
          <w:szCs w:val="24"/>
        </w:rPr>
        <w:t xml:space="preserve"> homogenous transitional pathways, some sub-groups, like female part-time workers, experience a much more complex less-smooth transition into employment. </w:t>
      </w:r>
    </w:p>
    <w:p w14:paraId="02B7BA18" w14:textId="77777777" w:rsidR="00B947F6" w:rsidRPr="009106F1" w:rsidRDefault="00B947F6" w:rsidP="00B947F6">
      <w:pPr>
        <w:pStyle w:val="Heading4"/>
        <w:rPr>
          <w:rFonts w:asciiTheme="minorHAnsi" w:hAnsiTheme="minorHAnsi" w:cstheme="minorHAnsi"/>
          <w:b/>
          <w:bCs/>
          <w:color w:val="auto"/>
          <w:sz w:val="24"/>
          <w:szCs w:val="24"/>
        </w:rPr>
      </w:pPr>
      <w:r w:rsidRPr="009106F1">
        <w:rPr>
          <w:rFonts w:asciiTheme="minorHAnsi" w:hAnsiTheme="minorHAnsi" w:cstheme="minorHAnsi"/>
          <w:b/>
          <w:bCs/>
          <w:color w:val="auto"/>
          <w:sz w:val="24"/>
          <w:szCs w:val="24"/>
        </w:rPr>
        <w:t>Social Class</w:t>
      </w:r>
    </w:p>
    <w:p w14:paraId="5D6AE29D" w14:textId="5DE0780B" w:rsidR="00B947F6" w:rsidRPr="009106F1" w:rsidRDefault="00B947F6" w:rsidP="00B947F6">
      <w:pPr>
        <w:rPr>
          <w:rFonts w:cstheme="minorHAnsi"/>
          <w:sz w:val="24"/>
          <w:szCs w:val="24"/>
        </w:rPr>
      </w:pPr>
      <w:r w:rsidRPr="009106F1">
        <w:rPr>
          <w:rFonts w:cstheme="minorHAnsi"/>
          <w:sz w:val="24"/>
          <w:szCs w:val="24"/>
        </w:rPr>
        <w:t xml:space="preserve">Class based structural inequalities impact educational attainment of NCDS youth during mandatory schooling </w:t>
      </w:r>
      <w:r w:rsidR="003E03BF" w:rsidRPr="009106F1">
        <w:rPr>
          <w:rFonts w:cstheme="minorHAnsi"/>
          <w:sz w:val="24"/>
          <w:szCs w:val="24"/>
        </w:rPr>
        <w:fldChar w:fldCharType="begin"/>
      </w:r>
      <w:r w:rsidR="003E03BF" w:rsidRPr="009106F1">
        <w:rPr>
          <w:rFonts w:cstheme="minorHAnsi"/>
          <w:sz w:val="24"/>
          <w:szCs w:val="24"/>
        </w:rPr>
        <w:instrText xml:space="preserve"> ADDIN ZOTERO_ITEM CSL_CITATION {"citationID":"Ze9NOLCS","properties":{"formattedCitation":"(Galindo-Rueda, 2003; Sianesi, Dearden and Blundell, 2003; Holm and J\\uc0\\u230{}ger, 2011)","plainCitation":"(Galindo-Rueda, 2003; Sianesi, Dearden and Blundell, 2003; Holm and Jæger, 2011)","noteIndex":0},"citationItems":[{"id":11695,"uris":["http://zotero.org/users/8741181/items/5KDNEMPL"],"itemData":{"id":11695,"type":"article-journal","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id":11515,"uris":["http://zotero.org/users/8741181/items/47PQVKMY"],"itemData":{"id":11515,"type":"report","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id":6473,"uris":["http://zotero.org/users/8741181/items/2E8XHVEF"],"itemData":{"id":6473,"type":"article-journal","abstract":"This paper proposes the bivariate probit selection model (BPSM) as an alternative to the traditional Mare model for analyzing educational transitions. The BPSM accounts for selection on unobserved variables by allowing for unobserved variables which affect the probability of making educational transitions to be correlated across transitions. The BPSM is easy to estimate with standard software. We use simulated and real data to illustrate how the BPSM improves on the traditional Mare model in terms of correcting for selection bias and providing credible estimates of the effect of family background on educational success. We conclude that models which account for selection on unobserved variables and high-quality data are both required in order to estimate credible educational transition models.","container-title":"Research in Social Stratification and Mobility","DOI":"10.1016/j.rssm.2011.02.002","ISSN":"02765624","issue":"3","journalAbbreviation":"Research in Social Stratification and Mobility","language":"en","page":"311-322","source":"DOI.org (Crossref)","title":"Dealing with selection bias in educational transition models: The bivariate probit selection model","title-short":"Dealing with selection bias in educational transition models","volume":"29","author":[{"family":"Holm","given":"Anders"},{"family":"Jæger","given":"Mads Meier"}],"issued":{"date-parts":[["2011",9]]}}}],"schema":"https://github.com/citation-style-language/schema/raw/master/csl-citation.json"} </w:instrText>
      </w:r>
      <w:r w:rsidR="003E03BF" w:rsidRPr="009106F1">
        <w:rPr>
          <w:rFonts w:cstheme="minorHAnsi"/>
          <w:sz w:val="24"/>
          <w:szCs w:val="24"/>
        </w:rPr>
        <w:fldChar w:fldCharType="separate"/>
      </w:r>
      <w:r w:rsidR="003E03BF" w:rsidRPr="009106F1">
        <w:rPr>
          <w:rFonts w:cstheme="minorHAnsi"/>
          <w:sz w:val="24"/>
          <w:szCs w:val="24"/>
        </w:rPr>
        <w:t>(Galindo-Rueda, 2003; Sianesi, Dearden and Blundell, 2003; Holm and Jæger, 2011)</w:t>
      </w:r>
      <w:r w:rsidR="003E03BF" w:rsidRPr="009106F1">
        <w:rPr>
          <w:rFonts w:cstheme="minorHAnsi"/>
          <w:sz w:val="24"/>
          <w:szCs w:val="24"/>
        </w:rPr>
        <w:fldChar w:fldCharType="end"/>
      </w:r>
      <w:r w:rsidRPr="009106F1">
        <w:rPr>
          <w:rFonts w:cstheme="minorHAnsi"/>
          <w:sz w:val="24"/>
          <w:szCs w:val="24"/>
        </w:rPr>
        <w:t xml:space="preserve">. This then consequently has an impact upon transition outcomes and later life-chances. When looking at educational attainment </w:t>
      </w:r>
      <w:r w:rsidRPr="009106F1">
        <w:rPr>
          <w:rFonts w:cstheme="minorHAnsi"/>
          <w:sz w:val="24"/>
          <w:szCs w:val="24"/>
        </w:rPr>
        <w:fldChar w:fldCharType="begin"/>
      </w:r>
      <w:r w:rsidRPr="009106F1">
        <w:rPr>
          <w:rFonts w:cstheme="minorHAnsi"/>
          <w:sz w:val="24"/>
          <w:szCs w:val="24"/>
        </w:rPr>
        <w:instrText xml:space="preserve"> ADDIN ZOTERO_ITEM CSL_CITATION {"citationID":"P4VoAJk6","properties":{"formattedCitation":"(Holm and J\\uc0\\u230{}ger, 2011)","plainCitation":"(Holm and Jæger, 2011)","dontUpdate":true,"noteIndex":0},"citationItems":[{"id":6473,"uris":["http://zotero.org/users/8741181/items/2E8XHVEF"],"itemData":{"id":6473,"type":"article-journal","abstract":"This paper proposes the bivariate probit selection model (BPSM) as an alternative to the traditional Mare model for analyzing educational transitions. The BPSM accounts for selection on unobserved variables by allowing for unobserved variables which affect the probability of making educational transitions to be correlated across transitions. The BPSM is easy to estimate with standard software. We use simulated and real data to illustrate how the BPSM improves on the traditional Mare model in terms of correcting for selection bias and providing credible estimates of the effect of family background on educational success. We conclude that models which account for selection on unobserved variables and high-quality data are both required in order to estimate credible educational transition models.","container-title":"Research in Social Stratification and Mobility","DOI":"10.1016/j.rssm.2011.02.002","ISSN":"02765624","issue":"3","journalAbbreviation":"Research in Social Stratification and Mobility","language":"en","page":"311-322","source":"DOI.org (Crossref)","title":"Dealing with selection bias in educational transition models: The bivariate probit selection model","title-short":"Dealing with selection bias in educational transition models","volume":"29","author":[{"family":"Holm","given":"Anders"},{"family":"Jæger","given":"Mads Meier"}],"issued":{"date-parts":[["2011",9]]}}}],"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Holm and Jæger, 2011 :1)</w:t>
      </w:r>
      <w:r w:rsidRPr="009106F1">
        <w:rPr>
          <w:rFonts w:cstheme="minorHAnsi"/>
          <w:sz w:val="24"/>
          <w:szCs w:val="24"/>
        </w:rPr>
        <w:fldChar w:fldCharType="end"/>
      </w:r>
      <w:r w:rsidRPr="009106F1">
        <w:rPr>
          <w:rFonts w:cstheme="minorHAnsi"/>
          <w:sz w:val="24"/>
          <w:szCs w:val="24"/>
        </w:rPr>
        <w:t xml:space="preserve"> it is important to consider that family background variables like social class matter </w:t>
      </w:r>
      <w:r w:rsidRPr="009106F1">
        <w:rPr>
          <w:rFonts w:cstheme="minorHAnsi"/>
          <w:sz w:val="24"/>
          <w:szCs w:val="24"/>
        </w:rPr>
        <w:fldChar w:fldCharType="begin"/>
      </w:r>
      <w:r w:rsidRPr="009106F1">
        <w:rPr>
          <w:rFonts w:cstheme="minorHAnsi"/>
          <w:sz w:val="24"/>
          <w:szCs w:val="24"/>
        </w:rPr>
        <w:instrText xml:space="preserve"> ADDIN ZOTERO_ITEM CSL_CITATION {"citationID":"5gMYqSDx","properties":{"formattedCitation":"(Machin and Vignoles, 2005)","plainCitation":"(Machin and Vignoles, 2005)","noteIndex":0},"citationItems":[{"id":11766,"uris":["http://zotero.org/users/8741181/items/F7FD83ZQ"],"itemData":{"id":11766,"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Machin and Vignoles, 2005)</w:t>
      </w:r>
      <w:r w:rsidRPr="009106F1">
        <w:rPr>
          <w:rFonts w:cstheme="minorHAnsi"/>
          <w:sz w:val="24"/>
          <w:szCs w:val="24"/>
        </w:rPr>
        <w:fldChar w:fldCharType="end"/>
      </w:r>
      <w:r w:rsidRPr="009106F1">
        <w:rPr>
          <w:rFonts w:cstheme="minorHAnsi"/>
          <w:sz w:val="24"/>
          <w:szCs w:val="24"/>
        </w:rPr>
        <w:t xml:space="preserve">, with the most advantaged children seeing the best returns </w:t>
      </w:r>
      <w:r w:rsidRPr="009106F1">
        <w:rPr>
          <w:rFonts w:cstheme="minorHAnsi"/>
          <w:sz w:val="24"/>
          <w:szCs w:val="24"/>
        </w:rPr>
        <w:fldChar w:fldCharType="begin"/>
      </w:r>
      <w:r w:rsidRPr="009106F1">
        <w:rPr>
          <w:rFonts w:cstheme="minorHAnsi"/>
          <w:sz w:val="24"/>
          <w:szCs w:val="24"/>
        </w:rPr>
        <w:instrText xml:space="preserve"> ADDIN ZOTERO_ITEM CSL_CITATION {"citationID":"vUCqBoVy","properties":{"formattedCitation":"(Sianesi, Dearden and Blundell, 2003)","plainCitation":"(Sianesi, Dearden and Blundell, 2003)","noteIndex":0},"citationItems":[{"id":11515,"uris":["http://zotero.org/users/8741181/items/47PQVKMY"],"itemData":{"id":11515,"type":"report","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Sianesi, Dearden and Blundell, 2003)</w:t>
      </w:r>
      <w:r w:rsidRPr="009106F1">
        <w:rPr>
          <w:rFonts w:cstheme="minorHAnsi"/>
          <w:sz w:val="24"/>
          <w:szCs w:val="24"/>
        </w:rPr>
        <w:fldChar w:fldCharType="end"/>
      </w:r>
      <w:r w:rsidRPr="009106F1">
        <w:rPr>
          <w:rFonts w:cstheme="minorHAnsi"/>
          <w:sz w:val="24"/>
          <w:szCs w:val="24"/>
        </w:rPr>
        <w:t xml:space="preserve">. Variables such as parental education play a more important role in the life chances of young people than income </w:t>
      </w:r>
      <w:r w:rsidRPr="009106F1">
        <w:rPr>
          <w:rFonts w:cstheme="minorHAnsi"/>
          <w:sz w:val="24"/>
          <w:szCs w:val="24"/>
        </w:rPr>
        <w:fldChar w:fldCharType="begin"/>
      </w:r>
      <w:r w:rsidRPr="009106F1">
        <w:rPr>
          <w:rFonts w:cstheme="minorHAnsi"/>
          <w:sz w:val="24"/>
          <w:szCs w:val="24"/>
        </w:rPr>
        <w:instrText xml:space="preserve"> ADDIN ZOTERO_ITEM CSL_CITATION {"citationID":"VBOBXhIe","properties":{"formattedCitation":"(Feinstein, Duckworth and Sabates, 2004; Field, 2010)","plainCitation":"(Feinstein, Duckworth and Sabates, 2004; Field, 2010)","noteIndex":0},"citationItems":[{"id":11419,"uris":["http://zotero.org/users/8741181/items/7T3NFYF5"],"itemData":{"id":11419,"type":"book","event-place":"London","ISBN":"978-0-9547871-0-3","language":"en","note":"OCLC: 163408111","publisher":"Centre for Research on the Wider Benefits of Learning, Institute of Education","publisher-place":"London","source":"Open WorldCat","title":"A model of the inter-generational transmission of educational success","author":[{"family":"Feinstein","given":"Leon"},{"family":"Duckworth","given":"Kathryn"},{"family":"Sabates","given":"Ricardo"}],"issued":{"date-parts":[["2004"]]}}},{"id":12590,"uris":["http://zotero.org/users/8741181/items/NKBLG8SA"],"itemData":{"id":12590,"type":"book","publisher":"The report of the Independent Review on Poverty and Life Chances.","title":"The Foundation Years: preventing poor children becoming poor adults, The report of the Independent Review on Poverty and Life Chances","author":[{"family":"Field","given":"F"}],"issued":{"date-parts":[["2010"]]}}}],"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Feinstein, Duckworth and Sabates, 2004; Field, 2010)</w:t>
      </w:r>
      <w:r w:rsidRPr="009106F1">
        <w:rPr>
          <w:rFonts w:cstheme="minorHAnsi"/>
          <w:sz w:val="24"/>
          <w:szCs w:val="24"/>
        </w:rPr>
        <w:fldChar w:fldCharType="end"/>
      </w:r>
      <w:r w:rsidRPr="009106F1">
        <w:rPr>
          <w:rFonts w:cstheme="minorHAnsi"/>
          <w:sz w:val="24"/>
          <w:szCs w:val="24"/>
        </w:rPr>
        <w:t xml:space="preserve">.  Early successful ability within education confers an advantage in later educational attainment and labour market experience </w:t>
      </w:r>
      <w:r w:rsidRPr="009106F1">
        <w:rPr>
          <w:rFonts w:cstheme="minorHAnsi"/>
          <w:sz w:val="24"/>
          <w:szCs w:val="24"/>
        </w:rPr>
        <w:fldChar w:fldCharType="begin"/>
      </w:r>
      <w:r w:rsidRPr="009106F1">
        <w:rPr>
          <w:rFonts w:cstheme="minorHAnsi"/>
          <w:sz w:val="24"/>
          <w:szCs w:val="24"/>
        </w:rPr>
        <w:instrText xml:space="preserve"> ADDIN ZOTERO_ITEM CSL_CITATION {"citationID":"lZUK2ziq","properties":{"formattedCitation":"(Dolton, Makepeace and Marcenaro\\uc0\\u8208{}Gutierrez, 2005)","plainCitation":"(Dolton, Makepeace and Marcenaro‐Gutierrez, 2005)","noteIndex":0},"citationItems":[{"id":11457,"uris":["http://zotero.org/users/8741181/items/6G84RG7D"],"itemData":{"id":11457,"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on, getting‐by and going nowhere","title-short":"Career progression","volume":"13","author":[{"family":"Dolton","given":"Peter"},{"family":"Makepeace","given":"Gerald"},{"family":"Marcenaro‐Gutierrez","given":"Oscar D."}],"issued":{"date-parts":[["2005",6]]}}}],"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Dolton, Makepeace and Marcenaro‐Gutierrez, 2005)</w:t>
      </w:r>
      <w:r w:rsidRPr="009106F1">
        <w:rPr>
          <w:rFonts w:cstheme="minorHAnsi"/>
          <w:sz w:val="24"/>
          <w:szCs w:val="24"/>
        </w:rPr>
        <w:fldChar w:fldCharType="end"/>
      </w:r>
      <w:r w:rsidRPr="009106F1">
        <w:rPr>
          <w:rFonts w:cstheme="minorHAnsi"/>
          <w:sz w:val="24"/>
          <w:szCs w:val="24"/>
        </w:rPr>
        <w:t xml:space="preserve">. In other words, educational attainment leads to more educational attainment. Achieving while young, impacts educational attainment at later parts of the life course </w:t>
      </w:r>
      <w:r w:rsidRPr="009106F1">
        <w:rPr>
          <w:rFonts w:cstheme="minorHAnsi"/>
          <w:sz w:val="24"/>
          <w:szCs w:val="24"/>
        </w:rPr>
        <w:fldChar w:fldCharType="begin"/>
      </w:r>
      <w:r w:rsidRPr="009106F1">
        <w:rPr>
          <w:rFonts w:cstheme="minorHAnsi"/>
          <w:sz w:val="24"/>
          <w:szCs w:val="24"/>
        </w:rPr>
        <w:instrText xml:space="preserve"> ADDIN ZOTERO_ITEM CSL_CITATION {"citationID":"VJJpxhN0","properties":{"formattedCitation":"(Hutchison, Prosser and Wedge, 1979)","plainCitation":"(Hutchison, Prosser and Wedge, 1979)","noteIndex":0},"citationItems":[{"id":11652,"uris":["http://zotero.org/users/8741181/items/C5QRVN87"],"itemData":{"id":11652,"type":"article-journal","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Hutchison, Prosser and Wedge, 1979)</w:t>
      </w:r>
      <w:r w:rsidRPr="009106F1">
        <w:rPr>
          <w:rFonts w:cstheme="minorHAnsi"/>
          <w:sz w:val="24"/>
          <w:szCs w:val="24"/>
        </w:rPr>
        <w:fldChar w:fldCharType="end"/>
      </w:r>
      <w:r w:rsidRPr="009106F1">
        <w:rPr>
          <w:rFonts w:cstheme="minorHAnsi"/>
          <w:sz w:val="24"/>
          <w:szCs w:val="24"/>
        </w:rPr>
        <w:t xml:space="preserve">. As such the influence of family background on early educational attainment appears to influence later life-chances. Whilst educational inequality has declined in the NCDS cohort </w:t>
      </w:r>
      <w:r w:rsidRPr="009106F1">
        <w:rPr>
          <w:rFonts w:cstheme="minorHAnsi"/>
          <w:sz w:val="24"/>
          <w:szCs w:val="24"/>
        </w:rPr>
        <w:fldChar w:fldCharType="begin"/>
      </w:r>
      <w:r w:rsidRPr="009106F1">
        <w:rPr>
          <w:rFonts w:cstheme="minorHAnsi"/>
          <w:sz w:val="24"/>
          <w:szCs w:val="24"/>
        </w:rPr>
        <w:instrText xml:space="preserve"> ADDIN ZOTERO_ITEM CSL_CITATION {"citationID":"abV7eWbv","properties":{"formattedCitation":"(Blanden and Macmillan, 2014)","plainCitation":"(Blanden and Macmillan, 2014)","noteIndex":0},"citationItems":[{"id":11569,"uris":["http://zotero.org/users/8741181/items/VDUHCWR6"],"itemData":{"id":11569,"type":"article-journal","abstract":"Evidence on intergenerational income mobility in the UK is dated. This paper seeks to update our knowledge by introducing new estimates of mobility for later measures of earnings in the 1958 and 1970 birth cohorts. Given poor or non-existent data on more recent cohorts we adopt an indirect approach to assessing more recent mobility trends. This exploits the close link between income persistence across generations and the gap in educational achievement by family background (referred to as educational inequality). We gather a comprehensive set of data which measures educational inequality for different cohorts at different points in the education system. We conclude that educational inequality has declined for cohorts born after 1980, and this is associated with rising average educational achievement. In contrast, evidence on high attainment does not reveal that educational inequality has declined; this suggests that policy seeking to promote equality of opportunity should encourage students to aim high.","container-title":"Centre for Analysis of Social Exclusion","language":"en","source":"Zotero","title":"Education and Intergenerational Mobility: Help or Hindrance?","author":[{"family":"Blanden","given":"Jo"},{"family":"Macmillan","given":"Lindsey"}],"issued":{"date-parts":[["2014"]]}}}],"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Blanden and Macmillan, 2014)</w:t>
      </w:r>
      <w:r w:rsidRPr="009106F1">
        <w:rPr>
          <w:rFonts w:cstheme="minorHAnsi"/>
          <w:sz w:val="24"/>
          <w:szCs w:val="24"/>
        </w:rPr>
        <w:fldChar w:fldCharType="end"/>
      </w:r>
      <w:r w:rsidRPr="009106F1">
        <w:rPr>
          <w:rFonts w:cstheme="minorHAnsi"/>
          <w:sz w:val="24"/>
          <w:szCs w:val="24"/>
        </w:rPr>
        <w:t>, educational inequality still persists within high attainment.</w:t>
      </w:r>
    </w:p>
    <w:p w14:paraId="68848E35" w14:textId="77777777" w:rsidR="00B947F6" w:rsidRPr="009106F1" w:rsidRDefault="00B947F6" w:rsidP="00B947F6">
      <w:pPr>
        <w:rPr>
          <w:rFonts w:cstheme="minorHAnsi"/>
          <w:sz w:val="24"/>
          <w:szCs w:val="24"/>
        </w:rPr>
      </w:pPr>
      <w:r w:rsidRPr="009106F1">
        <w:rPr>
          <w:rFonts w:cstheme="minorHAnsi"/>
          <w:sz w:val="24"/>
          <w:szCs w:val="24"/>
        </w:rPr>
        <w:t xml:space="preserve">Educational attainment translates to higher levels of wage growth in later-life. Individuals with higher educational ability experience faster wage growth compared to their peers with lower ability </w:t>
      </w:r>
      <w:r w:rsidRPr="009106F1">
        <w:rPr>
          <w:rFonts w:cstheme="minorHAnsi"/>
          <w:sz w:val="24"/>
          <w:szCs w:val="24"/>
        </w:rPr>
        <w:fldChar w:fldCharType="begin"/>
      </w:r>
      <w:r w:rsidRPr="009106F1">
        <w:rPr>
          <w:rFonts w:cstheme="minorHAnsi"/>
          <w:sz w:val="24"/>
          <w:szCs w:val="24"/>
        </w:rPr>
        <w:instrText xml:space="preserve"> ADDIN ZOTERO_ITEM CSL_CITATION {"citationID":"fermcm9z","properties":{"formattedCitation":"(Galindo-Rueda, 2003)","plainCitation":"(Galindo-Rueda, 2003)","noteIndex":0},"citationItems":[{"id":11695,"uris":["http://zotero.org/users/8741181/items/5KDNEMPL"],"itemData":{"id":11695,"type":"article-journal","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Galindo-Rueda, 2003)</w:t>
      </w:r>
      <w:r w:rsidRPr="009106F1">
        <w:rPr>
          <w:rFonts w:cstheme="minorHAnsi"/>
          <w:sz w:val="24"/>
          <w:szCs w:val="24"/>
        </w:rPr>
        <w:fldChar w:fldCharType="end"/>
      </w:r>
      <w:r w:rsidRPr="009106F1">
        <w:rPr>
          <w:rFonts w:cstheme="minorHAnsi"/>
          <w:sz w:val="24"/>
          <w:szCs w:val="24"/>
        </w:rPr>
        <w:t xml:space="preserve">. Early successful ability is influenced however by a structural class effect. Those from working class backgrounds are less likely to be successful at early life-stages compared to their non-working class peers </w:t>
      </w:r>
      <w:r w:rsidRPr="009106F1">
        <w:rPr>
          <w:rFonts w:cstheme="minorHAnsi"/>
          <w:sz w:val="24"/>
          <w:szCs w:val="24"/>
        </w:rPr>
        <w:fldChar w:fldCharType="begin"/>
      </w:r>
      <w:r w:rsidRPr="009106F1">
        <w:rPr>
          <w:rFonts w:cstheme="minorHAnsi"/>
          <w:sz w:val="24"/>
          <w:szCs w:val="24"/>
        </w:rPr>
        <w:instrText xml:space="preserve"> ADDIN ZOTERO_ITEM CSL_CITATION {"citationID":"YiGiJfcL","properties":{"formattedCitation":"(Machin and Vignoles, 2005)","plainCitation":"(Machin and Vignoles, 2005)","noteIndex":0},"citationItems":[{"id":11766,"uris":["http://zotero.org/users/8741181/items/F7FD83ZQ"],"itemData":{"id":11766,"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Machin and Vignoles, 2005)</w:t>
      </w:r>
      <w:r w:rsidRPr="009106F1">
        <w:rPr>
          <w:rFonts w:cstheme="minorHAnsi"/>
          <w:sz w:val="24"/>
          <w:szCs w:val="24"/>
        </w:rPr>
        <w:fldChar w:fldCharType="end"/>
      </w:r>
      <w:r w:rsidRPr="009106F1">
        <w:rPr>
          <w:rFonts w:cstheme="minorHAnsi"/>
          <w:sz w:val="24"/>
          <w:szCs w:val="24"/>
        </w:rPr>
        <w:t xml:space="preserve">, in part due to poorer families being less likely to invest in education over their more affluent peers </w:t>
      </w:r>
      <w:r w:rsidRPr="009106F1">
        <w:rPr>
          <w:rFonts w:cstheme="minorHAnsi"/>
          <w:sz w:val="24"/>
          <w:szCs w:val="24"/>
        </w:rPr>
        <w:fldChar w:fldCharType="begin"/>
      </w:r>
      <w:r w:rsidRPr="009106F1">
        <w:rPr>
          <w:rFonts w:cstheme="minorHAnsi"/>
          <w:sz w:val="24"/>
          <w:szCs w:val="24"/>
        </w:rPr>
        <w:instrText xml:space="preserve"> ADDIN ZOTERO_ITEM CSL_CITATION {"citationID":"ZxjOOv1N","properties":{"formattedCitation":"(Chevalier and Lanot, 2001)","plainCitation":"(Chevalier and Lanot, 2001)","noteIndex":0},"citationItems":[{"id":6470,"uris":["http://zotero.org/users/8741181/items/UEPQWEP8"],"itemData":{"id":6470,"type":"article-journal","language":"en","page":"32","source":"Zotero","title":"The Relative Effect of Family and Financial Characteristics on Educational Achievement","author":[{"family":"Chevalier","given":"Arnaud"},{"family":"Lanot","given":"Gauthier"}],"issued":{"date-parts":[["200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Chevalier and Lanot, 2001)</w:t>
      </w:r>
      <w:r w:rsidRPr="009106F1">
        <w:rPr>
          <w:rFonts w:cstheme="minorHAnsi"/>
          <w:sz w:val="24"/>
          <w:szCs w:val="24"/>
        </w:rPr>
        <w:fldChar w:fldCharType="end"/>
      </w:r>
      <w:r w:rsidRPr="009106F1">
        <w:rPr>
          <w:rFonts w:cstheme="minorHAnsi"/>
          <w:sz w:val="24"/>
          <w:szCs w:val="24"/>
        </w:rPr>
        <w:t xml:space="preserve">. </w:t>
      </w:r>
    </w:p>
    <w:p w14:paraId="40506AAF" w14:textId="15C798CF" w:rsidR="00B947F6" w:rsidRPr="009106F1" w:rsidRDefault="00B947F6" w:rsidP="00B947F6">
      <w:pPr>
        <w:rPr>
          <w:rFonts w:cstheme="minorHAnsi"/>
          <w:sz w:val="24"/>
          <w:szCs w:val="24"/>
          <w:lang w:val="nl-NL"/>
        </w:rPr>
      </w:pPr>
      <w:r w:rsidRPr="009106F1">
        <w:rPr>
          <w:rFonts w:cstheme="minorHAnsi"/>
          <w:sz w:val="24"/>
          <w:szCs w:val="24"/>
        </w:rPr>
        <w:t xml:space="preserve">Low levels of qualifications and educational attainment are related to higher propensities toward unemployment </w:t>
      </w:r>
      <w:r w:rsidRPr="009106F1">
        <w:rPr>
          <w:rFonts w:cstheme="minorHAnsi"/>
          <w:sz w:val="24"/>
          <w:szCs w:val="24"/>
        </w:rPr>
        <w:fldChar w:fldCharType="begin"/>
      </w:r>
      <w:r w:rsidRPr="009106F1">
        <w:rPr>
          <w:rFonts w:cstheme="minorHAnsi"/>
          <w:sz w:val="24"/>
          <w:szCs w:val="24"/>
        </w:rPr>
        <w:instrText xml:space="preserve"> ADDIN ZOTERO_ITEM CSL_CITATION {"citationID":"wU7ddqFZ","properties":{"formattedCitation":"(Bynner and Parsons, 2000)","plainCitation":"(Bynner and Parsons, 2000)","dontUpdate":true,"noteIndex":0},"citationItems":[{"id":657,"uris":["http://zotero.org/users/8741181/items/VY83K6VI"],"itemData":{"id":657,"type":"article-journal","abstract":"Inglehart’s postulated value shift towards ‘post-materialism’ across the generations and social exclusion theorists’ such as Collins’ forecasts of a growing underclass predict two apparently contradictory outcomes in relation to belief in the ‘Protestant Work Ethic’ (PWE). In earlier cohorts commitment to employment was strongest in the least educated and among the unemployed. In more recent cohorts, the most educated and the least educated young people are likely to share in common a tendency to reject the PWE more than those in the middle educational range, producing a ‘U-shaped’ relationship. This paper uses data collected in two longitudinal birth cohort studies—the National Child Development Study (1958 birth cohort) at age 33 and the 1970 British Cohort Study (1970 birth cohort) at age 26 to investigate the possibility of such a value shift. Using a measure of ‘employment commitment’ derived from Furnham’s measure of PWE, multivariate analysis of the survey data supports the hypothesized U-shaped relationship between the PWE and quali cation level in the younger cohort, especially among young women. Young women in the more recent cohort also show overall stronger commitment to the PWE.","container-title":"Journal of Youth Studies","DOI":"10.1080/713684379","ISSN":"1367-6261, 1469-9680","issue":"3","journalAbbreviation":"Journal of Youth Studies","language":"en","page":"237-249","source":"DOI.org (Crossref)","title":"Marginalization and Value Shifts under the Changing Economic Circumstances Surrounding the Transition to Work: A Comparison of Cohorts Born in 1958 and 1970","title-short":"Marginalization and Value Shifts under the Changing Economic Circumstances Surrounding the Transition to Work","volume":"3","author":[{"family":"Bynner","given":"John"},{"family":"Parsons","given":"Samantha"}],"issued":{"date-parts":[["2000",9]]}}}],"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Bynner and Parsons, 2000 :246)</w:t>
      </w:r>
      <w:r w:rsidRPr="009106F1">
        <w:rPr>
          <w:rFonts w:cstheme="minorHAnsi"/>
          <w:sz w:val="24"/>
          <w:szCs w:val="24"/>
        </w:rPr>
        <w:fldChar w:fldCharType="end"/>
      </w:r>
      <w:r w:rsidRPr="009106F1">
        <w:rPr>
          <w:rFonts w:cstheme="minorHAnsi"/>
          <w:sz w:val="24"/>
          <w:szCs w:val="24"/>
        </w:rPr>
        <w:t xml:space="preserve">. Propensity toward experiencing unemployment also has a social class effect, with the growth in unemployment during the NCDS cohort being attributed to the subsequent </w:t>
      </w:r>
      <w:r w:rsidR="0059679F" w:rsidRPr="009106F1">
        <w:rPr>
          <w:rFonts w:cstheme="minorHAnsi"/>
          <w:sz w:val="24"/>
          <w:szCs w:val="24"/>
        </w:rPr>
        <w:t>decline</w:t>
      </w:r>
      <w:r w:rsidRPr="009106F1">
        <w:rPr>
          <w:rFonts w:cstheme="minorHAnsi"/>
          <w:sz w:val="24"/>
          <w:szCs w:val="24"/>
        </w:rPr>
        <w:t xml:space="preserve"> in the manufacturing sector that is linked to working class labour </w:t>
      </w:r>
      <w:r w:rsidRPr="009106F1">
        <w:rPr>
          <w:rFonts w:cstheme="minorHAnsi"/>
          <w:sz w:val="24"/>
          <w:szCs w:val="24"/>
        </w:rPr>
        <w:fldChar w:fldCharType="begin"/>
      </w:r>
      <w:r w:rsidRPr="009106F1">
        <w:rPr>
          <w:rFonts w:cstheme="minorHAnsi"/>
          <w:sz w:val="24"/>
          <w:szCs w:val="24"/>
        </w:rPr>
        <w:instrText xml:space="preserve"> ADDIN ZOTERO_ITEM CSL_CITATION {"citationID":"hH9I10Qt","properties":{"formattedCitation":"(Schoon {\\i{}et al.}, 2001)","plainCitation":"(Schoon et al., 2001)","noteIndex":0},"citationItems":[{"id":633,"uris":["http://zotero.org/users/8741181/items/M6686UCP"],"itemData":{"id":633,"type":"article-journal","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 xml:space="preserve">(Schoon </w:t>
      </w:r>
      <w:r w:rsidRPr="009106F1">
        <w:rPr>
          <w:rFonts w:cstheme="minorHAnsi"/>
          <w:i/>
          <w:iCs/>
          <w:sz w:val="24"/>
          <w:szCs w:val="24"/>
        </w:rPr>
        <w:t>et al.</w:t>
      </w:r>
      <w:r w:rsidRPr="009106F1">
        <w:rPr>
          <w:rFonts w:cstheme="minorHAnsi"/>
          <w:sz w:val="24"/>
          <w:szCs w:val="24"/>
        </w:rPr>
        <w:t>, 2001)</w:t>
      </w:r>
      <w:r w:rsidRPr="009106F1">
        <w:rPr>
          <w:rFonts w:cstheme="minorHAnsi"/>
          <w:sz w:val="24"/>
          <w:szCs w:val="24"/>
        </w:rPr>
        <w:fldChar w:fldCharType="end"/>
      </w:r>
      <w:r w:rsidRPr="009106F1">
        <w:rPr>
          <w:rFonts w:cstheme="minorHAnsi"/>
          <w:sz w:val="24"/>
          <w:szCs w:val="24"/>
        </w:rPr>
        <w:t xml:space="preserve">. Those that are unemployed also appear </w:t>
      </w:r>
      <w:r w:rsidRPr="009106F1">
        <w:rPr>
          <w:rFonts w:cstheme="minorHAnsi"/>
          <w:sz w:val="24"/>
          <w:szCs w:val="24"/>
        </w:rPr>
        <w:lastRenderedPageBreak/>
        <w:t xml:space="preserve">to hold the lowest levels of employment commitment. Unemployment is found within the NCDS cohort to have a scarring effect on potential earnings </w:t>
      </w:r>
      <w:r w:rsidRPr="009106F1">
        <w:rPr>
          <w:rFonts w:cstheme="minorHAnsi"/>
          <w:sz w:val="24"/>
          <w:szCs w:val="24"/>
        </w:rPr>
        <w:fldChar w:fldCharType="begin"/>
      </w:r>
      <w:r w:rsidRPr="009106F1">
        <w:rPr>
          <w:rFonts w:cstheme="minorHAnsi"/>
          <w:sz w:val="24"/>
          <w:szCs w:val="24"/>
        </w:rPr>
        <w:instrText xml:space="preserve"> ADDIN ZOTERO_ITEM CSL_CITATION {"citationID":"OSgU4jdz","properties":{"formattedCitation":"(Gregg, 2001; Bynner, 2012; Schoon, 2020)","plainCitation":"(Gregg, 2001; Bynner, 2012; Schoon, 2020)","noteIndex":0},"citationItems":[{"id":6469,"uris":["http://zotero.org/users/8741181/items/PIUC686K"],"itemData":{"id":6469,"type":"article-journal","container-title":"The Economic Journal","DOI":"10.1111/1468-0297.00666","ISSN":"0013-0133, 1468-0297","issue":"475","language":"en","page":"F626-F653","source":"DOI.org (Crossref)","title":"The Impact of Youth Unemployment on Adult Unemployment in the NCDS","volume":"111","author":[{"family":"Gregg","given":"Paul"}],"issued":{"date-parts":[["2001",11,1]]}}},{"id":6459,"uris":["http://zotero.org/users/8741181/items/27RWT2Y8"],"itemData":{"id":6459,"type":"article-journal","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id":6436,"uris":["http://zotero.org/users/8741181/items/D28UIUXF"],"itemData":{"id":6436,"type":"article-journal","abstract":"This article reviews the evidence on young people in the UK making the transition from school to work in a changing socioeconomic climate. The review draws largely on evidence from national representative panels and follows the lives of different age cohorts. I show that there has been a trend toward increasingly uncertain and precarious employment opportunities for young people since the 1970s, as well as persisting inequalities in educational and occupational attainment. The joint role of social structure and human agency in shaping youth transitions is discussed. I argue that current UK policies have forgotten about half of the population of young people who do not go to university, by not providing viable pathways and leaving more and more young people excluded from good jobs and employment prospects. Recommendations are made for policies aimed at supporting the vulnerable and at provision of career options for those not engaged in higher education.","container-title":"The ANNALS of the American Academy of Political and Social Science","DOI":"10.1177/0002716220905569","ISSN":"0002-7162, 1552-3349","issue":"1","journalAbbreviation":"The ANNALS of the American Academy of Political and Social Science","language":"en","page":"77-92","source":"DOI.org (Crossref)","title":"Navigating an Uncertain Labor Market in the UK: The Role of Structure and Agency in the Transition from School to Work","title-short":"Navigating an Uncertain Labor Market in the UK","volume":"688","author":[{"family":"Schoon","given":"Ingrid"}],"issued":{"date-parts":[["2020",3]]}}}],"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Gregg, 2001; Bynner, 2012; Schoon, 2020)</w:t>
      </w:r>
      <w:r w:rsidRPr="009106F1">
        <w:rPr>
          <w:rFonts w:cstheme="minorHAnsi"/>
          <w:sz w:val="24"/>
          <w:szCs w:val="24"/>
        </w:rPr>
        <w:fldChar w:fldCharType="end"/>
      </w:r>
      <w:r w:rsidRPr="009106F1">
        <w:rPr>
          <w:rFonts w:cstheme="minorHAnsi"/>
          <w:sz w:val="24"/>
          <w:szCs w:val="24"/>
        </w:rPr>
        <w:t xml:space="preserve"> – the youth labour market thus plays an important role in establishing adult future earnings </w:t>
      </w:r>
      <w:r w:rsidRPr="009106F1">
        <w:rPr>
          <w:rFonts w:cstheme="minorHAnsi"/>
          <w:sz w:val="24"/>
          <w:szCs w:val="24"/>
        </w:rPr>
        <w:fldChar w:fldCharType="begin"/>
      </w:r>
      <w:r w:rsidRPr="009106F1">
        <w:rPr>
          <w:rFonts w:cstheme="minorHAnsi"/>
          <w:sz w:val="24"/>
          <w:szCs w:val="24"/>
        </w:rPr>
        <w:instrText xml:space="preserve"> ADDIN ZOTERO_ITEM CSL_CITATION {"citationID":"Q1TRtMaC","properties":{"formattedCitation":"(Gregg, 2001)","plainCitation":"(Gregg, 2001)","dontUpdate":true,"noteIndex":0},"citationItems":[{"id":6469,"uris":["http://zotero.org/users/8741181/items/PIUC686K"],"itemData":{"id":6469,"type":"article-journal","container-title":"The Economic Journal","DOI":"10.1111/1468-0297.00666","ISSN":"0013-0133, 1468-0297","issue":"475","language":"en","page":"F626-F653","source":"DOI.org (Crossref)","title":"The Impact of Youth Unemployment on Adult Unemployment in the NCDS","volume":"111","author":[{"family":"Gregg","given":"Paul"}],"issued":{"date-parts":[["2001",11,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Gregg, 2001 :628)</w:t>
      </w:r>
      <w:r w:rsidRPr="009106F1">
        <w:rPr>
          <w:rFonts w:cstheme="minorHAnsi"/>
          <w:sz w:val="24"/>
          <w:szCs w:val="24"/>
        </w:rPr>
        <w:fldChar w:fldCharType="end"/>
      </w:r>
      <w:r w:rsidRPr="009106F1">
        <w:rPr>
          <w:rFonts w:cstheme="minorHAnsi"/>
          <w:sz w:val="24"/>
          <w:szCs w:val="24"/>
        </w:rPr>
        <w:t xml:space="preserve">. Data suggests that a scar from early unemployment can have an estimated 12-15 per cent damaging impact on income at age 42 </w:t>
      </w:r>
      <w:r w:rsidRPr="009106F1">
        <w:rPr>
          <w:rFonts w:cstheme="minorHAnsi"/>
          <w:sz w:val="24"/>
          <w:szCs w:val="24"/>
        </w:rPr>
        <w:fldChar w:fldCharType="begin"/>
      </w:r>
      <w:r w:rsidRPr="009106F1">
        <w:rPr>
          <w:rFonts w:cstheme="minorHAnsi"/>
          <w:sz w:val="24"/>
          <w:szCs w:val="24"/>
        </w:rPr>
        <w:instrText xml:space="preserve"> ADDIN ZOTERO_ITEM CSL_CITATION {"citationID":"NhdF0Gpk","properties":{"formattedCitation":"(Gregg and Tominey, 2005)","plainCitation":"(Gregg and Tominey, 2005)","dontUpdate":true,"noteIndex":0},"citationItems":[{"id":645,"uris":["http://zotero.org/users/8741181/items/C4M82E87"],"itemData":{"id":645,"type":"article-journal","abstract":"We utilise the National Child Development Survey to analyse the impact of youth unemployment upon the wage up to twenty years later. We find a large and significant wage penalty, even after controlling for education, region and a wealth of family and individual characteristics. Our estimates are robust to an instrumental variables technique, indicating that the relationship estimated between youth unemployment and the wage is causal. Our results suggest a scar from early unemployment in the magnitude of 13–21% at age 42. However, this penalty is lower, at 9–11%, if individuals avoid repeat exposure to unemployment.","container-title":"Labour Economics","DOI":"10.1016/j.labeco.2005.05.004","ISSN":"09275371","issue":"4","journalAbbreviation":"Labour Economics","language":"en","page":"487-509","source":"DOI.org (Crossref)","title":"The wage scar from male youth unemployment","volume":"12","author":[{"family":"Gregg","given":"Paul"},{"family":"Tominey","given":"Emma"}],"issued":{"date-parts":[["2005",8]]}}}],"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Gregg and Tominey, 2005 :2)</w:t>
      </w:r>
      <w:r w:rsidRPr="009106F1">
        <w:rPr>
          <w:rFonts w:cstheme="minorHAnsi"/>
          <w:sz w:val="24"/>
          <w:szCs w:val="24"/>
        </w:rPr>
        <w:fldChar w:fldCharType="end"/>
      </w:r>
      <w:r w:rsidRPr="009106F1">
        <w:rPr>
          <w:rFonts w:cstheme="minorHAnsi"/>
          <w:sz w:val="24"/>
          <w:szCs w:val="24"/>
        </w:rPr>
        <w:t xml:space="preserve">. The influencing impact that social class has upon attainment and propensity toward unemployment appear to have long-term consequences for later life-chances. The impacts of social class on the transitions of youth from school-to-work are not just felt in the short term but in the long term also. </w:t>
      </w:r>
    </w:p>
    <w:p w14:paraId="681996D6" w14:textId="77777777" w:rsidR="00B947F6" w:rsidRPr="009106F1" w:rsidRDefault="00B947F6" w:rsidP="00B947F6">
      <w:pPr>
        <w:rPr>
          <w:rFonts w:cstheme="minorHAnsi"/>
          <w:sz w:val="24"/>
          <w:szCs w:val="24"/>
        </w:rPr>
      </w:pPr>
      <w:r w:rsidRPr="009106F1">
        <w:rPr>
          <w:rFonts w:cstheme="minorHAnsi"/>
          <w:sz w:val="24"/>
          <w:szCs w:val="24"/>
        </w:rPr>
        <w:t xml:space="preserve">Work related training, or training on the job has been lauded as a way for those that enter the labour market with relatively low levels of education to build up necessary skills. A study by </w:t>
      </w:r>
      <w:r w:rsidRPr="009106F1">
        <w:rPr>
          <w:rFonts w:cstheme="minorHAnsi"/>
          <w:sz w:val="24"/>
          <w:szCs w:val="24"/>
        </w:rPr>
        <w:fldChar w:fldCharType="begin"/>
      </w:r>
      <w:r w:rsidRPr="009106F1">
        <w:rPr>
          <w:rFonts w:cstheme="minorHAnsi"/>
          <w:sz w:val="24"/>
          <w:szCs w:val="24"/>
        </w:rPr>
        <w:instrText xml:space="preserve"> ADDIN ZOTERO_ITEM CSL_CITATION {"citationID":"eEajlpZF","properties":{"formattedCitation":"(Arulampalam and Booth, 1997)","plainCitation":"(Arulampalam and Booth, 1997)","noteIndex":0},"citationItems":[{"id":11546,"uris":["http://zotero.org/users/8741181/items/5VGBD7L6"],"itemData":{"id":11546,"type":"article-journal","abstract":"Using longitudinal data from the British National Child Development Study, this paper examines gender differences in the determinants of work-related training. The analysis covers a crucial decade in the working lives of this 1958 birth cohort of young men and women – the years spanning the ages of 23 to 33. Hurdle negative binomial models are used to estimate the number of work-related training events lasting at least three days. This approach takes into account the fact that more than half the men and two thirds of the women in the sample experienced no work-related training lasting three or more days over the period 1981 to 1991. Our analysis suggests that reliance on work-related training to improve the skills of the work force will result in an increase in the skills of the already educated, but will not improve the skills of individuals entering the labor market with relatively low levels of education.","container-title":"Journal of Population Economics","DOI":"10.1007/s001480050038","ISSN":"0933-1433, 1432-1475","issue":"2","journalAbbreviation":"Journal of Population Economics","language":"en","page":"197-217","source":"DOI.org (Crossref)","title":"Who gets over the training hurdle? A study of the training experiences of young men and women in Britain","title-short":"Who gets over the training hurdle?","volume":"10","author":[{"family":"Arulampalam","given":"Wiji"},{"family":"Booth","given":"Alison L."}],"issued":{"date-parts":[["1997",6,16]]}}}],"schema":"https://github.com/citation-style-language/schema/raw/master/csl-citation.json"} </w:instrText>
      </w:r>
      <w:r w:rsidRPr="009106F1">
        <w:rPr>
          <w:rFonts w:cstheme="minorHAnsi"/>
          <w:sz w:val="24"/>
          <w:szCs w:val="24"/>
        </w:rPr>
        <w:fldChar w:fldCharType="separate"/>
      </w:r>
      <w:r w:rsidRPr="009106F1">
        <w:rPr>
          <w:rFonts w:cstheme="minorHAnsi"/>
          <w:noProof/>
          <w:sz w:val="24"/>
          <w:szCs w:val="24"/>
        </w:rPr>
        <w:t>(Arulampalam and Booth, 1997)</w:t>
      </w:r>
      <w:r w:rsidRPr="009106F1">
        <w:rPr>
          <w:rFonts w:cstheme="minorHAnsi"/>
          <w:sz w:val="24"/>
          <w:szCs w:val="24"/>
        </w:rPr>
        <w:fldChar w:fldCharType="end"/>
      </w:r>
      <w:r w:rsidRPr="009106F1">
        <w:rPr>
          <w:rFonts w:cstheme="minorHAnsi"/>
          <w:sz w:val="24"/>
          <w:szCs w:val="24"/>
        </w:rPr>
        <w:t xml:space="preserve"> suggests the opposite is in fact the case. Work-related training seems to give a boost to the already well-educated and leave those less-educated behind. In a later study, </w:t>
      </w:r>
      <w:r w:rsidRPr="009106F1">
        <w:rPr>
          <w:rFonts w:cstheme="minorHAnsi"/>
          <w:sz w:val="24"/>
          <w:szCs w:val="24"/>
        </w:rPr>
        <w:fldChar w:fldCharType="begin"/>
      </w:r>
      <w:r w:rsidRPr="009106F1">
        <w:rPr>
          <w:rFonts w:cstheme="minorHAnsi"/>
          <w:sz w:val="24"/>
          <w:szCs w:val="24"/>
        </w:rPr>
        <w:instrText xml:space="preserve"> ADDIN ZOTERO_ITEM CSL_CITATION {"citationID":"ob4Mg8HA","properties":{"formattedCitation":"(Arulampalam and Booth, 2001)","plainCitation":"(Arulampalam and Booth, 2001)","noteIndex":0},"citationItems":[{"id":11548,"uris":["http://zotero.org/users/8741181/items/MPHCK6MH"],"itemData":{"id":11548,"type":"article-journal","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schema":"https://github.com/citation-style-language/schema/raw/master/csl-citation.json"} </w:instrText>
      </w:r>
      <w:r w:rsidRPr="009106F1">
        <w:rPr>
          <w:rFonts w:cstheme="minorHAnsi"/>
          <w:sz w:val="24"/>
          <w:szCs w:val="24"/>
        </w:rPr>
        <w:fldChar w:fldCharType="separate"/>
      </w:r>
      <w:r w:rsidRPr="009106F1">
        <w:rPr>
          <w:rFonts w:cstheme="minorHAnsi"/>
          <w:noProof/>
          <w:sz w:val="24"/>
          <w:szCs w:val="24"/>
        </w:rPr>
        <w:t>(Arulampalam and Booth, 2001)</w:t>
      </w:r>
      <w:r w:rsidRPr="009106F1">
        <w:rPr>
          <w:rFonts w:cstheme="minorHAnsi"/>
          <w:sz w:val="24"/>
          <w:szCs w:val="24"/>
        </w:rPr>
        <w:fldChar w:fldCharType="end"/>
      </w:r>
      <w:r w:rsidRPr="009106F1">
        <w:rPr>
          <w:rFonts w:cstheme="minorHAnsi"/>
          <w:sz w:val="24"/>
          <w:szCs w:val="24"/>
        </w:rPr>
        <w:t xml:space="preserve"> re-affirm their findings by stating that while work-related training does improve wages, it positively affects the wages of the well-educated more so than the less-educated in the labour market. The fact that those that happen to be well-educated related to those that come from advantaged social class positions </w:t>
      </w:r>
      <w:r w:rsidRPr="009106F1">
        <w:rPr>
          <w:rFonts w:cstheme="minorHAnsi"/>
          <w:sz w:val="24"/>
          <w:szCs w:val="24"/>
        </w:rPr>
        <w:fldChar w:fldCharType="begin"/>
      </w:r>
      <w:r w:rsidRPr="009106F1">
        <w:rPr>
          <w:rFonts w:cstheme="minorHAnsi"/>
          <w:sz w:val="24"/>
          <w:szCs w:val="24"/>
        </w:rPr>
        <w:instrText xml:space="preserve"> ADDIN ZOTERO_ITEM CSL_CITATION {"citationID":"tZZCcyMV","properties":{"formattedCitation":"(Machin and Vignoles, 2005)","plainCitation":"(Machin and Vignoles, 2005)","noteIndex":0},"citationItems":[{"id":11766,"uris":["http://zotero.org/users/8741181/items/F7FD83ZQ"],"itemData":{"id":11766,"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Machin and Vignoles, 2005)</w:t>
      </w:r>
      <w:r w:rsidRPr="009106F1">
        <w:rPr>
          <w:rFonts w:cstheme="minorHAnsi"/>
          <w:sz w:val="24"/>
          <w:szCs w:val="24"/>
        </w:rPr>
        <w:fldChar w:fldCharType="end"/>
      </w:r>
      <w:r w:rsidRPr="009106F1">
        <w:rPr>
          <w:rFonts w:cstheme="minorHAnsi"/>
          <w:sz w:val="24"/>
          <w:szCs w:val="24"/>
        </w:rPr>
        <w:t xml:space="preserve"> demonstrates that advantage breeds advantage. Of those from less affluent backgrounds that choose to engage in work-related training, they will not see equal levels of growth associated with their affluent peers </w:t>
      </w:r>
      <w:r w:rsidRPr="009106F1">
        <w:rPr>
          <w:rFonts w:cstheme="minorHAnsi"/>
          <w:sz w:val="24"/>
          <w:szCs w:val="24"/>
        </w:rPr>
        <w:fldChar w:fldCharType="begin"/>
      </w:r>
      <w:r w:rsidRPr="009106F1">
        <w:rPr>
          <w:rFonts w:cstheme="minorHAnsi"/>
          <w:sz w:val="24"/>
          <w:szCs w:val="24"/>
        </w:rPr>
        <w:instrText xml:space="preserve"> ADDIN ZOTERO_ITEM CSL_CITATION {"citationID":"KAT7t2sw","properties":{"formattedCitation":"(Arulampalam and Booth, 2001)","plainCitation":"(Arulampalam and Booth, 2001)","noteIndex":0},"citationItems":[{"id":11548,"uris":["http://zotero.org/users/8741181/items/MPHCK6MH"],"itemData":{"id":11548,"type":"article-journal","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schema":"https://github.com/citation-style-language/schema/raw/master/csl-citation.json"} </w:instrText>
      </w:r>
      <w:r w:rsidRPr="009106F1">
        <w:rPr>
          <w:rFonts w:cstheme="minorHAnsi"/>
          <w:sz w:val="24"/>
          <w:szCs w:val="24"/>
        </w:rPr>
        <w:fldChar w:fldCharType="separate"/>
      </w:r>
      <w:r w:rsidRPr="009106F1">
        <w:rPr>
          <w:rFonts w:cstheme="minorHAnsi"/>
          <w:noProof/>
          <w:sz w:val="24"/>
          <w:szCs w:val="24"/>
        </w:rPr>
        <w:t>(Arulampalam and Booth, 2001)</w:t>
      </w:r>
      <w:r w:rsidRPr="009106F1">
        <w:rPr>
          <w:rFonts w:cstheme="minorHAnsi"/>
          <w:sz w:val="24"/>
          <w:szCs w:val="24"/>
        </w:rPr>
        <w:fldChar w:fldCharType="end"/>
      </w:r>
      <w:r w:rsidRPr="009106F1">
        <w:rPr>
          <w:rFonts w:cstheme="minorHAnsi"/>
          <w:sz w:val="24"/>
          <w:szCs w:val="24"/>
        </w:rPr>
        <w:t xml:space="preserve">.  </w:t>
      </w:r>
    </w:p>
    <w:p w14:paraId="38BC72B9" w14:textId="77777777" w:rsidR="00B947F6" w:rsidRPr="009106F1" w:rsidRDefault="00B947F6" w:rsidP="00B947F6">
      <w:pPr>
        <w:rPr>
          <w:rFonts w:cstheme="minorHAnsi"/>
          <w:sz w:val="24"/>
          <w:szCs w:val="24"/>
        </w:rPr>
      </w:pPr>
      <w:r w:rsidRPr="009106F1">
        <w:rPr>
          <w:rFonts w:cstheme="minorHAnsi"/>
          <w:sz w:val="24"/>
          <w:szCs w:val="24"/>
        </w:rPr>
        <w:t xml:space="preserve">The returns of higher education degrees – in other words, the income gained from educational attainment - appear to be substantial within the NCDS cohort. These returns whilst generally lower than undergraduate degrees also exist for higher degrees and non-degree higher education courses </w:t>
      </w:r>
      <w:r w:rsidRPr="009106F1">
        <w:rPr>
          <w:rFonts w:cstheme="minorHAnsi"/>
          <w:sz w:val="24"/>
          <w:szCs w:val="24"/>
        </w:rPr>
        <w:fldChar w:fldCharType="begin"/>
      </w:r>
      <w:r w:rsidRPr="009106F1">
        <w:rPr>
          <w:rFonts w:cstheme="minorHAnsi"/>
          <w:sz w:val="24"/>
          <w:szCs w:val="24"/>
        </w:rPr>
        <w:instrText xml:space="preserve"> ADDIN ZOTERO_ITEM CSL_CITATION {"citationID":"ec3pw3Il","properties":{"formattedCitation":"(Blundell {\\i{}et al.}, 2000; Blundell, Dearden and Sianesi, 2001)","plainCitation":"(Blundell et al., 2000; Blundell, Dearden and Sianesi, 2001)","noteIndex":0},"citationItems":[{"id":11514,"uris":["http://zotero.org/users/8741181/items/3PUMBCXW"],"itemData":{"id":11514,"type":"article-journal","container-title":"The Economic Journal","DOI":"10.1111/1468-0297.00508","ISSN":"0013-0133, 1468-0297","issue":"461","language":"en","page":"F82-F99","source":"DOI.org (Crossref)","title":"The Returns to Higher Education in Britain: Evidence From a British Cohort","title-short":"The Returns to Higher Education in Britain","volume":"110","author":[{"family":"Blundell","given":"Richard"},{"family":"Dearden","given":"Lorraine"},{"family":"Goodman","given":"Alissa"},{"family":"Reed","given":"Howard"}],"issued":{"date-parts":[["2000",2,1]]}}},{"id":11516,"uris":["http://zotero.org/users/8741181/items/8T2S47G9"],"itemData":{"id":11516,"type":"article-journal","abstract":"This paper reviews appropriate non-experimental methods and microeconometric models for recovering the returns to education using individual data. Three estimators are considered: matching methods, instrumental variable methods and control function methods. The properties of these methods are investigated for models with multiple treatments and heterogeneous returns. Data from the British 1958 NCDS birth cohort is used to estimate returns to schooling and to illustrate the sensitivity of diﬀerent estimators to model speciﬁcation and data availability.","container-title":"Centre for the Economics of Education","language":"en","source":"Zotero","title":"Estimating the Returns to Education: Models, Methods and Results","author":[{"family":"Blundell","given":"Richard"},{"family":"Dearden","given":"Lorraine"},{"family":"Sianesi","given":"Barbara"}],"issued":{"date-parts":[["200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 xml:space="preserve">(Blundell </w:t>
      </w:r>
      <w:r w:rsidRPr="009106F1">
        <w:rPr>
          <w:rFonts w:cstheme="minorHAnsi"/>
          <w:i/>
          <w:iCs/>
          <w:sz w:val="24"/>
          <w:szCs w:val="24"/>
        </w:rPr>
        <w:t>et al.</w:t>
      </w:r>
      <w:r w:rsidRPr="009106F1">
        <w:rPr>
          <w:rFonts w:cstheme="minorHAnsi"/>
          <w:sz w:val="24"/>
          <w:szCs w:val="24"/>
        </w:rPr>
        <w:t>, 2000; Blundell, Dearden and Sianesi, 2001)</w:t>
      </w:r>
      <w:r w:rsidRPr="009106F1">
        <w:rPr>
          <w:rFonts w:cstheme="minorHAnsi"/>
          <w:sz w:val="24"/>
          <w:szCs w:val="24"/>
        </w:rPr>
        <w:fldChar w:fldCharType="end"/>
      </w:r>
      <w:r w:rsidRPr="009106F1">
        <w:rPr>
          <w:rFonts w:cstheme="minorHAnsi"/>
          <w:sz w:val="24"/>
          <w:szCs w:val="24"/>
        </w:rPr>
        <w:t xml:space="preserve">. Another study found that each successive qualification level at the National Vocational Qualification classification corresponds to a 5 per cent rise in income </w:t>
      </w:r>
      <w:r w:rsidRPr="009106F1">
        <w:rPr>
          <w:rFonts w:cstheme="minorHAnsi"/>
          <w:sz w:val="24"/>
          <w:szCs w:val="24"/>
        </w:rPr>
        <w:fldChar w:fldCharType="begin"/>
      </w:r>
      <w:r w:rsidRPr="009106F1">
        <w:rPr>
          <w:rFonts w:cstheme="minorHAnsi"/>
          <w:sz w:val="24"/>
          <w:szCs w:val="24"/>
        </w:rPr>
        <w:instrText xml:space="preserve"> ADDIN ZOTERO_ITEM CSL_CITATION {"citationID":"92HgMQTO","properties":{"formattedCitation":"(Conlon, 2001)","plainCitation":"(Conlon, 2001)","noteIndex":0},"citationItems":[{"id":11486,"uris":["http://zotero.org/users/8741181/items/DJZFBCNJ"],"itemData":{"id":11486,"type":"book","event-place":"London","ISBN":"978-0-7530-1474-5","language":"en","note":"OCLC: 1166599923","publisher":"Centre for the Economics of Education","publisher-place":"London","source":"Open WorldCat","title":"The differential in earnings premia between academically and vocationally trained males in the United Kingdom","author":[{"family":"Conlon","given":"Gavan"}],"issued":{"date-parts":[["200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Conlon, 2001)</w:t>
      </w:r>
      <w:r w:rsidRPr="009106F1">
        <w:rPr>
          <w:rFonts w:cstheme="minorHAnsi"/>
          <w:sz w:val="24"/>
          <w:szCs w:val="24"/>
        </w:rPr>
        <w:fldChar w:fldCharType="end"/>
      </w:r>
      <w:r w:rsidRPr="009106F1">
        <w:rPr>
          <w:rFonts w:cstheme="minorHAnsi"/>
          <w:sz w:val="24"/>
          <w:szCs w:val="24"/>
        </w:rPr>
        <w:t xml:space="preserve">.  </w:t>
      </w:r>
    </w:p>
    <w:p w14:paraId="3089FB06" w14:textId="77777777" w:rsidR="00B947F6" w:rsidRPr="009106F1" w:rsidRDefault="00B947F6" w:rsidP="00B947F6">
      <w:pPr>
        <w:rPr>
          <w:rFonts w:cstheme="minorHAnsi"/>
          <w:sz w:val="24"/>
          <w:szCs w:val="24"/>
        </w:rPr>
      </w:pPr>
      <w:r w:rsidRPr="009106F1">
        <w:rPr>
          <w:rFonts w:cstheme="minorHAnsi"/>
          <w:sz w:val="24"/>
          <w:szCs w:val="24"/>
        </w:rPr>
        <w:t xml:space="preserve">Evidence suggests that those individuals with advantaged family background see occupational earnings increase by at least 7 per cent </w:t>
      </w:r>
      <w:r w:rsidRPr="009106F1">
        <w:rPr>
          <w:rFonts w:cstheme="minorHAnsi"/>
          <w:sz w:val="24"/>
          <w:szCs w:val="24"/>
        </w:rPr>
        <w:fldChar w:fldCharType="begin"/>
      </w:r>
      <w:r w:rsidRPr="009106F1">
        <w:rPr>
          <w:rFonts w:cstheme="minorHAnsi"/>
          <w:sz w:val="24"/>
          <w:szCs w:val="24"/>
        </w:rPr>
        <w:instrText xml:space="preserve"> ADDIN ZOTERO_ITEM CSL_CITATION {"citationID":"u5NmCjxl","properties":{"formattedCitation":"(Connolly, Micklewright and Nickell, 1992)","plainCitation":"(Connolly, Micklewright and Nickell, 1992)","noteIndex":0},"citationItems":[{"id":11489,"uris":["http://zotero.org/users/8741181/items/9IHYV62W"],"itemData":{"id":11489,"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Connolly, Micklewright and Nickell, 1992)</w:t>
      </w:r>
      <w:r w:rsidRPr="009106F1">
        <w:rPr>
          <w:rFonts w:cstheme="minorHAnsi"/>
          <w:sz w:val="24"/>
          <w:szCs w:val="24"/>
        </w:rPr>
        <w:fldChar w:fldCharType="end"/>
      </w:r>
      <w:r w:rsidRPr="009106F1">
        <w:rPr>
          <w:rFonts w:cstheme="minorHAnsi"/>
          <w:sz w:val="24"/>
          <w:szCs w:val="24"/>
        </w:rPr>
        <w:t xml:space="preserve">. Conversely, three or more months of unemployment is associated with a fall in occupational earnings by around 7 per cent (ibid). Unemployment at the youth stage provides a higher likelihood of unemployment at the adult stage of the life course </w:t>
      </w:r>
      <w:r w:rsidRPr="009106F1">
        <w:rPr>
          <w:rFonts w:cstheme="minorHAnsi"/>
          <w:sz w:val="24"/>
          <w:szCs w:val="24"/>
        </w:rPr>
        <w:fldChar w:fldCharType="begin"/>
      </w:r>
      <w:r w:rsidRPr="009106F1">
        <w:rPr>
          <w:rFonts w:cstheme="minorHAnsi"/>
          <w:sz w:val="24"/>
          <w:szCs w:val="24"/>
        </w:rPr>
        <w:instrText xml:space="preserve"> ADDIN ZOTERO_ITEM CSL_CITATION {"citationID":"y7pgjQAT","properties":{"formattedCitation":"(Gregg, 2001)","plainCitation":"(Gregg, 2001)","noteIndex":0},"citationItems":[{"id":6469,"uris":["http://zotero.org/users/8741181/items/PIUC686K"],"itemData":{"id":6469,"type":"article-journal","container-title":"The Economic Journal","DOI":"10.1111/1468-0297.00666","ISSN":"0013-0133, 1468-0297","issue":"475","language":"en","page":"F626-F653","source":"DOI.org (Crossref)","title":"The Impact of Youth Unemployment on Adult Unemployment in the NCDS","volume":"111","author":[{"family":"Gregg","given":"Paul"}],"issued":{"date-parts":[["2001",11,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Gregg, 2001)</w:t>
      </w:r>
      <w:r w:rsidRPr="009106F1">
        <w:rPr>
          <w:rFonts w:cstheme="minorHAnsi"/>
          <w:sz w:val="24"/>
          <w:szCs w:val="24"/>
        </w:rPr>
        <w:fldChar w:fldCharType="end"/>
      </w:r>
      <w:r w:rsidRPr="009106F1">
        <w:rPr>
          <w:rFonts w:cstheme="minorHAnsi"/>
          <w:sz w:val="24"/>
          <w:szCs w:val="24"/>
        </w:rPr>
        <w:t xml:space="preserve">.  </w:t>
      </w:r>
    </w:p>
    <w:p w14:paraId="386FEA86" w14:textId="77777777" w:rsidR="00B947F6" w:rsidRPr="009106F1" w:rsidRDefault="00B947F6" w:rsidP="00B947F6">
      <w:pPr>
        <w:pStyle w:val="Heading3"/>
        <w:rPr>
          <w:rFonts w:asciiTheme="minorHAnsi" w:hAnsiTheme="minorHAnsi" w:cstheme="minorHAnsi"/>
          <w:b/>
          <w:bCs/>
          <w:color w:val="auto"/>
        </w:rPr>
      </w:pPr>
      <w:bookmarkStart w:id="14" w:name="_Toc134473138"/>
      <w:bookmarkStart w:id="15" w:name="_Toc137904653"/>
      <w:r w:rsidRPr="009106F1">
        <w:rPr>
          <w:rFonts w:asciiTheme="minorHAnsi" w:hAnsiTheme="minorHAnsi" w:cstheme="minorHAnsi"/>
          <w:b/>
          <w:bCs/>
          <w:color w:val="auto"/>
        </w:rPr>
        <w:t>The role of social theory</w:t>
      </w:r>
      <w:bookmarkEnd w:id="14"/>
      <w:bookmarkEnd w:id="15"/>
    </w:p>
    <w:p w14:paraId="3884EC40" w14:textId="77777777" w:rsidR="00B947F6" w:rsidRPr="009106F1" w:rsidRDefault="00B947F6" w:rsidP="00B947F6">
      <w:pPr>
        <w:rPr>
          <w:rFonts w:cstheme="minorHAnsi"/>
          <w:sz w:val="24"/>
          <w:szCs w:val="24"/>
        </w:rPr>
      </w:pPr>
      <w:r w:rsidRPr="009106F1">
        <w:rPr>
          <w:rFonts w:cstheme="minorHAnsi"/>
          <w:sz w:val="24"/>
          <w:szCs w:val="24"/>
        </w:rPr>
        <w:t>Over the course of this literature review two key themes have been expressed: the importance of looking at the life course to assess youth transitions and the role of structures in influencing choice and opportunity. These two themes will be better expounded upon within the literature of social theory to ground future analysis within a sociological tradition.</w:t>
      </w:r>
    </w:p>
    <w:p w14:paraId="5E68175C" w14:textId="77777777" w:rsidR="00B947F6" w:rsidRPr="009106F1" w:rsidRDefault="00B947F6" w:rsidP="00B947F6">
      <w:pPr>
        <w:rPr>
          <w:rFonts w:cstheme="minorHAnsi"/>
          <w:sz w:val="24"/>
          <w:szCs w:val="24"/>
        </w:rPr>
      </w:pPr>
      <w:r w:rsidRPr="009106F1">
        <w:rPr>
          <w:rFonts w:cstheme="minorHAnsi"/>
          <w:sz w:val="24"/>
          <w:szCs w:val="24"/>
        </w:rPr>
        <w:t xml:space="preserve">The life course is a term that seeks to do away with static ‘snapshot’ notions of sociology. Instead views the individual in a constant web of changing temporal context that is influencing the agent. The life course approach is best suited for an analysis of youth </w:t>
      </w:r>
      <w:r w:rsidRPr="009106F1">
        <w:rPr>
          <w:rFonts w:cstheme="minorHAnsi"/>
          <w:sz w:val="24"/>
          <w:szCs w:val="24"/>
        </w:rPr>
        <w:lastRenderedPageBreak/>
        <w:t xml:space="preserve">transitions using longitudinal data. It incorporates the changing processes and influences that ultimately impact an individual’s choices and opportunities when engaging in transitions during the youth stage. </w:t>
      </w:r>
    </w:p>
    <w:p w14:paraId="5A550288" w14:textId="77777777" w:rsidR="00B947F6" w:rsidRPr="009106F1" w:rsidRDefault="00B947F6" w:rsidP="00B947F6">
      <w:pPr>
        <w:rPr>
          <w:rFonts w:cstheme="minorHAnsi"/>
          <w:sz w:val="24"/>
          <w:szCs w:val="24"/>
        </w:rPr>
      </w:pPr>
      <w:r w:rsidRPr="009106F1">
        <w:rPr>
          <w:rFonts w:cstheme="minorHAnsi"/>
          <w:sz w:val="24"/>
          <w:szCs w:val="24"/>
        </w:rPr>
        <w:t xml:space="preserve">The life course approach has established itself as a substantively significant research paradigm within the last few decades </w:t>
      </w:r>
      <w:r w:rsidRPr="009106F1">
        <w:rPr>
          <w:rFonts w:cstheme="minorHAnsi"/>
          <w:sz w:val="24"/>
          <w:szCs w:val="24"/>
        </w:rPr>
        <w:fldChar w:fldCharType="begin"/>
      </w:r>
      <w:r w:rsidRPr="009106F1">
        <w:rPr>
          <w:rFonts w:cstheme="minorHAnsi"/>
          <w:sz w:val="24"/>
          <w:szCs w:val="24"/>
        </w:rPr>
        <w:instrText xml:space="preserve"> ADDIN ZOTERO_ITEM CSL_CITATION {"citationID":"FcnW5y6p","properties":{"formattedCitation":"(Elder, 1994)","plainCitation":"(Elder, 1994)","dontUpdate":true,"noteIndex":0},"citationItems":[{"id":1837,"uris":["http://zotero.org/users/8741181/items/GFM2G5HQ"],"itemData":{"id":1837,"type":"article-journal","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Elder, 1994: 4)</w:t>
      </w:r>
      <w:r w:rsidRPr="009106F1">
        <w:rPr>
          <w:rFonts w:cstheme="minorHAnsi"/>
          <w:sz w:val="24"/>
          <w:szCs w:val="24"/>
        </w:rPr>
        <w:fldChar w:fldCharType="end"/>
      </w:r>
      <w:r w:rsidRPr="009106F1">
        <w:rPr>
          <w:rFonts w:cstheme="minorHAnsi"/>
          <w:sz w:val="24"/>
          <w:szCs w:val="24"/>
        </w:rPr>
        <w:t xml:space="preserve">. The term ‘life course’ is a concrete multilevel phenomenon that is defined via the social trajectories of individuals through structured pathways of given institutions that form the developmental experience of a given individual </w:t>
      </w:r>
      <w:r w:rsidRPr="009106F1">
        <w:rPr>
          <w:rFonts w:cstheme="minorHAnsi"/>
          <w:sz w:val="24"/>
          <w:szCs w:val="24"/>
        </w:rPr>
        <w:fldChar w:fldCharType="begin"/>
      </w:r>
      <w:r w:rsidRPr="009106F1">
        <w:rPr>
          <w:rFonts w:cstheme="minorHAnsi"/>
          <w:sz w:val="24"/>
          <w:szCs w:val="24"/>
        </w:rPr>
        <w:instrText xml:space="preserve"> ADDIN ZOTERO_ITEM CSL_CITATION {"citationID":"9sX3kUfx","properties":{"formattedCitation":"(Elder, 1994)","plainCitation":"(Elder, 1994)","dontUpdate":true,"noteIndex":0},"citationItems":[{"id":1837,"uris":["http://zotero.org/users/8741181/items/GFM2G5HQ"],"itemData":{"id":1837,"type":"article-journal","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Elder, 1994: 5)</w:t>
      </w:r>
      <w:r w:rsidRPr="009106F1">
        <w:rPr>
          <w:rFonts w:cstheme="minorHAnsi"/>
          <w:sz w:val="24"/>
          <w:szCs w:val="24"/>
        </w:rPr>
        <w:fldChar w:fldCharType="end"/>
      </w:r>
      <w:r w:rsidRPr="009106F1">
        <w:rPr>
          <w:rFonts w:cstheme="minorHAnsi"/>
          <w:sz w:val="24"/>
          <w:szCs w:val="24"/>
        </w:rPr>
        <w:t xml:space="preserve">. These ‘structured pathways’ are interwoven with what Elder argued were ‘age-graded trajectories’ (ibid). These trajectories took the form of work, family, and housing transitions. Such transitions are always historically and temporally located, giving them specific form, and meaning (ibid). The structured pathways that are interwoven within the life course support an analysis that focuses upon inequalities in relation to race, class, gender, and other structural aspects of social life </w:t>
      </w:r>
      <w:r w:rsidRPr="009106F1">
        <w:rPr>
          <w:rFonts w:cstheme="minorHAnsi"/>
          <w:sz w:val="24"/>
          <w:szCs w:val="24"/>
        </w:rPr>
        <w:fldChar w:fldCharType="begin"/>
      </w:r>
      <w:r w:rsidRPr="009106F1">
        <w:rPr>
          <w:rFonts w:cstheme="minorHAnsi"/>
          <w:sz w:val="24"/>
          <w:szCs w:val="24"/>
        </w:rPr>
        <w:instrText xml:space="preserve"> ADDIN ZOTERO_ITEM CSL_CITATION {"citationID":"X0NtRemN","properties":{"formattedCitation":"(Bernardi, Huinink and Settersten, 2019)","plainCitation":"(Bernardi, Huinink and Settersten, 2019)","dontUpdate":true,"noteIndex":0},"citationItems":[{"id":1342,"uris":["http://zotero.org/users/8741181/items/8E48JGVD"],"itemData":{"id":1342,"type":"article-journal","abstract":"This paper proposes a conceptualization of the life course as a set of behavioral processes characterized by interdependencies that cross time, life domains, and levels of analysis. We first discuss the need for a systematized approach to life course theory that integrates parallel and partially redundant concepts developed in a variety of disciplines. We then introduce the ‘life course cube,’ which graphically defines and illustrates timedomain-level interdependencies and their multiple interactions that are central to understanding life courses. Finally, in an appendix, we offer a formal account of these interactions in a language that can be readily adopted across disciplines. Our aim is to provide a consistent and parsimonious foundation to further develop life course theories and methods and integrate life course scholarship across disciplines.","container-title":"Advances in Life Course Research","DOI":"10.1016/j.alcr.2018.11.004","ISSN":"10402608","journalAbbreviation":"Advances in Life Course Research","language":"en","page":"100258","source":"DOI.org (Crossref)","title":"The life course cube: A tool for studying lives","title-short":"The life course cube","volume":"41","author":[{"family":"Bernardi","given":"Laura"},{"family":"Huinink","given":"Johannes"},{"family":"Settersten","given":"Richard A."}],"issued":{"date-parts":[["2019",9]]}}}],"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Bernardi et al, 2019: 1)</w:t>
      </w:r>
      <w:r w:rsidRPr="009106F1">
        <w:rPr>
          <w:rFonts w:cstheme="minorHAnsi"/>
          <w:sz w:val="24"/>
          <w:szCs w:val="24"/>
        </w:rPr>
        <w:fldChar w:fldCharType="end"/>
      </w:r>
      <w:r w:rsidRPr="009106F1">
        <w:rPr>
          <w:rFonts w:cstheme="minorHAnsi"/>
          <w:sz w:val="24"/>
          <w:szCs w:val="24"/>
        </w:rPr>
        <w:t xml:space="preserve">. The life course approach is implicitly linked with a study of youth transitions. Youth transitions by their very nature detail pathways of trajectories that individuals choose at certain points in their life that are ultimately influenced and dependent upon structural inequalities. </w:t>
      </w:r>
    </w:p>
    <w:p w14:paraId="0A4EFAA5" w14:textId="77777777" w:rsidR="00B947F6" w:rsidRPr="009106F1" w:rsidRDefault="00B947F6" w:rsidP="00B947F6">
      <w:pPr>
        <w:rPr>
          <w:rFonts w:cstheme="minorHAnsi"/>
          <w:sz w:val="24"/>
          <w:szCs w:val="24"/>
        </w:rPr>
      </w:pPr>
      <w:r w:rsidRPr="009106F1">
        <w:rPr>
          <w:rFonts w:cstheme="minorHAnsi"/>
          <w:sz w:val="24"/>
          <w:szCs w:val="24"/>
        </w:rPr>
        <w:t>The definition that Elder gives of the principle of agency: ‘’</w:t>
      </w:r>
      <w:r w:rsidRPr="009106F1">
        <w:rPr>
          <w:rStyle w:val="highlight"/>
          <w:rFonts w:cstheme="minorHAnsi"/>
          <w:sz w:val="24"/>
          <w:szCs w:val="24"/>
        </w:rPr>
        <w:t xml:space="preserve">individuals construct their own life course through the choices and actions they take within the opportunities and constraints of history and social circumstances’’ </w:t>
      </w:r>
      <w:r w:rsidRPr="009106F1">
        <w:rPr>
          <w:rStyle w:val="highlight"/>
          <w:rFonts w:cstheme="minorHAnsi"/>
          <w:sz w:val="24"/>
          <w:szCs w:val="24"/>
        </w:rPr>
        <w:fldChar w:fldCharType="begin"/>
      </w:r>
      <w:r w:rsidRPr="009106F1">
        <w:rPr>
          <w:rStyle w:val="highlight"/>
          <w:rFonts w:cstheme="minorHAnsi"/>
          <w:sz w:val="24"/>
          <w:szCs w:val="24"/>
        </w:rPr>
        <w:instrText xml:space="preserve"> ADDIN ZOTERO_ITEM CSL_CITATION {"citationID":"gGH2kfWt","properties":{"formattedCitation":"(Elder, Johnson and Crosnoe, 2003)","plainCitation":"(Elder, Johnson and Crosnoe, 2003)","dontUpdate":true,"noteIndex":0},"citationItems":[{"id":4918,"uris":["http://zotero.org/users/8741181/items/926NM29L"],"itemData":{"id":4918,"type":"chapter","container-title":"Handbook of the Lifecourse","publisher":"Springer","title":"The emergence and development of life course theory","author":[{"family":"Elder","given":"GH"},{"family":"Johnson","given":"MK"},{"family":"Crosnoe","given":"R"}],"issued":{"date-parts":[["2003"]]}}}],"schema":"https://github.com/citation-style-language/schema/raw/master/csl-citation.json"} </w:instrText>
      </w:r>
      <w:r w:rsidRPr="009106F1">
        <w:rPr>
          <w:rStyle w:val="highlight"/>
          <w:rFonts w:cstheme="minorHAnsi"/>
          <w:sz w:val="24"/>
          <w:szCs w:val="24"/>
        </w:rPr>
        <w:fldChar w:fldCharType="separate"/>
      </w:r>
      <w:r w:rsidRPr="009106F1">
        <w:rPr>
          <w:rFonts w:cstheme="minorHAnsi"/>
          <w:sz w:val="24"/>
          <w:szCs w:val="24"/>
        </w:rPr>
        <w:t>(Elder, 2003)</w:t>
      </w:r>
      <w:r w:rsidRPr="009106F1">
        <w:rPr>
          <w:rStyle w:val="highlight"/>
          <w:rFonts w:cstheme="minorHAnsi"/>
          <w:sz w:val="24"/>
          <w:szCs w:val="24"/>
        </w:rPr>
        <w:fldChar w:fldCharType="end"/>
      </w:r>
      <w:r w:rsidRPr="009106F1">
        <w:rPr>
          <w:rStyle w:val="highlight"/>
          <w:rFonts w:cstheme="minorHAnsi"/>
          <w:sz w:val="24"/>
          <w:szCs w:val="24"/>
        </w:rPr>
        <w:t xml:space="preserve"> also known as ‘’bounded agency’’ </w:t>
      </w:r>
      <w:r w:rsidRPr="009106F1">
        <w:rPr>
          <w:rStyle w:val="highlight"/>
          <w:rFonts w:cstheme="minorHAnsi"/>
          <w:sz w:val="24"/>
          <w:szCs w:val="24"/>
        </w:rPr>
        <w:fldChar w:fldCharType="begin"/>
      </w:r>
      <w:r w:rsidRPr="009106F1">
        <w:rPr>
          <w:rStyle w:val="highlight"/>
          <w:rFonts w:cstheme="minorHAnsi"/>
          <w:sz w:val="24"/>
          <w:szCs w:val="24"/>
        </w:rPr>
        <w:instrText xml:space="preserve"> ADDIN ZOTERO_ITEM CSL_CITATION {"citationID":"otLHjOQq","properties":{"formattedCitation":"(Evans, 2007)","plainCitation":"(Evans, 2007)","noteIndex":0},"citationItems":[{"id":4917,"uris":["http://zotero.org/users/8741181/items/V2HXHCYP"],"itemData":{"id":4917,"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 This research contributes to the reconceptualisation of agency as a process in which past habits and routines are contextualised and future possibilities envisaged with in the contingencies of the present moment. The paper concludes by explaining the concept of „bounded agency‟ as an alternative to „structured individualisation‟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schema":"https://github.com/citation-style-language/schema/raw/master/csl-citation.json"} </w:instrText>
      </w:r>
      <w:r w:rsidRPr="009106F1">
        <w:rPr>
          <w:rStyle w:val="highlight"/>
          <w:rFonts w:cstheme="minorHAnsi"/>
          <w:sz w:val="24"/>
          <w:szCs w:val="24"/>
        </w:rPr>
        <w:fldChar w:fldCharType="separate"/>
      </w:r>
      <w:r w:rsidRPr="009106F1">
        <w:rPr>
          <w:rFonts w:cstheme="minorHAnsi"/>
          <w:sz w:val="24"/>
          <w:szCs w:val="24"/>
        </w:rPr>
        <w:t>(Evans, 2007)</w:t>
      </w:r>
      <w:r w:rsidRPr="009106F1">
        <w:rPr>
          <w:rStyle w:val="highlight"/>
          <w:rFonts w:cstheme="minorHAnsi"/>
          <w:sz w:val="24"/>
          <w:szCs w:val="24"/>
        </w:rPr>
        <w:fldChar w:fldCharType="end"/>
      </w:r>
      <w:r w:rsidRPr="009106F1">
        <w:rPr>
          <w:rStyle w:val="highlight"/>
          <w:rFonts w:cstheme="minorHAnsi"/>
          <w:sz w:val="24"/>
          <w:szCs w:val="24"/>
        </w:rPr>
        <w:t xml:space="preserve">. Bounded agency is a concept that argues that agency of the individual is situational, and bounded to the circumstances of place and time </w:t>
      </w:r>
      <w:r w:rsidRPr="009106F1">
        <w:rPr>
          <w:rStyle w:val="highlight"/>
          <w:rFonts w:cstheme="minorHAnsi"/>
          <w:sz w:val="24"/>
          <w:szCs w:val="24"/>
        </w:rPr>
        <w:fldChar w:fldCharType="begin"/>
      </w:r>
      <w:r w:rsidRPr="009106F1">
        <w:rPr>
          <w:rStyle w:val="highlight"/>
          <w:rFonts w:cstheme="minorHAnsi"/>
          <w:sz w:val="24"/>
          <w:szCs w:val="24"/>
        </w:rPr>
        <w:instrText xml:space="preserve"> ADDIN ZOTERO_ITEM CSL_CITATION {"citationID":"bS8uQcQl","properties":{"formattedCitation":"(Bernardi, Huinink and Settersten, 2019)","plainCitation":"(Bernardi, Huinink and Settersten, 2019)","dontUpdate":true,"noteIndex":0},"citationItems":[{"id":1342,"uris":["http://zotero.org/users/8741181/items/8E48JGVD"],"itemData":{"id":1342,"type":"article-journal","abstract":"This paper proposes a conceptualization of the life course as a set of behavioral processes characterized by interdependencies that cross time, life domains, and levels of analysis. We first discuss the need for a systematized approach to life course theory that integrates parallel and partially redundant concepts developed in a variety of disciplines. We then introduce the ‘life course cube,’ which graphically defines and illustrates timedomain-level interdependencies and their multiple interactions that are central to understanding life courses. Finally, in an appendix, we offer a formal account of these interactions in a language that can be readily adopted across disciplines. Our aim is to provide a consistent and parsimonious foundation to further develop life course theories and methods and integrate life course scholarship across disciplines.","container-title":"Advances in Life Course Research","DOI":"10.1016/j.alcr.2018.11.004","ISSN":"10402608","journalAbbreviation":"Advances in Life Course Research","language":"en","page":"100258","source":"DOI.org (Crossref)","title":"The life course cube: A tool for studying lives","title-short":"The life course cube","volume":"41","author":[{"family":"Bernardi","given":"Laura"},{"family":"Huinink","given":"Johannes"},{"family":"Settersten","given":"Richard A."}],"issued":{"date-parts":[["2019",9]]}}}],"schema":"https://github.com/citation-style-language/schema/raw/master/csl-citation.json"} </w:instrText>
      </w:r>
      <w:r w:rsidRPr="009106F1">
        <w:rPr>
          <w:rStyle w:val="highlight"/>
          <w:rFonts w:cstheme="minorHAnsi"/>
          <w:sz w:val="24"/>
          <w:szCs w:val="24"/>
        </w:rPr>
        <w:fldChar w:fldCharType="separate"/>
      </w:r>
      <w:r w:rsidRPr="009106F1">
        <w:rPr>
          <w:rFonts w:cstheme="minorHAnsi"/>
          <w:sz w:val="24"/>
          <w:szCs w:val="24"/>
        </w:rPr>
        <w:t>(Bernardi et al 2019: 3)</w:t>
      </w:r>
      <w:r w:rsidRPr="009106F1">
        <w:rPr>
          <w:rStyle w:val="highlight"/>
          <w:rFonts w:cstheme="minorHAnsi"/>
          <w:sz w:val="24"/>
          <w:szCs w:val="24"/>
        </w:rPr>
        <w:fldChar w:fldCharType="end"/>
      </w:r>
      <w:r w:rsidRPr="009106F1">
        <w:rPr>
          <w:rStyle w:val="highlight"/>
          <w:rFonts w:cstheme="minorHAnsi"/>
          <w:sz w:val="24"/>
          <w:szCs w:val="24"/>
        </w:rPr>
        <w:t xml:space="preserve">. </w:t>
      </w:r>
    </w:p>
    <w:p w14:paraId="12F23A40" w14:textId="77777777" w:rsidR="00B947F6" w:rsidRPr="009106F1" w:rsidRDefault="00B947F6" w:rsidP="00B947F6">
      <w:pPr>
        <w:rPr>
          <w:rFonts w:cstheme="minorHAnsi"/>
          <w:sz w:val="24"/>
          <w:szCs w:val="24"/>
        </w:rPr>
      </w:pPr>
      <w:r w:rsidRPr="009106F1">
        <w:rPr>
          <w:rFonts w:cstheme="minorHAnsi"/>
          <w:sz w:val="24"/>
          <w:szCs w:val="24"/>
        </w:rPr>
        <w:t xml:space="preserve">By focusing upon a life course perspective, analysis can extend beyond static moments in time. This allows research to be expanded both in reference to within individual and between individual analysis. A life course approach appreciates the fact that structured pathways are temporally grounded and as such acknowledge that any youth transitions and trajectories must be understood within that embedded temporal context. The life course perspective lends itself to a study of youth transitions due to its focus upon the interdependence between life domains (ibid). This means that outcomes within one domain (say school) are interrelated with the outcomes and behaviours of other domains (say work). Finally, a life course perspective allows for insightful comparison across cohorts to study how such cohorts have responded differently to the consequences of their early transitions </w:t>
      </w:r>
      <w:r w:rsidRPr="009106F1">
        <w:rPr>
          <w:rFonts w:cstheme="minorHAnsi"/>
          <w:sz w:val="24"/>
          <w:szCs w:val="24"/>
        </w:rPr>
        <w:fldChar w:fldCharType="begin"/>
      </w:r>
      <w:r w:rsidRPr="009106F1">
        <w:rPr>
          <w:rFonts w:cstheme="minorHAnsi"/>
          <w:sz w:val="24"/>
          <w:szCs w:val="24"/>
        </w:rPr>
        <w:instrText xml:space="preserve"> ADDIN ZOTERO_ITEM CSL_CITATION {"citationID":"4ET80rh3","properties":{"formattedCitation":"(Elder, 1994)","plainCitation":"(Elder, 1994)","dontUpdate":true,"noteIndex":0},"citationItems":[{"id":1837,"uris":["http://zotero.org/users/8741181/items/GFM2G5HQ"],"itemData":{"id":1837,"type":"article-journal","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Elder, 1994: 5)</w:t>
      </w:r>
      <w:r w:rsidRPr="009106F1">
        <w:rPr>
          <w:rFonts w:cstheme="minorHAnsi"/>
          <w:sz w:val="24"/>
          <w:szCs w:val="24"/>
        </w:rPr>
        <w:fldChar w:fldCharType="end"/>
      </w:r>
      <w:r w:rsidRPr="009106F1">
        <w:rPr>
          <w:rFonts w:cstheme="minorHAnsi"/>
          <w:sz w:val="24"/>
          <w:szCs w:val="24"/>
        </w:rPr>
        <w:t>.</w:t>
      </w:r>
    </w:p>
    <w:p w14:paraId="71B16677" w14:textId="77777777" w:rsidR="00B947F6" w:rsidRPr="009106F1" w:rsidRDefault="00B947F6" w:rsidP="00B947F6">
      <w:pPr>
        <w:rPr>
          <w:rFonts w:cstheme="minorHAnsi"/>
          <w:sz w:val="24"/>
          <w:szCs w:val="24"/>
        </w:rPr>
      </w:pPr>
      <w:r w:rsidRPr="009106F1">
        <w:rPr>
          <w:rFonts w:cstheme="minorHAnsi"/>
          <w:sz w:val="24"/>
          <w:szCs w:val="24"/>
        </w:rPr>
        <w:t xml:space="preserve">The second theme of structuration argues that structural factors like social class, gender, ethnicity still play an important role in shaping the lives of individuals and are indeed determinants for the individual who is pursuing the ‘imperative of living a life of one’s own’ </w:t>
      </w:r>
      <w:r w:rsidRPr="009106F1">
        <w:rPr>
          <w:rFonts w:cstheme="minorHAnsi"/>
          <w:sz w:val="24"/>
          <w:szCs w:val="24"/>
        </w:rPr>
        <w:fldChar w:fldCharType="begin"/>
      </w:r>
      <w:r w:rsidRPr="009106F1">
        <w:rPr>
          <w:rFonts w:cstheme="minorHAnsi"/>
          <w:sz w:val="24"/>
          <w:szCs w:val="24"/>
        </w:rPr>
        <w:instrText xml:space="preserve"> ADDIN ZOTERO_ITEM CSL_CITATION {"citationID":"JxfgErp7","properties":{"formattedCitation":"(Beck, 2002)","plainCitation":"(Beck, 2002)","noteIndex":0},"citationItems":[{"id":4915,"uris":["http://zotero.org/users/8741181/items/YFZGHJNE"],"itemData":{"id":4915,"type":"book","publisher":"SAGE Publications","title":"Individualisation: Institutionalized Individualism and its Social and Political Consequences","volume":"13","author":[{"family":"Beck","given":"U"}],"issued":{"date-parts":[["200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Beck, 2002)</w:t>
      </w:r>
      <w:r w:rsidRPr="009106F1">
        <w:rPr>
          <w:rFonts w:cstheme="minorHAnsi"/>
          <w:sz w:val="24"/>
          <w:szCs w:val="24"/>
        </w:rPr>
        <w:fldChar w:fldCharType="end"/>
      </w:r>
      <w:r w:rsidRPr="009106F1">
        <w:rPr>
          <w:rFonts w:cstheme="minorHAnsi"/>
          <w:sz w:val="24"/>
          <w:szCs w:val="24"/>
        </w:rPr>
        <w:t xml:space="preserve">. Individualisation argues that in place of these ‘collective guides’ </w:t>
      </w:r>
      <w:r w:rsidRPr="009106F1">
        <w:rPr>
          <w:rFonts w:cstheme="minorHAnsi"/>
          <w:sz w:val="24"/>
          <w:szCs w:val="24"/>
        </w:rPr>
        <w:fldChar w:fldCharType="begin"/>
      </w:r>
      <w:r w:rsidRPr="009106F1">
        <w:rPr>
          <w:rFonts w:cstheme="minorHAnsi"/>
          <w:sz w:val="24"/>
          <w:szCs w:val="24"/>
        </w:rPr>
        <w:instrText xml:space="preserve"> ADDIN ZOTERO_ITEM CSL_CITATION {"citationID":"tlxArYAA","properties":{"formattedCitation":"(Gayle, Lambert and Murray, 2009)","plainCitation":"(Gayle, Lambert and Murray, 2009)","dontUpdate":true,"noteIndex":0},"citationItems":[{"id":668,"uris":["http://zotero.org/users/8741181/items/QLEWS5JD"],"itemData":{"id":668,"type":"chapter","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Gayle et al, 2009: 4)</w:t>
      </w:r>
      <w:r w:rsidRPr="009106F1">
        <w:rPr>
          <w:rFonts w:cstheme="minorHAnsi"/>
          <w:sz w:val="24"/>
          <w:szCs w:val="24"/>
        </w:rPr>
        <w:fldChar w:fldCharType="end"/>
      </w:r>
      <w:r w:rsidRPr="009106F1">
        <w:rPr>
          <w:rFonts w:cstheme="minorHAnsi"/>
          <w:sz w:val="24"/>
          <w:szCs w:val="24"/>
        </w:rPr>
        <w:t xml:space="preserve"> individualised identities that have greater scope beyond the mere structures </w:t>
      </w:r>
      <w:r w:rsidRPr="009106F1">
        <w:rPr>
          <w:rFonts w:cstheme="minorHAnsi"/>
          <w:sz w:val="24"/>
          <w:szCs w:val="24"/>
        </w:rPr>
        <w:fldChar w:fldCharType="begin"/>
      </w:r>
      <w:r w:rsidRPr="009106F1">
        <w:rPr>
          <w:rFonts w:cstheme="minorHAnsi"/>
          <w:sz w:val="24"/>
          <w:szCs w:val="24"/>
        </w:rPr>
        <w:instrText xml:space="preserve"> ADDIN ZOTERO_ITEM CSL_CITATION {"citationID":"A2f4I66a","properties":{"formattedCitation":"(Murray, 2011)","plainCitation":"(Murray, 2011)","dontUpdate":true,"noteIndex":0},"citationItems":[{"id":4473,"uris":["http://zotero.org/users/8741181/items/V6RJDPBY"],"itemData":{"id":4473,"type":"article-journal","language":"en","page":"354","source":"Zotero","title":"Growing up in the 1990s: Tracks and trajectories of the ‘Rising 16's’: A longitudinal analysis using the British Household Panel Survey.","author":[{"family":"Murray","given":"Susan Jennifer"}],"issued":{"date-parts":[["201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Murray, 2011: 26)</w:t>
      </w:r>
      <w:r w:rsidRPr="009106F1">
        <w:rPr>
          <w:rFonts w:cstheme="minorHAnsi"/>
          <w:sz w:val="24"/>
          <w:szCs w:val="24"/>
        </w:rPr>
        <w:fldChar w:fldCharType="end"/>
      </w:r>
      <w:r w:rsidRPr="009106F1">
        <w:rPr>
          <w:rFonts w:cstheme="minorHAnsi"/>
          <w:sz w:val="24"/>
          <w:szCs w:val="24"/>
        </w:rPr>
        <w:t xml:space="preserve"> they inhabit are able to create complex and subjective lifestyles that deviate from the much more rigid structures detailed above </w:t>
      </w:r>
      <w:r w:rsidRPr="009106F1">
        <w:rPr>
          <w:rFonts w:cstheme="minorHAnsi"/>
          <w:sz w:val="24"/>
          <w:szCs w:val="24"/>
        </w:rPr>
        <w:fldChar w:fldCharType="begin"/>
      </w:r>
      <w:r w:rsidRPr="009106F1">
        <w:rPr>
          <w:rFonts w:cstheme="minorHAnsi"/>
          <w:sz w:val="24"/>
          <w:szCs w:val="24"/>
        </w:rPr>
        <w:instrText xml:space="preserve"> ADDIN ZOTERO_ITEM CSL_CITATION {"citationID":"DIKXnPo7","properties":{"formattedCitation":"(Gayle, Lambert and Murray, 2009)","plainCitation":"(Gayle, Lambert and Murray, 2009)","dontUpdate":true,"noteIndex":0},"citationItems":[{"id":668,"uris":["http://zotero.org/users/8741181/items/QLEWS5JD"],"itemData":{"id":668,"type":"chapter","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Gayle et al, 2009: 5)</w:t>
      </w:r>
      <w:r w:rsidRPr="009106F1">
        <w:rPr>
          <w:rFonts w:cstheme="minorHAnsi"/>
          <w:sz w:val="24"/>
          <w:szCs w:val="24"/>
        </w:rPr>
        <w:fldChar w:fldCharType="end"/>
      </w:r>
      <w:r w:rsidRPr="009106F1">
        <w:rPr>
          <w:rFonts w:cstheme="minorHAnsi"/>
          <w:sz w:val="24"/>
          <w:szCs w:val="24"/>
        </w:rPr>
        <w:t xml:space="preserve">. </w:t>
      </w:r>
    </w:p>
    <w:p w14:paraId="3DB4CC6E" w14:textId="557A80AE" w:rsidR="00B947F6" w:rsidRPr="009106F1" w:rsidRDefault="00B947F6" w:rsidP="00B947F6">
      <w:pPr>
        <w:rPr>
          <w:rFonts w:cstheme="minorHAnsi"/>
          <w:sz w:val="24"/>
          <w:szCs w:val="24"/>
        </w:rPr>
      </w:pPr>
      <w:r w:rsidRPr="009106F1">
        <w:rPr>
          <w:rFonts w:cstheme="minorHAnsi"/>
          <w:sz w:val="24"/>
          <w:szCs w:val="24"/>
        </w:rPr>
        <w:lastRenderedPageBreak/>
        <w:t xml:space="preserve">If the individualisation thesis were to be correct it would demonstrate itself empirically and repeatably. However, as Gayle et al </w:t>
      </w:r>
      <w:r w:rsidRPr="009106F1">
        <w:rPr>
          <w:rFonts w:cstheme="minorHAnsi"/>
          <w:sz w:val="24"/>
          <w:szCs w:val="24"/>
        </w:rPr>
        <w:fldChar w:fldCharType="begin"/>
      </w:r>
      <w:r w:rsidRPr="009106F1">
        <w:rPr>
          <w:rFonts w:cstheme="minorHAnsi"/>
          <w:sz w:val="24"/>
          <w:szCs w:val="24"/>
        </w:rPr>
        <w:instrText xml:space="preserve"> ADDIN ZOTERO_ITEM CSL_CITATION {"citationID":"rgkW5Qdq","properties":{"formattedCitation":"(Gayle, Lambert and Murray, 2009)","plainCitation":"(Gayle, Lambert and Murray, 2009)","dontUpdate":true,"noteIndex":0},"citationItems":[{"id":668,"uris":["http://zotero.org/users/8741181/items/QLEWS5JD"],"itemData":{"id":668,"type":"chapter","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2009)</w:t>
      </w:r>
      <w:r w:rsidRPr="009106F1">
        <w:rPr>
          <w:rFonts w:cstheme="minorHAnsi"/>
          <w:sz w:val="24"/>
          <w:szCs w:val="24"/>
        </w:rPr>
        <w:fldChar w:fldCharType="end"/>
      </w:r>
      <w:r w:rsidRPr="009106F1">
        <w:rPr>
          <w:rFonts w:cstheme="minorHAnsi"/>
          <w:sz w:val="24"/>
          <w:szCs w:val="24"/>
        </w:rPr>
        <w:t xml:space="preserve"> found) the thesis’ strong claim against structures is not to be born out within the data. Pathways toward transition may have certainly altered, and even in some cases become more complex, but that does not mean there is support for ‘</w:t>
      </w:r>
      <w:r w:rsidR="0059679F" w:rsidRPr="009106F1">
        <w:rPr>
          <w:rFonts w:cstheme="minorHAnsi"/>
          <w:sz w:val="24"/>
          <w:szCs w:val="24"/>
        </w:rPr>
        <w:t>detraditionalization</w:t>
      </w:r>
      <w:r w:rsidRPr="009106F1">
        <w:rPr>
          <w:rFonts w:cstheme="minorHAnsi"/>
          <w:sz w:val="24"/>
          <w:szCs w:val="24"/>
        </w:rPr>
        <w:t xml:space="preserve">’ </w:t>
      </w:r>
      <w:r w:rsidRPr="009106F1">
        <w:rPr>
          <w:rFonts w:cstheme="minorHAnsi"/>
          <w:sz w:val="24"/>
          <w:szCs w:val="24"/>
        </w:rPr>
        <w:fldChar w:fldCharType="begin"/>
      </w:r>
      <w:r w:rsidRPr="009106F1">
        <w:rPr>
          <w:rFonts w:cstheme="minorHAnsi"/>
          <w:sz w:val="24"/>
          <w:szCs w:val="24"/>
        </w:rPr>
        <w:instrText xml:space="preserve"> ADDIN ZOTERO_ITEM CSL_CITATION {"citationID":"rD6Nd7dy","properties":{"formattedCitation":"(Gayle, Lambert and Murray, 2009)","plainCitation":"(Gayle, Lambert and Murray, 2009)","dontUpdate":true,"noteIndex":0},"citationItems":[{"id":668,"uris":["http://zotero.org/users/8741181/items/QLEWS5JD"],"itemData":{"id":668,"type":"chapter","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Gayle et al 2009)</w:t>
      </w:r>
      <w:r w:rsidRPr="009106F1">
        <w:rPr>
          <w:rFonts w:cstheme="minorHAnsi"/>
          <w:sz w:val="24"/>
          <w:szCs w:val="24"/>
        </w:rPr>
        <w:fldChar w:fldCharType="end"/>
      </w:r>
      <w:r w:rsidRPr="009106F1">
        <w:rPr>
          <w:rFonts w:cstheme="minorHAnsi"/>
          <w:sz w:val="24"/>
          <w:szCs w:val="24"/>
        </w:rPr>
        <w:t xml:space="preserve">. There has always been an element of navigation and choice within youth transitions. Though in the past the range of choice may have been narrower thus owing to a more homogenised pathway for those in past contexts </w:t>
      </w:r>
      <w:r w:rsidRPr="009106F1">
        <w:rPr>
          <w:rFonts w:cstheme="minorHAnsi"/>
          <w:sz w:val="24"/>
          <w:szCs w:val="24"/>
        </w:rPr>
        <w:fldChar w:fldCharType="begin"/>
      </w:r>
      <w:r w:rsidRPr="009106F1">
        <w:rPr>
          <w:rFonts w:cstheme="minorHAnsi"/>
          <w:sz w:val="24"/>
          <w:szCs w:val="24"/>
        </w:rPr>
        <w:instrText xml:space="preserve"> ADDIN ZOTERO_ITEM CSL_CITATION {"citationID":"jrY50bqD","properties":{"formattedCitation":"(Goodwin and O\\uc0\\u8217{}Connor, 2005)","plainCitation":"(Goodwin and O’Connor, 2005)","dontUpdate":true,"noteIndex":0},"citationItems":[{"id":1249,"uris":["http://zotero.org/users/8741181/items/665XWN3M"],"itemData":{"id":1249,"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Goodwin and O’Connor, 2005: 4)</w:t>
      </w:r>
      <w:r w:rsidRPr="009106F1">
        <w:rPr>
          <w:rFonts w:cstheme="minorHAnsi"/>
          <w:sz w:val="24"/>
          <w:szCs w:val="24"/>
        </w:rPr>
        <w:fldChar w:fldCharType="end"/>
      </w:r>
      <w:r w:rsidRPr="009106F1">
        <w:rPr>
          <w:rFonts w:cstheme="minorHAnsi"/>
          <w:sz w:val="24"/>
          <w:szCs w:val="24"/>
        </w:rPr>
        <w:t xml:space="preserve">. In other words, individualisation fails to account for the still apparently strong influence of structural elements on a person. </w:t>
      </w:r>
    </w:p>
    <w:p w14:paraId="5C1372B3" w14:textId="77777777" w:rsidR="00B947F6" w:rsidRPr="009106F1" w:rsidRDefault="00B947F6" w:rsidP="00B947F6">
      <w:pPr>
        <w:rPr>
          <w:rFonts w:cstheme="minorHAnsi"/>
          <w:sz w:val="24"/>
          <w:szCs w:val="24"/>
        </w:rPr>
      </w:pPr>
      <w:r w:rsidRPr="009106F1">
        <w:rPr>
          <w:rFonts w:cstheme="minorHAnsi"/>
          <w:sz w:val="24"/>
          <w:szCs w:val="24"/>
        </w:rPr>
        <w:t xml:space="preserve">Another critique towards structuration theory – the relevance of social class – argues that structures are important, but the specific role of social class is one that is on the decline. In other words, new structural cleavages have arisen over and above class based effects </w:t>
      </w:r>
      <w:r w:rsidRPr="009106F1">
        <w:rPr>
          <w:rFonts w:cstheme="minorHAnsi"/>
          <w:sz w:val="24"/>
          <w:szCs w:val="24"/>
        </w:rPr>
        <w:fldChar w:fldCharType="begin"/>
      </w:r>
      <w:r w:rsidRPr="009106F1">
        <w:rPr>
          <w:rFonts w:cstheme="minorHAnsi"/>
          <w:sz w:val="24"/>
          <w:szCs w:val="24"/>
        </w:rPr>
        <w:instrText xml:space="preserve"> ADDIN ZOTERO_ITEM CSL_CITATION {"citationID":"sGh1YvUo","properties":{"formattedCitation":"(Devine, 2017)","plainCitation":"(Devine, 2017)","noteIndex":0},"citationItems":[{"id":12638,"uris":["http://zotero.org/users/8741181/items/WLFWAAAM"],"itemData":{"id":12638,"type":"chapter","container-title":"Social Class and Marxism","publisher":"Taylor &amp; Francis","title":"The 'new structuralism': class politics and class analysis","author":[{"family":"Devine","given":"Fiona"}],"issued":{"date-parts":[["2017"]]}}}],"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Devine, 2017)</w:t>
      </w:r>
      <w:r w:rsidRPr="009106F1">
        <w:rPr>
          <w:rFonts w:cstheme="minorHAnsi"/>
          <w:sz w:val="24"/>
          <w:szCs w:val="24"/>
        </w:rPr>
        <w:fldChar w:fldCharType="end"/>
      </w:r>
      <w:r w:rsidRPr="009106F1">
        <w:rPr>
          <w:rFonts w:cstheme="minorHAnsi"/>
          <w:sz w:val="24"/>
          <w:szCs w:val="24"/>
        </w:rPr>
        <w:t xml:space="preserve">. This ‘new structuralism’ has argued that consumption-based cleavages – most important of which related to housing tenure – are more influential on outcomes compared to social class.  Unfortunately for proponents of new structuralism, empirical literature within the NCDS demonstrates a persistent class effect on outcomes for young people </w:t>
      </w:r>
      <w:r w:rsidRPr="009106F1">
        <w:rPr>
          <w:rFonts w:cstheme="minorHAnsi"/>
          <w:sz w:val="24"/>
          <w:szCs w:val="24"/>
        </w:rPr>
        <w:fldChar w:fldCharType="begin"/>
      </w:r>
      <w:r w:rsidRPr="009106F1">
        <w:rPr>
          <w:rFonts w:cstheme="minorHAnsi"/>
          <w:sz w:val="24"/>
          <w:szCs w:val="24"/>
        </w:rPr>
        <w:instrText xml:space="preserve"> ADDIN ZOTERO_ITEM CSL_CITATION {"citationID":"t5a7AiU7","properties":{"formattedCitation":"(Micklewright, 1989)","plainCitation":"(Micklewright, 1989)","noteIndex":0},"citationItems":[{"id":6537,"uris":["http://zotero.org/users/8741181/items/HRW5FXL4"],"itemData":{"id":6537,"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Micklewright, 1989)</w:t>
      </w:r>
      <w:r w:rsidRPr="009106F1">
        <w:rPr>
          <w:rFonts w:cstheme="minorHAnsi"/>
          <w:sz w:val="24"/>
          <w:szCs w:val="24"/>
        </w:rPr>
        <w:fldChar w:fldCharType="end"/>
      </w:r>
      <w:r w:rsidRPr="009106F1">
        <w:rPr>
          <w:rFonts w:cstheme="minorHAnsi"/>
          <w:sz w:val="24"/>
          <w:szCs w:val="24"/>
        </w:rPr>
        <w:t xml:space="preserve">. </w:t>
      </w:r>
    </w:p>
    <w:p w14:paraId="71241597" w14:textId="77777777" w:rsidR="00B947F6" w:rsidRPr="009106F1" w:rsidRDefault="00B947F6" w:rsidP="00B947F6">
      <w:pPr>
        <w:rPr>
          <w:rFonts w:cstheme="minorHAnsi"/>
          <w:sz w:val="24"/>
          <w:szCs w:val="24"/>
        </w:rPr>
      </w:pPr>
      <w:r w:rsidRPr="009106F1">
        <w:rPr>
          <w:rFonts w:cstheme="minorHAnsi"/>
          <w:sz w:val="24"/>
          <w:szCs w:val="24"/>
        </w:rPr>
        <w:t xml:space="preserve">Structuration appears to not appreciate the increasing levels of complexity that are placed upon such persons. In this then, it is best to call for a structured individualism thesis. One that recognises in a risk society, that whilst pathways are different and numerous, as empirical data </w:t>
      </w:r>
      <w:r w:rsidRPr="009106F1">
        <w:rPr>
          <w:rFonts w:cstheme="minorHAnsi"/>
          <w:sz w:val="24"/>
          <w:szCs w:val="24"/>
        </w:rPr>
        <w:fldChar w:fldCharType="begin"/>
      </w:r>
      <w:r w:rsidRPr="009106F1">
        <w:rPr>
          <w:rFonts w:cstheme="minorHAnsi"/>
          <w:sz w:val="24"/>
          <w:szCs w:val="24"/>
        </w:rPr>
        <w:instrText xml:space="preserve"> ADDIN ZOTERO_ITEM CSL_CITATION {"citationID":"SX3h6El9","properties":{"formattedCitation":"(Roberts, 2003)","plainCitation":"(Roberts, 2003)","dontUpdate":true,"noteIndex":0},"citationItems":[{"id":661,"uris":["http://zotero.org/users/8741181/items/JQQT54HU"],"itemData":{"id":661,"type":"article-journal","abstract":"This paper argues that the evidence from research among young people in postcommunist countries vindicates and should consolidate conﬁdence in the Western sociology of youth’s conventional transitions paradigm which seeks links between social origins, routes and destinations. Contrary to claims about postmodern ﬂuidity, individualisation, and a blurring of traditional structural boundaries, the expected links between origins, routes and destinations have persisted throughout the transformation of the former communist countries. The relevant evidence also conﬁrms the primacy of education-to-work and family/housing life stage transitions. Other aspects of young people’s lives – their uses of leisure, levels and patterns of social and political participation, and socio-political attitudes, for example –become meaningful and explicable only when set in the context of the routes that individuals’ lives have taken, and the stages that they have reached, vis-à-vis their school-to-work and family and housing transitions. The paper proceeds to argue that the exceptionally thorough changes that are still in process in East-Central Europe and the former USSR reveal with exceptional clarity the processes whereby young people’s life chances are structured in ways that are not of the individuals’ own making. It has been, and it remains, possible to observe how young adults learn from their own youth life stage transition experiences and, where applicable, use the assets that they acquire or retain, to advantage their own children thereby structuring the opportunities that confront all members of subsequent cohorts of young people. Finally, it is argued that the sociological approach being advocated is uniquely able to use the evidence from young people as a window through which to identify the impact of the ongoing macro-changes in former communist countries among different socio-demographic groups in the wider populations.","container-title":"The Sociological Review","DOI":"10.1111/j.1467-954X.2003.00432.x","ISSN":"0038-0261, 1467-954X","issue":"4","journalAbbreviation":"The Sociological Review","language":"en","page":"484-505","source":"DOI.org (Crossref)","title":"Change and Continuity in Youth Transitions in Eastern Europe: Lessons for Western Sociology","title-short":"Change and Continuity in Youth Transitions in Eastern Europe","volume":"51","author":[{"family":"Roberts","given":"Ken"}],"issued":{"date-parts":[["2003",1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Roberts, 2003: 484)</w:t>
      </w:r>
      <w:r w:rsidRPr="009106F1">
        <w:rPr>
          <w:rFonts w:cstheme="minorHAnsi"/>
          <w:sz w:val="24"/>
          <w:szCs w:val="24"/>
        </w:rPr>
        <w:fldChar w:fldCharType="end"/>
      </w:r>
      <w:r w:rsidRPr="009106F1">
        <w:rPr>
          <w:rFonts w:cstheme="minorHAnsi"/>
          <w:sz w:val="24"/>
          <w:szCs w:val="24"/>
        </w:rPr>
        <w:t xml:space="preserve"> demonstrates they are still heavily influenced by the structures of society </w:t>
      </w:r>
      <w:r w:rsidRPr="009106F1">
        <w:rPr>
          <w:rFonts w:cstheme="minorHAnsi"/>
          <w:sz w:val="24"/>
          <w:szCs w:val="24"/>
        </w:rPr>
        <w:fldChar w:fldCharType="begin"/>
      </w:r>
      <w:r w:rsidRPr="009106F1">
        <w:rPr>
          <w:rFonts w:cstheme="minorHAnsi"/>
          <w:sz w:val="24"/>
          <w:szCs w:val="24"/>
        </w:rPr>
        <w:instrText xml:space="preserve"> ADDIN ZOTERO_ITEM CSL_CITATION {"citationID":"qc6wMCNp","properties":{"formattedCitation":"(Gayle, Lambert and Murray, 2009)","plainCitation":"(Gayle, Lambert and Murray, 2009)","dontUpdate":true,"noteIndex":0},"citationItems":[{"id":668,"uris":["http://zotero.org/users/8741181/items/QLEWS5JD"],"itemData":{"id":668,"type":"chapter","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Gayle et al, 2009: 26)</w:t>
      </w:r>
      <w:r w:rsidRPr="009106F1">
        <w:rPr>
          <w:rFonts w:cstheme="minorHAnsi"/>
          <w:sz w:val="24"/>
          <w:szCs w:val="24"/>
        </w:rPr>
        <w:fldChar w:fldCharType="end"/>
      </w:r>
      <w:r w:rsidRPr="009106F1">
        <w:rPr>
          <w:rFonts w:cstheme="minorHAnsi"/>
          <w:sz w:val="24"/>
          <w:szCs w:val="24"/>
        </w:rPr>
        <w:t xml:space="preserve">.Overall, the literature stresses the relevance of contextual factors that also highlights the important of individual agency </w:t>
      </w:r>
      <w:r w:rsidRPr="009106F1">
        <w:rPr>
          <w:rFonts w:cstheme="minorHAnsi"/>
          <w:sz w:val="24"/>
          <w:szCs w:val="24"/>
        </w:rPr>
        <w:fldChar w:fldCharType="begin"/>
      </w:r>
      <w:r w:rsidRPr="009106F1">
        <w:rPr>
          <w:rFonts w:cstheme="minorHAnsi"/>
          <w:sz w:val="24"/>
          <w:szCs w:val="24"/>
        </w:rPr>
        <w:instrText xml:space="preserve"> ADDIN ZOTERO_ITEM CSL_CITATION {"citationID":"vBIP1pyM","properties":{"formattedCitation":"(Steiner, Hirschi and Akkermans, 2021)","plainCitation":"(Steiner, Hirschi and Akkermans, 2021)","dontUpdate":true,"noteIndex":0},"citationItems":[{"id":1247,"uris":["http://zotero.org/users/8741181/items/RZX8ZVU6"],"itemData":{"id":1247,"type":"article-journal","container-title":"Journal of Career Development","DOI":"10.1177/08948453211063580","ISSN":"0894-8453, 1556-0856","journalAbbreviation":"Journal of Career Development","language":"en","page":"089484532110635","source":"DOI.org (Crossref)","title":"Many Roads Lead to Rome: Researching Antecedents and Outcomes of Contemporary School-To-Work Transitions","title-short":"Many Roads Lead to Rome","author":[{"family":"Steiner","given":"Rebekka"},{"family":"Hirschi","given":"Andreas"},{"family":"Akkermans","given":"Jos"}],"issued":{"date-parts":[["2021",12,24]]}}}],"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Steiner et al, 2021: 8)</w:t>
      </w:r>
      <w:r w:rsidRPr="009106F1">
        <w:rPr>
          <w:rFonts w:cstheme="minorHAnsi"/>
          <w:sz w:val="24"/>
          <w:szCs w:val="24"/>
        </w:rPr>
        <w:fldChar w:fldCharType="end"/>
      </w:r>
      <w:r w:rsidRPr="009106F1">
        <w:rPr>
          <w:rFonts w:cstheme="minorHAnsi"/>
          <w:sz w:val="24"/>
          <w:szCs w:val="24"/>
        </w:rPr>
        <w:t xml:space="preserve">. </w:t>
      </w:r>
    </w:p>
    <w:p w14:paraId="105D3686" w14:textId="4F1E9E9E" w:rsidR="00B947F6" w:rsidRPr="009106F1" w:rsidRDefault="00B947F6" w:rsidP="00B947F6">
      <w:pPr>
        <w:rPr>
          <w:rFonts w:cstheme="minorHAnsi"/>
          <w:sz w:val="24"/>
          <w:szCs w:val="24"/>
        </w:rPr>
      </w:pPr>
      <w:r w:rsidRPr="009106F1">
        <w:rPr>
          <w:rFonts w:cstheme="minorHAnsi"/>
          <w:sz w:val="24"/>
          <w:szCs w:val="24"/>
        </w:rPr>
        <w:t xml:space="preserve">A central theme that has unfolded across this literature review relates to the notion of choice and opportunity. Concepts of choice and opportunity are constrained through structural inequalities and socio-historical context. Within the life course approach the structure/agency dichotomy is replaced with an agency within structure </w:t>
      </w:r>
      <w:r w:rsidRPr="009106F1">
        <w:rPr>
          <w:rFonts w:cstheme="minorHAnsi"/>
          <w:sz w:val="24"/>
          <w:szCs w:val="24"/>
        </w:rPr>
        <w:fldChar w:fldCharType="begin"/>
      </w:r>
      <w:r w:rsidRPr="009106F1">
        <w:rPr>
          <w:rFonts w:cstheme="minorHAnsi"/>
          <w:sz w:val="24"/>
          <w:szCs w:val="24"/>
        </w:rPr>
        <w:instrText xml:space="preserve"> ADDIN ZOTERO_ITEM CSL_CITATION {"citationID":"exv8mbD0","properties":{"formattedCitation":"(Diewald and Mayer, 2008)","plainCitation":"(Diewald and Mayer, 2008)","dontUpdate":true,"noteIndex":0},"citationItems":[{"id":6667,"uris":["http://zotero.org/users/8741181/items/XRNKJLAW"],"itemData":{"id":666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Diewald and Mayer, 2008: 7)</w:t>
      </w:r>
      <w:r w:rsidRPr="009106F1">
        <w:rPr>
          <w:rFonts w:cstheme="minorHAnsi"/>
          <w:sz w:val="24"/>
          <w:szCs w:val="24"/>
        </w:rPr>
        <w:fldChar w:fldCharType="end"/>
      </w:r>
      <w:r w:rsidRPr="009106F1">
        <w:rPr>
          <w:rFonts w:cstheme="minorHAnsi"/>
          <w:sz w:val="24"/>
          <w:szCs w:val="24"/>
        </w:rPr>
        <w:t xml:space="preserve"> theoretical modelling. The concept of agency is impacted based on different temporal foci </w:t>
      </w:r>
      <w:r w:rsidRPr="009106F1">
        <w:rPr>
          <w:rFonts w:cstheme="minorHAnsi"/>
          <w:sz w:val="24"/>
          <w:szCs w:val="24"/>
        </w:rPr>
        <w:fldChar w:fldCharType="begin"/>
      </w:r>
      <w:r w:rsidR="00224718" w:rsidRPr="009106F1">
        <w:rPr>
          <w:rFonts w:cstheme="minorHAnsi"/>
          <w:sz w:val="24"/>
          <w:szCs w:val="24"/>
        </w:rPr>
        <w:instrText xml:space="preserve"> ADDIN ZOTERO_ITEM CSL_CITATION {"citationID":"YR7RMVYX","properties":{"formattedCitation":"(Hitlin and Elder, 2007)","plainCitation":"(Hitlin and Elder, 2007)","dontUpdate":true,"noteIndex":0},"citationItems":[{"id":6715,"uris":["http://zotero.org/users/8741181/items/DAJ8EEW5"],"itemData":{"id":6715,"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Hitlin and Elder, 2007: 170)</w:t>
      </w:r>
      <w:r w:rsidRPr="009106F1">
        <w:rPr>
          <w:rFonts w:cstheme="minorHAnsi"/>
          <w:sz w:val="24"/>
          <w:szCs w:val="24"/>
        </w:rPr>
        <w:fldChar w:fldCharType="end"/>
      </w:r>
      <w:r w:rsidRPr="009106F1">
        <w:rPr>
          <w:rFonts w:cstheme="minorHAnsi"/>
          <w:sz w:val="24"/>
          <w:szCs w:val="24"/>
        </w:rPr>
        <w:t xml:space="preserve">. Understanding the life course requires a multidimensional notion of agency </w:t>
      </w:r>
      <w:r w:rsidRPr="009106F1">
        <w:rPr>
          <w:rFonts w:cstheme="minorHAnsi"/>
          <w:sz w:val="24"/>
          <w:szCs w:val="24"/>
        </w:rPr>
        <w:fldChar w:fldCharType="begin"/>
      </w:r>
      <w:r w:rsidR="00224718" w:rsidRPr="009106F1">
        <w:rPr>
          <w:rFonts w:cstheme="minorHAnsi"/>
          <w:sz w:val="24"/>
          <w:szCs w:val="24"/>
        </w:rPr>
        <w:instrText xml:space="preserve"> ADDIN ZOTERO_ITEM CSL_CITATION {"citationID":"B6ZJ0drS","properties":{"formattedCitation":"(Hitlin and Kirkpatrick Johnson, 2015)","plainCitation":"(Hitlin and Kirkpatrick Johnson, 2015)","dontUpdate":true,"noteIndex":0},"citationItems":[{"id":6710,"uris":["http://zotero.org/users/8741181/items/W7PXQ7MX","http://zotero.org/users/8741181/items/8NAMGEZD"],"itemData":{"id":6710,"type":"article-journal","abstract":"Empirical treatments of agency have not caught up with theoretical explication; empirical projects almost always focus on concurrent beliefs about one’s ability to act successfully without sufficiently attending to temporality. The authors suggest that understanding the modern life course necessitates a multidimensional understanding of subjective agency involving (a) perceived capacities and (b) perceived life chances, or expectations about what life holds in store. The authors also suggest that a proper understanding of agency’s potential power within a life course necessitates moving beyond the domain-specific expectations more typical of past sociological work. Using the Youth Development Study, the authors employ a scale of general life expectations in adolescence to explore the potential influence of a general sense of optimistic life expectations in addition to the traditional approach on a range of important outcomes.","container-title":"American Journal of Sociology","DOI":"10.1086/681216","issue":"5","note":"DOI: 10.1086/681216\nMAG ID: 1817534495\nPMCID: 4496002\nPMID: 26166833","page":"1429-1472","title":"Reconceptualizing Agency within the Life Course: The Power of Looking Ahead.","volume":"120","author":[{"family":"Hitlin","given":"Steven"},{"family":"Johnson","given":"Monica Kirkpatrick"}],"issued":{"date-parts":[["2015",10,15]]}}}],"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Hitlin and Kirkpatrick Johnson, 2015: 1431)</w:t>
      </w:r>
      <w:r w:rsidRPr="009106F1">
        <w:rPr>
          <w:rFonts w:cstheme="minorHAnsi"/>
          <w:sz w:val="24"/>
          <w:szCs w:val="24"/>
        </w:rPr>
        <w:fldChar w:fldCharType="end"/>
      </w:r>
      <w:r w:rsidRPr="009106F1">
        <w:rPr>
          <w:rFonts w:cstheme="minorHAnsi"/>
          <w:sz w:val="24"/>
          <w:szCs w:val="24"/>
        </w:rPr>
        <w:t xml:space="preserve">, as such Hitlin and Elder </w:t>
      </w:r>
      <w:r w:rsidRPr="009106F1">
        <w:rPr>
          <w:rFonts w:cstheme="minorHAnsi"/>
          <w:sz w:val="24"/>
          <w:szCs w:val="24"/>
        </w:rPr>
        <w:fldChar w:fldCharType="begin"/>
      </w:r>
      <w:r w:rsidR="00224718" w:rsidRPr="009106F1">
        <w:rPr>
          <w:rFonts w:cstheme="minorHAnsi"/>
          <w:sz w:val="24"/>
          <w:szCs w:val="24"/>
        </w:rPr>
        <w:instrText xml:space="preserve"> ADDIN ZOTERO_ITEM CSL_CITATION {"citationID":"3ncXZgG8","properties":{"formattedCitation":"(Hitlin and Elder, 2007)","plainCitation":"(Hitlin and Elder, 2007)","dontUpdate":true,"noteIndex":0},"citationItems":[{"id":6715,"uris":["http://zotero.org/users/8741181/items/DAJ8EEW5"],"itemData":{"id":6715,"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2007: 171)</w:t>
      </w:r>
      <w:r w:rsidRPr="009106F1">
        <w:rPr>
          <w:rFonts w:cstheme="minorHAnsi"/>
          <w:sz w:val="24"/>
          <w:szCs w:val="24"/>
        </w:rPr>
        <w:fldChar w:fldCharType="end"/>
      </w:r>
      <w:r w:rsidRPr="009106F1">
        <w:rPr>
          <w:rFonts w:cstheme="minorHAnsi"/>
          <w:sz w:val="24"/>
          <w:szCs w:val="24"/>
        </w:rPr>
        <w:t xml:space="preserve"> breakdown agency into four distinctive categories: existential, identity, pragmatic, and life course. The first, existential agency, refers to all action related to a fundamental level of human freedom – linked to Giddens’ notion that one might have acted otherwise </w:t>
      </w:r>
      <w:r w:rsidRPr="009106F1">
        <w:rPr>
          <w:rFonts w:cstheme="minorHAnsi"/>
          <w:sz w:val="24"/>
          <w:szCs w:val="24"/>
        </w:rPr>
        <w:fldChar w:fldCharType="begin"/>
      </w:r>
      <w:r w:rsidR="00224718" w:rsidRPr="009106F1">
        <w:rPr>
          <w:rFonts w:cstheme="minorHAnsi"/>
          <w:sz w:val="24"/>
          <w:szCs w:val="24"/>
        </w:rPr>
        <w:instrText xml:space="preserve"> ADDIN ZOTERO_ITEM CSL_CITATION {"citationID":"NPb4X9Sd","properties":{"formattedCitation":"(Hitlin and Elder, 2007)","plainCitation":"(Hitlin and Elder, 2007)","dontUpdate":true,"noteIndex":0},"citationItems":[{"id":6715,"uris":["http://zotero.org/users/8741181/items/DAJ8EEW5"],"itemData":{"id":6715,"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Hitlin and Elder, 2007: 177)</w:t>
      </w:r>
      <w:r w:rsidRPr="009106F1">
        <w:rPr>
          <w:rFonts w:cstheme="minorHAnsi"/>
          <w:sz w:val="24"/>
          <w:szCs w:val="24"/>
        </w:rPr>
        <w:fldChar w:fldCharType="end"/>
      </w:r>
      <w:r w:rsidRPr="009106F1">
        <w:rPr>
          <w:rFonts w:cstheme="minorHAnsi"/>
          <w:sz w:val="24"/>
          <w:szCs w:val="24"/>
        </w:rPr>
        <w:t xml:space="preserve">, identity agency refers to actions that are based on personalised social behaviour, pragmatic agency refers to the expression of action based on heuristic like devices of commonality, and finally, life course agency refers to actions with long term implications based upon an internal calculation of self-control, which reflexively guides decision making </w:t>
      </w:r>
      <w:r w:rsidRPr="009106F1">
        <w:rPr>
          <w:rFonts w:cstheme="minorHAnsi"/>
          <w:sz w:val="24"/>
          <w:szCs w:val="24"/>
        </w:rPr>
        <w:fldChar w:fldCharType="begin"/>
      </w:r>
      <w:r w:rsidR="00224718" w:rsidRPr="009106F1">
        <w:rPr>
          <w:rFonts w:cstheme="minorHAnsi"/>
          <w:sz w:val="24"/>
          <w:szCs w:val="24"/>
        </w:rPr>
        <w:instrText xml:space="preserve"> ADDIN ZOTERO_ITEM CSL_CITATION {"citationID":"fno8fH0J","properties":{"formattedCitation":"(Hitlin and Elder, 2007)","plainCitation":"(Hitlin and Elder, 2007)","dontUpdate":true,"noteIndex":0},"citationItems":[{"id":6715,"uris":["http://zotero.org/users/8741181/items/DAJ8EEW5"],"itemData":{"id":6715,"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Hitlin and Elder, 2007: 182)</w:t>
      </w:r>
      <w:r w:rsidRPr="009106F1">
        <w:rPr>
          <w:rFonts w:cstheme="minorHAnsi"/>
          <w:sz w:val="24"/>
          <w:szCs w:val="24"/>
        </w:rPr>
        <w:fldChar w:fldCharType="end"/>
      </w:r>
      <w:r w:rsidRPr="009106F1">
        <w:rPr>
          <w:rFonts w:cstheme="minorHAnsi"/>
          <w:sz w:val="24"/>
          <w:szCs w:val="24"/>
        </w:rPr>
        <w:t>.</w:t>
      </w:r>
    </w:p>
    <w:p w14:paraId="63015F1C" w14:textId="77777777" w:rsidR="00B947F6" w:rsidRPr="009106F1" w:rsidRDefault="00B947F6" w:rsidP="00B947F6">
      <w:pPr>
        <w:rPr>
          <w:rFonts w:cstheme="minorHAnsi"/>
          <w:sz w:val="24"/>
          <w:szCs w:val="24"/>
        </w:rPr>
      </w:pPr>
      <w:r w:rsidRPr="009106F1">
        <w:rPr>
          <w:rFonts w:cstheme="minorHAnsi"/>
          <w:sz w:val="24"/>
          <w:szCs w:val="24"/>
        </w:rPr>
        <w:t xml:space="preserve">The life course is embedded in the individual within social structures in a way that presents mutually interdependent sub-structures that act as mechanisms that steer individuals. These social structures – in the form of structural inequalities, manifest themselves in the </w:t>
      </w:r>
      <w:r w:rsidRPr="009106F1">
        <w:rPr>
          <w:rFonts w:cstheme="minorHAnsi"/>
          <w:sz w:val="24"/>
          <w:szCs w:val="24"/>
        </w:rPr>
        <w:lastRenderedPageBreak/>
        <w:t xml:space="preserve">form of social class and gender within the NCDS cohort. The tightness of said social structures is dependent upon socio-temporal aspects that leave the room for individual decision-making or ‘agency’ (ibid). Over the course of an individual’s life course, there are times where due to social position, and other times due to socio-historical constraints, the individual experiences differing forms of social pressures and ability to impress themselves upon social structures in the forms of choice. Empirical literature reviewed thus far has illuminated such cases – with relation to class position and likelihood to enter into higher education </w:t>
      </w:r>
      <w:r w:rsidRPr="009106F1">
        <w:rPr>
          <w:rFonts w:cstheme="minorHAnsi"/>
          <w:sz w:val="24"/>
          <w:szCs w:val="24"/>
        </w:rPr>
        <w:fldChar w:fldCharType="begin"/>
      </w:r>
      <w:r w:rsidRPr="009106F1">
        <w:rPr>
          <w:rFonts w:cstheme="minorHAnsi"/>
          <w:sz w:val="24"/>
          <w:szCs w:val="24"/>
        </w:rPr>
        <w:instrText xml:space="preserve"> ADDIN ZOTERO_ITEM CSL_CITATION {"citationID":"7ITdWbN4","properties":{"formattedCitation":"(Micklewright, 1989)","plainCitation":"(Micklewright, 1989)","noteIndex":0},"citationItems":[{"id":6537,"uris":["http://zotero.org/users/8741181/items/HRW5FXL4"],"itemData":{"id":6537,"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Micklewright, 1989)</w:t>
      </w:r>
      <w:r w:rsidRPr="009106F1">
        <w:rPr>
          <w:rFonts w:cstheme="minorHAnsi"/>
          <w:sz w:val="24"/>
          <w:szCs w:val="24"/>
        </w:rPr>
        <w:fldChar w:fldCharType="end"/>
      </w:r>
      <w:r w:rsidRPr="009106F1">
        <w:rPr>
          <w:rFonts w:cstheme="minorHAnsi"/>
          <w:sz w:val="24"/>
          <w:szCs w:val="24"/>
        </w:rPr>
        <w:t xml:space="preserve">, as one example. </w:t>
      </w:r>
    </w:p>
    <w:p w14:paraId="46AAAA5C" w14:textId="77777777" w:rsidR="00B947F6" w:rsidRPr="009106F1" w:rsidRDefault="00B947F6" w:rsidP="00B947F6">
      <w:pPr>
        <w:rPr>
          <w:rFonts w:cstheme="minorHAnsi"/>
          <w:sz w:val="24"/>
          <w:szCs w:val="24"/>
        </w:rPr>
      </w:pPr>
      <w:r w:rsidRPr="009106F1">
        <w:rPr>
          <w:rFonts w:cstheme="minorHAnsi"/>
          <w:sz w:val="24"/>
          <w:szCs w:val="24"/>
        </w:rPr>
        <w:t xml:space="preserve">The concept of life course and agency intersect. It highlights the socio-historical temporal constraints that are placed upon individual decision making for the future and also prompts a core methodological desire to investigate these constraints upon choice and opportunity to discover how that impacts later life decisions and outcomes. These decisions in other words are youth ‘transitions’ </w:t>
      </w:r>
      <w:r w:rsidRPr="009106F1">
        <w:rPr>
          <w:rFonts w:cstheme="minorHAnsi"/>
          <w:sz w:val="24"/>
          <w:szCs w:val="24"/>
        </w:rPr>
        <w:fldChar w:fldCharType="begin"/>
      </w:r>
      <w:r w:rsidRPr="009106F1">
        <w:rPr>
          <w:rFonts w:cstheme="minorHAnsi"/>
          <w:sz w:val="24"/>
          <w:szCs w:val="24"/>
        </w:rPr>
        <w:instrText xml:space="preserve"> ADDIN ZOTERO_ITEM CSL_CITATION {"citationID":"J0PrnB2r","properties":{"formattedCitation":"(Hitlin and Elder, 2007)","plainCitation":"(Hitlin and Elder, 2007)","dontUpdate":true,"noteIndex":0},"citationItems":[{"id":6715,"uris":["http://zotero.org/users/8741181/items/DAJ8EEW5"],"itemData":{"id":6715,"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Hitlin and Elder, 2007: 182)</w:t>
      </w:r>
      <w:r w:rsidRPr="009106F1">
        <w:rPr>
          <w:rFonts w:cstheme="minorHAnsi"/>
          <w:sz w:val="24"/>
          <w:szCs w:val="24"/>
        </w:rPr>
        <w:fldChar w:fldCharType="end"/>
      </w:r>
      <w:r w:rsidRPr="009106F1">
        <w:rPr>
          <w:rFonts w:cstheme="minorHAnsi"/>
          <w:sz w:val="24"/>
          <w:szCs w:val="24"/>
        </w:rPr>
        <w:t xml:space="preserve">. Treating the individual as an active agent in the shaping of their biographies is important as it deters a deterministic theoretical orientation whilst maintaining that some individuals will structurally have more agentic opportunities based upon power relations </w:t>
      </w:r>
      <w:r w:rsidRPr="009106F1">
        <w:rPr>
          <w:rFonts w:cstheme="minorHAnsi"/>
          <w:sz w:val="24"/>
          <w:szCs w:val="24"/>
        </w:rPr>
        <w:fldChar w:fldCharType="begin"/>
      </w:r>
      <w:r w:rsidRPr="009106F1">
        <w:rPr>
          <w:rFonts w:cstheme="minorHAnsi"/>
          <w:sz w:val="24"/>
          <w:szCs w:val="24"/>
        </w:rPr>
        <w:instrText xml:space="preserve"> ADDIN ZOTERO_ITEM CSL_CITATION {"citationID":"58zEne36","properties":{"formattedCitation":"(Hitlin and Johnson, 2015; Schmitt, 2021)","plainCitation":"(Hitlin and Johnson, 2015; Schmitt, 2021)","noteIndex":0},"citationItems":[{"id":6710,"uris":["http://zotero.org/users/8741181/items/W7PXQ7MX","http://zotero.org/users/8741181/items/8NAMGEZD"],"itemData":{"id":6710,"type":"article-journal","abstract":"Empirical treatments of agency have not caught up with theoretical explication; empirical projects almost always focus on concurrent beliefs about one’s ability to act successfully without sufficiently attending to temporality. The authors suggest that understanding the modern life course necessitates a multidimensional understanding of subjective agency involving (a) perceived capacities and (b) perceived life chances, or expectations about what life holds in store. The authors also suggest that a proper understanding of agency’s potential power within a life course necessitates moving beyond the domain-specific expectations more typical of past sociological work. Using the Youth Development Study, the authors employ a scale of general life expectations in adolescence to explore the potential influence of a general sense of optimistic life expectations in addition to the traditional approach on a range of important outcomes.","container-title":"American Journal of Sociology","DOI":"10.1086/681216","issue":"5","note":"DOI: 10.1086/681216\nMAG ID: 1817534495\nPMCID: 4496002\nPMID: 26166833","page":"1429-1472","title":"Reconceptualizing Agency within the Life Course: The Power of Looking Ahead.","volume":"120","author":[{"family":"Hitlin","given":"Steven"},{"family":"Johnson","given":"Monica Kirkpatrick"}],"issued":{"date-parts":[["2015",10,15]]}}},{"id":1352,"uris":["http://zotero.org/users/8741181/items/XUUFEZD2"],"itemData":{"id":1352,"type":"article-journal","abstract":"This study investigates how precarious employment throughout the life course affects the fertility behavior of men and women in Germany, and how risk attitudes moderate exposure to objectively given uncertainty. Analyzing data from the German Socio-Economic Panel (SOEP) study from 1990 to 2015, I find that men and women have become quite similar in their fertility behavior: Stable employment accelerates family formation, whereas discontinuous and precarious employment delays it. With regard to risk attitudes, risk-averse women show the highest likelihood of family formation. They appear to choose a family- and parenthood-centered path in their life course that provides them with stability and social approval when unstable career prospects and uncertain employment are unable to provide these resources.","container-title":"Advances in Life Course Research","DOI":"10.1016/j.alcr.2021.100402","ISSN":"10402608","journalAbbreviation":"Advances in Life Course Research","language":"en","page":"100402","source":"DOI.org (Crossref)","title":"The impact of economic uncertainty, precarious employment, and risk attitudes on the transition to parenthood","volume":"47","author":[{"family":"Schmitt","given":"Christian"}],"issued":{"date-parts":[["2021",3]]}}}],"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Hitlin and Johnson, 2015; Schmitt, 2021)</w:t>
      </w:r>
      <w:r w:rsidRPr="009106F1">
        <w:rPr>
          <w:rFonts w:cstheme="minorHAnsi"/>
          <w:sz w:val="24"/>
          <w:szCs w:val="24"/>
        </w:rPr>
        <w:fldChar w:fldCharType="end"/>
      </w:r>
      <w:r w:rsidRPr="009106F1">
        <w:rPr>
          <w:rFonts w:cstheme="minorHAnsi"/>
          <w:sz w:val="24"/>
          <w:szCs w:val="24"/>
        </w:rPr>
        <w:t xml:space="preserve">. These structural influences have been identified as primarily related to social class and sex based structural inequalities. </w:t>
      </w:r>
    </w:p>
    <w:p w14:paraId="1C56688F" w14:textId="77777777" w:rsidR="00B947F6" w:rsidRPr="009106F1" w:rsidRDefault="00B947F6" w:rsidP="00B947F6">
      <w:pPr>
        <w:pStyle w:val="Heading2"/>
        <w:rPr>
          <w:rFonts w:asciiTheme="minorHAnsi" w:hAnsiTheme="minorHAnsi" w:cstheme="minorHAnsi"/>
          <w:b/>
          <w:bCs/>
          <w:color w:val="auto"/>
          <w:sz w:val="24"/>
          <w:szCs w:val="24"/>
        </w:rPr>
      </w:pPr>
      <w:bookmarkStart w:id="16" w:name="_Toc137904654"/>
      <w:r w:rsidRPr="009106F1">
        <w:rPr>
          <w:rFonts w:asciiTheme="minorHAnsi" w:hAnsiTheme="minorHAnsi" w:cstheme="minorHAnsi"/>
          <w:b/>
          <w:bCs/>
          <w:color w:val="auto"/>
          <w:sz w:val="24"/>
          <w:szCs w:val="24"/>
        </w:rPr>
        <w:t>Data and Methods</w:t>
      </w:r>
      <w:bookmarkEnd w:id="16"/>
    </w:p>
    <w:p w14:paraId="39F60752" w14:textId="77777777" w:rsidR="00B947F6" w:rsidRPr="009106F1" w:rsidRDefault="00B947F6" w:rsidP="00B947F6">
      <w:pPr>
        <w:rPr>
          <w:rFonts w:cstheme="minorHAnsi"/>
          <w:sz w:val="24"/>
          <w:szCs w:val="24"/>
        </w:rPr>
      </w:pPr>
      <w:r w:rsidRPr="009106F1">
        <w:rPr>
          <w:rFonts w:cstheme="minorHAnsi"/>
          <w:sz w:val="24"/>
          <w:szCs w:val="24"/>
        </w:rPr>
        <w:t xml:space="preserve">The relationship between father’s socio-economic background and economic activity after mandatory schooling is examined using large-scale, nationally representative data </w:t>
      </w:r>
      <w:r w:rsidRPr="009106F1">
        <w:rPr>
          <w:rFonts w:cstheme="minorHAnsi"/>
          <w:sz w:val="24"/>
          <w:szCs w:val="24"/>
        </w:rPr>
        <w:fldChar w:fldCharType="begin"/>
      </w:r>
      <w:r w:rsidRPr="009106F1">
        <w:rPr>
          <w:rFonts w:cstheme="minorHAnsi"/>
          <w:sz w:val="24"/>
          <w:szCs w:val="24"/>
        </w:rPr>
        <w:instrText xml:space="preserve"> ADDIN ZOTERO_ITEM CSL_CITATION {"citationID":"W8B12S2K","properties":{"formattedCitation":"(Bynner, 1998a)","plainCitation":"(Bynner, 1998a)","noteIndex":0},"citationItems":[{"id":11617,"uris":["http://zotero.org/users/8741181/items/FRYJXX2D"],"itemData":{"id":11617,"type":"article-journal","container-title":"Children &amp; Society","DOI":"10.1111/j.1099-0860.1998.tb00095.x","ISSN":"0951-0605, 1099-0860","issue":"5","journalAbbreviation":"Children &amp; Society","language":"en","page":"390-395","source":"DOI.org (Crossref)","title":"Britain's birth cohort studies: their use in the study of children","title-short":"Britain's birth cohort studies","volume":"12","author":[{"family":"Bynner","given":"John"}],"issued":{"date-parts":[["1998",11]]}}}],"schema":"https://github.com/citation-style-language/schema/raw/master/csl-citation.json"} </w:instrText>
      </w:r>
      <w:r w:rsidRPr="009106F1">
        <w:rPr>
          <w:rFonts w:cstheme="minorHAnsi"/>
          <w:sz w:val="24"/>
          <w:szCs w:val="24"/>
        </w:rPr>
        <w:fldChar w:fldCharType="separate"/>
      </w:r>
      <w:r w:rsidRPr="009106F1">
        <w:rPr>
          <w:rFonts w:cstheme="minorHAnsi"/>
          <w:noProof/>
          <w:sz w:val="24"/>
          <w:szCs w:val="24"/>
        </w:rPr>
        <w:t>(Bynner, 1998a)</w:t>
      </w:r>
      <w:r w:rsidRPr="009106F1">
        <w:rPr>
          <w:rFonts w:cstheme="minorHAnsi"/>
          <w:sz w:val="24"/>
          <w:szCs w:val="24"/>
        </w:rPr>
        <w:fldChar w:fldCharType="end"/>
      </w:r>
      <w:r w:rsidRPr="009106F1">
        <w:rPr>
          <w:rFonts w:cstheme="minorHAnsi"/>
          <w:sz w:val="24"/>
          <w:szCs w:val="24"/>
        </w:rPr>
        <w:t xml:space="preserve"> collected from the National Childhood Development Survey (NCDS) – longitudinal data, allowing the analysis of long-term processes and outcomes of individuals </w:t>
      </w:r>
      <w:r w:rsidRPr="009106F1">
        <w:rPr>
          <w:rFonts w:cstheme="minorHAnsi"/>
          <w:sz w:val="24"/>
          <w:szCs w:val="24"/>
        </w:rPr>
        <w:fldChar w:fldCharType="begin"/>
      </w:r>
      <w:r w:rsidRPr="009106F1">
        <w:rPr>
          <w:rFonts w:cstheme="minorHAnsi"/>
          <w:sz w:val="24"/>
          <w:szCs w:val="24"/>
        </w:rPr>
        <w:instrText xml:space="preserve"> ADDIN ZOTERO_ITEM CSL_CITATION {"citationID":"YfY9PBDr","properties":{"formattedCitation":"(Bynner and Joshi, 2007; Field, 2011)","plainCitation":"(Bynner and Joshi, 2007; Field, 2011)","noteIndex":0},"citationItems":[{"id":11607,"uris":["http://zotero.org/users/8741181/items/89CZPKKN"],"itemData":{"id":11607,"type":"article-journal","container-title":"Innovation: The European Journal of Social Science Research","DOI":"10.1080/13511610701502255","ISSN":"1351-1610, 1469-8412","issue":"2","journalAbbreviation":"Innovation: The European Journal of Social Science Research","language":"en","page":"159-179","source":"DOI.org (Crossref)","title":"BUILDING THE EVIDENCE BASE FROM LONGITUDINAL DATA: The aims, content and achievements of the British birth cohort studies","title-short":"BUILDING THE EVIDENCE BASE FROM LONGITUDINAL DATA","volume":"20","author":[{"family":"Bynner","given":"John"},{"family":"Joshi","given":"Heather"}],"issued":{"date-parts":[["2007",6]]}}},{"id":11718,"uris":["http://zotero.org/users/8741181/items/NH3W58WX"],"itemData":{"id":11718,"type":"article-journal","abstract":"Recent years have witnessed considerable growth of research on the benefits of adult learning. Much of this is UK-based, and draws on evidence from large scale longitudinal data sets. Overwhelmingly, these studies have found clear evidence of economic, social and individual benefits\n as a result of participating in adult learning. While these claims are important and influential ones, there has to date been little discussion of the nature of the data and analytical techniques being used. Nor has there been sufficient attention to the possibility that learning may have\n negative outcomes. The paper identifies and explores some limitations of longitudinal research in the study of adult learning, but concludes that despite the problems, this body of work still represents an important departure in the field, with considerable international significance.","container-title":"London Review of Education","DOI":"10.1080/14748460.2011.616320","ISSN":"1474-8460","journalAbbreviation":"London Review of Education","language":"en","source":"DOI.org (Crossref)","title":"Researching the benefits of learning: the persuasive power of longitudinal studies","title-short":"Researching the benefits of learning","URL":"https://scienceopen.com/document?vid=f2e53f84-359d-411e-b0b3-ea29d2fb8033","author":[{"family":"Field","given":"John A."}],"accessed":{"date-parts":[["2023",4,15]]},"issued":{"date-parts":[["2011",11,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Bynner and Joshi, 2007; Field, 2011)</w:t>
      </w:r>
      <w:r w:rsidRPr="009106F1">
        <w:rPr>
          <w:rFonts w:cstheme="minorHAnsi"/>
          <w:sz w:val="24"/>
          <w:szCs w:val="24"/>
        </w:rPr>
        <w:fldChar w:fldCharType="end"/>
      </w:r>
      <w:r w:rsidRPr="009106F1">
        <w:rPr>
          <w:rFonts w:cstheme="minorHAnsi"/>
          <w:sz w:val="24"/>
          <w:szCs w:val="24"/>
        </w:rPr>
        <w:t xml:space="preserve">. Educational attainment, housing tenure, sex, reading, and maths scores are also included in a model to understand the individual sorting into different forms of economic activity: employment, post-education schooling, school, training &amp; apprenticeships, and unemployment &amp; out of the labour force. NCDS data and is accessible using the UK Data Service. </w:t>
      </w:r>
    </w:p>
    <w:p w14:paraId="2E83B8AB" w14:textId="338BEF83" w:rsidR="00B947F6" w:rsidRPr="009106F1" w:rsidRDefault="00B947F6" w:rsidP="00B947F6">
      <w:pPr>
        <w:rPr>
          <w:rFonts w:cstheme="minorHAnsi"/>
          <w:sz w:val="24"/>
          <w:szCs w:val="24"/>
        </w:rPr>
      </w:pPr>
      <w:r w:rsidRPr="009106F1">
        <w:rPr>
          <w:rFonts w:cstheme="minorHAnsi"/>
          <w:sz w:val="24"/>
          <w:szCs w:val="24"/>
        </w:rPr>
        <w:t xml:space="preserve">Multinominal logistic regression will be used to understand the choice and </w:t>
      </w:r>
      <w:r w:rsidR="001E15AD" w:rsidRPr="009106F1">
        <w:rPr>
          <w:rFonts w:cstheme="minorHAnsi"/>
          <w:sz w:val="24"/>
          <w:szCs w:val="24"/>
        </w:rPr>
        <w:t>opportunities</w:t>
      </w:r>
      <w:r w:rsidRPr="009106F1">
        <w:rPr>
          <w:rFonts w:cstheme="minorHAnsi"/>
          <w:sz w:val="24"/>
          <w:szCs w:val="24"/>
        </w:rPr>
        <w:t xml:space="preserve"> of NCDS youth when it comes to economic activity post-mandatory schooling. This model will attempt to understand the role of structural inequalities in the form of social class and sex as well as other structural consumption cleavages such as housing tenure. The model also accounts for individual merit or ability in the form of reading and maths scores as well as prior attainment. After establishing the initial multinominal logistic regression model a sensitivity analysis will be conducted on various measures of social stratification surrounding class to assess the most appropriate measure to include within the model. Finally, an analysis of missing data involving multiple imputation will be </w:t>
      </w:r>
      <w:r w:rsidR="00DD2058">
        <w:rPr>
          <w:rFonts w:cstheme="minorHAnsi"/>
          <w:sz w:val="24"/>
          <w:szCs w:val="24"/>
        </w:rPr>
        <w:t>conducted</w:t>
      </w:r>
      <w:r w:rsidRPr="009106F1">
        <w:rPr>
          <w:rFonts w:cstheme="minorHAnsi"/>
          <w:sz w:val="24"/>
          <w:szCs w:val="24"/>
        </w:rPr>
        <w:t xml:space="preserve"> in order to assess the impact, if any, missing data has on the substantive findings of the multinominal logistic regression model. </w:t>
      </w:r>
    </w:p>
    <w:p w14:paraId="0E5056D5" w14:textId="77777777" w:rsidR="00B947F6" w:rsidRPr="009106F1" w:rsidRDefault="00B947F6" w:rsidP="00B947F6">
      <w:pPr>
        <w:pStyle w:val="Heading3"/>
        <w:rPr>
          <w:rFonts w:asciiTheme="minorHAnsi" w:hAnsiTheme="minorHAnsi" w:cstheme="minorHAnsi"/>
          <w:b/>
          <w:bCs/>
          <w:color w:val="auto"/>
        </w:rPr>
      </w:pPr>
      <w:bookmarkStart w:id="17" w:name="_Toc137904655"/>
      <w:r w:rsidRPr="009106F1">
        <w:rPr>
          <w:rFonts w:asciiTheme="minorHAnsi" w:hAnsiTheme="minorHAnsi" w:cstheme="minorHAnsi"/>
          <w:b/>
          <w:bCs/>
          <w:color w:val="auto"/>
        </w:rPr>
        <w:t>Introduction to the NCDS data</w:t>
      </w:r>
      <w:bookmarkEnd w:id="17"/>
    </w:p>
    <w:p w14:paraId="4E0BF55D" w14:textId="351CD374" w:rsidR="00F94D1C" w:rsidRPr="009106F1" w:rsidRDefault="00B947F6" w:rsidP="00CE053C">
      <w:pPr>
        <w:rPr>
          <w:rFonts w:cstheme="minorHAnsi"/>
          <w:sz w:val="24"/>
          <w:szCs w:val="24"/>
        </w:rPr>
      </w:pPr>
      <w:r w:rsidRPr="009106F1">
        <w:rPr>
          <w:rFonts w:cstheme="minorHAnsi"/>
          <w:sz w:val="24"/>
          <w:szCs w:val="24"/>
        </w:rPr>
        <w:t xml:space="preserve">This work will use the National Child Development Study </w:t>
      </w:r>
      <w:r w:rsidRPr="009106F1">
        <w:rPr>
          <w:rFonts w:cstheme="minorHAnsi"/>
          <w:sz w:val="24"/>
          <w:szCs w:val="24"/>
        </w:rPr>
        <w:fldChar w:fldCharType="begin"/>
      </w:r>
      <w:r w:rsidRPr="009106F1">
        <w:rPr>
          <w:rFonts w:cstheme="minorHAnsi"/>
          <w:sz w:val="24"/>
          <w:szCs w:val="24"/>
        </w:rPr>
        <w:instrText xml:space="preserve"> ADDIN ZOTERO_ITEM CSL_CITATION {"citationID":"EjCJFlTK","properties":{"formattedCitation":"(University College London, UCL Institute of Education, and Centre for Longitudinal Studies, 2023)","plainCitation":"(University College London, UCL Institute of Education, and Centre for Longitudinal Studies, 2023)","dontUpdate":true,"noteIndex":0},"citationItems":[{"id":12654,"uris":["http://zotero.org/users/8741181/items/2WBPCDA8"],"itemData":{"id":12654,"type":"article-journal","abstract":"12th Release.","container-title":"UK Data Service","title":"National Child Development Study.","author":[{"family":"University College London","given":""},{"family":"UCL Institute of Education,","given":""},{"family":"Centre for Longitudinal Studies","given":""}],"issued":{"date-parts":[["2023"]]}}}],"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University College London et al, 2023)</w:t>
      </w:r>
      <w:r w:rsidRPr="009106F1">
        <w:rPr>
          <w:rFonts w:cstheme="minorHAnsi"/>
          <w:sz w:val="24"/>
          <w:szCs w:val="24"/>
        </w:rPr>
        <w:fldChar w:fldCharType="end"/>
      </w:r>
      <w:r w:rsidRPr="009106F1">
        <w:rPr>
          <w:rFonts w:cstheme="minorHAnsi"/>
          <w:sz w:val="24"/>
          <w:szCs w:val="24"/>
        </w:rPr>
        <w:t xml:space="preserve">. The NCDS is a nationally representative birth cohort study – the second of its kind in </w:t>
      </w:r>
      <w:r w:rsidRPr="009106F1">
        <w:rPr>
          <w:rFonts w:cstheme="minorHAnsi"/>
          <w:sz w:val="24"/>
          <w:szCs w:val="24"/>
        </w:rPr>
        <w:lastRenderedPageBreak/>
        <w:t xml:space="preserve">the UK. It followed 17,415 participants using a cross-sectional sampling design to collect participants from birth within the same week in 1958. For this analysis, sweeps 0-4 (up to age 23) will be used. For the outcome variable, monthly data from 1974-1981 was collected. These were all collected post-hoc at age 23. The outcome variable focuses on the economic activity state of individuals in the month of September 1974, or month 201. </w:t>
      </w:r>
    </w:p>
    <w:p w14:paraId="640F6711" w14:textId="3AF12410" w:rsidR="00CE053C" w:rsidRPr="009106F1" w:rsidRDefault="00CE053C" w:rsidP="00CE053C">
      <w:pPr>
        <w:pStyle w:val="Caption"/>
        <w:keepNext/>
        <w:rPr>
          <w:rFonts w:cstheme="minorHAnsi"/>
          <w:color w:val="auto"/>
          <w:sz w:val="24"/>
          <w:szCs w:val="24"/>
        </w:rPr>
      </w:pPr>
      <w:bookmarkStart w:id="18" w:name="_Toc137904670"/>
      <w:r w:rsidRPr="009106F1">
        <w:rPr>
          <w:rFonts w:cstheme="minorHAnsi"/>
          <w:color w:val="auto"/>
          <w:sz w:val="24"/>
          <w:szCs w:val="24"/>
        </w:rPr>
        <w:t xml:space="preserve">Table 1. </w:t>
      </w:r>
      <w:r w:rsidRPr="009106F1">
        <w:rPr>
          <w:rFonts w:cstheme="minorHAnsi"/>
          <w:color w:val="auto"/>
          <w:sz w:val="24"/>
          <w:szCs w:val="24"/>
        </w:rPr>
        <w:fldChar w:fldCharType="begin"/>
      </w:r>
      <w:r w:rsidRPr="009106F1">
        <w:rPr>
          <w:rFonts w:cstheme="minorHAnsi"/>
          <w:color w:val="auto"/>
          <w:sz w:val="24"/>
          <w:szCs w:val="24"/>
        </w:rPr>
        <w:instrText xml:space="preserve"> SEQ Table_1. \* ARABIC </w:instrText>
      </w:r>
      <w:r w:rsidRPr="009106F1">
        <w:rPr>
          <w:rFonts w:cstheme="minorHAnsi"/>
          <w:color w:val="auto"/>
          <w:sz w:val="24"/>
          <w:szCs w:val="24"/>
        </w:rPr>
        <w:fldChar w:fldCharType="separate"/>
      </w:r>
      <w:r w:rsidR="0067151A">
        <w:rPr>
          <w:rFonts w:cstheme="minorHAnsi"/>
          <w:noProof/>
          <w:color w:val="auto"/>
          <w:sz w:val="24"/>
          <w:szCs w:val="24"/>
        </w:rPr>
        <w:t>1</w:t>
      </w:r>
      <w:r w:rsidRPr="009106F1">
        <w:rPr>
          <w:rFonts w:cstheme="minorHAnsi"/>
          <w:color w:val="auto"/>
          <w:sz w:val="24"/>
          <w:szCs w:val="24"/>
        </w:rPr>
        <w:fldChar w:fldCharType="end"/>
      </w:r>
      <w:r w:rsidRPr="009106F1">
        <w:rPr>
          <w:rFonts w:cstheme="minorHAnsi"/>
          <w:color w:val="auto"/>
          <w:sz w:val="24"/>
          <w:szCs w:val="24"/>
        </w:rPr>
        <w:t xml:space="preserve"> Sweeps Included for Analysis</w:t>
      </w:r>
      <w:bookmarkEnd w:id="18"/>
    </w:p>
    <w:tbl>
      <w:tblPr>
        <w:tblStyle w:val="PlainTable4"/>
        <w:tblW w:w="0" w:type="auto"/>
        <w:tblLook w:val="04A0" w:firstRow="1" w:lastRow="0" w:firstColumn="1" w:lastColumn="0" w:noHBand="0" w:noVBand="1"/>
      </w:tblPr>
      <w:tblGrid>
        <w:gridCol w:w="1502"/>
        <w:gridCol w:w="1502"/>
        <w:gridCol w:w="1503"/>
        <w:gridCol w:w="1503"/>
        <w:gridCol w:w="1503"/>
        <w:gridCol w:w="1503"/>
      </w:tblGrid>
      <w:tr w:rsidR="009106F1" w:rsidRPr="009106F1" w14:paraId="2BD238FF" w14:textId="77777777" w:rsidTr="00E1481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53D267EA" w14:textId="77777777" w:rsidR="00B947F6" w:rsidRPr="009106F1" w:rsidRDefault="00B947F6" w:rsidP="00E1481F">
            <w:pPr>
              <w:rPr>
                <w:rFonts w:cstheme="minorHAnsi"/>
                <w:sz w:val="24"/>
                <w:szCs w:val="24"/>
              </w:rPr>
            </w:pPr>
            <w:r w:rsidRPr="009106F1">
              <w:rPr>
                <w:rFonts w:cstheme="minorHAnsi"/>
                <w:sz w:val="24"/>
                <w:szCs w:val="24"/>
              </w:rPr>
              <w:t>Year</w:t>
            </w:r>
          </w:p>
        </w:tc>
        <w:tc>
          <w:tcPr>
            <w:tcW w:w="1502" w:type="dxa"/>
          </w:tcPr>
          <w:p w14:paraId="49E96296"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958</w:t>
            </w:r>
          </w:p>
        </w:tc>
        <w:tc>
          <w:tcPr>
            <w:tcW w:w="1503" w:type="dxa"/>
          </w:tcPr>
          <w:p w14:paraId="1977E185"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965</w:t>
            </w:r>
          </w:p>
        </w:tc>
        <w:tc>
          <w:tcPr>
            <w:tcW w:w="1503" w:type="dxa"/>
          </w:tcPr>
          <w:p w14:paraId="27137AAB"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969</w:t>
            </w:r>
          </w:p>
        </w:tc>
        <w:tc>
          <w:tcPr>
            <w:tcW w:w="1503" w:type="dxa"/>
          </w:tcPr>
          <w:p w14:paraId="3155B34F"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974</w:t>
            </w:r>
          </w:p>
        </w:tc>
        <w:tc>
          <w:tcPr>
            <w:tcW w:w="1503" w:type="dxa"/>
          </w:tcPr>
          <w:p w14:paraId="3FCCB896"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981</w:t>
            </w:r>
          </w:p>
        </w:tc>
      </w:tr>
      <w:tr w:rsidR="009106F1" w:rsidRPr="009106F1" w14:paraId="26018396"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3AE154B2" w14:textId="77777777" w:rsidR="00B947F6" w:rsidRPr="009106F1" w:rsidRDefault="00B947F6" w:rsidP="00E1481F">
            <w:pPr>
              <w:rPr>
                <w:rFonts w:cstheme="minorHAnsi"/>
                <w:sz w:val="24"/>
                <w:szCs w:val="24"/>
              </w:rPr>
            </w:pPr>
            <w:r w:rsidRPr="009106F1">
              <w:rPr>
                <w:rFonts w:cstheme="minorHAnsi"/>
                <w:sz w:val="24"/>
                <w:szCs w:val="24"/>
              </w:rPr>
              <w:t>Age</w:t>
            </w:r>
          </w:p>
        </w:tc>
        <w:tc>
          <w:tcPr>
            <w:tcW w:w="1502" w:type="dxa"/>
          </w:tcPr>
          <w:p w14:paraId="717B0422"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Birth</w:t>
            </w:r>
          </w:p>
        </w:tc>
        <w:tc>
          <w:tcPr>
            <w:tcW w:w="1503" w:type="dxa"/>
          </w:tcPr>
          <w:p w14:paraId="175A7388"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7</w:t>
            </w:r>
          </w:p>
        </w:tc>
        <w:tc>
          <w:tcPr>
            <w:tcW w:w="1503" w:type="dxa"/>
          </w:tcPr>
          <w:p w14:paraId="040EE088"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1</w:t>
            </w:r>
          </w:p>
        </w:tc>
        <w:tc>
          <w:tcPr>
            <w:tcW w:w="1503" w:type="dxa"/>
          </w:tcPr>
          <w:p w14:paraId="49C876C1"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w:t>
            </w:r>
          </w:p>
        </w:tc>
        <w:tc>
          <w:tcPr>
            <w:tcW w:w="1503" w:type="dxa"/>
          </w:tcPr>
          <w:p w14:paraId="2A80B08B"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3</w:t>
            </w:r>
          </w:p>
        </w:tc>
      </w:tr>
    </w:tbl>
    <w:p w14:paraId="2321E916" w14:textId="77777777" w:rsidR="00B947F6" w:rsidRPr="009106F1" w:rsidRDefault="00B947F6" w:rsidP="00B947F6">
      <w:pPr>
        <w:rPr>
          <w:rFonts w:cstheme="minorHAnsi"/>
          <w:sz w:val="24"/>
          <w:szCs w:val="24"/>
        </w:rPr>
      </w:pPr>
    </w:p>
    <w:p w14:paraId="66F7B16E" w14:textId="5CD63D11" w:rsidR="00B947F6" w:rsidRPr="009106F1" w:rsidRDefault="00B947F6" w:rsidP="00B947F6">
      <w:pPr>
        <w:rPr>
          <w:rFonts w:cstheme="minorHAnsi"/>
          <w:sz w:val="24"/>
          <w:szCs w:val="24"/>
        </w:rPr>
      </w:pPr>
      <w:r w:rsidRPr="009106F1">
        <w:rPr>
          <w:rFonts w:cstheme="minorHAnsi"/>
          <w:sz w:val="24"/>
          <w:szCs w:val="24"/>
        </w:rPr>
        <w:t>The NCDS cohort originated in 1958 (when participants were born) and continues to present day. For analysis in this analysis only data up until age 23 (wave 4) is considered. Table 1.</w:t>
      </w:r>
      <w:r w:rsidR="00804CFB" w:rsidRPr="009106F1">
        <w:rPr>
          <w:rFonts w:cstheme="minorHAnsi"/>
          <w:sz w:val="24"/>
          <w:szCs w:val="24"/>
        </w:rPr>
        <w:t>2</w:t>
      </w:r>
      <w:r w:rsidRPr="009106F1">
        <w:rPr>
          <w:rFonts w:cstheme="minorHAnsi"/>
          <w:sz w:val="24"/>
          <w:szCs w:val="24"/>
        </w:rPr>
        <w:t xml:space="preserve"> details the sample size of the NCDS. At birth in 1958 the total cohort consisted of a sample of 17,638 with 17,415 participants. By 1974 at age 16, the total cohort had increased to 18,558. This is due to the original sample being supplemented by migrants born in 1958. The number of participants at age 16 had fallen to 14,654, or 91.6 per cent of the eligible sample. This is a reduction in real participants from birth wave of 2,761. Of this reduction, 873 people died and a further 799 emigrated leaving 1,089 missing for reasons other than death or emigration. By 1981 at age 23, the total cohort was 18,558. The eligible sample after considering 960 dead and 1,196 emigrants is 16,402. In total there were 12,357 participants, or 75.3 per cent of the sample. </w:t>
      </w:r>
    </w:p>
    <w:p w14:paraId="475EAAE4" w14:textId="4CBF2522" w:rsidR="00B947F6" w:rsidRPr="009106F1" w:rsidRDefault="00B947F6" w:rsidP="00B947F6">
      <w:pPr>
        <w:rPr>
          <w:rFonts w:cstheme="minorHAnsi"/>
          <w:sz w:val="24"/>
          <w:szCs w:val="24"/>
        </w:rPr>
      </w:pPr>
      <w:r w:rsidRPr="009106F1">
        <w:rPr>
          <w:rFonts w:cstheme="minorHAnsi"/>
          <w:sz w:val="24"/>
          <w:szCs w:val="24"/>
        </w:rPr>
        <w:t xml:space="preserve">The sample size at age 23 is substantially smaller than that of the initial sample, this sample attrition is primarily determined to be caused by not being able to trace participants (there is also a relatively low refusal rate – 7.1 per cent at age 23) (Power and Elliott 2006: 35). Of refusal rates it is best to understand the dynamics of how the NCDS survey was conducted </w:t>
      </w:r>
      <w:r w:rsidR="001E15AD" w:rsidRPr="009106F1">
        <w:rPr>
          <w:rFonts w:cstheme="minorHAnsi"/>
          <w:sz w:val="24"/>
          <w:szCs w:val="24"/>
        </w:rPr>
        <w:t>to</w:t>
      </w:r>
      <w:r w:rsidRPr="009106F1">
        <w:rPr>
          <w:rFonts w:cstheme="minorHAnsi"/>
          <w:sz w:val="24"/>
          <w:szCs w:val="24"/>
        </w:rPr>
        <w:t xml:space="preserve"> appreciate the possibilities related to refusal. At age 23, this was the first time that participants themselves filled out the survey on their own without parental or guardian assistance (like at age 16) or having it done for them by their parents, teachers, and medical professionals. Data was collected by a paper and pencil-based survey. With respect to the outcome of economic activity – that was a retrospective employment history question that had to be filled out from the age of 16 every month until their current age at 23. This level of detail does make the possibility of refusal a possibility. </w:t>
      </w:r>
    </w:p>
    <w:p w14:paraId="7F27052A" w14:textId="304A665D" w:rsidR="00D23B37" w:rsidRPr="009106F1" w:rsidRDefault="00B947F6" w:rsidP="00804CFB">
      <w:pPr>
        <w:rPr>
          <w:rFonts w:cstheme="minorHAnsi"/>
          <w:sz w:val="24"/>
          <w:szCs w:val="24"/>
        </w:rPr>
      </w:pPr>
      <w:r w:rsidRPr="009106F1">
        <w:rPr>
          <w:rFonts w:cstheme="minorHAnsi"/>
          <w:sz w:val="24"/>
          <w:szCs w:val="24"/>
        </w:rPr>
        <w:t xml:space="preserve">According to Hawkes and Plewis </w:t>
      </w:r>
      <w:r w:rsidRPr="009106F1">
        <w:rPr>
          <w:rFonts w:cstheme="minorHAnsi"/>
          <w:sz w:val="24"/>
          <w:szCs w:val="24"/>
        </w:rPr>
        <w:fldChar w:fldCharType="begin"/>
      </w:r>
      <w:r w:rsidRPr="009106F1">
        <w:rPr>
          <w:rFonts w:cstheme="minorHAnsi"/>
          <w:sz w:val="24"/>
          <w:szCs w:val="24"/>
        </w:rPr>
        <w:instrText xml:space="preserve"> ADDIN ZOTERO_ITEM CSL_CITATION {"citationID":"2CfA1tSE","properties":{"formattedCitation":"(Hawkes and Plewis, 2006)","plainCitation":"(Hawkes and Plewis, 2006)","noteIndex":0},"citationItems":[{"id":2943,"uris":["http://zotero.org/users/8741181/items/UJSKP2Q8"],"itemData":{"id":2943,"type":"article-journal","container-title":"Journal of the Royal Statistical Society","DOI":"https://doi.org/10.1111/j.1467-985X.2006.00401.x","issue":"3","page":"479-491","title":"Modelling non-response in the National Child Development Study","volume":"169","author":[{"family":"Hawkes","given":"Denise"},{"family":"Plewis","given":"Ian"}],"issued":{"date-parts":[["2006"]]}}}],"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Hawkes and Plewis, 2006)</w:t>
      </w:r>
      <w:r w:rsidRPr="009106F1">
        <w:rPr>
          <w:rFonts w:cstheme="minorHAnsi"/>
          <w:sz w:val="24"/>
          <w:szCs w:val="24"/>
        </w:rPr>
        <w:fldChar w:fldCharType="end"/>
      </w:r>
      <w:r w:rsidRPr="009106F1">
        <w:rPr>
          <w:rFonts w:cstheme="minorHAnsi"/>
          <w:sz w:val="24"/>
          <w:szCs w:val="24"/>
        </w:rPr>
        <w:t xml:space="preserve"> non-response: other (cases where there is no data for this sweep but there is for later sweeps, and ‘temporary emigrants’) makeup 10.7 per cent of non-response. The rest of the missingness – around 6.3 per cent is categories as ‘eligibility </w:t>
      </w:r>
      <w:r w:rsidR="001E15AD" w:rsidRPr="009106F1">
        <w:rPr>
          <w:rFonts w:cstheme="minorHAnsi"/>
          <w:sz w:val="24"/>
          <w:szCs w:val="24"/>
        </w:rPr>
        <w:t>unknown</w:t>
      </w:r>
      <w:r w:rsidRPr="009106F1">
        <w:rPr>
          <w:rFonts w:cstheme="minorHAnsi"/>
          <w:sz w:val="24"/>
          <w:szCs w:val="24"/>
        </w:rPr>
        <w:t xml:space="preserve">’ (ibid). Eligibility unknown relates to those that either died or permanently emigrated. There is overall a substantive amount of missingness within the data used for analysis. An issue that comes with sample attrition for the NCDS is that the size of certain ethnic minority populations back when the sample was first collected were small, meaning that attrition makes analysis of ethnic minority populations extremely difficult (ibid). The nature of the level of missing data in the NCDS suggests that there is little support for the position that the data is missing completely at random </w:t>
      </w:r>
      <w:r w:rsidRPr="009106F1">
        <w:rPr>
          <w:rFonts w:cstheme="minorHAnsi"/>
          <w:sz w:val="24"/>
          <w:szCs w:val="24"/>
        </w:rPr>
        <w:fldChar w:fldCharType="begin"/>
      </w:r>
      <w:r w:rsidRPr="009106F1">
        <w:rPr>
          <w:rFonts w:cstheme="minorHAnsi"/>
          <w:sz w:val="24"/>
          <w:szCs w:val="24"/>
        </w:rPr>
        <w:instrText xml:space="preserve"> ADDIN ZOTERO_ITEM CSL_CITATION {"citationID":"hVy98TxT","properties":{"formattedCitation":"(Hawkes and Plewis, 2006; Silverwood {\\i{}et al.}, 2021)","plainCitation":"(Hawkes and Plewis, 2006; Silverwood et al., 2021)","dontUpdate":true,"noteIndex":0},"citationItems":[{"id":2943,"uris":["http://zotero.org/users/8741181/items/UJSKP2Q8"],"itemData":{"id":2943,"type":"article-journal","container-title":"Journal of the Royal Statistical Society","DOI":"https://doi.org/10.1111/j.1467-985X.2006.00401.x","issue":"3","page":"479-491","title":"Modelling non-response in the National Child Development Study","volume":"169","author":[{"family":"Hawkes","given":"Denise"},{"family":"Plewis","given":"Ian"}],"issued":{"date-parts":[["2006"]]}}},{"id":1234,"uris":["http://zotero.org/users/8741181/items/JJQ92X8Q"],"itemData":{"id":1234,"type":"article-journal","title":"Handling missing data in the National Child Development Study: User guide (Version 2).","author":[{"family":"Silverwood","given":"R"},{"family":"Narayanan,","given":"M"},{"family":"Dodgeon","given":"B"},{"family":"Ploubidis","given":"G"}],"issued":{"date-parts":[["202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 xml:space="preserve">(Hawkes and Plewis, </w:t>
      </w:r>
      <w:r w:rsidRPr="009106F1">
        <w:rPr>
          <w:rFonts w:cstheme="minorHAnsi"/>
          <w:sz w:val="24"/>
          <w:szCs w:val="24"/>
        </w:rPr>
        <w:lastRenderedPageBreak/>
        <w:t xml:space="preserve">2006: 489; Silverwood </w:t>
      </w:r>
      <w:r w:rsidRPr="009106F1">
        <w:rPr>
          <w:rFonts w:cstheme="minorHAnsi"/>
          <w:i/>
          <w:iCs/>
          <w:sz w:val="24"/>
          <w:szCs w:val="24"/>
        </w:rPr>
        <w:t>et al.</w:t>
      </w:r>
      <w:r w:rsidRPr="009106F1">
        <w:rPr>
          <w:rFonts w:cstheme="minorHAnsi"/>
          <w:sz w:val="24"/>
          <w:szCs w:val="24"/>
        </w:rPr>
        <w:t>, 2021: 3)</w:t>
      </w:r>
      <w:r w:rsidRPr="009106F1">
        <w:rPr>
          <w:rFonts w:cstheme="minorHAnsi"/>
          <w:sz w:val="24"/>
          <w:szCs w:val="24"/>
        </w:rPr>
        <w:fldChar w:fldCharType="end"/>
      </w:r>
      <w:r w:rsidRPr="009106F1">
        <w:rPr>
          <w:rFonts w:cstheme="minorHAnsi"/>
          <w:sz w:val="24"/>
          <w:szCs w:val="24"/>
        </w:rPr>
        <w:t xml:space="preserve">. This supports the need to apply missing data techniques. </w:t>
      </w:r>
    </w:p>
    <w:p w14:paraId="010F721F" w14:textId="0002AA25" w:rsidR="00CE053C" w:rsidRPr="009106F1" w:rsidRDefault="00CE053C" w:rsidP="00CE053C">
      <w:pPr>
        <w:pStyle w:val="Caption"/>
        <w:keepNext/>
        <w:rPr>
          <w:rFonts w:cstheme="minorHAnsi"/>
          <w:color w:val="auto"/>
          <w:sz w:val="24"/>
          <w:szCs w:val="24"/>
        </w:rPr>
      </w:pPr>
      <w:bookmarkStart w:id="19" w:name="_Toc137904671"/>
      <w:r w:rsidRPr="009106F1">
        <w:rPr>
          <w:rFonts w:cstheme="minorHAnsi"/>
          <w:color w:val="auto"/>
          <w:sz w:val="24"/>
          <w:szCs w:val="24"/>
        </w:rPr>
        <w:t xml:space="preserve">Table 1. </w:t>
      </w:r>
      <w:r w:rsidRPr="009106F1">
        <w:rPr>
          <w:rFonts w:cstheme="minorHAnsi"/>
          <w:color w:val="auto"/>
          <w:sz w:val="24"/>
          <w:szCs w:val="24"/>
        </w:rPr>
        <w:fldChar w:fldCharType="begin"/>
      </w:r>
      <w:r w:rsidRPr="009106F1">
        <w:rPr>
          <w:rFonts w:cstheme="minorHAnsi"/>
          <w:color w:val="auto"/>
          <w:sz w:val="24"/>
          <w:szCs w:val="24"/>
        </w:rPr>
        <w:instrText xml:space="preserve"> SEQ Table_1. \* ARABIC </w:instrText>
      </w:r>
      <w:r w:rsidRPr="009106F1">
        <w:rPr>
          <w:rFonts w:cstheme="minorHAnsi"/>
          <w:color w:val="auto"/>
          <w:sz w:val="24"/>
          <w:szCs w:val="24"/>
        </w:rPr>
        <w:fldChar w:fldCharType="separate"/>
      </w:r>
      <w:r w:rsidR="0067151A">
        <w:rPr>
          <w:rFonts w:cstheme="minorHAnsi"/>
          <w:noProof/>
          <w:color w:val="auto"/>
          <w:sz w:val="24"/>
          <w:szCs w:val="24"/>
        </w:rPr>
        <w:t>2</w:t>
      </w:r>
      <w:r w:rsidRPr="009106F1">
        <w:rPr>
          <w:rFonts w:cstheme="minorHAnsi"/>
          <w:color w:val="auto"/>
          <w:sz w:val="24"/>
          <w:szCs w:val="24"/>
        </w:rPr>
        <w:fldChar w:fldCharType="end"/>
      </w:r>
      <w:r w:rsidRPr="009106F1">
        <w:rPr>
          <w:rFonts w:cstheme="minorHAnsi"/>
          <w:color w:val="auto"/>
          <w:sz w:val="24"/>
          <w:szCs w:val="24"/>
        </w:rPr>
        <w:t xml:space="preserve"> Participation in the NCDS from birth to 23 years</w:t>
      </w:r>
      <w:bookmarkEnd w:id="19"/>
    </w:p>
    <w:tbl>
      <w:tblPr>
        <w:tblStyle w:val="PlainTable4"/>
        <w:tblW w:w="9441" w:type="dxa"/>
        <w:tblLook w:val="04A0" w:firstRow="1" w:lastRow="0" w:firstColumn="1" w:lastColumn="0" w:noHBand="0" w:noVBand="1"/>
      </w:tblPr>
      <w:tblGrid>
        <w:gridCol w:w="1352"/>
        <w:gridCol w:w="1283"/>
        <w:gridCol w:w="736"/>
        <w:gridCol w:w="1213"/>
        <w:gridCol w:w="1486"/>
        <w:gridCol w:w="1405"/>
        <w:gridCol w:w="1966"/>
      </w:tblGrid>
      <w:tr w:rsidR="009106F1" w:rsidRPr="009106F1" w14:paraId="7A14103E" w14:textId="77777777" w:rsidTr="00E1481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C128EEA" w14:textId="77777777" w:rsidR="00B947F6" w:rsidRPr="009106F1" w:rsidRDefault="00B947F6" w:rsidP="00E1481F">
            <w:pPr>
              <w:rPr>
                <w:rFonts w:eastAsia="Times New Roman" w:cstheme="minorHAnsi"/>
                <w:sz w:val="24"/>
                <w:szCs w:val="24"/>
                <w:lang w:eastAsia="en-GB"/>
              </w:rPr>
            </w:pPr>
          </w:p>
        </w:tc>
        <w:tc>
          <w:tcPr>
            <w:tcW w:w="0" w:type="auto"/>
            <w:hideMark/>
          </w:tcPr>
          <w:p w14:paraId="2F0172B0" w14:textId="77777777" w:rsidR="00B947F6" w:rsidRPr="009106F1" w:rsidRDefault="00B947F6" w:rsidP="00E1481F">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Total cohort</w:t>
            </w:r>
          </w:p>
        </w:tc>
        <w:tc>
          <w:tcPr>
            <w:tcW w:w="0" w:type="auto"/>
            <w:hideMark/>
          </w:tcPr>
          <w:p w14:paraId="65998EF2" w14:textId="77777777" w:rsidR="00B947F6" w:rsidRPr="009106F1" w:rsidRDefault="00B947F6" w:rsidP="00E1481F">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Dead</w:t>
            </w:r>
          </w:p>
        </w:tc>
        <w:tc>
          <w:tcPr>
            <w:tcW w:w="0" w:type="auto"/>
            <w:hideMark/>
          </w:tcPr>
          <w:p w14:paraId="4F0DBEEB" w14:textId="77777777" w:rsidR="00B947F6" w:rsidRPr="009106F1" w:rsidRDefault="00B947F6" w:rsidP="00E1481F">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Emigrants</w:t>
            </w:r>
          </w:p>
        </w:tc>
        <w:tc>
          <w:tcPr>
            <w:tcW w:w="0" w:type="auto"/>
            <w:hideMark/>
          </w:tcPr>
          <w:p w14:paraId="5D621184" w14:textId="77777777" w:rsidR="00B947F6" w:rsidRPr="009106F1" w:rsidRDefault="00B947F6" w:rsidP="00E1481F">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Eligible sample</w:t>
            </w:r>
          </w:p>
        </w:tc>
        <w:tc>
          <w:tcPr>
            <w:tcW w:w="0" w:type="auto"/>
            <w:hideMark/>
          </w:tcPr>
          <w:p w14:paraId="1646CE1F" w14:textId="77777777" w:rsidR="00B947F6" w:rsidRPr="009106F1" w:rsidRDefault="00B947F6" w:rsidP="00E1481F">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Participants</w:t>
            </w:r>
          </w:p>
        </w:tc>
        <w:tc>
          <w:tcPr>
            <w:tcW w:w="0" w:type="auto"/>
            <w:hideMark/>
          </w:tcPr>
          <w:p w14:paraId="355E3495" w14:textId="77777777" w:rsidR="00B947F6" w:rsidRPr="009106F1" w:rsidRDefault="00B947F6" w:rsidP="00E1481F">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 of eligible sample)</w:t>
            </w:r>
          </w:p>
        </w:tc>
      </w:tr>
      <w:tr w:rsidR="009106F1" w:rsidRPr="009106F1" w14:paraId="7E2DAF1A"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EC00BBD" w14:textId="77777777" w:rsidR="00B947F6" w:rsidRPr="009106F1" w:rsidRDefault="00B947F6" w:rsidP="00E1481F">
            <w:pPr>
              <w:rPr>
                <w:rFonts w:eastAsia="Times New Roman" w:cstheme="minorHAnsi"/>
                <w:sz w:val="24"/>
                <w:szCs w:val="24"/>
                <w:lang w:eastAsia="en-GB"/>
              </w:rPr>
            </w:pPr>
            <w:r w:rsidRPr="009106F1">
              <w:rPr>
                <w:rFonts w:eastAsia="Times New Roman" w:cstheme="minorHAnsi"/>
                <w:sz w:val="24"/>
                <w:szCs w:val="24"/>
                <w:lang w:eastAsia="en-GB"/>
              </w:rPr>
              <w:t>Birth – 1958</w:t>
            </w:r>
          </w:p>
        </w:tc>
        <w:tc>
          <w:tcPr>
            <w:tcW w:w="0" w:type="auto"/>
            <w:hideMark/>
          </w:tcPr>
          <w:p w14:paraId="588F3D2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17638</w:t>
            </w:r>
          </w:p>
        </w:tc>
        <w:tc>
          <w:tcPr>
            <w:tcW w:w="0" w:type="auto"/>
            <w:hideMark/>
          </w:tcPr>
          <w:p w14:paraId="0A2B00B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0</w:t>
            </w:r>
          </w:p>
        </w:tc>
        <w:tc>
          <w:tcPr>
            <w:tcW w:w="0" w:type="auto"/>
            <w:hideMark/>
          </w:tcPr>
          <w:p w14:paraId="2EC7B27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0</w:t>
            </w:r>
          </w:p>
        </w:tc>
        <w:tc>
          <w:tcPr>
            <w:tcW w:w="0" w:type="auto"/>
            <w:hideMark/>
          </w:tcPr>
          <w:p w14:paraId="3E156ED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17638</w:t>
            </w:r>
          </w:p>
        </w:tc>
        <w:tc>
          <w:tcPr>
            <w:tcW w:w="0" w:type="auto"/>
            <w:hideMark/>
          </w:tcPr>
          <w:p w14:paraId="574A2D7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17415</w:t>
            </w:r>
          </w:p>
        </w:tc>
        <w:tc>
          <w:tcPr>
            <w:tcW w:w="0" w:type="auto"/>
            <w:hideMark/>
          </w:tcPr>
          <w:p w14:paraId="53BFBFC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98.7</w:t>
            </w:r>
          </w:p>
        </w:tc>
      </w:tr>
      <w:tr w:rsidR="009106F1" w:rsidRPr="009106F1" w14:paraId="57D01332" w14:textId="77777777" w:rsidTr="00E1481F">
        <w:tc>
          <w:tcPr>
            <w:cnfStyle w:val="001000000000" w:firstRow="0" w:lastRow="0" w:firstColumn="1" w:lastColumn="0" w:oddVBand="0" w:evenVBand="0" w:oddHBand="0" w:evenHBand="0" w:firstRowFirstColumn="0" w:firstRowLastColumn="0" w:lastRowFirstColumn="0" w:lastRowLastColumn="0"/>
            <w:tcW w:w="0" w:type="auto"/>
            <w:hideMark/>
          </w:tcPr>
          <w:p w14:paraId="39A368EA" w14:textId="77777777" w:rsidR="00B947F6" w:rsidRPr="009106F1" w:rsidRDefault="00B947F6" w:rsidP="00E1481F">
            <w:pPr>
              <w:rPr>
                <w:rFonts w:eastAsia="Times New Roman" w:cstheme="minorHAnsi"/>
                <w:sz w:val="24"/>
                <w:szCs w:val="24"/>
                <w:lang w:eastAsia="en-GB"/>
              </w:rPr>
            </w:pPr>
            <w:r w:rsidRPr="009106F1">
              <w:rPr>
                <w:rFonts w:eastAsia="Times New Roman" w:cstheme="minorHAnsi"/>
                <w:sz w:val="24"/>
                <w:szCs w:val="24"/>
                <w:lang w:eastAsia="en-GB"/>
              </w:rPr>
              <w:t>Age 7 – 1965</w:t>
            </w:r>
          </w:p>
        </w:tc>
        <w:tc>
          <w:tcPr>
            <w:tcW w:w="0" w:type="auto"/>
            <w:hideMark/>
          </w:tcPr>
          <w:p w14:paraId="4CFCA53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18016</w:t>
            </w:r>
            <w:r w:rsidRPr="009106F1">
              <w:rPr>
                <w:rFonts w:eastAsia="Times New Roman" w:cstheme="minorHAnsi"/>
                <w:sz w:val="24"/>
                <w:szCs w:val="24"/>
                <w:vertAlign w:val="superscript"/>
                <w:lang w:eastAsia="en-GB"/>
              </w:rPr>
              <w:t>a</w:t>
            </w:r>
          </w:p>
        </w:tc>
        <w:tc>
          <w:tcPr>
            <w:tcW w:w="0" w:type="auto"/>
            <w:hideMark/>
          </w:tcPr>
          <w:p w14:paraId="135AD80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821</w:t>
            </w:r>
          </w:p>
        </w:tc>
        <w:tc>
          <w:tcPr>
            <w:tcW w:w="0" w:type="auto"/>
            <w:hideMark/>
          </w:tcPr>
          <w:p w14:paraId="1F1EE62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475</w:t>
            </w:r>
          </w:p>
        </w:tc>
        <w:tc>
          <w:tcPr>
            <w:tcW w:w="0" w:type="auto"/>
            <w:hideMark/>
          </w:tcPr>
          <w:p w14:paraId="7F703CE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16720</w:t>
            </w:r>
          </w:p>
        </w:tc>
        <w:tc>
          <w:tcPr>
            <w:tcW w:w="0" w:type="auto"/>
            <w:hideMark/>
          </w:tcPr>
          <w:p w14:paraId="0FDE83B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15425</w:t>
            </w:r>
          </w:p>
        </w:tc>
        <w:tc>
          <w:tcPr>
            <w:tcW w:w="0" w:type="auto"/>
            <w:hideMark/>
          </w:tcPr>
          <w:p w14:paraId="666F530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92.3</w:t>
            </w:r>
          </w:p>
        </w:tc>
      </w:tr>
      <w:tr w:rsidR="009106F1" w:rsidRPr="009106F1" w14:paraId="4D37A01B"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47D4A17" w14:textId="77777777" w:rsidR="00B947F6" w:rsidRPr="009106F1" w:rsidRDefault="00B947F6" w:rsidP="00E1481F">
            <w:pPr>
              <w:rPr>
                <w:rFonts w:eastAsia="Times New Roman" w:cstheme="minorHAnsi"/>
                <w:sz w:val="24"/>
                <w:szCs w:val="24"/>
                <w:lang w:eastAsia="en-GB"/>
              </w:rPr>
            </w:pPr>
            <w:r w:rsidRPr="009106F1">
              <w:rPr>
                <w:rFonts w:eastAsia="Times New Roman" w:cstheme="minorHAnsi"/>
                <w:sz w:val="24"/>
                <w:szCs w:val="24"/>
                <w:lang w:eastAsia="en-GB"/>
              </w:rPr>
              <w:t>Age 11 – 1969</w:t>
            </w:r>
          </w:p>
        </w:tc>
        <w:tc>
          <w:tcPr>
            <w:tcW w:w="0" w:type="auto"/>
            <w:hideMark/>
          </w:tcPr>
          <w:p w14:paraId="359047E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18287</w:t>
            </w:r>
            <w:r w:rsidRPr="009106F1">
              <w:rPr>
                <w:rFonts w:eastAsia="Times New Roman" w:cstheme="minorHAnsi"/>
                <w:sz w:val="24"/>
                <w:szCs w:val="24"/>
                <w:vertAlign w:val="superscript"/>
                <w:lang w:eastAsia="en-GB"/>
              </w:rPr>
              <w:t>a</w:t>
            </w:r>
          </w:p>
        </w:tc>
        <w:tc>
          <w:tcPr>
            <w:tcW w:w="0" w:type="auto"/>
            <w:hideMark/>
          </w:tcPr>
          <w:p w14:paraId="7B22F97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840</w:t>
            </w:r>
          </w:p>
        </w:tc>
        <w:tc>
          <w:tcPr>
            <w:tcW w:w="0" w:type="auto"/>
            <w:hideMark/>
          </w:tcPr>
          <w:p w14:paraId="07C99CA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701</w:t>
            </w:r>
          </w:p>
        </w:tc>
        <w:tc>
          <w:tcPr>
            <w:tcW w:w="0" w:type="auto"/>
            <w:hideMark/>
          </w:tcPr>
          <w:p w14:paraId="5C8AA82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16746</w:t>
            </w:r>
          </w:p>
        </w:tc>
        <w:tc>
          <w:tcPr>
            <w:tcW w:w="0" w:type="auto"/>
            <w:hideMark/>
          </w:tcPr>
          <w:p w14:paraId="4E60B31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15337</w:t>
            </w:r>
          </w:p>
        </w:tc>
        <w:tc>
          <w:tcPr>
            <w:tcW w:w="0" w:type="auto"/>
            <w:hideMark/>
          </w:tcPr>
          <w:p w14:paraId="6EC3163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91.6</w:t>
            </w:r>
          </w:p>
        </w:tc>
      </w:tr>
      <w:tr w:rsidR="009106F1" w:rsidRPr="009106F1" w14:paraId="52A5791B" w14:textId="77777777" w:rsidTr="00E1481F">
        <w:tc>
          <w:tcPr>
            <w:cnfStyle w:val="001000000000" w:firstRow="0" w:lastRow="0" w:firstColumn="1" w:lastColumn="0" w:oddVBand="0" w:evenVBand="0" w:oddHBand="0" w:evenHBand="0" w:firstRowFirstColumn="0" w:firstRowLastColumn="0" w:lastRowFirstColumn="0" w:lastRowLastColumn="0"/>
            <w:tcW w:w="0" w:type="auto"/>
            <w:hideMark/>
          </w:tcPr>
          <w:p w14:paraId="6A061621" w14:textId="77777777" w:rsidR="00B947F6" w:rsidRPr="009106F1" w:rsidRDefault="00B947F6" w:rsidP="00E1481F">
            <w:pPr>
              <w:rPr>
                <w:rFonts w:eastAsia="Times New Roman" w:cstheme="minorHAnsi"/>
                <w:sz w:val="24"/>
                <w:szCs w:val="24"/>
                <w:lang w:eastAsia="en-GB"/>
              </w:rPr>
            </w:pPr>
            <w:r w:rsidRPr="009106F1">
              <w:rPr>
                <w:rFonts w:eastAsia="Times New Roman" w:cstheme="minorHAnsi"/>
                <w:sz w:val="24"/>
                <w:szCs w:val="24"/>
                <w:lang w:eastAsia="en-GB"/>
              </w:rPr>
              <w:t>Age 16 – 1974</w:t>
            </w:r>
          </w:p>
        </w:tc>
        <w:tc>
          <w:tcPr>
            <w:tcW w:w="0" w:type="auto"/>
            <w:hideMark/>
          </w:tcPr>
          <w:p w14:paraId="068BE68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18558</w:t>
            </w:r>
            <w:r w:rsidRPr="009106F1">
              <w:rPr>
                <w:rFonts w:eastAsia="Times New Roman" w:cstheme="minorHAnsi"/>
                <w:sz w:val="24"/>
                <w:szCs w:val="24"/>
                <w:vertAlign w:val="superscript"/>
                <w:lang w:eastAsia="en-GB"/>
              </w:rPr>
              <w:t>a</w:t>
            </w:r>
          </w:p>
        </w:tc>
        <w:tc>
          <w:tcPr>
            <w:tcW w:w="0" w:type="auto"/>
            <w:hideMark/>
          </w:tcPr>
          <w:p w14:paraId="40178A2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873</w:t>
            </w:r>
          </w:p>
        </w:tc>
        <w:tc>
          <w:tcPr>
            <w:tcW w:w="0" w:type="auto"/>
            <w:hideMark/>
          </w:tcPr>
          <w:p w14:paraId="621BF47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799</w:t>
            </w:r>
          </w:p>
        </w:tc>
        <w:tc>
          <w:tcPr>
            <w:tcW w:w="0" w:type="auto"/>
            <w:hideMark/>
          </w:tcPr>
          <w:p w14:paraId="657DCA6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16886</w:t>
            </w:r>
          </w:p>
        </w:tc>
        <w:tc>
          <w:tcPr>
            <w:tcW w:w="0" w:type="auto"/>
            <w:hideMark/>
          </w:tcPr>
          <w:p w14:paraId="25CA971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14654</w:t>
            </w:r>
          </w:p>
        </w:tc>
        <w:tc>
          <w:tcPr>
            <w:tcW w:w="0" w:type="auto"/>
            <w:hideMark/>
          </w:tcPr>
          <w:p w14:paraId="6813976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86.8</w:t>
            </w:r>
          </w:p>
        </w:tc>
      </w:tr>
      <w:tr w:rsidR="009106F1" w:rsidRPr="009106F1" w14:paraId="698EA841"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123DD59" w14:textId="77777777" w:rsidR="00B947F6" w:rsidRPr="009106F1" w:rsidRDefault="00B947F6" w:rsidP="00E1481F">
            <w:pPr>
              <w:rPr>
                <w:rFonts w:eastAsia="Times New Roman" w:cstheme="minorHAnsi"/>
                <w:sz w:val="24"/>
                <w:szCs w:val="24"/>
                <w:lang w:eastAsia="en-GB"/>
              </w:rPr>
            </w:pPr>
            <w:r w:rsidRPr="009106F1">
              <w:rPr>
                <w:rFonts w:eastAsia="Times New Roman" w:cstheme="minorHAnsi"/>
                <w:sz w:val="24"/>
                <w:szCs w:val="24"/>
                <w:lang w:eastAsia="en-GB"/>
              </w:rPr>
              <w:t>Age 23 – 1981</w:t>
            </w:r>
          </w:p>
        </w:tc>
        <w:tc>
          <w:tcPr>
            <w:tcW w:w="0" w:type="auto"/>
            <w:hideMark/>
          </w:tcPr>
          <w:p w14:paraId="47EF5F5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18558</w:t>
            </w:r>
          </w:p>
        </w:tc>
        <w:tc>
          <w:tcPr>
            <w:tcW w:w="0" w:type="auto"/>
            <w:hideMark/>
          </w:tcPr>
          <w:p w14:paraId="4528AB4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960</w:t>
            </w:r>
          </w:p>
        </w:tc>
        <w:tc>
          <w:tcPr>
            <w:tcW w:w="0" w:type="auto"/>
            <w:hideMark/>
          </w:tcPr>
          <w:p w14:paraId="443F782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1196</w:t>
            </w:r>
          </w:p>
        </w:tc>
        <w:tc>
          <w:tcPr>
            <w:tcW w:w="0" w:type="auto"/>
            <w:hideMark/>
          </w:tcPr>
          <w:p w14:paraId="51F0E38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16402</w:t>
            </w:r>
          </w:p>
        </w:tc>
        <w:tc>
          <w:tcPr>
            <w:tcW w:w="0" w:type="auto"/>
            <w:hideMark/>
          </w:tcPr>
          <w:p w14:paraId="2154B15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12357</w:t>
            </w:r>
          </w:p>
        </w:tc>
        <w:tc>
          <w:tcPr>
            <w:tcW w:w="0" w:type="auto"/>
            <w:hideMark/>
          </w:tcPr>
          <w:p w14:paraId="4923480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75.3</w:t>
            </w:r>
          </w:p>
        </w:tc>
      </w:tr>
    </w:tbl>
    <w:p w14:paraId="20D9A78C" w14:textId="655E1222" w:rsidR="00B947F6" w:rsidRPr="009106F1" w:rsidRDefault="00B947F6" w:rsidP="00B947F6">
      <w:pPr>
        <w:pStyle w:val="NormalWeb"/>
        <w:spacing w:before="0" w:beforeAutospacing="0" w:after="0" w:afterAutospacing="0"/>
        <w:rPr>
          <w:rFonts w:asciiTheme="minorHAnsi" w:hAnsiTheme="minorHAnsi" w:cstheme="minorHAnsi"/>
        </w:rPr>
      </w:pPr>
      <w:r w:rsidRPr="009106F1">
        <w:rPr>
          <w:rFonts w:asciiTheme="minorHAnsi" w:hAnsiTheme="minorHAnsi" w:cstheme="minorHAnsi"/>
          <w:vertAlign w:val="superscript"/>
        </w:rPr>
        <w:t>a</w:t>
      </w:r>
      <w:r w:rsidRPr="009106F1">
        <w:rPr>
          <w:rFonts w:asciiTheme="minorHAnsi" w:hAnsiTheme="minorHAnsi" w:cstheme="minorHAnsi"/>
        </w:rPr>
        <w:t> </w:t>
      </w:r>
      <w:r w:rsidR="00F87056" w:rsidRPr="009106F1">
        <w:rPr>
          <w:rFonts w:asciiTheme="minorHAnsi" w:hAnsiTheme="minorHAnsi" w:cstheme="minorHAnsi"/>
        </w:rPr>
        <w:t>the</w:t>
      </w:r>
      <w:r w:rsidRPr="009106F1">
        <w:rPr>
          <w:rFonts w:asciiTheme="minorHAnsi" w:hAnsiTheme="minorHAnsi" w:cstheme="minorHAnsi"/>
        </w:rPr>
        <w:t xml:space="preserve"> original sample was supplemented by migrants born in </w:t>
      </w:r>
      <w:r w:rsidR="00F87056" w:rsidRPr="009106F1">
        <w:rPr>
          <w:rFonts w:asciiTheme="minorHAnsi" w:hAnsiTheme="minorHAnsi" w:cstheme="minorHAnsi"/>
        </w:rPr>
        <w:t>1958.</w:t>
      </w:r>
    </w:p>
    <w:p w14:paraId="502FD055" w14:textId="77777777" w:rsidR="00F353C4" w:rsidRPr="009106F1" w:rsidRDefault="00F353C4" w:rsidP="00B947F6">
      <w:pPr>
        <w:pStyle w:val="NormalWeb"/>
        <w:spacing w:before="0" w:beforeAutospacing="0" w:after="0" w:afterAutospacing="0"/>
        <w:rPr>
          <w:rFonts w:asciiTheme="minorHAnsi" w:hAnsiTheme="minorHAnsi" w:cstheme="minorHAnsi"/>
        </w:rPr>
      </w:pPr>
    </w:p>
    <w:p w14:paraId="58FD68D8" w14:textId="77777777" w:rsidR="00B947F6" w:rsidRPr="009106F1" w:rsidRDefault="00B947F6" w:rsidP="00B947F6">
      <w:pPr>
        <w:pStyle w:val="Heading3"/>
        <w:rPr>
          <w:rFonts w:asciiTheme="minorHAnsi" w:hAnsiTheme="minorHAnsi" w:cstheme="minorHAnsi"/>
          <w:b/>
          <w:bCs/>
          <w:color w:val="auto"/>
        </w:rPr>
      </w:pPr>
      <w:bookmarkStart w:id="20" w:name="_Toc137904656"/>
      <w:r w:rsidRPr="009106F1">
        <w:rPr>
          <w:rFonts w:asciiTheme="minorHAnsi" w:hAnsiTheme="minorHAnsi" w:cstheme="minorHAnsi"/>
          <w:b/>
          <w:bCs/>
          <w:color w:val="auto"/>
        </w:rPr>
        <w:t>Introduction to measures for subsequent analysis</w:t>
      </w:r>
      <w:bookmarkEnd w:id="20"/>
    </w:p>
    <w:p w14:paraId="0CAC0F26" w14:textId="77777777" w:rsidR="00B947F6" w:rsidRPr="009106F1" w:rsidRDefault="00B947F6" w:rsidP="00B947F6">
      <w:pPr>
        <w:rPr>
          <w:rFonts w:cstheme="minorHAnsi"/>
          <w:sz w:val="24"/>
          <w:szCs w:val="24"/>
        </w:rPr>
      </w:pPr>
      <w:r w:rsidRPr="009106F1">
        <w:rPr>
          <w:rFonts w:cstheme="minorHAnsi"/>
          <w:sz w:val="24"/>
          <w:szCs w:val="24"/>
        </w:rPr>
        <w:t xml:space="preserve">The following section provides an overview of key variables used for subsequent multivariate analysis. Initially variable selection was attempted by using the UCL CLOSER search platform that promotes a resource that allows for all variables within the NCDS cohort to be searched for </w:t>
      </w:r>
      <w:r w:rsidRPr="009106F1">
        <w:rPr>
          <w:rFonts w:cstheme="minorHAnsi"/>
          <w:sz w:val="24"/>
          <w:szCs w:val="24"/>
        </w:rPr>
        <w:fldChar w:fldCharType="begin"/>
      </w:r>
      <w:r w:rsidRPr="009106F1">
        <w:rPr>
          <w:rFonts w:cstheme="minorHAnsi"/>
          <w:sz w:val="24"/>
          <w:szCs w:val="24"/>
        </w:rPr>
        <w:instrText xml:space="preserve"> ADDIN ZOTERO_ITEM CSL_CITATION {"citationID":"TSOIFLJg","properties":{"formattedCitation":"(Parsons, 2013)","plainCitation":"(Parsons, 2013)","noteIndex":0},"citationItems":[{"id":12587,"uris":["http://zotero.org/users/8741181/items/QPB6SMMM"],"itemData":{"id":12587,"type":"article-journal","container-title":"Discovery UCL","title":"Mass Observation Archive: How to combine information with the British birth cohort studies","author":[{"family":"Parsons","given":"SJ"}],"issued":{"date-parts":[["2013"]]}}}],"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Parsons, 2013)</w:t>
      </w:r>
      <w:r w:rsidRPr="009106F1">
        <w:rPr>
          <w:rFonts w:cstheme="minorHAnsi"/>
          <w:sz w:val="24"/>
          <w:szCs w:val="24"/>
        </w:rPr>
        <w:fldChar w:fldCharType="end"/>
      </w:r>
      <w:r w:rsidRPr="009106F1">
        <w:rPr>
          <w:rFonts w:cstheme="minorHAnsi"/>
          <w:sz w:val="24"/>
          <w:szCs w:val="24"/>
        </w:rPr>
        <w:t>. On closer inspection, the CLOSER search platform did not present itself as an adequate answer to finding various variables for inclusion in analysis. Original codebooks and manuals produced via the NCDS were thus used to construct updated codebooks</w:t>
      </w:r>
      <w:r w:rsidRPr="009106F1">
        <w:rPr>
          <w:rStyle w:val="FootnoteReference"/>
          <w:rFonts w:cstheme="minorHAnsi"/>
          <w:sz w:val="24"/>
          <w:szCs w:val="24"/>
        </w:rPr>
        <w:footnoteReference w:id="1"/>
      </w:r>
      <w:r w:rsidRPr="009106F1">
        <w:rPr>
          <w:rFonts w:cstheme="minorHAnsi"/>
          <w:sz w:val="24"/>
          <w:szCs w:val="24"/>
        </w:rPr>
        <w:t xml:space="preserve"> that gave detail not just of variable breakdown, but also of qualitative descriptions of each variable within the dataset. From this, variable selection became a much smoother process. Ultimately, economic activity, educational attainment, sex, social class, housing tenure, reading, and maths scores variables were selected. </w:t>
      </w:r>
    </w:p>
    <w:p w14:paraId="3FCDCEC4" w14:textId="77777777" w:rsidR="00B947F6" w:rsidRPr="009106F1" w:rsidRDefault="00B947F6" w:rsidP="00B947F6">
      <w:pPr>
        <w:pStyle w:val="Heading4"/>
        <w:rPr>
          <w:rFonts w:asciiTheme="minorHAnsi" w:hAnsiTheme="minorHAnsi" w:cstheme="minorHAnsi"/>
          <w:b/>
          <w:bCs/>
          <w:color w:val="auto"/>
          <w:sz w:val="24"/>
          <w:szCs w:val="24"/>
        </w:rPr>
      </w:pPr>
      <w:r w:rsidRPr="009106F1">
        <w:rPr>
          <w:rFonts w:asciiTheme="minorHAnsi" w:hAnsiTheme="minorHAnsi" w:cstheme="minorHAnsi"/>
          <w:b/>
          <w:bCs/>
          <w:color w:val="auto"/>
          <w:sz w:val="24"/>
          <w:szCs w:val="24"/>
        </w:rPr>
        <w:t>Economic Activity</w:t>
      </w:r>
    </w:p>
    <w:p w14:paraId="55820440" w14:textId="77777777" w:rsidR="00B947F6" w:rsidRPr="009106F1" w:rsidRDefault="00B947F6" w:rsidP="00B947F6">
      <w:pPr>
        <w:rPr>
          <w:rFonts w:cstheme="minorHAnsi"/>
          <w:sz w:val="24"/>
          <w:szCs w:val="24"/>
        </w:rPr>
      </w:pPr>
      <w:r w:rsidRPr="009106F1">
        <w:rPr>
          <w:rFonts w:cstheme="minorHAnsi"/>
          <w:sz w:val="24"/>
          <w:szCs w:val="24"/>
        </w:rPr>
        <w:t>The main outcome variable of interest is the main economic activity of month 201. In other words, what were individuals doing after mandatory schooling in the month of September at age 16. The month of September was selected to allow time for children to gain their O-level results. This economic activity variable was a retrospective work history collected at age 23, participants were asked to note down each month from age 16-23 their current economic activity. This variable comes from sweep 4 (Age 23) of the NCDS. The Economic Activity of everyone was recorded retrospectively by the participant at age 23 at each month from when they turned 16 to when they turned 23. Information for the following variable comes from the data dictionary part 1 within the UK data service package of sweep 4 of the NCDS. Each month is recorded as a diary that covers one possible main activity defined as ‘Jobs’, ‘Full-time Education’, ‘Unemployment’, ‘Out of the labour force’, and ‘Fill-</w:t>
      </w:r>
      <w:r w:rsidRPr="009106F1">
        <w:rPr>
          <w:rFonts w:cstheme="minorHAnsi"/>
          <w:sz w:val="24"/>
          <w:szCs w:val="24"/>
        </w:rPr>
        <w:lastRenderedPageBreak/>
        <w:t>in-time’</w:t>
      </w:r>
      <w:r w:rsidRPr="009106F1">
        <w:rPr>
          <w:rStyle w:val="FootnoteReference"/>
          <w:rFonts w:cstheme="minorHAnsi"/>
          <w:sz w:val="24"/>
          <w:szCs w:val="24"/>
        </w:rPr>
        <w:footnoteReference w:id="2"/>
      </w:r>
      <w:r w:rsidRPr="009106F1">
        <w:rPr>
          <w:rFonts w:cstheme="minorHAnsi"/>
          <w:sz w:val="24"/>
          <w:szCs w:val="24"/>
        </w:rPr>
        <w:t>. The monthly diary of economic activity filled out by participants was coded by a coder, resulting in unique values that fall outside of the range of these original categories.</w:t>
      </w:r>
    </w:p>
    <w:p w14:paraId="4C30321E" w14:textId="3145BD40" w:rsidR="00D23B37" w:rsidRPr="009106F1" w:rsidRDefault="00B947F6" w:rsidP="00804CFB">
      <w:pPr>
        <w:rPr>
          <w:rFonts w:cstheme="minorHAnsi"/>
          <w:sz w:val="24"/>
          <w:szCs w:val="24"/>
        </w:rPr>
      </w:pPr>
      <w:r w:rsidRPr="009106F1">
        <w:rPr>
          <w:rFonts w:cstheme="minorHAnsi"/>
          <w:sz w:val="24"/>
          <w:szCs w:val="24"/>
        </w:rPr>
        <w:t xml:space="preserve">The original economic activity variable for month 201 has 28 unique values. Five of these collapsed into an unemployment &amp; out of labour force category, one into a full-time education post-school category, one into a school category, four into an employment category (using both Full-time and Part-time employment as well as FT+Other and PT+Other), one into missing data, and the rest into a training/apprenticeship category – this was done via a dominance approach, any combination of categories whereby training &amp; apprenticeship were mentioned, they were given priority in coding over and above other categories – this means for example that those within the fulltime job + apprenticeship category were coded into the training &amp; apprenticeship category over that of the employment category. For this last category a dominance approach was taken- any variation of training/apprenticeship alongside employment, education etc was taken to be training/apprenticeship. The training/apprenticeship category contains apprenticeships, like the Training Opportunities Scheme (TOPs) training courses. The NCDS codes main economic activity in a way that creates five categories: Employment, Post-schooling Education, School, Training &amp; Apprenticeships, and Unemployment &amp; Out of Labour Force . Main Economic Activity is determined based on if that activity is done 21 hours or more per week for Education (Full and Part-time), a full-time job of more than 30 hours, a part-time job of less than 30 hours, unemployed if respondent is actively searching for work, and out of the labour force if all else is not false. </w:t>
      </w:r>
    </w:p>
    <w:p w14:paraId="1932CE88" w14:textId="398EDF25" w:rsidR="00CE053C" w:rsidRPr="009106F1" w:rsidRDefault="00CE053C" w:rsidP="00CE053C">
      <w:pPr>
        <w:pStyle w:val="Caption"/>
        <w:keepNext/>
        <w:rPr>
          <w:rFonts w:cstheme="minorHAnsi"/>
          <w:color w:val="auto"/>
          <w:sz w:val="24"/>
          <w:szCs w:val="24"/>
        </w:rPr>
      </w:pPr>
      <w:bookmarkStart w:id="21" w:name="_Toc137904672"/>
      <w:r w:rsidRPr="009106F1">
        <w:rPr>
          <w:rFonts w:cstheme="minorHAnsi"/>
          <w:color w:val="auto"/>
          <w:sz w:val="24"/>
          <w:szCs w:val="24"/>
        </w:rPr>
        <w:t xml:space="preserve">Table 1. </w:t>
      </w:r>
      <w:r w:rsidRPr="009106F1">
        <w:rPr>
          <w:rFonts w:cstheme="minorHAnsi"/>
          <w:color w:val="auto"/>
          <w:sz w:val="24"/>
          <w:szCs w:val="24"/>
        </w:rPr>
        <w:fldChar w:fldCharType="begin"/>
      </w:r>
      <w:r w:rsidRPr="009106F1">
        <w:rPr>
          <w:rFonts w:cstheme="minorHAnsi"/>
          <w:color w:val="auto"/>
          <w:sz w:val="24"/>
          <w:szCs w:val="24"/>
        </w:rPr>
        <w:instrText xml:space="preserve"> SEQ Table_1. \* ARABIC </w:instrText>
      </w:r>
      <w:r w:rsidRPr="009106F1">
        <w:rPr>
          <w:rFonts w:cstheme="minorHAnsi"/>
          <w:color w:val="auto"/>
          <w:sz w:val="24"/>
          <w:szCs w:val="24"/>
        </w:rPr>
        <w:fldChar w:fldCharType="separate"/>
      </w:r>
      <w:r w:rsidR="0067151A">
        <w:rPr>
          <w:rFonts w:cstheme="minorHAnsi"/>
          <w:noProof/>
          <w:color w:val="auto"/>
          <w:sz w:val="24"/>
          <w:szCs w:val="24"/>
        </w:rPr>
        <w:t>3</w:t>
      </w:r>
      <w:r w:rsidRPr="009106F1">
        <w:rPr>
          <w:rFonts w:cstheme="minorHAnsi"/>
          <w:color w:val="auto"/>
          <w:sz w:val="24"/>
          <w:szCs w:val="24"/>
        </w:rPr>
        <w:fldChar w:fldCharType="end"/>
      </w:r>
      <w:r w:rsidRPr="009106F1">
        <w:rPr>
          <w:rFonts w:cstheme="minorHAnsi"/>
          <w:color w:val="auto"/>
          <w:sz w:val="24"/>
          <w:szCs w:val="24"/>
        </w:rPr>
        <w:t xml:space="preserve"> Frequency Statistics for Economic Activity</w:t>
      </w:r>
      <w:bookmarkEnd w:id="21"/>
    </w:p>
    <w:tbl>
      <w:tblPr>
        <w:tblStyle w:val="PlainTable4"/>
        <w:tblW w:w="0" w:type="auto"/>
        <w:tblLook w:val="04A0" w:firstRow="1" w:lastRow="0" w:firstColumn="1" w:lastColumn="0" w:noHBand="0" w:noVBand="1"/>
      </w:tblPr>
      <w:tblGrid>
        <w:gridCol w:w="3463"/>
        <w:gridCol w:w="1254"/>
      </w:tblGrid>
      <w:tr w:rsidR="009106F1" w:rsidRPr="009106F1" w14:paraId="77F9BE69" w14:textId="77777777" w:rsidTr="00E1481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A6EB41" w14:textId="77777777" w:rsidR="00B947F6" w:rsidRPr="009106F1" w:rsidRDefault="00B947F6" w:rsidP="00E1481F">
            <w:pPr>
              <w:rPr>
                <w:rFonts w:cstheme="minorHAnsi"/>
                <w:sz w:val="24"/>
                <w:szCs w:val="24"/>
              </w:rPr>
            </w:pPr>
          </w:p>
        </w:tc>
        <w:tc>
          <w:tcPr>
            <w:tcW w:w="0" w:type="auto"/>
          </w:tcPr>
          <w:p w14:paraId="2C9C01B1" w14:textId="77777777" w:rsidR="00B947F6" w:rsidRPr="009106F1" w:rsidRDefault="00B947F6" w:rsidP="00E1481F">
            <w:pPr>
              <w:jc w:val="right"/>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Frequency</w:t>
            </w:r>
          </w:p>
        </w:tc>
      </w:tr>
      <w:tr w:rsidR="009106F1" w:rsidRPr="009106F1" w14:paraId="169240A0"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0ABD8D" w14:textId="77777777" w:rsidR="00B947F6" w:rsidRPr="009106F1" w:rsidRDefault="00B947F6" w:rsidP="00E1481F">
            <w:pPr>
              <w:rPr>
                <w:rFonts w:cstheme="minorHAnsi"/>
                <w:sz w:val="24"/>
                <w:szCs w:val="24"/>
              </w:rPr>
            </w:pPr>
            <w:r w:rsidRPr="009106F1">
              <w:rPr>
                <w:rFonts w:cstheme="minorHAnsi"/>
                <w:sz w:val="24"/>
                <w:szCs w:val="24"/>
              </w:rPr>
              <w:t>Economic Activity in Month 201</w:t>
            </w:r>
            <w:r w:rsidRPr="009106F1">
              <w:rPr>
                <w:rStyle w:val="FootnoteReference"/>
                <w:rFonts w:cstheme="minorHAnsi"/>
                <w:sz w:val="24"/>
                <w:szCs w:val="24"/>
              </w:rPr>
              <w:footnoteReference w:id="3"/>
            </w:r>
          </w:p>
        </w:tc>
        <w:tc>
          <w:tcPr>
            <w:tcW w:w="0" w:type="auto"/>
          </w:tcPr>
          <w:p w14:paraId="0E16AA5C"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73995AC1"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03C5EC42" w14:textId="77777777" w:rsidR="00B947F6" w:rsidRPr="009106F1" w:rsidRDefault="00B947F6" w:rsidP="00E1481F">
            <w:pPr>
              <w:rPr>
                <w:rFonts w:cstheme="minorHAnsi"/>
                <w:sz w:val="24"/>
                <w:szCs w:val="24"/>
              </w:rPr>
            </w:pPr>
            <w:r w:rsidRPr="009106F1">
              <w:rPr>
                <w:rFonts w:cstheme="minorHAnsi"/>
                <w:sz w:val="24"/>
                <w:szCs w:val="24"/>
              </w:rPr>
              <w:t xml:space="preserve">  MISSING</w:t>
            </w:r>
          </w:p>
        </w:tc>
        <w:tc>
          <w:tcPr>
            <w:tcW w:w="0" w:type="auto"/>
          </w:tcPr>
          <w:p w14:paraId="5B0540F2"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86</w:t>
            </w:r>
          </w:p>
        </w:tc>
      </w:tr>
      <w:tr w:rsidR="009106F1" w:rsidRPr="009106F1" w14:paraId="37971000"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3B8BF5" w14:textId="77777777" w:rsidR="00B947F6" w:rsidRPr="009106F1" w:rsidRDefault="00B947F6" w:rsidP="00E1481F">
            <w:pPr>
              <w:rPr>
                <w:rFonts w:cstheme="minorHAnsi"/>
                <w:sz w:val="24"/>
                <w:szCs w:val="24"/>
              </w:rPr>
            </w:pPr>
            <w:r w:rsidRPr="009106F1">
              <w:rPr>
                <w:rFonts w:cstheme="minorHAnsi"/>
                <w:sz w:val="24"/>
                <w:szCs w:val="24"/>
              </w:rPr>
              <w:t xml:space="preserve">  FT JOB</w:t>
            </w:r>
          </w:p>
        </w:tc>
        <w:tc>
          <w:tcPr>
            <w:tcW w:w="0" w:type="auto"/>
          </w:tcPr>
          <w:p w14:paraId="50751AEE"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4,716</w:t>
            </w:r>
          </w:p>
        </w:tc>
      </w:tr>
      <w:tr w:rsidR="009106F1" w:rsidRPr="009106F1" w14:paraId="6542A8A7"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394DAD49" w14:textId="77777777" w:rsidR="00B947F6" w:rsidRPr="009106F1" w:rsidRDefault="00B947F6" w:rsidP="00E1481F">
            <w:pPr>
              <w:rPr>
                <w:rFonts w:cstheme="minorHAnsi"/>
                <w:sz w:val="24"/>
                <w:szCs w:val="24"/>
              </w:rPr>
            </w:pPr>
            <w:r w:rsidRPr="009106F1">
              <w:rPr>
                <w:rFonts w:cstheme="minorHAnsi"/>
                <w:sz w:val="24"/>
                <w:szCs w:val="24"/>
              </w:rPr>
              <w:t xml:space="preserve">  FT JOB+PT ED</w:t>
            </w:r>
          </w:p>
        </w:tc>
        <w:tc>
          <w:tcPr>
            <w:tcW w:w="0" w:type="auto"/>
          </w:tcPr>
          <w:p w14:paraId="73FDA8D3"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44</w:t>
            </w:r>
          </w:p>
        </w:tc>
      </w:tr>
      <w:tr w:rsidR="009106F1" w:rsidRPr="009106F1" w14:paraId="6AC484A2"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4CEE34" w14:textId="77777777" w:rsidR="00B947F6" w:rsidRPr="009106F1" w:rsidRDefault="00B947F6" w:rsidP="00E1481F">
            <w:pPr>
              <w:rPr>
                <w:rFonts w:cstheme="minorHAnsi"/>
                <w:sz w:val="24"/>
                <w:szCs w:val="24"/>
              </w:rPr>
            </w:pPr>
            <w:r w:rsidRPr="009106F1">
              <w:rPr>
                <w:rFonts w:cstheme="minorHAnsi"/>
                <w:sz w:val="24"/>
                <w:szCs w:val="24"/>
              </w:rPr>
              <w:t xml:space="preserve">  FT JOB+APP</w:t>
            </w:r>
          </w:p>
        </w:tc>
        <w:tc>
          <w:tcPr>
            <w:tcW w:w="0" w:type="auto"/>
          </w:tcPr>
          <w:p w14:paraId="275B0B12"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842</w:t>
            </w:r>
          </w:p>
        </w:tc>
      </w:tr>
      <w:tr w:rsidR="009106F1" w:rsidRPr="009106F1" w14:paraId="3D068A3F"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1021258D" w14:textId="77777777" w:rsidR="00B947F6" w:rsidRPr="009106F1" w:rsidRDefault="00B947F6" w:rsidP="00E1481F">
            <w:pPr>
              <w:rPr>
                <w:rFonts w:cstheme="minorHAnsi"/>
                <w:sz w:val="24"/>
                <w:szCs w:val="24"/>
              </w:rPr>
            </w:pPr>
            <w:r w:rsidRPr="009106F1">
              <w:rPr>
                <w:rFonts w:cstheme="minorHAnsi"/>
                <w:sz w:val="24"/>
                <w:szCs w:val="24"/>
              </w:rPr>
              <w:t xml:space="preserve">  FTJ+APP+PT ED</w:t>
            </w:r>
          </w:p>
        </w:tc>
        <w:tc>
          <w:tcPr>
            <w:tcW w:w="0" w:type="auto"/>
          </w:tcPr>
          <w:p w14:paraId="62AA5EDF"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2</w:t>
            </w:r>
          </w:p>
        </w:tc>
      </w:tr>
      <w:tr w:rsidR="009106F1" w:rsidRPr="009106F1" w14:paraId="3A5CE6D1"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F268AE" w14:textId="77777777" w:rsidR="00B947F6" w:rsidRPr="009106F1" w:rsidRDefault="00B947F6" w:rsidP="00E1481F">
            <w:pPr>
              <w:rPr>
                <w:rFonts w:cstheme="minorHAnsi"/>
                <w:sz w:val="24"/>
                <w:szCs w:val="24"/>
              </w:rPr>
            </w:pPr>
            <w:r w:rsidRPr="009106F1">
              <w:rPr>
                <w:rFonts w:cstheme="minorHAnsi"/>
                <w:sz w:val="24"/>
                <w:szCs w:val="24"/>
              </w:rPr>
              <w:t xml:space="preserve">  FTJ+APP+DBR TC</w:t>
            </w:r>
          </w:p>
        </w:tc>
        <w:tc>
          <w:tcPr>
            <w:tcW w:w="0" w:type="auto"/>
          </w:tcPr>
          <w:p w14:paraId="74A6B439"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1</w:t>
            </w:r>
          </w:p>
        </w:tc>
      </w:tr>
      <w:tr w:rsidR="009106F1" w:rsidRPr="009106F1" w14:paraId="74C38224"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190FC05C" w14:textId="77777777" w:rsidR="00B947F6" w:rsidRPr="009106F1" w:rsidRDefault="00B947F6" w:rsidP="00E1481F">
            <w:pPr>
              <w:rPr>
                <w:rFonts w:cstheme="minorHAnsi"/>
                <w:sz w:val="24"/>
                <w:szCs w:val="24"/>
              </w:rPr>
            </w:pPr>
            <w:r w:rsidRPr="009106F1">
              <w:rPr>
                <w:rFonts w:cstheme="minorHAnsi"/>
                <w:sz w:val="24"/>
                <w:szCs w:val="24"/>
              </w:rPr>
              <w:t xml:space="preserve">  FTJ+OTH TC</w:t>
            </w:r>
          </w:p>
        </w:tc>
        <w:tc>
          <w:tcPr>
            <w:tcW w:w="0" w:type="auto"/>
          </w:tcPr>
          <w:p w14:paraId="0C535A7F"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w:t>
            </w:r>
          </w:p>
        </w:tc>
      </w:tr>
      <w:tr w:rsidR="009106F1" w:rsidRPr="009106F1" w14:paraId="07B5DF3A"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648E46" w14:textId="77777777" w:rsidR="00B947F6" w:rsidRPr="009106F1" w:rsidRDefault="00B947F6" w:rsidP="00E1481F">
            <w:pPr>
              <w:rPr>
                <w:rFonts w:cstheme="minorHAnsi"/>
                <w:sz w:val="24"/>
                <w:szCs w:val="24"/>
              </w:rPr>
            </w:pPr>
            <w:r w:rsidRPr="009106F1">
              <w:rPr>
                <w:rFonts w:cstheme="minorHAnsi"/>
                <w:sz w:val="24"/>
                <w:szCs w:val="24"/>
              </w:rPr>
              <w:t xml:space="preserve">  FTJ+DBR</w:t>
            </w:r>
          </w:p>
        </w:tc>
        <w:tc>
          <w:tcPr>
            <w:tcW w:w="0" w:type="auto"/>
          </w:tcPr>
          <w:p w14:paraId="2BB2DC30"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366</w:t>
            </w:r>
          </w:p>
        </w:tc>
      </w:tr>
      <w:tr w:rsidR="009106F1" w:rsidRPr="009106F1" w14:paraId="26BEF6E7"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674179FA" w14:textId="77777777" w:rsidR="00B947F6" w:rsidRPr="009106F1" w:rsidRDefault="00B947F6" w:rsidP="00E1481F">
            <w:pPr>
              <w:rPr>
                <w:rFonts w:cstheme="minorHAnsi"/>
                <w:sz w:val="24"/>
                <w:szCs w:val="24"/>
              </w:rPr>
            </w:pPr>
            <w:r w:rsidRPr="009106F1">
              <w:rPr>
                <w:rFonts w:cstheme="minorHAnsi"/>
                <w:sz w:val="24"/>
                <w:szCs w:val="24"/>
              </w:rPr>
              <w:t xml:space="preserve">  FTJ+DBR TC+PTED</w:t>
            </w:r>
          </w:p>
        </w:tc>
        <w:tc>
          <w:tcPr>
            <w:tcW w:w="0" w:type="auto"/>
          </w:tcPr>
          <w:p w14:paraId="55F157B7"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4</w:t>
            </w:r>
          </w:p>
        </w:tc>
      </w:tr>
      <w:tr w:rsidR="009106F1" w:rsidRPr="009106F1" w14:paraId="7C5FEC98"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12B338" w14:textId="77777777" w:rsidR="00B947F6" w:rsidRPr="009106F1" w:rsidRDefault="00B947F6" w:rsidP="00E1481F">
            <w:pPr>
              <w:rPr>
                <w:rFonts w:cstheme="minorHAnsi"/>
                <w:sz w:val="24"/>
                <w:szCs w:val="24"/>
              </w:rPr>
            </w:pPr>
            <w:r w:rsidRPr="009106F1">
              <w:rPr>
                <w:rFonts w:cstheme="minorHAnsi"/>
                <w:sz w:val="24"/>
                <w:szCs w:val="24"/>
              </w:rPr>
              <w:t xml:space="preserve">  FTJ+OTH</w:t>
            </w:r>
          </w:p>
        </w:tc>
        <w:tc>
          <w:tcPr>
            <w:tcW w:w="0" w:type="auto"/>
          </w:tcPr>
          <w:p w14:paraId="737220C4"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0</w:t>
            </w:r>
          </w:p>
        </w:tc>
      </w:tr>
      <w:tr w:rsidR="009106F1" w:rsidRPr="009106F1" w14:paraId="6A7EB59B"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07048AEB" w14:textId="77777777" w:rsidR="00B947F6" w:rsidRPr="009106F1" w:rsidRDefault="00B947F6" w:rsidP="00E1481F">
            <w:pPr>
              <w:rPr>
                <w:rFonts w:cstheme="minorHAnsi"/>
                <w:sz w:val="24"/>
                <w:szCs w:val="24"/>
              </w:rPr>
            </w:pPr>
            <w:r w:rsidRPr="009106F1">
              <w:rPr>
                <w:rFonts w:cstheme="minorHAnsi"/>
                <w:sz w:val="24"/>
                <w:szCs w:val="24"/>
              </w:rPr>
              <w:t xml:space="preserve">  FTJ+OTH TC+PTED</w:t>
            </w:r>
          </w:p>
        </w:tc>
        <w:tc>
          <w:tcPr>
            <w:tcW w:w="0" w:type="auto"/>
          </w:tcPr>
          <w:p w14:paraId="54520B0C"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w:t>
            </w:r>
          </w:p>
        </w:tc>
      </w:tr>
      <w:tr w:rsidR="009106F1" w:rsidRPr="009106F1" w14:paraId="3B07EA01"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09EAE1" w14:textId="77777777" w:rsidR="00B947F6" w:rsidRPr="009106F1" w:rsidRDefault="00B947F6" w:rsidP="00E1481F">
            <w:pPr>
              <w:rPr>
                <w:rFonts w:cstheme="minorHAnsi"/>
                <w:sz w:val="24"/>
                <w:szCs w:val="24"/>
              </w:rPr>
            </w:pPr>
            <w:r w:rsidRPr="009106F1">
              <w:rPr>
                <w:rFonts w:cstheme="minorHAnsi"/>
                <w:sz w:val="24"/>
                <w:szCs w:val="24"/>
              </w:rPr>
              <w:t xml:space="preserve">  FTJ+FT NT TOPSTC</w:t>
            </w:r>
          </w:p>
        </w:tc>
        <w:tc>
          <w:tcPr>
            <w:tcW w:w="0" w:type="auto"/>
          </w:tcPr>
          <w:p w14:paraId="09847EFA"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35</w:t>
            </w:r>
          </w:p>
        </w:tc>
      </w:tr>
      <w:tr w:rsidR="009106F1" w:rsidRPr="009106F1" w14:paraId="3AA9FC0E"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39A8F025" w14:textId="77777777" w:rsidR="00B947F6" w:rsidRPr="009106F1" w:rsidRDefault="00B947F6" w:rsidP="00E1481F">
            <w:pPr>
              <w:rPr>
                <w:rFonts w:cstheme="minorHAnsi"/>
                <w:sz w:val="24"/>
                <w:szCs w:val="24"/>
              </w:rPr>
            </w:pPr>
            <w:r w:rsidRPr="009106F1">
              <w:rPr>
                <w:rFonts w:cstheme="minorHAnsi"/>
                <w:sz w:val="24"/>
                <w:szCs w:val="24"/>
              </w:rPr>
              <w:t xml:space="preserve">  FTJ+FTTC+PTED</w:t>
            </w:r>
          </w:p>
        </w:tc>
        <w:tc>
          <w:tcPr>
            <w:tcW w:w="0" w:type="auto"/>
          </w:tcPr>
          <w:p w14:paraId="211195BB"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w:t>
            </w:r>
          </w:p>
        </w:tc>
      </w:tr>
      <w:tr w:rsidR="009106F1" w:rsidRPr="009106F1" w14:paraId="678432B1"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3765C0" w14:textId="77777777" w:rsidR="00B947F6" w:rsidRPr="009106F1" w:rsidRDefault="00B947F6" w:rsidP="00E1481F">
            <w:pPr>
              <w:rPr>
                <w:rFonts w:cstheme="minorHAnsi"/>
                <w:sz w:val="24"/>
                <w:szCs w:val="24"/>
              </w:rPr>
            </w:pPr>
            <w:r w:rsidRPr="009106F1">
              <w:rPr>
                <w:rFonts w:cstheme="minorHAnsi"/>
                <w:sz w:val="24"/>
                <w:szCs w:val="24"/>
              </w:rPr>
              <w:t xml:space="preserve">  FTJ+LGSS</w:t>
            </w:r>
          </w:p>
        </w:tc>
        <w:tc>
          <w:tcPr>
            <w:tcW w:w="0" w:type="auto"/>
          </w:tcPr>
          <w:p w14:paraId="36474739"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w:t>
            </w:r>
          </w:p>
        </w:tc>
      </w:tr>
      <w:tr w:rsidR="009106F1" w:rsidRPr="009106F1" w14:paraId="6BD0B1D9"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55999A19" w14:textId="77777777" w:rsidR="00B947F6" w:rsidRPr="009106F1" w:rsidRDefault="00B947F6" w:rsidP="00E1481F">
            <w:pPr>
              <w:rPr>
                <w:rFonts w:cstheme="minorHAnsi"/>
                <w:sz w:val="24"/>
                <w:szCs w:val="24"/>
              </w:rPr>
            </w:pPr>
            <w:r w:rsidRPr="009106F1">
              <w:rPr>
                <w:rFonts w:cstheme="minorHAnsi"/>
                <w:sz w:val="24"/>
                <w:szCs w:val="24"/>
              </w:rPr>
              <w:t xml:space="preserve">  FTJ+LGSS+DBR TC</w:t>
            </w:r>
          </w:p>
        </w:tc>
        <w:tc>
          <w:tcPr>
            <w:tcW w:w="0" w:type="auto"/>
          </w:tcPr>
          <w:p w14:paraId="00B99D35"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w:t>
            </w:r>
          </w:p>
        </w:tc>
      </w:tr>
      <w:tr w:rsidR="009106F1" w:rsidRPr="009106F1" w14:paraId="253E7F5C"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43C97E" w14:textId="77777777" w:rsidR="00B947F6" w:rsidRPr="009106F1" w:rsidRDefault="00B947F6" w:rsidP="00E1481F">
            <w:pPr>
              <w:rPr>
                <w:rFonts w:cstheme="minorHAnsi"/>
                <w:sz w:val="24"/>
                <w:szCs w:val="24"/>
              </w:rPr>
            </w:pPr>
            <w:r w:rsidRPr="009106F1">
              <w:rPr>
                <w:rFonts w:cstheme="minorHAnsi"/>
                <w:sz w:val="24"/>
                <w:szCs w:val="24"/>
              </w:rPr>
              <w:lastRenderedPageBreak/>
              <w:t xml:space="preserve">  PT JOB</w:t>
            </w:r>
          </w:p>
        </w:tc>
        <w:tc>
          <w:tcPr>
            <w:tcW w:w="0" w:type="auto"/>
          </w:tcPr>
          <w:p w14:paraId="0395CF4D"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37</w:t>
            </w:r>
          </w:p>
        </w:tc>
      </w:tr>
      <w:tr w:rsidR="009106F1" w:rsidRPr="009106F1" w14:paraId="7B5A9E32"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69A8C3B6" w14:textId="77777777" w:rsidR="00B947F6" w:rsidRPr="009106F1" w:rsidRDefault="00B947F6" w:rsidP="00E1481F">
            <w:pPr>
              <w:rPr>
                <w:rFonts w:cstheme="minorHAnsi"/>
                <w:sz w:val="24"/>
                <w:szCs w:val="24"/>
              </w:rPr>
            </w:pPr>
            <w:r w:rsidRPr="009106F1">
              <w:rPr>
                <w:rFonts w:cstheme="minorHAnsi"/>
                <w:sz w:val="24"/>
                <w:szCs w:val="24"/>
              </w:rPr>
              <w:t xml:space="preserve">  PTJ+PT ED</w:t>
            </w:r>
          </w:p>
        </w:tc>
        <w:tc>
          <w:tcPr>
            <w:tcW w:w="0" w:type="auto"/>
          </w:tcPr>
          <w:p w14:paraId="0A690E6A"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w:t>
            </w:r>
          </w:p>
        </w:tc>
      </w:tr>
      <w:tr w:rsidR="009106F1" w:rsidRPr="009106F1" w14:paraId="472F91F4"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73CC03" w14:textId="77777777" w:rsidR="00B947F6" w:rsidRPr="009106F1" w:rsidRDefault="00B947F6" w:rsidP="00E1481F">
            <w:pPr>
              <w:rPr>
                <w:rFonts w:cstheme="minorHAnsi"/>
                <w:sz w:val="24"/>
                <w:szCs w:val="24"/>
              </w:rPr>
            </w:pPr>
            <w:r w:rsidRPr="009106F1">
              <w:rPr>
                <w:rFonts w:cstheme="minorHAnsi"/>
                <w:sz w:val="24"/>
                <w:szCs w:val="24"/>
              </w:rPr>
              <w:t xml:space="preserve">  PTJ+DBR TC</w:t>
            </w:r>
          </w:p>
        </w:tc>
        <w:tc>
          <w:tcPr>
            <w:tcW w:w="0" w:type="auto"/>
          </w:tcPr>
          <w:p w14:paraId="1B668601"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w:t>
            </w:r>
          </w:p>
        </w:tc>
      </w:tr>
      <w:tr w:rsidR="009106F1" w:rsidRPr="009106F1" w14:paraId="23AE262D"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06FF2352" w14:textId="77777777" w:rsidR="00B947F6" w:rsidRPr="009106F1" w:rsidRDefault="00B947F6" w:rsidP="00E1481F">
            <w:pPr>
              <w:rPr>
                <w:rFonts w:cstheme="minorHAnsi"/>
                <w:sz w:val="24"/>
                <w:szCs w:val="24"/>
              </w:rPr>
            </w:pPr>
            <w:r w:rsidRPr="009106F1">
              <w:rPr>
                <w:rFonts w:cstheme="minorHAnsi"/>
                <w:sz w:val="24"/>
                <w:szCs w:val="24"/>
              </w:rPr>
              <w:t xml:space="preserve">  TOPS</w:t>
            </w:r>
          </w:p>
        </w:tc>
        <w:tc>
          <w:tcPr>
            <w:tcW w:w="0" w:type="auto"/>
          </w:tcPr>
          <w:p w14:paraId="04FAC6ED"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w:t>
            </w:r>
          </w:p>
        </w:tc>
      </w:tr>
      <w:tr w:rsidR="009106F1" w:rsidRPr="009106F1" w14:paraId="0C7A512C"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FB490A" w14:textId="70A1D074" w:rsidR="00B947F6" w:rsidRPr="009106F1" w:rsidRDefault="00B947F6" w:rsidP="00E1481F">
            <w:pPr>
              <w:rPr>
                <w:rFonts w:cstheme="minorHAnsi"/>
                <w:sz w:val="24"/>
                <w:szCs w:val="24"/>
              </w:rPr>
            </w:pPr>
            <w:r w:rsidRPr="009106F1">
              <w:rPr>
                <w:rFonts w:cstheme="minorHAnsi"/>
                <w:sz w:val="24"/>
                <w:szCs w:val="24"/>
              </w:rPr>
              <w:t xml:space="preserve">  LGSS</w:t>
            </w:r>
            <w:r w:rsidR="007C565A" w:rsidRPr="009106F1">
              <w:rPr>
                <w:rStyle w:val="FootnoteReference"/>
                <w:rFonts w:cstheme="minorHAnsi"/>
                <w:sz w:val="24"/>
                <w:szCs w:val="24"/>
              </w:rPr>
              <w:footnoteReference w:id="4"/>
            </w:r>
          </w:p>
        </w:tc>
        <w:tc>
          <w:tcPr>
            <w:tcW w:w="0" w:type="auto"/>
          </w:tcPr>
          <w:p w14:paraId="452DE36B"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w:t>
            </w:r>
          </w:p>
        </w:tc>
      </w:tr>
      <w:tr w:rsidR="009106F1" w:rsidRPr="009106F1" w14:paraId="2BAD750B"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4B88BB88" w14:textId="77777777" w:rsidR="00B947F6" w:rsidRPr="009106F1" w:rsidRDefault="00B947F6" w:rsidP="00E1481F">
            <w:pPr>
              <w:rPr>
                <w:rFonts w:cstheme="minorHAnsi"/>
                <w:sz w:val="24"/>
                <w:szCs w:val="24"/>
              </w:rPr>
            </w:pPr>
            <w:r w:rsidRPr="009106F1">
              <w:rPr>
                <w:rFonts w:cstheme="minorHAnsi"/>
                <w:sz w:val="24"/>
                <w:szCs w:val="24"/>
              </w:rPr>
              <w:t xml:space="preserve">  FTEDPOSTSCHL</w:t>
            </w:r>
          </w:p>
        </w:tc>
        <w:tc>
          <w:tcPr>
            <w:tcW w:w="0" w:type="auto"/>
          </w:tcPr>
          <w:p w14:paraId="578F333C"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046</w:t>
            </w:r>
          </w:p>
        </w:tc>
      </w:tr>
      <w:tr w:rsidR="009106F1" w:rsidRPr="009106F1" w14:paraId="20FA196A"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6FDE38" w14:textId="77777777" w:rsidR="00B947F6" w:rsidRPr="009106F1" w:rsidRDefault="00B947F6" w:rsidP="00E1481F">
            <w:pPr>
              <w:rPr>
                <w:rFonts w:cstheme="minorHAnsi"/>
                <w:sz w:val="24"/>
                <w:szCs w:val="24"/>
              </w:rPr>
            </w:pPr>
            <w:r w:rsidRPr="009106F1">
              <w:rPr>
                <w:rFonts w:cstheme="minorHAnsi"/>
                <w:sz w:val="24"/>
                <w:szCs w:val="24"/>
              </w:rPr>
              <w:t xml:space="preserve">  AT SCHOOL</w:t>
            </w:r>
          </w:p>
        </w:tc>
        <w:tc>
          <w:tcPr>
            <w:tcW w:w="0" w:type="auto"/>
          </w:tcPr>
          <w:p w14:paraId="36ACDF2A"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3,717</w:t>
            </w:r>
          </w:p>
        </w:tc>
      </w:tr>
      <w:tr w:rsidR="009106F1" w:rsidRPr="009106F1" w14:paraId="1C912459"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35ADB21A" w14:textId="77777777" w:rsidR="00B947F6" w:rsidRPr="009106F1" w:rsidRDefault="00B947F6" w:rsidP="00E1481F">
            <w:pPr>
              <w:rPr>
                <w:rFonts w:cstheme="minorHAnsi"/>
                <w:sz w:val="24"/>
                <w:szCs w:val="24"/>
              </w:rPr>
            </w:pPr>
            <w:r w:rsidRPr="009106F1">
              <w:rPr>
                <w:rFonts w:cstheme="minorHAnsi"/>
                <w:sz w:val="24"/>
                <w:szCs w:val="24"/>
              </w:rPr>
              <w:t xml:space="preserve">  UNEMP</w:t>
            </w:r>
          </w:p>
        </w:tc>
        <w:tc>
          <w:tcPr>
            <w:tcW w:w="0" w:type="auto"/>
          </w:tcPr>
          <w:p w14:paraId="63966AEE"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76</w:t>
            </w:r>
          </w:p>
        </w:tc>
      </w:tr>
      <w:tr w:rsidR="009106F1" w:rsidRPr="009106F1" w14:paraId="29EF246A"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2C35CA" w14:textId="77777777" w:rsidR="00B947F6" w:rsidRPr="009106F1" w:rsidRDefault="00B947F6" w:rsidP="00E1481F">
            <w:pPr>
              <w:rPr>
                <w:rFonts w:cstheme="minorHAnsi"/>
                <w:sz w:val="24"/>
                <w:szCs w:val="24"/>
              </w:rPr>
            </w:pPr>
            <w:r w:rsidRPr="009106F1">
              <w:rPr>
                <w:rFonts w:cstheme="minorHAnsi"/>
                <w:sz w:val="24"/>
                <w:szCs w:val="24"/>
              </w:rPr>
              <w:t xml:space="preserve">  UNEMP+PTED</w:t>
            </w:r>
          </w:p>
        </w:tc>
        <w:tc>
          <w:tcPr>
            <w:tcW w:w="0" w:type="auto"/>
          </w:tcPr>
          <w:p w14:paraId="4618367D"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3</w:t>
            </w:r>
          </w:p>
        </w:tc>
      </w:tr>
      <w:tr w:rsidR="009106F1" w:rsidRPr="009106F1" w14:paraId="389D33B4"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5654C987" w14:textId="77777777" w:rsidR="00B947F6" w:rsidRPr="009106F1" w:rsidRDefault="00B947F6" w:rsidP="00E1481F">
            <w:pPr>
              <w:rPr>
                <w:rFonts w:cstheme="minorHAnsi"/>
                <w:sz w:val="24"/>
                <w:szCs w:val="24"/>
              </w:rPr>
            </w:pPr>
            <w:r w:rsidRPr="009106F1">
              <w:rPr>
                <w:rFonts w:cstheme="minorHAnsi"/>
                <w:sz w:val="24"/>
                <w:szCs w:val="24"/>
              </w:rPr>
              <w:t xml:space="preserve">  UNEMP RULE6</w:t>
            </w:r>
          </w:p>
        </w:tc>
        <w:tc>
          <w:tcPr>
            <w:tcW w:w="0" w:type="auto"/>
          </w:tcPr>
          <w:p w14:paraId="0DC423C7"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1</w:t>
            </w:r>
          </w:p>
        </w:tc>
      </w:tr>
      <w:tr w:rsidR="009106F1" w:rsidRPr="009106F1" w14:paraId="0C066AEB"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D552E4" w14:textId="77777777" w:rsidR="00B947F6" w:rsidRPr="009106F1" w:rsidRDefault="00B947F6" w:rsidP="00E1481F">
            <w:pPr>
              <w:rPr>
                <w:rFonts w:cstheme="minorHAnsi"/>
                <w:sz w:val="24"/>
                <w:szCs w:val="24"/>
              </w:rPr>
            </w:pPr>
            <w:r w:rsidRPr="009106F1">
              <w:rPr>
                <w:rFonts w:cstheme="minorHAnsi"/>
                <w:sz w:val="24"/>
                <w:szCs w:val="24"/>
              </w:rPr>
              <w:t xml:space="preserve">  OLF</w:t>
            </w:r>
          </w:p>
        </w:tc>
        <w:tc>
          <w:tcPr>
            <w:tcW w:w="0" w:type="auto"/>
          </w:tcPr>
          <w:p w14:paraId="6FD9A7C7"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4</w:t>
            </w:r>
          </w:p>
        </w:tc>
      </w:tr>
      <w:tr w:rsidR="009106F1" w:rsidRPr="009106F1" w14:paraId="1489313B"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6D4079E2" w14:textId="77777777" w:rsidR="00B947F6" w:rsidRPr="009106F1" w:rsidRDefault="00B947F6" w:rsidP="00E1481F">
            <w:pPr>
              <w:rPr>
                <w:rFonts w:cstheme="minorHAnsi"/>
                <w:sz w:val="24"/>
                <w:szCs w:val="24"/>
              </w:rPr>
            </w:pPr>
            <w:r w:rsidRPr="009106F1">
              <w:rPr>
                <w:rFonts w:cstheme="minorHAnsi"/>
                <w:sz w:val="24"/>
                <w:szCs w:val="24"/>
              </w:rPr>
              <w:t xml:space="preserve">  OLF+PT ED</w:t>
            </w:r>
          </w:p>
        </w:tc>
        <w:tc>
          <w:tcPr>
            <w:tcW w:w="0" w:type="auto"/>
          </w:tcPr>
          <w:p w14:paraId="5D90BC00"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3</w:t>
            </w:r>
          </w:p>
        </w:tc>
      </w:tr>
      <w:tr w:rsidR="009106F1" w:rsidRPr="009106F1" w14:paraId="1BEF8FB3"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32671E" w14:textId="77777777" w:rsidR="00B947F6" w:rsidRPr="009106F1" w:rsidRDefault="00B947F6" w:rsidP="00E1481F">
            <w:pPr>
              <w:rPr>
                <w:rFonts w:cstheme="minorHAnsi"/>
                <w:sz w:val="24"/>
                <w:szCs w:val="24"/>
              </w:rPr>
            </w:pPr>
            <w:r w:rsidRPr="009106F1">
              <w:rPr>
                <w:rFonts w:cstheme="minorHAnsi"/>
                <w:sz w:val="24"/>
                <w:szCs w:val="24"/>
              </w:rPr>
              <w:t xml:space="preserve">  PT ED</w:t>
            </w:r>
          </w:p>
        </w:tc>
        <w:tc>
          <w:tcPr>
            <w:tcW w:w="0" w:type="auto"/>
          </w:tcPr>
          <w:p w14:paraId="1EAADD11"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1</w:t>
            </w:r>
          </w:p>
        </w:tc>
      </w:tr>
      <w:tr w:rsidR="009106F1" w:rsidRPr="009106F1" w14:paraId="3047D1EC"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5068742F" w14:textId="77777777" w:rsidR="00B947F6" w:rsidRPr="009106F1" w:rsidRDefault="00B947F6" w:rsidP="00E1481F">
            <w:pPr>
              <w:rPr>
                <w:rFonts w:cstheme="minorHAnsi"/>
                <w:sz w:val="24"/>
                <w:szCs w:val="24"/>
              </w:rPr>
            </w:pPr>
            <w:r w:rsidRPr="009106F1">
              <w:rPr>
                <w:rFonts w:cstheme="minorHAnsi"/>
                <w:sz w:val="24"/>
                <w:szCs w:val="24"/>
              </w:rPr>
              <w:t xml:space="preserve">  Total</w:t>
            </w:r>
          </w:p>
        </w:tc>
        <w:tc>
          <w:tcPr>
            <w:tcW w:w="0" w:type="auto"/>
          </w:tcPr>
          <w:p w14:paraId="523E04B7"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2,536</w:t>
            </w:r>
          </w:p>
        </w:tc>
      </w:tr>
    </w:tbl>
    <w:p w14:paraId="4E4D24B9" w14:textId="77777777" w:rsidR="00B947F6" w:rsidRPr="009106F1" w:rsidRDefault="00B947F6" w:rsidP="00B947F6">
      <w:pPr>
        <w:rPr>
          <w:rFonts w:cstheme="minorHAnsi"/>
          <w:sz w:val="24"/>
          <w:szCs w:val="24"/>
        </w:rPr>
      </w:pPr>
    </w:p>
    <w:p w14:paraId="0086ACD2" w14:textId="77777777" w:rsidR="00B947F6" w:rsidRPr="009106F1" w:rsidRDefault="00B947F6" w:rsidP="00B947F6">
      <w:pPr>
        <w:rPr>
          <w:rFonts w:cstheme="minorHAnsi"/>
          <w:sz w:val="24"/>
          <w:szCs w:val="24"/>
        </w:rPr>
      </w:pPr>
      <w:r w:rsidRPr="009106F1">
        <w:rPr>
          <w:rFonts w:cstheme="minorHAnsi"/>
          <w:sz w:val="24"/>
          <w:szCs w:val="24"/>
        </w:rPr>
        <w:t>Re-coding this variable was a necessity to get at the nuance of some of the economic activity data. For example, a lot of data was coded as full-time employment – including training schemes, apprenticeships, Technical and Vocational Educational Initiative (TVEI), and TOPs schemes</w:t>
      </w:r>
      <w:r w:rsidRPr="009106F1">
        <w:rPr>
          <w:rStyle w:val="FootnoteReference"/>
          <w:rFonts w:cstheme="minorHAnsi"/>
          <w:sz w:val="24"/>
          <w:szCs w:val="24"/>
        </w:rPr>
        <w:footnoteReference w:id="5"/>
      </w:r>
      <w:r w:rsidRPr="009106F1">
        <w:rPr>
          <w:rFonts w:cstheme="minorHAnsi"/>
          <w:sz w:val="24"/>
          <w:szCs w:val="24"/>
        </w:rPr>
        <w:t>.</w:t>
      </w:r>
    </w:p>
    <w:p w14:paraId="49A09F13" w14:textId="6C0B4403" w:rsidR="00B947F6" w:rsidRPr="009106F1" w:rsidRDefault="00B947F6" w:rsidP="00B947F6">
      <w:pPr>
        <w:rPr>
          <w:rFonts w:cstheme="minorHAnsi"/>
          <w:sz w:val="24"/>
          <w:szCs w:val="24"/>
        </w:rPr>
      </w:pPr>
      <w:r w:rsidRPr="009106F1">
        <w:rPr>
          <w:rFonts w:cstheme="minorHAnsi"/>
          <w:sz w:val="24"/>
          <w:szCs w:val="24"/>
        </w:rPr>
        <w:t>Re-coding this variable translates into five categories: Employment, Post-Schooling Education, School, Training &amp; Apprenticeship, and Unemployment &amp; OLF. Employment was collapsed from part-time and full-time into a singular employment category due to the negligible sample size of part-time work. Post-school education refers to credit received for completion of courses not in a school environment but given by an accredited college, trade school, workshops etc. School is defined as anyone that after completion of mandatory schooling at age 16 decided to continue education at school for A-levels etc. Training &amp; Apprenticeship is defined by any individual undertaking a training, work, or apprenticeship related scheme. Finally, Unemployment and OLF is a combined category of all unemployed and those out of the labour force. Unfortunately for sample size reasons these two categories had to be combined for statistical power though it is recognised that there is a qualitative distinction between these two categories that may impact the statistical power presented within the models. A full breakdown can be found in 1.</w:t>
      </w:r>
      <w:r w:rsidR="00804CFB" w:rsidRPr="009106F1">
        <w:rPr>
          <w:rFonts w:cstheme="minorHAnsi"/>
          <w:sz w:val="24"/>
          <w:szCs w:val="24"/>
        </w:rPr>
        <w:t>8</w:t>
      </w:r>
      <w:r w:rsidRPr="009106F1">
        <w:rPr>
          <w:rFonts w:cstheme="minorHAnsi"/>
          <w:sz w:val="24"/>
          <w:szCs w:val="24"/>
        </w:rPr>
        <w:t xml:space="preserve">. </w:t>
      </w:r>
    </w:p>
    <w:p w14:paraId="32036AE1" w14:textId="77777777" w:rsidR="00B947F6" w:rsidRPr="009106F1" w:rsidRDefault="00B947F6" w:rsidP="00B947F6">
      <w:pPr>
        <w:pStyle w:val="Heading4"/>
        <w:rPr>
          <w:rFonts w:asciiTheme="minorHAnsi" w:hAnsiTheme="minorHAnsi" w:cstheme="minorHAnsi"/>
          <w:b/>
          <w:bCs/>
          <w:color w:val="auto"/>
          <w:sz w:val="24"/>
          <w:szCs w:val="24"/>
        </w:rPr>
      </w:pPr>
      <w:r w:rsidRPr="009106F1">
        <w:rPr>
          <w:rFonts w:asciiTheme="minorHAnsi" w:hAnsiTheme="minorHAnsi" w:cstheme="minorHAnsi"/>
          <w:b/>
          <w:bCs/>
          <w:color w:val="auto"/>
          <w:sz w:val="24"/>
          <w:szCs w:val="24"/>
        </w:rPr>
        <w:t>Educational Attainment</w:t>
      </w:r>
    </w:p>
    <w:p w14:paraId="73A16751" w14:textId="30F52F19" w:rsidR="007C565A" w:rsidRPr="009106F1" w:rsidRDefault="007C565A" w:rsidP="00B947F6">
      <w:pPr>
        <w:rPr>
          <w:rFonts w:cstheme="minorHAnsi"/>
          <w:sz w:val="24"/>
          <w:szCs w:val="24"/>
        </w:rPr>
      </w:pPr>
      <w:r w:rsidRPr="009106F1">
        <w:rPr>
          <w:rFonts w:cstheme="minorHAnsi"/>
          <w:sz w:val="24"/>
          <w:szCs w:val="24"/>
        </w:rPr>
        <w:t xml:space="preserve">The NCDS cohort members reached the compulsory school leaving age in </w:t>
      </w:r>
      <w:r w:rsidR="00F57C66">
        <w:rPr>
          <w:rFonts w:cstheme="minorHAnsi"/>
          <w:sz w:val="24"/>
          <w:szCs w:val="24"/>
        </w:rPr>
        <w:t>1974</w:t>
      </w:r>
      <w:r w:rsidRPr="009106F1">
        <w:rPr>
          <w:rFonts w:cstheme="minorHAnsi"/>
          <w:sz w:val="24"/>
          <w:szCs w:val="24"/>
        </w:rPr>
        <w:t xml:space="preserve">. At this time the main educational qualifications were either the Certificate of Secondary Education (CSE) </w:t>
      </w:r>
      <w:r w:rsidR="00B52E53" w:rsidRPr="009106F1">
        <w:rPr>
          <w:rFonts w:cstheme="minorHAnsi"/>
          <w:sz w:val="24"/>
          <w:szCs w:val="24"/>
        </w:rPr>
        <w:fldChar w:fldCharType="begin"/>
      </w:r>
      <w:r w:rsidR="00B52E53" w:rsidRPr="009106F1">
        <w:rPr>
          <w:rFonts w:cstheme="minorHAnsi"/>
          <w:sz w:val="24"/>
          <w:szCs w:val="24"/>
        </w:rPr>
        <w:instrText xml:space="preserve"> ADDIN ZOTERO_ITEM CSL_CITATION {"citationID":"HfQ1dEGb","properties":{"formattedCitation":"(Pearson qualifications, 2023a)","plainCitation":"(Pearson qualifications, 2023a)","noteIndex":0},"citationItems":[{"id":12655,"uris":["http://zotero.org/users/8741181/items/DNWUZFRT"],"itemData":{"id":12655,"type":"webpage","abstract":"About CSEs","title":"About CSEs","URL":"https://qualifications.pearson.com/en/support/support-topics/understanding-our-qualifications/our-qualifications-explained/about-cses.html","author":[{"family":"Pearson qualifications","given":""}],"accessed":{"date-parts":[["2023",5,9]]},"issued":{"date-parts":[["2023"]]}}}],"schema":"https://github.com/citation-style-language/schema/raw/master/csl-citation.json"} </w:instrText>
      </w:r>
      <w:r w:rsidR="00B52E53" w:rsidRPr="009106F1">
        <w:rPr>
          <w:rFonts w:cstheme="minorHAnsi"/>
          <w:sz w:val="24"/>
          <w:szCs w:val="24"/>
        </w:rPr>
        <w:fldChar w:fldCharType="separate"/>
      </w:r>
      <w:r w:rsidR="00B52E53" w:rsidRPr="009106F1">
        <w:rPr>
          <w:rFonts w:cstheme="minorHAnsi"/>
          <w:sz w:val="24"/>
          <w:szCs w:val="24"/>
        </w:rPr>
        <w:t>(Pearson qualifications, 2023a)</w:t>
      </w:r>
      <w:r w:rsidR="00B52E53" w:rsidRPr="009106F1">
        <w:rPr>
          <w:rFonts w:cstheme="minorHAnsi"/>
          <w:sz w:val="24"/>
          <w:szCs w:val="24"/>
        </w:rPr>
        <w:fldChar w:fldCharType="end"/>
      </w:r>
      <w:r w:rsidRPr="009106F1">
        <w:rPr>
          <w:rFonts w:cstheme="minorHAnsi"/>
          <w:sz w:val="24"/>
          <w:szCs w:val="24"/>
        </w:rPr>
        <w:t>, introduced in 1965. The second option was the Ordinary level or O-level, introduced in 1951</w:t>
      </w:r>
      <w:r w:rsidR="00B52E53" w:rsidRPr="009106F1">
        <w:rPr>
          <w:rFonts w:cstheme="minorHAnsi"/>
          <w:sz w:val="24"/>
          <w:szCs w:val="24"/>
        </w:rPr>
        <w:t xml:space="preserve"> </w:t>
      </w:r>
      <w:r w:rsidR="00B52E53" w:rsidRPr="009106F1">
        <w:rPr>
          <w:rFonts w:cstheme="minorHAnsi"/>
          <w:sz w:val="24"/>
          <w:szCs w:val="24"/>
        </w:rPr>
        <w:fldChar w:fldCharType="begin"/>
      </w:r>
      <w:r w:rsidR="00B52E53" w:rsidRPr="009106F1">
        <w:rPr>
          <w:rFonts w:cstheme="minorHAnsi"/>
          <w:sz w:val="24"/>
          <w:szCs w:val="24"/>
        </w:rPr>
        <w:instrText xml:space="preserve"> ADDIN ZOTERO_ITEM CSL_CITATION {"citationID":"WkRbcnx6","properties":{"formattedCitation":"(Pearson qualifications, 2023b)","plainCitation":"(Pearson qualifications, 2023b)","noteIndex":0},"citationItems":[{"id":12652,"uris":["http://zotero.org/users/8741181/items/JBLUQ4U6"],"itemData":{"id":12652,"type":"webpage","abstract":"About O levels","title":"About O levels","URL":"https://qualifications.pearson.com/en/support/support-topics/understanding-our-qualifications/our-qualifications-explained/about-o-levels.html","author":[{"family":"Pearson qualifications","given":""}],"accessed":{"date-parts":[["2023",5,8]]},"issued":{"date-parts":[["2023"]]}}}],"schema":"https://github.com/citation-style-language/schema/raw/master/csl-citation.json"} </w:instrText>
      </w:r>
      <w:r w:rsidR="00B52E53" w:rsidRPr="009106F1">
        <w:rPr>
          <w:rFonts w:cstheme="minorHAnsi"/>
          <w:sz w:val="24"/>
          <w:szCs w:val="24"/>
        </w:rPr>
        <w:fldChar w:fldCharType="separate"/>
      </w:r>
      <w:r w:rsidR="00B52E53" w:rsidRPr="009106F1">
        <w:rPr>
          <w:rFonts w:cstheme="minorHAnsi"/>
          <w:sz w:val="24"/>
          <w:szCs w:val="24"/>
        </w:rPr>
        <w:t>(Pearson qualifications, 2023b)</w:t>
      </w:r>
      <w:r w:rsidR="00B52E53" w:rsidRPr="009106F1">
        <w:rPr>
          <w:rFonts w:cstheme="minorHAnsi"/>
          <w:sz w:val="24"/>
          <w:szCs w:val="24"/>
        </w:rPr>
        <w:fldChar w:fldCharType="end"/>
      </w:r>
      <w:r w:rsidRPr="009106F1">
        <w:rPr>
          <w:rFonts w:cstheme="minorHAnsi"/>
          <w:sz w:val="24"/>
          <w:szCs w:val="24"/>
        </w:rPr>
        <w:t xml:space="preserve">. The O-level was </w:t>
      </w:r>
      <w:r w:rsidRPr="009106F1">
        <w:rPr>
          <w:rFonts w:cstheme="minorHAnsi"/>
          <w:sz w:val="24"/>
          <w:szCs w:val="24"/>
        </w:rPr>
        <w:lastRenderedPageBreak/>
        <w:t xml:space="preserve">understood to be more complex that CSEs, and thus fewer people achieved O-level grades. This is the best and most advanced ability measure for the age of 16 and thus makes a good measure of educational attainment for those at 16 after mandatory schooling ends. </w:t>
      </w:r>
    </w:p>
    <w:p w14:paraId="4311171F" w14:textId="3B6D8558" w:rsidR="00B947F6" w:rsidRPr="009106F1" w:rsidRDefault="00B947F6" w:rsidP="00B947F6">
      <w:pPr>
        <w:rPr>
          <w:rFonts w:cstheme="minorHAnsi"/>
          <w:sz w:val="24"/>
          <w:szCs w:val="24"/>
        </w:rPr>
      </w:pPr>
      <w:r w:rsidRPr="009106F1">
        <w:rPr>
          <w:rFonts w:cstheme="minorHAnsi"/>
          <w:sz w:val="24"/>
          <w:szCs w:val="24"/>
        </w:rPr>
        <w:t xml:space="preserve">Mandatory schooling ended for these individuals at 16 years of age. The examination taken at this age would have been the O-level examination. Researchers have advocated for the use of established education measures in order to better facilitate replication and comparison </w:t>
      </w:r>
      <w:r w:rsidRPr="009106F1">
        <w:rPr>
          <w:rFonts w:cstheme="minorHAnsi"/>
          <w:sz w:val="24"/>
          <w:szCs w:val="24"/>
        </w:rPr>
        <w:fldChar w:fldCharType="begin"/>
      </w:r>
      <w:r w:rsidRPr="009106F1">
        <w:rPr>
          <w:rFonts w:cstheme="minorHAnsi"/>
          <w:sz w:val="24"/>
          <w:szCs w:val="24"/>
        </w:rPr>
        <w:instrText xml:space="preserve"> ADDIN ZOTERO_ITEM CSL_CITATION {"citationID":"xzsWt6jr","properties":{"formattedCitation":"(Connelly, Gayle and Lambert, 2016)","plainCitation":"(Connelly, Gayle and Lambert, 2016)","noteIndex":0},"citationItems":[{"id":2936,"uris":["http://zotero.org/users/8741181/items/TVVMB7IY"],"itemData":{"id":2936,"type":"article-journal","container-title":"Methodological Innovations","DOI":"https://doi.org/10.1177/2059799116638001","title":"A review of educational attainment measures for social survey research","volume":"9","author":[{"family":"Connelly","given":"Roxanne"},{"family":"Gayle","given":"Vernon"},{"family":"Lambert","given":"Paul S."}],"issued":{"date-parts":[["2016"]]}}}],"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Connelly, Gayle and Lambert, 2016)</w:t>
      </w:r>
      <w:r w:rsidRPr="009106F1">
        <w:rPr>
          <w:rFonts w:cstheme="minorHAnsi"/>
          <w:sz w:val="24"/>
          <w:szCs w:val="24"/>
        </w:rPr>
        <w:fldChar w:fldCharType="end"/>
      </w:r>
      <w:r w:rsidRPr="009106F1">
        <w:rPr>
          <w:rFonts w:cstheme="minorHAnsi"/>
          <w:sz w:val="24"/>
          <w:szCs w:val="24"/>
        </w:rPr>
        <w:t xml:space="preserve">. I have constructed an educational attainment measure in a binary less than five O-levels/five or more O-levels variable. Within contemporary literature on educational attainment, gaining five or more GCSEs at grades A*-C is a standard benchmark measure used within official reporting (ibid). Another suggested alternative – especially when dealing with the UK education system over time whereby educational qualifications changed is to use a National Vocational Qualification (NVQ) measure. This would be attractive for analysis however because educational attainment as a measure is being used just after mandatory schooling the level of qualification within the NCDS model has a ceiling threshold at O-levels, or NVQ 2. </w:t>
      </w:r>
    </w:p>
    <w:p w14:paraId="01B0D42F" w14:textId="77777777" w:rsidR="00B947F6" w:rsidRPr="009106F1" w:rsidRDefault="00B947F6" w:rsidP="00B947F6">
      <w:pPr>
        <w:rPr>
          <w:rFonts w:cstheme="minorHAnsi"/>
          <w:sz w:val="24"/>
          <w:szCs w:val="24"/>
        </w:rPr>
      </w:pPr>
      <w:r w:rsidRPr="009106F1">
        <w:rPr>
          <w:rFonts w:cstheme="minorHAnsi"/>
          <w:sz w:val="24"/>
          <w:szCs w:val="24"/>
        </w:rPr>
        <w:t xml:space="preserve">There is an argument that GCSEs and O-levels are analytically distinct concepts </w:t>
      </w:r>
      <w:r w:rsidRPr="009106F1">
        <w:rPr>
          <w:rFonts w:cstheme="minorHAnsi"/>
          <w:sz w:val="24"/>
          <w:szCs w:val="24"/>
        </w:rPr>
        <w:fldChar w:fldCharType="begin"/>
      </w:r>
      <w:r w:rsidRPr="009106F1">
        <w:rPr>
          <w:rFonts w:cstheme="minorHAnsi"/>
          <w:sz w:val="24"/>
          <w:szCs w:val="24"/>
        </w:rPr>
        <w:instrText xml:space="preserve"> ADDIN ZOTERO_ITEM CSL_CITATION {"citationID":"qDxImyxK","properties":{"formattedCitation":"(Murray, 2011)","plainCitation":"(Murray, 2011)","noteIndex":0},"citationItems":[{"id":4473,"uris":["http://zotero.org/users/8741181/items/V6RJDPBY"],"itemData":{"id":4473,"type":"article-journal","language":"en","page":"354","source":"Zotero","title":"Growing up in the 1990s: Tracks and trajectories of the ‘Rising 16's’: A longitudinal analysis using the British Household Panel Survey.","author":[{"family":"Murray","given":"Susan Jennifer"}],"issued":{"date-parts":[["201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Murray, 2011)</w:t>
      </w:r>
      <w:r w:rsidRPr="009106F1">
        <w:rPr>
          <w:rFonts w:cstheme="minorHAnsi"/>
          <w:sz w:val="24"/>
          <w:szCs w:val="24"/>
        </w:rPr>
        <w:fldChar w:fldCharType="end"/>
      </w:r>
      <w:r w:rsidRPr="009106F1">
        <w:rPr>
          <w:rFonts w:cstheme="minorHAnsi"/>
          <w:sz w:val="24"/>
          <w:szCs w:val="24"/>
        </w:rPr>
        <w:t xml:space="preserve">, and as such a like-for-like measure may not be the most attractive. Firstly, as a measure of attainment GCSEs and O-levels provide considerable barriers to entry for young people pursuing future foals (ibid). Due to this rationale, using a threshold measure for number of O-levels given the restriction of age on the amount of attainment an individual could have undertaken at this time, it appears to be the best operationalisation of the measure. For this reason, it is rationalised to prefer the five or more-measure used within GCSE based literature for O-level attainment. </w:t>
      </w:r>
    </w:p>
    <w:p w14:paraId="77C8D355" w14:textId="4D339B5C" w:rsidR="00B947F6" w:rsidRPr="009106F1" w:rsidRDefault="00B947F6" w:rsidP="00B947F6">
      <w:pPr>
        <w:rPr>
          <w:rFonts w:cstheme="minorHAnsi"/>
          <w:sz w:val="24"/>
          <w:szCs w:val="24"/>
        </w:rPr>
      </w:pPr>
      <w:r w:rsidRPr="009106F1">
        <w:rPr>
          <w:rFonts w:cstheme="minorHAnsi"/>
          <w:sz w:val="24"/>
          <w:szCs w:val="24"/>
        </w:rPr>
        <w:t>This variable was constructed from two separate variables – the first was a simple binary variable of whether an individual had any O-levels, the second, on condition of the first then asks how many O-levels that person had passed. Combining these two variables together produces a single count variable that includes the number of zeros. This attainment variable was then further recoded into a binary variable of less than five O-levels and greater than five O-levels. This was done for two reasons. The first has been discussed above, as it relates to standard practice amongst GCSE research. The second, more important reason for recoding is one of practicality. Keeping O-levels as a count variable means that the n is too low for some sub-categories when moving on to modelling – as seen in table 1.</w:t>
      </w:r>
      <w:r w:rsidR="00804CFB" w:rsidRPr="009106F1">
        <w:rPr>
          <w:rFonts w:cstheme="minorHAnsi"/>
          <w:sz w:val="24"/>
          <w:szCs w:val="24"/>
        </w:rPr>
        <w:t>4</w:t>
      </w:r>
      <w:r w:rsidRPr="009106F1">
        <w:rPr>
          <w:rFonts w:cstheme="minorHAnsi"/>
          <w:sz w:val="24"/>
          <w:szCs w:val="24"/>
        </w:rPr>
        <w:t xml:space="preserve">.  </w:t>
      </w:r>
    </w:p>
    <w:p w14:paraId="6E604FED" w14:textId="77777777" w:rsidR="00B947F6" w:rsidRPr="009106F1" w:rsidRDefault="00B947F6" w:rsidP="00B947F6">
      <w:pPr>
        <w:rPr>
          <w:rFonts w:cstheme="minorHAnsi"/>
          <w:sz w:val="24"/>
          <w:szCs w:val="24"/>
        </w:rPr>
      </w:pPr>
    </w:p>
    <w:p w14:paraId="7FE7252A" w14:textId="77777777" w:rsidR="00B947F6" w:rsidRPr="009106F1" w:rsidRDefault="00B947F6" w:rsidP="00B947F6">
      <w:pPr>
        <w:rPr>
          <w:rFonts w:cstheme="minorHAnsi"/>
          <w:sz w:val="24"/>
          <w:szCs w:val="24"/>
        </w:rPr>
      </w:pPr>
    </w:p>
    <w:p w14:paraId="6189B604" w14:textId="77777777" w:rsidR="00B947F6" w:rsidRPr="009106F1" w:rsidRDefault="00B947F6" w:rsidP="00B947F6">
      <w:pPr>
        <w:rPr>
          <w:rFonts w:cstheme="minorHAnsi"/>
          <w:sz w:val="24"/>
          <w:szCs w:val="24"/>
        </w:rPr>
      </w:pPr>
    </w:p>
    <w:p w14:paraId="7B1897BC" w14:textId="77777777" w:rsidR="00B947F6" w:rsidRPr="009106F1" w:rsidRDefault="00B947F6" w:rsidP="00B947F6">
      <w:pPr>
        <w:rPr>
          <w:rFonts w:cstheme="minorHAnsi"/>
          <w:sz w:val="24"/>
          <w:szCs w:val="24"/>
        </w:rPr>
      </w:pPr>
    </w:p>
    <w:p w14:paraId="7981F0CB" w14:textId="77777777" w:rsidR="00B947F6" w:rsidRPr="009106F1" w:rsidRDefault="00B947F6" w:rsidP="00B947F6">
      <w:pPr>
        <w:rPr>
          <w:rFonts w:cstheme="minorHAnsi"/>
          <w:sz w:val="24"/>
          <w:szCs w:val="24"/>
        </w:rPr>
      </w:pPr>
    </w:p>
    <w:p w14:paraId="08FF925C" w14:textId="77777777" w:rsidR="00B947F6" w:rsidRPr="009106F1" w:rsidRDefault="00B947F6" w:rsidP="00B947F6">
      <w:pPr>
        <w:rPr>
          <w:rFonts w:cstheme="minorHAnsi"/>
          <w:sz w:val="24"/>
          <w:szCs w:val="24"/>
        </w:rPr>
      </w:pPr>
    </w:p>
    <w:p w14:paraId="4F9E9B94" w14:textId="77777777" w:rsidR="00B947F6" w:rsidRPr="009106F1" w:rsidRDefault="00B947F6" w:rsidP="00B947F6">
      <w:pPr>
        <w:rPr>
          <w:rFonts w:cstheme="minorHAnsi"/>
          <w:sz w:val="24"/>
          <w:szCs w:val="24"/>
        </w:rPr>
      </w:pPr>
    </w:p>
    <w:p w14:paraId="102D630F" w14:textId="77777777" w:rsidR="00B947F6" w:rsidRPr="009106F1" w:rsidRDefault="00B947F6" w:rsidP="00B947F6">
      <w:pPr>
        <w:rPr>
          <w:rFonts w:cstheme="minorHAnsi"/>
          <w:b/>
          <w:bCs/>
          <w:sz w:val="24"/>
          <w:szCs w:val="24"/>
        </w:rPr>
        <w:sectPr w:rsidR="00B947F6" w:rsidRPr="009106F1">
          <w:footerReference w:type="default" r:id="rId8"/>
          <w:pgSz w:w="11906" w:h="16838"/>
          <w:pgMar w:top="1440" w:right="1440" w:bottom="1440" w:left="1440" w:header="708" w:footer="708" w:gutter="0"/>
          <w:cols w:space="708"/>
          <w:docGrid w:linePitch="360"/>
        </w:sectPr>
      </w:pPr>
    </w:p>
    <w:p w14:paraId="7FABBC54" w14:textId="54FDF1F9" w:rsidR="00D23B37" w:rsidRPr="009106F1" w:rsidRDefault="00D23B37" w:rsidP="00D23B37">
      <w:pPr>
        <w:pStyle w:val="Caption"/>
        <w:keepNext/>
        <w:rPr>
          <w:rFonts w:cstheme="minorHAnsi"/>
          <w:color w:val="auto"/>
          <w:sz w:val="24"/>
          <w:szCs w:val="24"/>
        </w:rPr>
      </w:pPr>
    </w:p>
    <w:p w14:paraId="1D989AFC" w14:textId="079FEF18" w:rsidR="00CE053C" w:rsidRPr="009106F1" w:rsidRDefault="00CE053C" w:rsidP="00CE053C">
      <w:pPr>
        <w:pStyle w:val="Caption"/>
        <w:keepNext/>
        <w:jc w:val="center"/>
        <w:rPr>
          <w:rFonts w:cstheme="minorHAnsi"/>
          <w:color w:val="auto"/>
          <w:sz w:val="24"/>
          <w:szCs w:val="24"/>
        </w:rPr>
      </w:pPr>
      <w:bookmarkStart w:id="22" w:name="_Toc137904673"/>
      <w:r w:rsidRPr="009106F1">
        <w:rPr>
          <w:rFonts w:cstheme="minorHAnsi"/>
          <w:color w:val="auto"/>
          <w:sz w:val="24"/>
          <w:szCs w:val="24"/>
        </w:rPr>
        <w:t xml:space="preserve">Table 1. </w:t>
      </w:r>
      <w:r w:rsidRPr="009106F1">
        <w:rPr>
          <w:rFonts w:cstheme="minorHAnsi"/>
          <w:color w:val="auto"/>
          <w:sz w:val="24"/>
          <w:szCs w:val="24"/>
        </w:rPr>
        <w:fldChar w:fldCharType="begin"/>
      </w:r>
      <w:r w:rsidRPr="009106F1">
        <w:rPr>
          <w:rFonts w:cstheme="minorHAnsi"/>
          <w:color w:val="auto"/>
          <w:sz w:val="24"/>
          <w:szCs w:val="24"/>
        </w:rPr>
        <w:instrText xml:space="preserve"> SEQ Table_1. \* ARABIC </w:instrText>
      </w:r>
      <w:r w:rsidRPr="009106F1">
        <w:rPr>
          <w:rFonts w:cstheme="minorHAnsi"/>
          <w:color w:val="auto"/>
          <w:sz w:val="24"/>
          <w:szCs w:val="24"/>
        </w:rPr>
        <w:fldChar w:fldCharType="separate"/>
      </w:r>
      <w:r w:rsidR="0067151A">
        <w:rPr>
          <w:rFonts w:cstheme="minorHAnsi"/>
          <w:noProof/>
          <w:color w:val="auto"/>
          <w:sz w:val="24"/>
          <w:szCs w:val="24"/>
        </w:rPr>
        <w:t>4</w:t>
      </w:r>
      <w:r w:rsidRPr="009106F1">
        <w:rPr>
          <w:rFonts w:cstheme="minorHAnsi"/>
          <w:color w:val="auto"/>
          <w:sz w:val="24"/>
          <w:szCs w:val="24"/>
        </w:rPr>
        <w:fldChar w:fldCharType="end"/>
      </w:r>
      <w:r w:rsidRPr="009106F1">
        <w:rPr>
          <w:rFonts w:cstheme="minorHAnsi"/>
          <w:color w:val="auto"/>
          <w:sz w:val="24"/>
          <w:szCs w:val="24"/>
        </w:rPr>
        <w:t xml:space="preserve"> Educational Attainment Count Variable by Economic Activity</w:t>
      </w:r>
      <w:bookmarkEnd w:id="22"/>
    </w:p>
    <w:tbl>
      <w:tblPr>
        <w:tblStyle w:val="PlainTable4"/>
        <w:tblW w:w="0" w:type="auto"/>
        <w:jc w:val="center"/>
        <w:tblLook w:val="04A0" w:firstRow="1" w:lastRow="0" w:firstColumn="1" w:lastColumn="0" w:noHBand="0" w:noVBand="1"/>
      </w:tblPr>
      <w:tblGrid>
        <w:gridCol w:w="2795"/>
        <w:gridCol w:w="763"/>
        <w:gridCol w:w="763"/>
        <w:gridCol w:w="581"/>
        <w:gridCol w:w="581"/>
        <w:gridCol w:w="581"/>
        <w:gridCol w:w="581"/>
        <w:gridCol w:w="581"/>
        <w:gridCol w:w="581"/>
        <w:gridCol w:w="581"/>
        <w:gridCol w:w="1192"/>
        <w:gridCol w:w="885"/>
      </w:tblGrid>
      <w:tr w:rsidR="009106F1" w:rsidRPr="009106F1" w14:paraId="7544415B" w14:textId="77777777" w:rsidTr="00E1481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92A4772" w14:textId="77777777" w:rsidR="00B947F6" w:rsidRPr="009106F1" w:rsidRDefault="00B947F6" w:rsidP="00E1481F">
            <w:pPr>
              <w:rPr>
                <w:rFonts w:cstheme="minorHAnsi"/>
                <w:sz w:val="24"/>
                <w:szCs w:val="24"/>
              </w:rPr>
            </w:pPr>
          </w:p>
        </w:tc>
        <w:tc>
          <w:tcPr>
            <w:tcW w:w="0" w:type="auto"/>
            <w:gridSpan w:val="11"/>
          </w:tcPr>
          <w:p w14:paraId="2603A7AC" w14:textId="77777777" w:rsidR="00B947F6" w:rsidRPr="009106F1" w:rsidRDefault="00B947F6" w:rsidP="00E1481F">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Educational Attainment – Number of O-levels</w:t>
            </w:r>
          </w:p>
        </w:tc>
      </w:tr>
      <w:tr w:rsidR="009106F1" w:rsidRPr="009106F1" w14:paraId="259E5021" w14:textId="77777777" w:rsidTr="00E1481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68C3206" w14:textId="77777777" w:rsidR="00B947F6" w:rsidRPr="009106F1" w:rsidRDefault="00B947F6" w:rsidP="00E1481F">
            <w:pPr>
              <w:rPr>
                <w:rFonts w:cstheme="minorHAnsi"/>
                <w:sz w:val="24"/>
                <w:szCs w:val="24"/>
              </w:rPr>
            </w:pPr>
          </w:p>
        </w:tc>
        <w:tc>
          <w:tcPr>
            <w:tcW w:w="0" w:type="auto"/>
          </w:tcPr>
          <w:p w14:paraId="5B67F4A8"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w:t>
            </w:r>
          </w:p>
        </w:tc>
        <w:tc>
          <w:tcPr>
            <w:tcW w:w="0" w:type="auto"/>
          </w:tcPr>
          <w:p w14:paraId="3E21C120"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w:t>
            </w:r>
          </w:p>
        </w:tc>
        <w:tc>
          <w:tcPr>
            <w:tcW w:w="0" w:type="auto"/>
          </w:tcPr>
          <w:p w14:paraId="2FFAB846"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w:t>
            </w:r>
          </w:p>
        </w:tc>
        <w:tc>
          <w:tcPr>
            <w:tcW w:w="0" w:type="auto"/>
          </w:tcPr>
          <w:p w14:paraId="407C327E"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3</w:t>
            </w:r>
          </w:p>
        </w:tc>
        <w:tc>
          <w:tcPr>
            <w:tcW w:w="0" w:type="auto"/>
          </w:tcPr>
          <w:p w14:paraId="77A9D62D"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4</w:t>
            </w:r>
          </w:p>
        </w:tc>
        <w:tc>
          <w:tcPr>
            <w:tcW w:w="0" w:type="auto"/>
          </w:tcPr>
          <w:p w14:paraId="498A6459"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5</w:t>
            </w:r>
          </w:p>
        </w:tc>
        <w:tc>
          <w:tcPr>
            <w:tcW w:w="0" w:type="auto"/>
          </w:tcPr>
          <w:p w14:paraId="5D3888AA"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6</w:t>
            </w:r>
          </w:p>
        </w:tc>
        <w:tc>
          <w:tcPr>
            <w:tcW w:w="0" w:type="auto"/>
          </w:tcPr>
          <w:p w14:paraId="5CDFD5E5"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7</w:t>
            </w:r>
          </w:p>
        </w:tc>
        <w:tc>
          <w:tcPr>
            <w:tcW w:w="0" w:type="auto"/>
          </w:tcPr>
          <w:p w14:paraId="121DA0DD"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8</w:t>
            </w:r>
          </w:p>
        </w:tc>
        <w:tc>
          <w:tcPr>
            <w:tcW w:w="0" w:type="auto"/>
          </w:tcPr>
          <w:p w14:paraId="15B0FCA1"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9 or More</w:t>
            </w:r>
          </w:p>
        </w:tc>
        <w:tc>
          <w:tcPr>
            <w:tcW w:w="0" w:type="auto"/>
          </w:tcPr>
          <w:p w14:paraId="41D864C2"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Total</w:t>
            </w:r>
          </w:p>
        </w:tc>
      </w:tr>
      <w:tr w:rsidR="009106F1" w:rsidRPr="009106F1" w14:paraId="73C98024" w14:textId="77777777" w:rsidTr="00E1481F">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574B9CF" w14:textId="77777777" w:rsidR="00B947F6" w:rsidRPr="009106F1" w:rsidRDefault="00B947F6" w:rsidP="00E1481F">
            <w:pPr>
              <w:rPr>
                <w:rFonts w:cstheme="minorHAnsi"/>
                <w:sz w:val="24"/>
                <w:szCs w:val="24"/>
              </w:rPr>
            </w:pPr>
            <w:r w:rsidRPr="009106F1">
              <w:rPr>
                <w:rFonts w:cstheme="minorHAnsi"/>
                <w:sz w:val="24"/>
                <w:szCs w:val="24"/>
              </w:rPr>
              <w:t>Economic Activity</w:t>
            </w:r>
          </w:p>
        </w:tc>
        <w:tc>
          <w:tcPr>
            <w:tcW w:w="0" w:type="auto"/>
          </w:tcPr>
          <w:p w14:paraId="2A092067"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0" w:type="auto"/>
          </w:tcPr>
          <w:p w14:paraId="3B2CDFF7"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0" w:type="auto"/>
          </w:tcPr>
          <w:p w14:paraId="4398EAAF"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0" w:type="auto"/>
          </w:tcPr>
          <w:p w14:paraId="5C702140"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0" w:type="auto"/>
          </w:tcPr>
          <w:p w14:paraId="54B880BF"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0" w:type="auto"/>
          </w:tcPr>
          <w:p w14:paraId="452FF9D3"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0" w:type="auto"/>
          </w:tcPr>
          <w:p w14:paraId="5C8FF6B5"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0" w:type="auto"/>
          </w:tcPr>
          <w:p w14:paraId="19F85C8A"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0" w:type="auto"/>
          </w:tcPr>
          <w:p w14:paraId="6802EB5A"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0" w:type="auto"/>
          </w:tcPr>
          <w:p w14:paraId="530BD800"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0" w:type="auto"/>
          </w:tcPr>
          <w:p w14:paraId="086A5EF5"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058DFF38" w14:textId="77777777" w:rsidTr="00E1481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445EC8D" w14:textId="77777777" w:rsidR="00B947F6" w:rsidRPr="009106F1" w:rsidRDefault="00B947F6" w:rsidP="00E1481F">
            <w:pPr>
              <w:rPr>
                <w:rFonts w:cstheme="minorHAnsi"/>
                <w:sz w:val="24"/>
                <w:szCs w:val="24"/>
              </w:rPr>
            </w:pPr>
            <w:r w:rsidRPr="009106F1">
              <w:rPr>
                <w:rFonts w:cstheme="minorHAnsi"/>
                <w:sz w:val="24"/>
                <w:szCs w:val="24"/>
              </w:rPr>
              <w:t>Employment</w:t>
            </w:r>
          </w:p>
        </w:tc>
        <w:tc>
          <w:tcPr>
            <w:tcW w:w="0" w:type="auto"/>
          </w:tcPr>
          <w:p w14:paraId="5990A048"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3,024</w:t>
            </w:r>
          </w:p>
        </w:tc>
        <w:tc>
          <w:tcPr>
            <w:tcW w:w="0" w:type="auto"/>
          </w:tcPr>
          <w:p w14:paraId="1C61D9CD"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586</w:t>
            </w:r>
          </w:p>
        </w:tc>
        <w:tc>
          <w:tcPr>
            <w:tcW w:w="0" w:type="auto"/>
          </w:tcPr>
          <w:p w14:paraId="70ED59AC"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368</w:t>
            </w:r>
          </w:p>
        </w:tc>
        <w:tc>
          <w:tcPr>
            <w:tcW w:w="0" w:type="auto"/>
          </w:tcPr>
          <w:p w14:paraId="5C961145"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51</w:t>
            </w:r>
          </w:p>
        </w:tc>
        <w:tc>
          <w:tcPr>
            <w:tcW w:w="0" w:type="auto"/>
          </w:tcPr>
          <w:p w14:paraId="04217297"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34</w:t>
            </w:r>
          </w:p>
        </w:tc>
        <w:tc>
          <w:tcPr>
            <w:tcW w:w="0" w:type="auto"/>
          </w:tcPr>
          <w:p w14:paraId="1235BB43"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81</w:t>
            </w:r>
          </w:p>
        </w:tc>
        <w:tc>
          <w:tcPr>
            <w:tcW w:w="0" w:type="auto"/>
          </w:tcPr>
          <w:p w14:paraId="325DB9DB"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13</w:t>
            </w:r>
          </w:p>
        </w:tc>
        <w:tc>
          <w:tcPr>
            <w:tcW w:w="0" w:type="auto"/>
          </w:tcPr>
          <w:p w14:paraId="50AFC918"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70</w:t>
            </w:r>
          </w:p>
        </w:tc>
        <w:tc>
          <w:tcPr>
            <w:tcW w:w="0" w:type="auto"/>
          </w:tcPr>
          <w:p w14:paraId="02C282F3"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35</w:t>
            </w:r>
          </w:p>
        </w:tc>
        <w:tc>
          <w:tcPr>
            <w:tcW w:w="0" w:type="auto"/>
          </w:tcPr>
          <w:p w14:paraId="7B2666F6"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5</w:t>
            </w:r>
          </w:p>
        </w:tc>
        <w:tc>
          <w:tcPr>
            <w:tcW w:w="0" w:type="auto"/>
          </w:tcPr>
          <w:p w14:paraId="0B48DE8A"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4,887</w:t>
            </w:r>
          </w:p>
        </w:tc>
      </w:tr>
      <w:tr w:rsidR="009106F1" w:rsidRPr="009106F1" w14:paraId="05CBA22E" w14:textId="77777777" w:rsidTr="00E1481F">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384CBD4" w14:textId="77777777" w:rsidR="00B947F6" w:rsidRPr="009106F1" w:rsidRDefault="00B947F6" w:rsidP="00E1481F">
            <w:pPr>
              <w:rPr>
                <w:rFonts w:cstheme="minorHAnsi"/>
                <w:sz w:val="24"/>
                <w:szCs w:val="24"/>
              </w:rPr>
            </w:pPr>
            <w:r w:rsidRPr="009106F1">
              <w:rPr>
                <w:rFonts w:cstheme="minorHAnsi"/>
                <w:sz w:val="24"/>
                <w:szCs w:val="24"/>
              </w:rPr>
              <w:t>Post-Schooling Education</w:t>
            </w:r>
          </w:p>
        </w:tc>
        <w:tc>
          <w:tcPr>
            <w:tcW w:w="0" w:type="auto"/>
          </w:tcPr>
          <w:p w14:paraId="088C5E9C"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61</w:t>
            </w:r>
          </w:p>
        </w:tc>
        <w:tc>
          <w:tcPr>
            <w:tcW w:w="0" w:type="auto"/>
          </w:tcPr>
          <w:p w14:paraId="0C162AF1"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16</w:t>
            </w:r>
          </w:p>
        </w:tc>
        <w:tc>
          <w:tcPr>
            <w:tcW w:w="0" w:type="auto"/>
          </w:tcPr>
          <w:p w14:paraId="497A0FBB"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10</w:t>
            </w:r>
          </w:p>
        </w:tc>
        <w:tc>
          <w:tcPr>
            <w:tcW w:w="0" w:type="auto"/>
          </w:tcPr>
          <w:p w14:paraId="6ABA4AE7"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00</w:t>
            </w:r>
          </w:p>
        </w:tc>
        <w:tc>
          <w:tcPr>
            <w:tcW w:w="0" w:type="auto"/>
          </w:tcPr>
          <w:p w14:paraId="07D8752F"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98</w:t>
            </w:r>
          </w:p>
        </w:tc>
        <w:tc>
          <w:tcPr>
            <w:tcW w:w="0" w:type="auto"/>
          </w:tcPr>
          <w:p w14:paraId="161449D1"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45</w:t>
            </w:r>
          </w:p>
        </w:tc>
        <w:tc>
          <w:tcPr>
            <w:tcW w:w="0" w:type="auto"/>
          </w:tcPr>
          <w:p w14:paraId="2360A42E"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32</w:t>
            </w:r>
          </w:p>
        </w:tc>
        <w:tc>
          <w:tcPr>
            <w:tcW w:w="0" w:type="auto"/>
          </w:tcPr>
          <w:p w14:paraId="4D87369A"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79</w:t>
            </w:r>
          </w:p>
        </w:tc>
        <w:tc>
          <w:tcPr>
            <w:tcW w:w="0" w:type="auto"/>
          </w:tcPr>
          <w:p w14:paraId="57468D22"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46</w:t>
            </w:r>
          </w:p>
        </w:tc>
        <w:tc>
          <w:tcPr>
            <w:tcW w:w="0" w:type="auto"/>
          </w:tcPr>
          <w:p w14:paraId="48A12D5D"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66</w:t>
            </w:r>
          </w:p>
        </w:tc>
        <w:tc>
          <w:tcPr>
            <w:tcW w:w="0" w:type="auto"/>
          </w:tcPr>
          <w:p w14:paraId="6A5624B8"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053</w:t>
            </w:r>
          </w:p>
        </w:tc>
      </w:tr>
      <w:tr w:rsidR="009106F1" w:rsidRPr="009106F1" w14:paraId="69721DB0" w14:textId="77777777" w:rsidTr="00E1481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019716F" w14:textId="77777777" w:rsidR="00B947F6" w:rsidRPr="009106F1" w:rsidRDefault="00B947F6" w:rsidP="00E1481F">
            <w:pPr>
              <w:rPr>
                <w:rFonts w:cstheme="minorHAnsi"/>
                <w:sz w:val="24"/>
                <w:szCs w:val="24"/>
              </w:rPr>
            </w:pPr>
            <w:r w:rsidRPr="009106F1">
              <w:rPr>
                <w:rFonts w:cstheme="minorHAnsi"/>
                <w:sz w:val="24"/>
                <w:szCs w:val="24"/>
              </w:rPr>
              <w:t xml:space="preserve">  School</w:t>
            </w:r>
          </w:p>
        </w:tc>
        <w:tc>
          <w:tcPr>
            <w:tcW w:w="0" w:type="auto"/>
          </w:tcPr>
          <w:p w14:paraId="1B21AE68"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59</w:t>
            </w:r>
          </w:p>
        </w:tc>
        <w:tc>
          <w:tcPr>
            <w:tcW w:w="0" w:type="auto"/>
          </w:tcPr>
          <w:p w14:paraId="762C81A7"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93</w:t>
            </w:r>
          </w:p>
        </w:tc>
        <w:tc>
          <w:tcPr>
            <w:tcW w:w="0" w:type="auto"/>
          </w:tcPr>
          <w:p w14:paraId="2476D483"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00</w:t>
            </w:r>
          </w:p>
        </w:tc>
        <w:tc>
          <w:tcPr>
            <w:tcW w:w="0" w:type="auto"/>
          </w:tcPr>
          <w:p w14:paraId="7DC36E57"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35</w:t>
            </w:r>
          </w:p>
        </w:tc>
        <w:tc>
          <w:tcPr>
            <w:tcW w:w="0" w:type="auto"/>
          </w:tcPr>
          <w:p w14:paraId="4D6D0E1E"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03</w:t>
            </w:r>
          </w:p>
        </w:tc>
        <w:tc>
          <w:tcPr>
            <w:tcW w:w="0" w:type="auto"/>
          </w:tcPr>
          <w:p w14:paraId="6BC38151"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368</w:t>
            </w:r>
          </w:p>
        </w:tc>
        <w:tc>
          <w:tcPr>
            <w:tcW w:w="0" w:type="auto"/>
          </w:tcPr>
          <w:p w14:paraId="4644FA42"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399</w:t>
            </w:r>
          </w:p>
        </w:tc>
        <w:tc>
          <w:tcPr>
            <w:tcW w:w="0" w:type="auto"/>
          </w:tcPr>
          <w:p w14:paraId="5F419D4D"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562</w:t>
            </w:r>
          </w:p>
        </w:tc>
        <w:tc>
          <w:tcPr>
            <w:tcW w:w="0" w:type="auto"/>
          </w:tcPr>
          <w:p w14:paraId="733C7F51"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612</w:t>
            </w:r>
          </w:p>
        </w:tc>
        <w:tc>
          <w:tcPr>
            <w:tcW w:w="0" w:type="auto"/>
          </w:tcPr>
          <w:p w14:paraId="72ED394A"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081</w:t>
            </w:r>
          </w:p>
        </w:tc>
        <w:tc>
          <w:tcPr>
            <w:tcW w:w="0" w:type="auto"/>
          </w:tcPr>
          <w:p w14:paraId="11BBB742"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3,712</w:t>
            </w:r>
          </w:p>
        </w:tc>
      </w:tr>
      <w:tr w:rsidR="009106F1" w:rsidRPr="009106F1" w14:paraId="75A70FBF" w14:textId="77777777" w:rsidTr="00E1481F">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9E9EA6A" w14:textId="77777777" w:rsidR="00B947F6" w:rsidRPr="009106F1" w:rsidRDefault="00B947F6" w:rsidP="00E1481F">
            <w:pPr>
              <w:rPr>
                <w:rFonts w:cstheme="minorHAnsi"/>
                <w:sz w:val="24"/>
                <w:szCs w:val="24"/>
              </w:rPr>
            </w:pPr>
            <w:r w:rsidRPr="009106F1">
              <w:rPr>
                <w:rFonts w:cstheme="minorHAnsi"/>
                <w:sz w:val="24"/>
                <w:szCs w:val="24"/>
              </w:rPr>
              <w:t xml:space="preserve"> Training/Apprenticeships</w:t>
            </w:r>
          </w:p>
        </w:tc>
        <w:tc>
          <w:tcPr>
            <w:tcW w:w="0" w:type="auto"/>
          </w:tcPr>
          <w:p w14:paraId="7DD2B98C"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136</w:t>
            </w:r>
          </w:p>
        </w:tc>
        <w:tc>
          <w:tcPr>
            <w:tcW w:w="0" w:type="auto"/>
          </w:tcPr>
          <w:p w14:paraId="18253649"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375</w:t>
            </w:r>
          </w:p>
        </w:tc>
        <w:tc>
          <w:tcPr>
            <w:tcW w:w="0" w:type="auto"/>
          </w:tcPr>
          <w:p w14:paraId="66A03CE6"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27</w:t>
            </w:r>
          </w:p>
        </w:tc>
        <w:tc>
          <w:tcPr>
            <w:tcW w:w="0" w:type="auto"/>
          </w:tcPr>
          <w:p w14:paraId="2C4D2E1B"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68</w:t>
            </w:r>
          </w:p>
        </w:tc>
        <w:tc>
          <w:tcPr>
            <w:tcW w:w="0" w:type="auto"/>
          </w:tcPr>
          <w:p w14:paraId="27EE8086"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29</w:t>
            </w:r>
          </w:p>
        </w:tc>
        <w:tc>
          <w:tcPr>
            <w:tcW w:w="0" w:type="auto"/>
          </w:tcPr>
          <w:p w14:paraId="03C56FCC"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23</w:t>
            </w:r>
          </w:p>
        </w:tc>
        <w:tc>
          <w:tcPr>
            <w:tcW w:w="0" w:type="auto"/>
          </w:tcPr>
          <w:p w14:paraId="485E93CA"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65</w:t>
            </w:r>
          </w:p>
        </w:tc>
        <w:tc>
          <w:tcPr>
            <w:tcW w:w="0" w:type="auto"/>
          </w:tcPr>
          <w:p w14:paraId="6F588C70"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52</w:t>
            </w:r>
          </w:p>
        </w:tc>
        <w:tc>
          <w:tcPr>
            <w:tcW w:w="0" w:type="auto"/>
          </w:tcPr>
          <w:p w14:paraId="33109FA5"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1</w:t>
            </w:r>
          </w:p>
        </w:tc>
        <w:tc>
          <w:tcPr>
            <w:tcW w:w="0" w:type="auto"/>
          </w:tcPr>
          <w:p w14:paraId="1FC959A1"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0</w:t>
            </w:r>
          </w:p>
        </w:tc>
        <w:tc>
          <w:tcPr>
            <w:tcW w:w="0" w:type="auto"/>
          </w:tcPr>
          <w:p w14:paraId="0A80436B"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316</w:t>
            </w:r>
          </w:p>
        </w:tc>
      </w:tr>
      <w:tr w:rsidR="009106F1" w:rsidRPr="009106F1" w14:paraId="1F3F58BF" w14:textId="77777777" w:rsidTr="00E1481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5141537" w14:textId="77777777" w:rsidR="00B947F6" w:rsidRPr="009106F1" w:rsidRDefault="00B947F6" w:rsidP="00E1481F">
            <w:pPr>
              <w:rPr>
                <w:rFonts w:cstheme="minorHAnsi"/>
                <w:sz w:val="24"/>
                <w:szCs w:val="24"/>
              </w:rPr>
            </w:pPr>
            <w:r w:rsidRPr="009106F1">
              <w:rPr>
                <w:rFonts w:cstheme="minorHAnsi"/>
                <w:sz w:val="24"/>
                <w:szCs w:val="24"/>
              </w:rPr>
              <w:t>Unemployment and OLF</w:t>
            </w:r>
          </w:p>
        </w:tc>
        <w:tc>
          <w:tcPr>
            <w:tcW w:w="0" w:type="auto"/>
          </w:tcPr>
          <w:p w14:paraId="0E7E9827"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350</w:t>
            </w:r>
          </w:p>
        </w:tc>
        <w:tc>
          <w:tcPr>
            <w:tcW w:w="0" w:type="auto"/>
          </w:tcPr>
          <w:p w14:paraId="299FDA59"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45</w:t>
            </w:r>
          </w:p>
        </w:tc>
        <w:tc>
          <w:tcPr>
            <w:tcW w:w="0" w:type="auto"/>
          </w:tcPr>
          <w:p w14:paraId="74885B6D"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w:t>
            </w:r>
          </w:p>
        </w:tc>
        <w:tc>
          <w:tcPr>
            <w:tcW w:w="0" w:type="auto"/>
          </w:tcPr>
          <w:p w14:paraId="2E284F4C"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4</w:t>
            </w:r>
          </w:p>
        </w:tc>
        <w:tc>
          <w:tcPr>
            <w:tcW w:w="0" w:type="auto"/>
          </w:tcPr>
          <w:p w14:paraId="5B76E342"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9</w:t>
            </w:r>
          </w:p>
        </w:tc>
        <w:tc>
          <w:tcPr>
            <w:tcW w:w="0" w:type="auto"/>
          </w:tcPr>
          <w:p w14:paraId="7AF95435"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9</w:t>
            </w:r>
          </w:p>
        </w:tc>
        <w:tc>
          <w:tcPr>
            <w:tcW w:w="0" w:type="auto"/>
          </w:tcPr>
          <w:p w14:paraId="4A207169"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6</w:t>
            </w:r>
          </w:p>
        </w:tc>
        <w:tc>
          <w:tcPr>
            <w:tcW w:w="0" w:type="auto"/>
          </w:tcPr>
          <w:p w14:paraId="59ABA23C"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5</w:t>
            </w:r>
          </w:p>
        </w:tc>
        <w:tc>
          <w:tcPr>
            <w:tcW w:w="0" w:type="auto"/>
          </w:tcPr>
          <w:p w14:paraId="287BB084"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w:t>
            </w:r>
          </w:p>
        </w:tc>
        <w:tc>
          <w:tcPr>
            <w:tcW w:w="0" w:type="auto"/>
          </w:tcPr>
          <w:p w14:paraId="2C2F6DD4"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w:t>
            </w:r>
          </w:p>
        </w:tc>
        <w:tc>
          <w:tcPr>
            <w:tcW w:w="0" w:type="auto"/>
          </w:tcPr>
          <w:p w14:paraId="3295287F"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457</w:t>
            </w:r>
          </w:p>
        </w:tc>
      </w:tr>
      <w:tr w:rsidR="009106F1" w:rsidRPr="009106F1" w14:paraId="157D9CAC" w14:textId="77777777" w:rsidTr="00E1481F">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C3C4B3C" w14:textId="77777777" w:rsidR="00B947F6" w:rsidRPr="009106F1" w:rsidRDefault="00B947F6" w:rsidP="00E1481F">
            <w:pPr>
              <w:rPr>
                <w:rFonts w:cstheme="minorHAnsi"/>
                <w:sz w:val="24"/>
                <w:szCs w:val="24"/>
              </w:rPr>
            </w:pPr>
            <w:r w:rsidRPr="009106F1">
              <w:rPr>
                <w:rFonts w:cstheme="minorHAnsi"/>
                <w:sz w:val="24"/>
                <w:szCs w:val="24"/>
              </w:rPr>
              <w:t>Total</w:t>
            </w:r>
          </w:p>
        </w:tc>
        <w:tc>
          <w:tcPr>
            <w:tcW w:w="0" w:type="auto"/>
          </w:tcPr>
          <w:p w14:paraId="101F3150"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4,830</w:t>
            </w:r>
          </w:p>
        </w:tc>
        <w:tc>
          <w:tcPr>
            <w:tcW w:w="0" w:type="auto"/>
          </w:tcPr>
          <w:p w14:paraId="17B38ED9"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215</w:t>
            </w:r>
          </w:p>
        </w:tc>
        <w:tc>
          <w:tcPr>
            <w:tcW w:w="0" w:type="auto"/>
          </w:tcPr>
          <w:p w14:paraId="5E7BEAEE"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821</w:t>
            </w:r>
          </w:p>
        </w:tc>
        <w:tc>
          <w:tcPr>
            <w:tcW w:w="0" w:type="auto"/>
          </w:tcPr>
          <w:p w14:paraId="52F08CF8"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668</w:t>
            </w:r>
          </w:p>
        </w:tc>
        <w:tc>
          <w:tcPr>
            <w:tcW w:w="0" w:type="auto"/>
          </w:tcPr>
          <w:p w14:paraId="715CDE22"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673</w:t>
            </w:r>
          </w:p>
        </w:tc>
        <w:tc>
          <w:tcPr>
            <w:tcW w:w="0" w:type="auto"/>
          </w:tcPr>
          <w:p w14:paraId="12C2A89A"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826</w:t>
            </w:r>
          </w:p>
        </w:tc>
        <w:tc>
          <w:tcPr>
            <w:tcW w:w="0" w:type="auto"/>
          </w:tcPr>
          <w:p w14:paraId="50CAE54D"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715</w:t>
            </w:r>
          </w:p>
        </w:tc>
        <w:tc>
          <w:tcPr>
            <w:tcW w:w="0" w:type="auto"/>
          </w:tcPr>
          <w:p w14:paraId="12CB8E25"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768</w:t>
            </w:r>
          </w:p>
        </w:tc>
        <w:tc>
          <w:tcPr>
            <w:tcW w:w="0" w:type="auto"/>
          </w:tcPr>
          <w:p w14:paraId="2618ECBF"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716</w:t>
            </w:r>
          </w:p>
        </w:tc>
        <w:tc>
          <w:tcPr>
            <w:tcW w:w="0" w:type="auto"/>
          </w:tcPr>
          <w:p w14:paraId="253F23EB"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193</w:t>
            </w:r>
          </w:p>
        </w:tc>
        <w:tc>
          <w:tcPr>
            <w:tcW w:w="0" w:type="auto"/>
          </w:tcPr>
          <w:p w14:paraId="0251C19F"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2,425</w:t>
            </w:r>
          </w:p>
        </w:tc>
      </w:tr>
    </w:tbl>
    <w:p w14:paraId="0EF036E6" w14:textId="77777777" w:rsidR="00B947F6" w:rsidRPr="009106F1" w:rsidRDefault="00B947F6" w:rsidP="00B947F6">
      <w:pPr>
        <w:rPr>
          <w:rFonts w:cstheme="minorHAnsi"/>
          <w:sz w:val="24"/>
          <w:szCs w:val="24"/>
        </w:rPr>
        <w:sectPr w:rsidR="00B947F6" w:rsidRPr="009106F1" w:rsidSect="00E1481F">
          <w:pgSz w:w="16838" w:h="11906" w:orient="landscape"/>
          <w:pgMar w:top="1440" w:right="1440" w:bottom="1440" w:left="1440" w:header="709" w:footer="709" w:gutter="0"/>
          <w:cols w:space="708"/>
          <w:docGrid w:linePitch="360"/>
        </w:sectPr>
      </w:pPr>
    </w:p>
    <w:p w14:paraId="3076D9D1" w14:textId="77777777" w:rsidR="00B947F6" w:rsidRPr="009106F1" w:rsidRDefault="00B947F6" w:rsidP="00B947F6">
      <w:pPr>
        <w:pStyle w:val="Heading4"/>
        <w:rPr>
          <w:rFonts w:asciiTheme="minorHAnsi" w:hAnsiTheme="minorHAnsi" w:cstheme="minorHAnsi"/>
          <w:b/>
          <w:bCs/>
          <w:color w:val="auto"/>
          <w:sz w:val="24"/>
          <w:szCs w:val="24"/>
        </w:rPr>
      </w:pPr>
      <w:r w:rsidRPr="009106F1">
        <w:rPr>
          <w:rFonts w:asciiTheme="minorHAnsi" w:hAnsiTheme="minorHAnsi" w:cstheme="minorHAnsi"/>
          <w:b/>
          <w:bCs/>
          <w:color w:val="auto"/>
          <w:sz w:val="24"/>
          <w:szCs w:val="24"/>
        </w:rPr>
        <w:lastRenderedPageBreak/>
        <w:t>Sex</w:t>
      </w:r>
    </w:p>
    <w:p w14:paraId="5A8EEC9C" w14:textId="77777777" w:rsidR="00B947F6" w:rsidRPr="009106F1" w:rsidRDefault="00B947F6" w:rsidP="00B947F6">
      <w:pPr>
        <w:rPr>
          <w:rFonts w:cstheme="minorHAnsi"/>
          <w:sz w:val="24"/>
          <w:szCs w:val="24"/>
        </w:rPr>
      </w:pPr>
      <w:r w:rsidRPr="009106F1">
        <w:rPr>
          <w:rFonts w:cstheme="minorHAnsi"/>
          <w:sz w:val="24"/>
          <w:szCs w:val="24"/>
        </w:rPr>
        <w:t xml:space="preserve">Sex is a variable derived from sweep 0. It’s inclusion for analysis is because during the timeframe of the NCDS, gender dynamics played an important role in economic activity. The evolution of part-time work, the differences in populations out of the labour force, and those choosing to go on to higher education are all influenced by sex according to previous literature </w:t>
      </w:r>
      <w:r w:rsidRPr="009106F1">
        <w:rPr>
          <w:rFonts w:cstheme="minorHAnsi"/>
          <w:sz w:val="24"/>
          <w:szCs w:val="24"/>
        </w:rPr>
        <w:fldChar w:fldCharType="begin"/>
      </w:r>
      <w:r w:rsidRPr="009106F1">
        <w:rPr>
          <w:rFonts w:cstheme="minorHAnsi"/>
          <w:sz w:val="24"/>
          <w:szCs w:val="24"/>
        </w:rPr>
        <w:instrText xml:space="preserve"> ADDIN ZOTERO_ITEM CSL_CITATION {"citationID":"IFnbZnsZ","properties":{"formattedCitation":"(Jones, 1986; Gayle, Lambert and Murray, 2009; Duckworth and Schoon, 2012; Dorsett and Lucchino, 2013)","plainCitation":"(Jones, 1986; Gayle, Lambert and Murray, 2009; Duckworth and Schoon, 2012; Dorsett and Lucchino, 2013)","dontUpdate":true,"noteIndex":0},"citationItems":[{"id":8897,"uris":["http://zotero.org/users/8741181/items/XRPAJZSB"],"itemData":{"id":8897,"type":"article-journal","container-title":"University of Surrey","title":"Youth in the social structure: transitions to adulthood and their stratification by class and gender.","author":[{"family":"Jones","given":"G. E"}],"issued":{"date-parts":[["1986"]]}}},{"id":668,"uris":["http://zotero.org/users/8741181/items/QLEWS5JD"],"itemData":{"id":668,"type":"chapter","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id":670,"uris":["http://zotero.org/users/8741181/items/W5L7N72M"],"itemData":{"id":670,"type":"article-journal","abstract":"Drawing on nationally representative data collected for two age cohorts in the UK, this paper a) assesses the effect of multiple independent socioeconomic risk factors in shaping the transition from school to work; and b) identifies potential protective factors enabling young people to beat the odds. By comparing experiences and findings across two cohorts we assess the generalisability of findings across contexts, i.e. the 2008 and 1980s recessions. The results show that some young people exposed to even severe socioeconomic risks avoid being NEET (not in education, employment or training). Factors that appear to reduce the cumulative risk effect in both cohorts include prior attainment, educational aspirations and school engagement, as well as the social mix of the school environment.","container-title":"National Institute Economic Review","DOI":"10.1177/002795011222200104","ISSN":"0027-9501, 1741-3036","journalAbbreviation":"Natl. Inst. econ. rev.","language":"en","page":"R38-R51","source":"DOI.org (Crossref)","title":"Beating the Odds: Exploring the Impact of Social Risk on Young People's School-to-Work Transitions during Recession in the UK","title-short":"Beating the Odds","volume":"222","author":[{"family":"Duckworth","given":"Kathryn"},{"family":"Schoon","given":"Ingrid"}],"issued":{"date-parts":[["2012",10]]}}},{"id":660,"uris":["http://zotero.org/users/8741181/items/88F3B9ZU"],"itemData":{"id":660,"type":"article-journal","title":"Visualising the school-to-work transition: an analysis using optimal matching","author":[{"family":"Dorsett","given":"Richard"},{"family":"Lucchino","given":"Paolo"}],"issued":{"date-parts":[["2013"]]}}}],"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Jones, 1986; Gayle et al, 2009; Duckworth and Schoon, 2012; Dorsett and Lucchino, 2013)</w:t>
      </w:r>
      <w:r w:rsidRPr="009106F1">
        <w:rPr>
          <w:rFonts w:cstheme="minorHAnsi"/>
          <w:sz w:val="24"/>
          <w:szCs w:val="24"/>
        </w:rPr>
        <w:fldChar w:fldCharType="end"/>
      </w:r>
      <w:r w:rsidRPr="009106F1">
        <w:rPr>
          <w:rFonts w:cstheme="minorHAnsi"/>
          <w:sz w:val="24"/>
          <w:szCs w:val="24"/>
        </w:rPr>
        <w:t xml:space="preserve">. For these reasons, sex provides a theoretically compelling case for inclusion within a model of economic activity post-mandatory schooling. </w:t>
      </w:r>
    </w:p>
    <w:p w14:paraId="3817F3AA" w14:textId="77777777" w:rsidR="00B947F6" w:rsidRPr="009106F1" w:rsidRDefault="00B947F6" w:rsidP="00B947F6">
      <w:pPr>
        <w:pStyle w:val="Heading4"/>
        <w:rPr>
          <w:rFonts w:asciiTheme="minorHAnsi" w:hAnsiTheme="minorHAnsi" w:cstheme="minorHAnsi"/>
          <w:b/>
          <w:bCs/>
          <w:color w:val="auto"/>
          <w:sz w:val="24"/>
          <w:szCs w:val="24"/>
        </w:rPr>
      </w:pPr>
      <w:r w:rsidRPr="009106F1">
        <w:rPr>
          <w:rFonts w:asciiTheme="minorHAnsi" w:hAnsiTheme="minorHAnsi" w:cstheme="minorHAnsi"/>
          <w:b/>
          <w:bCs/>
          <w:color w:val="auto"/>
          <w:sz w:val="24"/>
          <w:szCs w:val="24"/>
        </w:rPr>
        <w:t>Race</w:t>
      </w:r>
    </w:p>
    <w:p w14:paraId="09EB962E" w14:textId="77777777" w:rsidR="00B947F6" w:rsidRPr="009106F1" w:rsidRDefault="00B947F6" w:rsidP="00B947F6">
      <w:pPr>
        <w:rPr>
          <w:rFonts w:cstheme="minorHAnsi"/>
          <w:sz w:val="24"/>
          <w:szCs w:val="24"/>
        </w:rPr>
      </w:pPr>
      <w:r w:rsidRPr="009106F1">
        <w:rPr>
          <w:rFonts w:cstheme="minorHAnsi"/>
          <w:sz w:val="24"/>
          <w:szCs w:val="24"/>
        </w:rPr>
        <w:t>Echoing the arguments for the inclusion of sex in models of analysis, the role of race also impacted individuals’ economic activity during the NCDS timeframe</w:t>
      </w:r>
      <w:r w:rsidRPr="009106F1">
        <w:rPr>
          <w:rStyle w:val="FootnoteReference"/>
          <w:rFonts w:cstheme="minorHAnsi"/>
          <w:sz w:val="24"/>
          <w:szCs w:val="24"/>
        </w:rPr>
        <w:footnoteReference w:id="6"/>
      </w:r>
      <w:r w:rsidRPr="009106F1">
        <w:rPr>
          <w:rFonts w:cstheme="minorHAnsi"/>
          <w:sz w:val="24"/>
          <w:szCs w:val="24"/>
        </w:rPr>
        <w:t xml:space="preserve"> </w:t>
      </w:r>
      <w:r w:rsidRPr="009106F1">
        <w:rPr>
          <w:rFonts w:cstheme="minorHAnsi"/>
          <w:sz w:val="24"/>
          <w:szCs w:val="24"/>
        </w:rPr>
        <w:fldChar w:fldCharType="begin"/>
      </w:r>
      <w:r w:rsidRPr="009106F1">
        <w:rPr>
          <w:rFonts w:cstheme="minorHAnsi"/>
          <w:sz w:val="24"/>
          <w:szCs w:val="24"/>
        </w:rPr>
        <w:instrText xml:space="preserve"> ADDIN ZOTERO_ITEM CSL_CITATION {"citationID":"ESSNhvcI","properties":{"formattedCitation":"(Payne, 1995; Lindley, 1996; Gayle, Lambert and Murray, 2009)","plainCitation":"(Payne, 1995; Lindley, 1996; Gayle, Lambert and Murray, 2009)","dontUpdate":true,"noteIndex":0},"citationItems":[{"id":2698,"uris":["http://zotero.org/users/8741181/items/MCEJ6NZK"],"itemData":{"id":2698,"type":"article-journal","container-title":"Policy Studies Institute","language":"en","page":"98","source":"Zotero","title":"Routes beyond compulsory schooling","author":[{"family":"Payne","given":"Joan"}],"issued":{"date-parts":[["1995"]]}}},{"id":665,"uris":["http://zotero.org/users/8741181/items/P3RPTAXC"],"itemData":{"id":665,"type":"article-journal","container-title":"International Labour Review","language":"en","page":"23","source":"Zotero","title":"The school-to-work transition in the United Kingdom","author":[{"family":"Lindley","given":"Robert M"}],"issued":{"date-parts":[["1996"]]}}},{"id":668,"uris":["http://zotero.org/users/8741181/items/QLEWS5JD"],"itemData":{"id":668,"type":"chapter","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Payne, 1995; Lindley, 1996; Gayle et al, 2009)</w:t>
      </w:r>
      <w:r w:rsidRPr="009106F1">
        <w:rPr>
          <w:rFonts w:cstheme="minorHAnsi"/>
          <w:sz w:val="24"/>
          <w:szCs w:val="24"/>
        </w:rPr>
        <w:fldChar w:fldCharType="end"/>
      </w:r>
      <w:r w:rsidRPr="009106F1">
        <w:rPr>
          <w:rFonts w:cstheme="minorHAnsi"/>
          <w:sz w:val="24"/>
          <w:szCs w:val="24"/>
        </w:rPr>
        <w:t xml:space="preserve">. Race as a variable for inclusion in this model however presents too many statistical issues to be an effective measure. </w:t>
      </w:r>
    </w:p>
    <w:p w14:paraId="2DED18E3" w14:textId="77777777" w:rsidR="00B947F6" w:rsidRPr="009106F1" w:rsidRDefault="00B947F6" w:rsidP="00B947F6">
      <w:pPr>
        <w:pStyle w:val="Heading4"/>
        <w:rPr>
          <w:rFonts w:asciiTheme="minorHAnsi" w:hAnsiTheme="minorHAnsi" w:cstheme="minorHAnsi"/>
          <w:b/>
          <w:bCs/>
          <w:color w:val="auto"/>
          <w:sz w:val="24"/>
          <w:szCs w:val="24"/>
        </w:rPr>
      </w:pPr>
      <w:r w:rsidRPr="009106F1">
        <w:rPr>
          <w:rFonts w:asciiTheme="minorHAnsi" w:hAnsiTheme="minorHAnsi" w:cstheme="minorHAnsi"/>
          <w:b/>
          <w:bCs/>
          <w:color w:val="auto"/>
          <w:sz w:val="24"/>
          <w:szCs w:val="24"/>
        </w:rPr>
        <w:t>Housing Tenure</w:t>
      </w:r>
    </w:p>
    <w:p w14:paraId="7BE07C73" w14:textId="0FD54C12" w:rsidR="00B947F6" w:rsidRPr="009106F1" w:rsidRDefault="00B947F6" w:rsidP="00B947F6">
      <w:pPr>
        <w:rPr>
          <w:rFonts w:cstheme="minorHAnsi"/>
          <w:sz w:val="24"/>
          <w:szCs w:val="24"/>
        </w:rPr>
      </w:pPr>
      <w:r w:rsidRPr="009106F1">
        <w:rPr>
          <w:rFonts w:cstheme="minorHAnsi"/>
          <w:sz w:val="24"/>
          <w:szCs w:val="24"/>
        </w:rPr>
        <w:t xml:space="preserve">Housing tenure has been used in previous analyses regarding educational attainment and labour market outcomes </w:t>
      </w:r>
      <w:r w:rsidRPr="009106F1">
        <w:rPr>
          <w:rFonts w:cstheme="minorHAnsi"/>
          <w:sz w:val="24"/>
          <w:szCs w:val="24"/>
        </w:rPr>
        <w:fldChar w:fldCharType="begin"/>
      </w:r>
      <w:r w:rsidRPr="009106F1">
        <w:rPr>
          <w:rFonts w:cstheme="minorHAnsi"/>
          <w:sz w:val="24"/>
          <w:szCs w:val="24"/>
        </w:rPr>
        <w:instrText xml:space="preserve"> ADDIN ZOTERO_ITEM CSL_CITATION {"citationID":"dDYg7kix","properties":{"formattedCitation":"(Di Salvo and Ermisch, 1997; Duta, Iannelli and Breen, 2021)","plainCitation":"(Di Salvo and Ermisch, 1997; Duta, Iannelli and Breen, 2021)","dontUpdate":true,"noteIndex":0},"citationItems":[{"id":6474,"uris":["http://zotero.org/users/8741181/items/8HCR37VH"],"itemData":{"id":6474,"type":"article-journal","container-title":"Journal of Urban Economics","DOI":"10.1006/juec.1996.2009","ISSN":"00941190","issue":"1","journalAbbreviation":"Journal of Urban Economics","language":"en","page":"1-17","source":"DOI.org (Crossref)","title":"Analysis of the Dynamics of Housing Tenure Choice in Britain","volume":"42","author":[{"family":"Di Salvo","given":"Pamela"},{"family":"Ermisch","given":"John"}],"issued":{"date-parts":[["1997",7]]}}},{"id":8091,"uris":["http://zotero.org/users/8741181/items/4IYAH44B"],"itemData":{"id":8091,"type":"article-journal","abstract":"Over the last decades, various policies at national and local levels have been implemented to widen participation in higher education (HE) in Scotland and more widely in the UK. Despite this, the acquisition of a HE qualification is still largely determined by the family in which individuals are born. Our study provides new evidence on the extent to which family factors matter by examining sibling data from the Scottish Longitudinal Study, a large-scale linkage study created using data from administrative and statistical sources. Random effects linear probability models are used to analyse individual and family-level variance in the chances of obtaining a HE qualification. Our results show that about 40% of the variation in the chances of attaining a university degree is explained by siblings’ shared family characteristics and about a third of this share is explained by parental social class, education and housing tenure. A high degree of sibling similarity in the outcome was found across all social-origin classes. However, while siblings of advantaged families are alike because they both graduated from HE, siblings of disadvantaged families are alike because neither of them did. We suggest that parental compensatory strategies in the former families and economic constraints in the latter families may explain such stark patterns of inequality. Finally, we do not find evidence that the availability of sub-degrees makes a difference to these patterns.","container-title":"British Educational Research Journal","DOI":"10.1002/berj.3725","ISSN":"1469-3518","issue":"5","language":"en","note":"_eprint: https://onlinelibrary.wiley.com/doi/pdf/10.1002/berj.3725","page":"1281-1302","source":"Wiley Online Library","title":"Social inequalities in attaining higher education in Scotland: New evidence from sibling data","title-short":"Social inequalities in attaining higher education in Scotland","volume":"47","author":[{"family":"Duta","given":"Adriana"},{"family":"Iannelli","given":"Cristina"},{"family":"Breen","given":"Richard"}],"issued":{"date-parts":[["202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Di Salvo and Ermisch, 1997; Duta et al, 2021)</w:t>
      </w:r>
      <w:r w:rsidRPr="009106F1">
        <w:rPr>
          <w:rFonts w:cstheme="minorHAnsi"/>
          <w:sz w:val="24"/>
          <w:szCs w:val="24"/>
        </w:rPr>
        <w:fldChar w:fldCharType="end"/>
      </w:r>
      <w:r w:rsidRPr="009106F1">
        <w:rPr>
          <w:rFonts w:cstheme="minorHAnsi"/>
          <w:sz w:val="24"/>
          <w:szCs w:val="24"/>
        </w:rPr>
        <w:t>. For subsequent analysis, tenure is a measure of whether an individual lives in their own home or not</w:t>
      </w:r>
      <w:r w:rsidRPr="009106F1">
        <w:rPr>
          <w:rStyle w:val="FootnoteReference"/>
          <w:rFonts w:cstheme="minorHAnsi"/>
          <w:sz w:val="24"/>
          <w:szCs w:val="24"/>
        </w:rPr>
        <w:footnoteReference w:id="7"/>
      </w:r>
      <w:r w:rsidRPr="009106F1">
        <w:rPr>
          <w:rFonts w:cstheme="minorHAnsi"/>
          <w:sz w:val="24"/>
          <w:szCs w:val="24"/>
        </w:rPr>
        <w:t xml:space="preserve">. Housing tenure enables the inclusion of a ‘consumption cleavage’ </w:t>
      </w:r>
      <w:r w:rsidR="003E03BF" w:rsidRPr="009106F1">
        <w:rPr>
          <w:rFonts w:cstheme="minorHAnsi"/>
          <w:sz w:val="24"/>
          <w:szCs w:val="24"/>
        </w:rPr>
        <w:fldChar w:fldCharType="begin"/>
      </w:r>
      <w:r w:rsidR="003E03BF" w:rsidRPr="009106F1">
        <w:rPr>
          <w:rFonts w:cstheme="minorHAnsi"/>
          <w:sz w:val="24"/>
          <w:szCs w:val="24"/>
        </w:rPr>
        <w:instrText xml:space="preserve"> ADDIN ZOTERO_ITEM CSL_CITATION {"citationID":"ncb5wAzV","properties":{"formattedCitation":"(Saunders, 2003, 2021)","plainCitation":"(Saunders, 2003, 2021)","noteIndex":0},"citationItems":[{"id":12723,"uris":["http://zotero.org/users/8741181/items/MJKZD9AL"],"itemData":{"id":12723,"type":"book","publisher":"Routledge","title":"Social Theory and the Urban Question","author":[{"family":"Saunders","given":"Peter"}],"issued":{"date-parts":[["2003"]]}}},{"id":12724,"uris":["http://zotero.org/users/8741181/items/ABKNULJG"],"itemData":{"id":12724,"type":"book","publisher":"Routledge","title":"A Nation of Home Owners","author":[{"family":"Saunders","given":"Peter"}],"issued":{"date-parts":[["2021"]]}}}],"schema":"https://github.com/citation-style-language/schema/raw/master/csl-citation.json"} </w:instrText>
      </w:r>
      <w:r w:rsidR="003E03BF" w:rsidRPr="009106F1">
        <w:rPr>
          <w:rFonts w:cstheme="minorHAnsi"/>
          <w:sz w:val="24"/>
          <w:szCs w:val="24"/>
        </w:rPr>
        <w:fldChar w:fldCharType="separate"/>
      </w:r>
      <w:r w:rsidR="003E03BF" w:rsidRPr="009106F1">
        <w:rPr>
          <w:rFonts w:cstheme="minorHAnsi"/>
          <w:sz w:val="24"/>
          <w:szCs w:val="24"/>
        </w:rPr>
        <w:t>(Saunders, 2003, 2021)</w:t>
      </w:r>
      <w:r w:rsidR="003E03BF" w:rsidRPr="009106F1">
        <w:rPr>
          <w:rFonts w:cstheme="minorHAnsi"/>
          <w:sz w:val="24"/>
          <w:szCs w:val="24"/>
        </w:rPr>
        <w:fldChar w:fldCharType="end"/>
      </w:r>
      <w:r w:rsidRPr="009106F1">
        <w:rPr>
          <w:rFonts w:cstheme="minorHAnsi"/>
          <w:sz w:val="24"/>
          <w:szCs w:val="24"/>
        </w:rPr>
        <w:t xml:space="preserve"> based variable. This form of cleavage encapsulates the ‘new structuralist’ notions that structural inequalities do in fact matter, but not necessarily older structures such as class and gender. The inclusion of housing tenure in this model allows for a more direct investigation of this sentiment. Enabling the evaluation of influence of different forms of structural inequalities. </w:t>
      </w:r>
    </w:p>
    <w:p w14:paraId="6E134C9F" w14:textId="77777777" w:rsidR="00B947F6" w:rsidRPr="00A055EA" w:rsidRDefault="00B947F6" w:rsidP="00B947F6">
      <w:pPr>
        <w:pStyle w:val="Heading4"/>
        <w:rPr>
          <w:rFonts w:asciiTheme="minorHAnsi" w:hAnsiTheme="minorHAnsi" w:cstheme="minorHAnsi"/>
          <w:b/>
          <w:bCs/>
          <w:color w:val="auto"/>
          <w:sz w:val="24"/>
          <w:szCs w:val="24"/>
        </w:rPr>
      </w:pPr>
      <w:r w:rsidRPr="00A055EA">
        <w:rPr>
          <w:rFonts w:asciiTheme="minorHAnsi" w:hAnsiTheme="minorHAnsi" w:cstheme="minorHAnsi"/>
          <w:b/>
          <w:bCs/>
          <w:color w:val="auto"/>
          <w:sz w:val="24"/>
          <w:szCs w:val="24"/>
        </w:rPr>
        <w:t>Social Stratification and Socio-Economic Background: NS-SEC, CAMSIS, RGSC</w:t>
      </w:r>
    </w:p>
    <w:p w14:paraId="756F71E9" w14:textId="77777777" w:rsidR="00B947F6" w:rsidRPr="009106F1" w:rsidRDefault="00B947F6" w:rsidP="00B947F6">
      <w:pPr>
        <w:rPr>
          <w:rFonts w:cstheme="minorHAnsi"/>
          <w:sz w:val="24"/>
          <w:szCs w:val="24"/>
        </w:rPr>
      </w:pPr>
      <w:r w:rsidRPr="009106F1">
        <w:rPr>
          <w:rFonts w:cstheme="minorHAnsi"/>
          <w:sz w:val="24"/>
          <w:szCs w:val="24"/>
        </w:rPr>
        <w:t xml:space="preserve">Social stratification is the persistence of inequalities which occur or are reified across generations </w:t>
      </w:r>
      <w:r w:rsidRPr="009106F1">
        <w:rPr>
          <w:rFonts w:cstheme="minorHAnsi"/>
          <w:sz w:val="24"/>
          <w:szCs w:val="24"/>
        </w:rPr>
        <w:fldChar w:fldCharType="begin"/>
      </w:r>
      <w:r w:rsidRPr="009106F1">
        <w:rPr>
          <w:rFonts w:cstheme="minorHAnsi"/>
          <w:sz w:val="24"/>
          <w:szCs w:val="24"/>
        </w:rPr>
        <w:instrText xml:space="preserve"> ADDIN ZOTERO_ITEM CSL_CITATION {"citationID":"Rb4gN7YA","properties":{"formattedCitation":"(Stopforth, 2020)","plainCitation":"(Stopforth, 2020)","dontUpdate":true,"noteIndex":0},"citationItems":[{"id":1377,"uris":["http://zotero.org/users/8741181/items/945VSPSD"],"itemData":{"id":1377,"type":"article-journal","language":"en","page":"306","source":"Zotero","title":"Parental Socio-Economic Background and Children’s School-Level GCSE Attainment","author":[{"family":"Stopforth","given":"Sarah"}],"issued":{"date-parts":[["2020"]]}}}],"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Stopforth, 2020: 17)</w:t>
      </w:r>
      <w:r w:rsidRPr="009106F1">
        <w:rPr>
          <w:rFonts w:cstheme="minorHAnsi"/>
          <w:sz w:val="24"/>
          <w:szCs w:val="24"/>
        </w:rPr>
        <w:fldChar w:fldCharType="end"/>
      </w:r>
      <w:r w:rsidRPr="009106F1">
        <w:rPr>
          <w:rFonts w:cstheme="minorHAnsi"/>
          <w:sz w:val="24"/>
          <w:szCs w:val="24"/>
        </w:rPr>
        <w:t xml:space="preserve">. Inequalities can manifest themselves in terms of gender, ethnicity, social class etc. These social inequalities impact individuals in terms of their aspirations and desires, educational outcomes, labour market position, and destinations. </w:t>
      </w:r>
    </w:p>
    <w:p w14:paraId="4F71E51D" w14:textId="77777777" w:rsidR="00B947F6" w:rsidRPr="009106F1" w:rsidRDefault="00B947F6" w:rsidP="00B947F6">
      <w:pPr>
        <w:rPr>
          <w:rFonts w:cstheme="minorHAnsi"/>
          <w:sz w:val="24"/>
          <w:szCs w:val="24"/>
        </w:rPr>
      </w:pPr>
      <w:r w:rsidRPr="009106F1">
        <w:rPr>
          <w:rFonts w:cstheme="minorHAnsi"/>
          <w:sz w:val="24"/>
          <w:szCs w:val="24"/>
        </w:rPr>
        <w:t xml:space="preserve">Socio-economic background is a cornerstone of social scientific research. There is no one universally agreed measure employed. There are two main schools of thought when attempting to capture socio-economic background. The first is a measure of social class which contemporarily employs occupation-based schema. The second are social stratification scales which instead rely on capturing a continuous measure. </w:t>
      </w:r>
    </w:p>
    <w:p w14:paraId="5F6F71E9" w14:textId="21109855" w:rsidR="00B947F6" w:rsidRPr="009106F1" w:rsidRDefault="00B947F6" w:rsidP="00B947F6">
      <w:pPr>
        <w:rPr>
          <w:rFonts w:cstheme="minorHAnsi"/>
          <w:sz w:val="24"/>
          <w:szCs w:val="24"/>
        </w:rPr>
      </w:pPr>
      <w:r w:rsidRPr="009106F1">
        <w:rPr>
          <w:rFonts w:cstheme="minorHAnsi"/>
          <w:sz w:val="24"/>
          <w:szCs w:val="24"/>
        </w:rPr>
        <w:lastRenderedPageBreak/>
        <w:t xml:space="preserve">Social class as a variable is one that has constant and consistent debate throughout sociological literature – even today whilst current schemas reign dominant, there is no universal measure of social class. Three social stratification measures of NS-SEC, RGSC, and CAMSIS will be used due to their theoretical distinctiveness and the empirical practicality of operationalisation. </w:t>
      </w:r>
    </w:p>
    <w:p w14:paraId="5171D275" w14:textId="77777777" w:rsidR="00B947F6" w:rsidRPr="009106F1" w:rsidRDefault="00B947F6" w:rsidP="00B947F6">
      <w:pPr>
        <w:rPr>
          <w:rFonts w:cstheme="minorHAnsi"/>
          <w:sz w:val="24"/>
          <w:szCs w:val="24"/>
        </w:rPr>
      </w:pPr>
      <w:r w:rsidRPr="009106F1">
        <w:rPr>
          <w:rFonts w:cstheme="minorHAnsi"/>
          <w:sz w:val="24"/>
          <w:szCs w:val="24"/>
        </w:rPr>
        <w:t xml:space="preserve">A key aspect of this chapter is to find the most appropriate measure of social class to fit the given models of analysis. This is to find the most empirically useful schema to distinguish most effectively the analytical purposes in mind for this research </w:t>
      </w:r>
      <w:r w:rsidRPr="009106F1">
        <w:rPr>
          <w:rFonts w:cstheme="minorHAnsi"/>
          <w:sz w:val="24"/>
          <w:szCs w:val="24"/>
        </w:rPr>
        <w:fldChar w:fldCharType="begin"/>
      </w:r>
      <w:r w:rsidRPr="009106F1">
        <w:rPr>
          <w:rFonts w:cstheme="minorHAnsi"/>
          <w:sz w:val="24"/>
          <w:szCs w:val="24"/>
        </w:rPr>
        <w:instrText xml:space="preserve"> ADDIN ZOTERO_ITEM CSL_CITATION {"citationID":"Gzgz0PND","properties":{"formattedCitation":"(Bergman and Joye, 2001)","plainCitation":"(Bergman and Joye, 2001)","dontUpdate":true,"noteIndex":0},"citationItems":[{"id":2653,"uris":["http://zotero.org/users/8741181/items/UNRHD47Q"],"itemData":{"id":2653,"type":"article-journal","container-title":"Cambridge studies in Social research","language":"en","page":"53","source":"Zotero","title":"Comparing Social Stratification Schemas: CAMSIS, CSP-CH, Goldthorpe, ISCO-88, Treiman, and Wright","author":[{"family":"Bergman","given":"Manfred Max"},{"family":"Joye","given":"Dominique"}],"issued":{"date-parts":[["200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Bergman and Joye, 2001: 14)</w:t>
      </w:r>
      <w:r w:rsidRPr="009106F1">
        <w:rPr>
          <w:rFonts w:cstheme="minorHAnsi"/>
          <w:sz w:val="24"/>
          <w:szCs w:val="24"/>
        </w:rPr>
        <w:fldChar w:fldCharType="end"/>
      </w:r>
      <w:r w:rsidRPr="009106F1">
        <w:rPr>
          <w:rFonts w:cstheme="minorHAnsi"/>
          <w:sz w:val="24"/>
          <w:szCs w:val="24"/>
        </w:rPr>
        <w:t xml:space="preserve">. Multiple measures of social class are reflected upon. This following section seeks to establish the major measures of social class and weigh their common strengths and weaknesses, which may affect model parsimony. </w:t>
      </w:r>
    </w:p>
    <w:p w14:paraId="16A3B20A" w14:textId="77777777" w:rsidR="00B947F6" w:rsidRPr="009106F1" w:rsidRDefault="00B947F6" w:rsidP="00B947F6">
      <w:pPr>
        <w:rPr>
          <w:rFonts w:cstheme="minorHAnsi"/>
          <w:sz w:val="24"/>
          <w:szCs w:val="24"/>
        </w:rPr>
      </w:pPr>
      <w:r w:rsidRPr="009106F1">
        <w:rPr>
          <w:rFonts w:cstheme="minorHAnsi"/>
          <w:sz w:val="24"/>
          <w:szCs w:val="24"/>
        </w:rPr>
        <w:t xml:space="preserve">Prestige scales, social class schemes, occupational grading all rely on rather static temporal procedures. Longer-term structural transformations of society will alter the underlying distribution of stratification over time </w:t>
      </w:r>
      <w:r w:rsidRPr="009106F1">
        <w:rPr>
          <w:rFonts w:cstheme="minorHAnsi"/>
          <w:sz w:val="24"/>
          <w:szCs w:val="24"/>
        </w:rPr>
        <w:fldChar w:fldCharType="begin"/>
      </w:r>
      <w:r w:rsidRPr="009106F1">
        <w:rPr>
          <w:rFonts w:cstheme="minorHAnsi"/>
          <w:sz w:val="24"/>
          <w:szCs w:val="24"/>
        </w:rPr>
        <w:instrText xml:space="preserve"> ADDIN ZOTERO_ITEM CSL_CITATION {"citationID":"gmQluUEz","properties":{"formattedCitation":"(Lambert and Barnett, 2021)","plainCitation":"(Lambert and Barnett, 2021)","dontUpdate":true,"noteIndex":0},"citationItems":[{"id":1305,"uris":["http://zotero.org/users/8741181/items/RQZ4C89C"],"itemData":{"id":1305,"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Lambert and Barnett, 2021: 191)</w:t>
      </w:r>
      <w:r w:rsidRPr="009106F1">
        <w:rPr>
          <w:rFonts w:cstheme="minorHAnsi"/>
          <w:sz w:val="24"/>
          <w:szCs w:val="24"/>
        </w:rPr>
        <w:fldChar w:fldCharType="end"/>
      </w:r>
      <w:r w:rsidRPr="009106F1">
        <w:rPr>
          <w:rFonts w:cstheme="minorHAnsi"/>
          <w:sz w:val="24"/>
          <w:szCs w:val="24"/>
        </w:rPr>
        <w:t>. Whilst the Treiman constant</w:t>
      </w:r>
      <w:r w:rsidRPr="009106F1">
        <w:rPr>
          <w:rStyle w:val="FootnoteReference"/>
          <w:rFonts w:cstheme="minorHAnsi"/>
          <w:sz w:val="24"/>
          <w:szCs w:val="24"/>
        </w:rPr>
        <w:footnoteReference w:id="8"/>
      </w:r>
      <w:r w:rsidRPr="009106F1">
        <w:rPr>
          <w:rFonts w:cstheme="minorHAnsi"/>
          <w:sz w:val="24"/>
          <w:szCs w:val="24"/>
        </w:rPr>
        <w:t xml:space="preserve"> is oft hailed as the single most important empirical generalisation to be confirmed through social stratification research </w:t>
      </w:r>
      <w:r w:rsidRPr="009106F1">
        <w:rPr>
          <w:rFonts w:cstheme="minorHAnsi"/>
          <w:sz w:val="24"/>
          <w:szCs w:val="24"/>
        </w:rPr>
        <w:fldChar w:fldCharType="begin"/>
      </w:r>
      <w:r w:rsidRPr="009106F1">
        <w:rPr>
          <w:rFonts w:cstheme="minorHAnsi"/>
          <w:sz w:val="24"/>
          <w:szCs w:val="24"/>
        </w:rPr>
        <w:instrText xml:space="preserve"> ADDIN ZOTERO_ITEM CSL_CITATION {"citationID":"hCYoxdH2","properties":{"formattedCitation":"(Lambert {\\i{}et al.}, 2008)","plainCitation":"(Lambert et al., 2008)","noteIndex":0},"citationItems":[{"id":12706,"uris":["http://zotero.org/users/8741181/items/HKPGAKQC"],"itemData":{"id":12706,"type":"article-journal","abstract":"Purpose – This paper aims to present reasons why social classifications which use occupations should seek to adopt ‘‘specific’’ approaches which are tailored to the country, time period and gender of the subjects under study.","container-title":"International Journal of Sociology and Social Policy","DOI":"10.1108/01443330810881231","ISSN":"0144-333X","issue":"5/6","language":"en","page":"179-192","source":"DOI.org (Crossref)","title":"The importance of specificity in occupation‐based social classifications","volume":"28","editor":[{"family":"Blackburn","given":"Robert M."}],"author":[{"family":"Lambert","given":"Paul S."},{"family":"Leai Larry Tan","given":"Koon"},{"family":"Prandy","given":"Kenneth"},{"family":"Gayle","given":"Vernon"},{"family":"Max Bergman","given":"Manfred"}],"issued":{"date-parts":[["2008",6,20]]}}}],"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 xml:space="preserve">(Lambert </w:t>
      </w:r>
      <w:r w:rsidRPr="009106F1">
        <w:rPr>
          <w:rFonts w:cstheme="minorHAnsi"/>
          <w:i/>
          <w:iCs/>
          <w:sz w:val="24"/>
          <w:szCs w:val="24"/>
        </w:rPr>
        <w:t>et al.</w:t>
      </w:r>
      <w:r w:rsidRPr="009106F1">
        <w:rPr>
          <w:rFonts w:cstheme="minorHAnsi"/>
          <w:sz w:val="24"/>
          <w:szCs w:val="24"/>
        </w:rPr>
        <w:t>, 2008)</w:t>
      </w:r>
      <w:r w:rsidRPr="009106F1">
        <w:rPr>
          <w:rFonts w:cstheme="minorHAnsi"/>
          <w:sz w:val="24"/>
          <w:szCs w:val="24"/>
        </w:rPr>
        <w:fldChar w:fldCharType="end"/>
      </w:r>
      <w:r w:rsidRPr="009106F1">
        <w:rPr>
          <w:rFonts w:cstheme="minorHAnsi"/>
          <w:sz w:val="24"/>
          <w:szCs w:val="24"/>
        </w:rPr>
        <w:t xml:space="preserve">, and thus justifies the use of universal and semi-universal social stratification coding of occupational data, structural transformations over time (ibid) can potentially alter the underlying distribution within these universal and semi-universal coding schemas. As an example, the decline of manufacturing industry in the UK may have a qualitative impact upon transitions into the type of skilled manual occupations as well as a quantitative impact in the number of occupations available. </w:t>
      </w:r>
    </w:p>
    <w:p w14:paraId="20F1F3D0" w14:textId="4155D5B1" w:rsidR="00B947F6" w:rsidRPr="009106F1" w:rsidRDefault="00B947F6" w:rsidP="00B947F6">
      <w:pPr>
        <w:rPr>
          <w:rFonts w:cstheme="minorHAnsi"/>
          <w:sz w:val="24"/>
          <w:szCs w:val="24"/>
        </w:rPr>
      </w:pPr>
      <w:r w:rsidRPr="009106F1">
        <w:rPr>
          <w:rFonts w:cstheme="minorHAnsi"/>
          <w:sz w:val="24"/>
          <w:szCs w:val="24"/>
        </w:rPr>
        <w:t xml:space="preserve">The NCDS provides occupational coding measures for father’s socio-economic position using a variety of measures </w:t>
      </w:r>
      <w:r w:rsidRPr="009106F1">
        <w:rPr>
          <w:rFonts w:cstheme="minorHAnsi"/>
          <w:sz w:val="24"/>
          <w:szCs w:val="24"/>
        </w:rPr>
        <w:fldChar w:fldCharType="begin"/>
      </w:r>
      <w:r w:rsidRPr="009106F1">
        <w:rPr>
          <w:rFonts w:cstheme="minorHAnsi"/>
          <w:sz w:val="24"/>
          <w:szCs w:val="24"/>
        </w:rPr>
        <w:instrText xml:space="preserve"> ADDIN ZOTERO_ITEM CSL_CITATION {"citationID":"0fljzSbW","properties":{"formattedCitation":"(Gregg, 2012)","plainCitation":"(Gregg, 2012)","noteIndex":0},"citationItems":[{"id":12659,"uris":["http://zotero.org/users/8741181/items/J894B8ZT"],"itemData":{"id":12659,"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Gregg, 2012)</w:t>
      </w:r>
      <w:r w:rsidRPr="009106F1">
        <w:rPr>
          <w:rFonts w:cstheme="minorHAnsi"/>
          <w:sz w:val="24"/>
          <w:szCs w:val="24"/>
        </w:rPr>
        <w:fldChar w:fldCharType="end"/>
      </w:r>
      <w:r w:rsidRPr="009106F1">
        <w:rPr>
          <w:rFonts w:cstheme="minorHAnsi"/>
          <w:sz w:val="24"/>
          <w:szCs w:val="24"/>
        </w:rPr>
        <w:t xml:space="preserve">. The measures provided are the Registrar General Class Schema, National Statistics Socio-Economic Classification, and the Cambridge Social interaction and Stratification scale. Occupational coding measures were taken in 1969. Unfortunately, no such occupational measures were taken for mothers making it impossible to employ a dominance approach </w:t>
      </w:r>
      <w:r w:rsidR="003E03BF" w:rsidRPr="009106F1">
        <w:rPr>
          <w:rFonts w:cstheme="minorHAnsi"/>
          <w:sz w:val="24"/>
          <w:szCs w:val="24"/>
        </w:rPr>
        <w:fldChar w:fldCharType="begin"/>
      </w:r>
      <w:r w:rsidR="003E03BF" w:rsidRPr="009106F1">
        <w:rPr>
          <w:rFonts w:cstheme="minorHAnsi"/>
          <w:sz w:val="24"/>
          <w:szCs w:val="24"/>
        </w:rPr>
        <w:instrText xml:space="preserve"> ADDIN ZOTERO_ITEM CSL_CITATION {"citationID":"gyxNxNEh","properties":{"formattedCitation":"(Connelly, Gayle and Lambert, 2016)","plainCitation":"(Connelly, Gayle and Lambert, 2016)","noteIndex":0},"citationItems":[{"id":2936,"uris":["http://zotero.org/users/8741181/items/TVVMB7IY"],"itemData":{"id":2936,"type":"article-journal","container-title":"Methodological Innovations","DOI":"https://doi.org/10.1177/2059799116638001","title":"A review of educational attainment measures for social survey research","volume":"9","author":[{"family":"Connelly","given":"Roxanne"},{"family":"Gayle","given":"Vernon"},{"family":"Lambert","given":"Paul S."}],"issued":{"date-parts":[["2016"]]}}}],"schema":"https://github.com/citation-style-language/schema/raw/master/csl-citation.json"} </w:instrText>
      </w:r>
      <w:r w:rsidR="003E03BF" w:rsidRPr="009106F1">
        <w:rPr>
          <w:rFonts w:cstheme="minorHAnsi"/>
          <w:sz w:val="24"/>
          <w:szCs w:val="24"/>
        </w:rPr>
        <w:fldChar w:fldCharType="separate"/>
      </w:r>
      <w:r w:rsidR="003E03BF" w:rsidRPr="009106F1">
        <w:rPr>
          <w:rFonts w:cstheme="minorHAnsi"/>
          <w:sz w:val="24"/>
          <w:szCs w:val="24"/>
        </w:rPr>
        <w:t>(Connelly, Gayle and Lambert, 2016)</w:t>
      </w:r>
      <w:r w:rsidR="003E03BF" w:rsidRPr="009106F1">
        <w:rPr>
          <w:rFonts w:cstheme="minorHAnsi"/>
          <w:sz w:val="24"/>
          <w:szCs w:val="24"/>
        </w:rPr>
        <w:fldChar w:fldCharType="end"/>
      </w:r>
      <w:r w:rsidRPr="009106F1">
        <w:rPr>
          <w:rFonts w:cstheme="minorHAnsi"/>
          <w:sz w:val="24"/>
          <w:szCs w:val="24"/>
        </w:rPr>
        <w:t>. The first occupational measure gives a full six class categorisation</w:t>
      </w:r>
      <w:r w:rsidRPr="009106F1">
        <w:rPr>
          <w:rStyle w:val="FootnoteReference"/>
          <w:rFonts w:cstheme="minorHAnsi"/>
          <w:sz w:val="24"/>
          <w:szCs w:val="24"/>
        </w:rPr>
        <w:footnoteReference w:id="9"/>
      </w:r>
      <w:r w:rsidRPr="009106F1">
        <w:rPr>
          <w:rFonts w:cstheme="minorHAnsi"/>
          <w:sz w:val="24"/>
          <w:szCs w:val="24"/>
        </w:rPr>
        <w:t xml:space="preserve">. The last measure is continuous and as such no recoding was required. The occupational coding conducting by </w:t>
      </w:r>
      <w:r w:rsidRPr="009106F1">
        <w:rPr>
          <w:rFonts w:cstheme="minorHAnsi"/>
          <w:sz w:val="24"/>
          <w:szCs w:val="24"/>
        </w:rPr>
        <w:fldChar w:fldCharType="begin"/>
      </w:r>
      <w:r w:rsidRPr="009106F1">
        <w:rPr>
          <w:rFonts w:cstheme="minorHAnsi"/>
          <w:sz w:val="24"/>
          <w:szCs w:val="24"/>
        </w:rPr>
        <w:instrText xml:space="preserve"> ADDIN ZOTERO_ITEM CSL_CITATION {"citationID":"mgh5VQv3","properties":{"formattedCitation":"(Gregg, 2012)","plainCitation":"(Gregg, 2012)","noteIndex":0},"citationItems":[{"id":12659,"uris":["http://zotero.org/users/8741181/items/J894B8ZT"],"itemData":{"id":12659,"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Gregg, 2012)</w:t>
      </w:r>
      <w:r w:rsidRPr="009106F1">
        <w:rPr>
          <w:rFonts w:cstheme="minorHAnsi"/>
          <w:sz w:val="24"/>
          <w:szCs w:val="24"/>
        </w:rPr>
        <w:fldChar w:fldCharType="end"/>
      </w:r>
      <w:r w:rsidRPr="009106F1">
        <w:rPr>
          <w:rFonts w:cstheme="minorHAnsi"/>
          <w:sz w:val="24"/>
          <w:szCs w:val="24"/>
        </w:rPr>
        <w:t xml:space="preserve"> was subsequently merged with the main data of sweeps 0-4 (up until age 23). The occupational coding data was then cleaned and re-coded into relevant NS-SEC and RGSC schemas, with CAMSIS being left as it is due to it being a single continuous measure. </w:t>
      </w:r>
    </w:p>
    <w:p w14:paraId="7D2345A8" w14:textId="77777777" w:rsidR="00B947F6" w:rsidRPr="009106F1" w:rsidRDefault="00B947F6" w:rsidP="00B947F6">
      <w:pPr>
        <w:rPr>
          <w:rFonts w:cstheme="minorHAnsi"/>
          <w:sz w:val="24"/>
          <w:szCs w:val="24"/>
        </w:rPr>
      </w:pPr>
      <w:r w:rsidRPr="009106F1">
        <w:rPr>
          <w:rFonts w:cstheme="minorHAnsi"/>
          <w:sz w:val="24"/>
          <w:szCs w:val="24"/>
        </w:rPr>
        <w:t xml:space="preserve">The next three variables for subsequent analysis are all considered socio-economic variables. Two are social class schemas and one is a stratification scale. Multiple socio-economic measures are considered to see whether there are different patterns for different dimensions of social stratification both within cohorts and across them by comparing between cohort substantive findings. </w:t>
      </w:r>
    </w:p>
    <w:p w14:paraId="4D3428BB" w14:textId="23BBFA58" w:rsidR="00B947F6" w:rsidRPr="009106F1" w:rsidRDefault="00B947F6" w:rsidP="00B947F6">
      <w:pPr>
        <w:rPr>
          <w:rFonts w:cstheme="minorHAnsi"/>
          <w:sz w:val="24"/>
          <w:szCs w:val="24"/>
        </w:rPr>
      </w:pPr>
      <w:r w:rsidRPr="009106F1">
        <w:rPr>
          <w:rFonts w:cstheme="minorHAnsi"/>
          <w:sz w:val="24"/>
          <w:szCs w:val="24"/>
        </w:rPr>
        <w:lastRenderedPageBreak/>
        <w:t xml:space="preserve">There are many other social stratification measures. The rational for including the RGSC, NS-SEC, and CAMSIS are based upon theoretical diversity and empirical practicality. In terms of theoretical diversity, each of these measures is theoretically constructed using distinct analytical frameworks – two being constructed using a categorical delineation of social class, and another constructed as a continuous measure. The most straightforward explanation as to why these three measures were included specifically is that these three measures are easily able to be constructed using the NCDS. An occupational coding file is provided for Sweep Two of the NCDS which enables the construction of the full RGSC and NS-SEC social class schemas as well as CAMSIS. All three socio-economic measures are constructed using a different theoretical orientation. The RGSC’s strict hierarchical nature is slightly different from the NS-SEC that argues against a strict hierarchy, though does maintain a ‘semi-ordinal’ structure – whilst not a major difference, this is a variation comparatively. Both RGSC and NS-SEC are categorical gradational scales in comparison to the CAMSIS which is a single continuous measure. Other socio-economic measures were considered – for example the neo-Marxian social class schema developed by </w:t>
      </w:r>
      <w:r w:rsidRPr="009106F1">
        <w:rPr>
          <w:rFonts w:cstheme="minorHAnsi"/>
          <w:sz w:val="24"/>
          <w:szCs w:val="24"/>
        </w:rPr>
        <w:fldChar w:fldCharType="begin"/>
      </w:r>
      <w:r w:rsidRPr="009106F1">
        <w:rPr>
          <w:rFonts w:cstheme="minorHAnsi"/>
          <w:sz w:val="24"/>
          <w:szCs w:val="24"/>
        </w:rPr>
        <w:instrText xml:space="preserve"> ADDIN ZOTERO_ITEM CSL_CITATION {"citationID":"YE67DOyO","properties":{"formattedCitation":"(Wright, 2005)","plainCitation":"(Wright, 2005)","noteIndex":0},"citationItems":[{"id":380,"uris":["http://zotero.org/users/8741181/items/BCFA28WD"],"itemData":{"id":380,"type":"chapter","container-title":"Approaches to Class Analysis","edition":"1","ISBN":"978-0-521-84304-1","language":"en","note":"DOI: 10.1017/CBO9780511488900.002","page":"4-30","publisher":"Cambridge University Press","source":"DOI.org (Crossref)","title":"Foundations of a neo-Marxist class analysis","URL":"https://www.cambridge.org/core/product/identifier/CBO9780511488900A009/type/book_part","editor":[{"family":"Wright","given":"Erik Olin"}],"author":[{"family":"Wright","given":"Erik Olin"}],"accessed":{"date-parts":[["2021",6,29]]},"issued":{"date-parts":[["2005",7,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Wright, 2005)</w:t>
      </w:r>
      <w:r w:rsidRPr="009106F1">
        <w:rPr>
          <w:rFonts w:cstheme="minorHAnsi"/>
          <w:sz w:val="24"/>
          <w:szCs w:val="24"/>
        </w:rPr>
        <w:fldChar w:fldCharType="end"/>
      </w:r>
      <w:r w:rsidRPr="009106F1">
        <w:rPr>
          <w:rFonts w:cstheme="minorHAnsi"/>
          <w:sz w:val="24"/>
          <w:szCs w:val="24"/>
        </w:rPr>
        <w:t xml:space="preserve">. This measure would provide an alternative social class schema that challenges the occupational dominance of the RGSC and NS-SEC. However, due to data limitations this schema </w:t>
      </w:r>
      <w:r w:rsidR="00F87056" w:rsidRPr="009106F1">
        <w:rPr>
          <w:rFonts w:cstheme="minorHAnsi"/>
          <w:sz w:val="24"/>
          <w:szCs w:val="24"/>
        </w:rPr>
        <w:t>cannot</w:t>
      </w:r>
      <w:r w:rsidRPr="009106F1">
        <w:rPr>
          <w:rFonts w:cstheme="minorHAnsi"/>
          <w:sz w:val="24"/>
          <w:szCs w:val="24"/>
        </w:rPr>
        <w:t xml:space="preserve"> be practically constructed. </w:t>
      </w:r>
    </w:p>
    <w:p w14:paraId="650B5A95" w14:textId="77777777" w:rsidR="00B947F6" w:rsidRPr="009106F1" w:rsidRDefault="00B947F6" w:rsidP="00B947F6">
      <w:pPr>
        <w:rPr>
          <w:rFonts w:cstheme="minorHAnsi"/>
          <w:sz w:val="24"/>
          <w:szCs w:val="24"/>
        </w:rPr>
      </w:pPr>
      <w:r w:rsidRPr="009106F1">
        <w:rPr>
          <w:rFonts w:cstheme="minorHAnsi"/>
          <w:sz w:val="24"/>
          <w:szCs w:val="24"/>
        </w:rPr>
        <w:t xml:space="preserve">The following section provides a detailed breakdown of each chosen social stratification measure, explaining their theoretical makeup and their analytical construction. </w:t>
      </w:r>
    </w:p>
    <w:p w14:paraId="7F9EFF5C" w14:textId="77777777" w:rsidR="00B947F6" w:rsidRPr="009106F1" w:rsidRDefault="00B947F6" w:rsidP="00B947F6">
      <w:pPr>
        <w:pStyle w:val="Heading5"/>
        <w:rPr>
          <w:rFonts w:asciiTheme="minorHAnsi" w:hAnsiTheme="minorHAnsi" w:cstheme="minorHAnsi"/>
          <w:b/>
          <w:bCs/>
          <w:color w:val="auto"/>
          <w:sz w:val="24"/>
          <w:szCs w:val="24"/>
        </w:rPr>
      </w:pPr>
      <w:r w:rsidRPr="009106F1">
        <w:rPr>
          <w:rFonts w:asciiTheme="minorHAnsi" w:hAnsiTheme="minorHAnsi" w:cstheme="minorHAnsi"/>
          <w:b/>
          <w:bCs/>
          <w:color w:val="auto"/>
          <w:sz w:val="24"/>
          <w:szCs w:val="24"/>
        </w:rPr>
        <w:t>Registrar General Class Schema</w:t>
      </w:r>
    </w:p>
    <w:p w14:paraId="11B76895" w14:textId="77777777" w:rsidR="00B947F6" w:rsidRPr="009106F1" w:rsidRDefault="00B947F6" w:rsidP="00B947F6">
      <w:pPr>
        <w:rPr>
          <w:rFonts w:cstheme="minorHAnsi"/>
          <w:sz w:val="24"/>
          <w:szCs w:val="24"/>
        </w:rPr>
      </w:pPr>
      <w:r w:rsidRPr="009106F1">
        <w:rPr>
          <w:rFonts w:cstheme="minorHAnsi"/>
          <w:sz w:val="24"/>
          <w:szCs w:val="24"/>
        </w:rPr>
        <w:t>The Registrar General’s Social Class (RGSC) is one of the oldest social class measures in the UK – first used in 1911 to show variation in infant mortality according to parents’ occupation</w:t>
      </w:r>
      <w:r w:rsidRPr="009106F1">
        <w:rPr>
          <w:rFonts w:cstheme="minorHAnsi"/>
          <w:sz w:val="24"/>
          <w:szCs w:val="24"/>
        </w:rPr>
        <w:fldChar w:fldCharType="begin"/>
      </w:r>
      <w:r w:rsidRPr="009106F1">
        <w:rPr>
          <w:rFonts w:cstheme="minorHAnsi"/>
          <w:sz w:val="24"/>
          <w:szCs w:val="24"/>
        </w:rPr>
        <w:instrText xml:space="preserve"> ADDIN ZOTERO_ITEM CSL_CITATION {"citationID":"MGguGIjp","properties":{"formattedCitation":"(\\uc0\\u8216{}Annual report for the 1911 of the registrar-general\\uc0\\u8217{}, 1913)","plainCitation":"(‘Annual report for the 1911 of the registrar-general’, 1913)","noteIndex":0},"citationItems":[{"id":11370,"uris":["http://zotero.org/users/8741181/items/P6NJZGGH"],"itemData":{"id":11370,"type":"article-journal","DOI":"https://doi.org/10.1016/S0140-6736(01)78008-7","issue":"4708","page":"1491-1492","title":"Annual report for the 1911 of the registrar-general","volume":"182","issued":{"date-parts":[["1913"]]}}}],"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Annual report for the 1911 of the registrar-general’, 1913)</w:t>
      </w:r>
      <w:r w:rsidRPr="009106F1">
        <w:rPr>
          <w:rFonts w:cstheme="minorHAnsi"/>
          <w:sz w:val="24"/>
          <w:szCs w:val="24"/>
        </w:rPr>
        <w:fldChar w:fldCharType="end"/>
      </w:r>
      <w:r w:rsidRPr="009106F1">
        <w:rPr>
          <w:rFonts w:cstheme="minorHAnsi"/>
          <w:sz w:val="24"/>
          <w:szCs w:val="24"/>
        </w:rPr>
        <w:t xml:space="preserve">. The measure is built upon the assumption that society is graded based upon a hierarchy of occupations(Murray 2011: 67). The schema is broken into six distinction categories and rages from unskilled manual occupation to higher level professionals (ibid). The RGSC once formed the basis of all commonly used social classifications within Britain (Szreter 1984: 523). With, alternative measures, such as the National Statistics Socio-Economic Classification have risen to prominence. The RGSC was a popular social class measure of its time (particularly around the 1980s). The RGSC first being developed in 1911 </w:t>
      </w:r>
      <w:r w:rsidRPr="009106F1">
        <w:rPr>
          <w:rFonts w:cstheme="minorHAnsi"/>
          <w:sz w:val="24"/>
          <w:szCs w:val="24"/>
        </w:rPr>
        <w:fldChar w:fldCharType="begin"/>
      </w:r>
      <w:r w:rsidRPr="009106F1">
        <w:rPr>
          <w:rFonts w:cstheme="minorHAnsi"/>
          <w:sz w:val="24"/>
          <w:szCs w:val="24"/>
        </w:rPr>
        <w:instrText xml:space="preserve"> ADDIN ZOTERO_ITEM CSL_CITATION {"citationID":"zFA1snqp","properties":{"formattedCitation":"(\\uc0\\u8216{}Annual report for the 1911 of the registrar-general\\uc0\\u8217{}, 1913)","plainCitation":"(‘Annual report for the 1911 of the registrar-general’, 1913)","noteIndex":0},"citationItems":[{"id":11370,"uris":["http://zotero.org/users/8741181/items/P6NJZGGH"],"itemData":{"id":11370,"type":"article-journal","DOI":"https://doi.org/10.1016/S0140-6736(01)78008-7","issue":"4708","page":"1491-1492","title":"Annual report for the 1911 of the registrar-general","volume":"182","issued":{"date-parts":[["1913"]]}}}],"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Annual report for the 1911 of the registrar-general’, 1913)</w:t>
      </w:r>
      <w:r w:rsidRPr="009106F1">
        <w:rPr>
          <w:rFonts w:cstheme="minorHAnsi"/>
          <w:sz w:val="24"/>
          <w:szCs w:val="24"/>
        </w:rPr>
        <w:fldChar w:fldCharType="end"/>
      </w:r>
      <w:r w:rsidRPr="009106F1">
        <w:rPr>
          <w:rFonts w:cstheme="minorHAnsi"/>
          <w:sz w:val="24"/>
          <w:szCs w:val="24"/>
        </w:rPr>
        <w:t xml:space="preserve"> means that as a measure of social-stratification, it had existed for 47 years prior to the commencement of the NCDS. Compared to other social stratification measures such as NS-SEC, that were created after the NCDS, this presents an opportunity to test the substantive interpretations of different social-stratification measures constructed at different times. This temporal distinction will become an important part of the subsequent sensitivity analyses. </w:t>
      </w:r>
    </w:p>
    <w:p w14:paraId="4433CEDB" w14:textId="77777777" w:rsidR="00B947F6" w:rsidRPr="009106F1" w:rsidRDefault="00B947F6" w:rsidP="00B947F6">
      <w:pPr>
        <w:rPr>
          <w:rFonts w:cstheme="minorHAnsi"/>
          <w:sz w:val="24"/>
          <w:szCs w:val="24"/>
        </w:rPr>
      </w:pPr>
      <w:r w:rsidRPr="009106F1">
        <w:rPr>
          <w:rFonts w:cstheme="minorHAnsi"/>
          <w:sz w:val="24"/>
          <w:szCs w:val="24"/>
        </w:rPr>
        <w:t xml:space="preserve">The RGSC rests upon a theoretical assumption that social inequality exists within society </w:t>
      </w:r>
      <w:r w:rsidRPr="009106F1">
        <w:rPr>
          <w:rFonts w:cstheme="minorHAnsi"/>
          <w:sz w:val="24"/>
          <w:szCs w:val="24"/>
        </w:rPr>
        <w:fldChar w:fldCharType="begin"/>
      </w:r>
      <w:r w:rsidRPr="009106F1">
        <w:rPr>
          <w:rFonts w:cstheme="minorHAnsi"/>
          <w:sz w:val="24"/>
          <w:szCs w:val="24"/>
        </w:rPr>
        <w:instrText xml:space="preserve"> ADDIN ZOTERO_ITEM CSL_CITATION {"citationID":"efRpx5hE","properties":{"formattedCitation":"(Szreter, 1984)","plainCitation":"(Szreter, 1984)","noteIndex":0},"citationItems":[{"id":2630,"uris":["http://zotero.org/users/8741181/items/SK8DWTC7"],"itemData":{"id":2630,"type":"article-journal","container-title":"The British Journal of Sociology","DOI":"10.2307/590433","ISSN":"00071315","issue":"4","journalAbbreviation":"The British Journal of Sociology","language":"en","page":"522","source":"DOI.org (Crossref)","title":"The Genesis of the Registrar-General's Social Classification of Occupations","volume":"35","author":[{"family":"Szreter","given":"Simon R. S."}],"issued":{"date-parts":[["1984",1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Szreter, 1984)</w:t>
      </w:r>
      <w:r w:rsidRPr="009106F1">
        <w:rPr>
          <w:rFonts w:cstheme="minorHAnsi"/>
          <w:sz w:val="24"/>
          <w:szCs w:val="24"/>
        </w:rPr>
        <w:fldChar w:fldCharType="end"/>
      </w:r>
      <w:r w:rsidRPr="009106F1">
        <w:rPr>
          <w:rFonts w:cstheme="minorHAnsi"/>
          <w:sz w:val="24"/>
          <w:szCs w:val="24"/>
        </w:rPr>
        <w:t xml:space="preserve">. This social inequality is structured around a single scale of social position/status within society encapsulated within occupational categories. These occupational categories form a single uni-dimensional hierarchy across all of Britain. The original creator of the schema, Stevenson, created the model of RGSC based upon an assumption that society is comprised of an upper middle, middle, and working class </w:t>
      </w:r>
      <w:r w:rsidRPr="009106F1">
        <w:rPr>
          <w:rFonts w:cstheme="minorHAnsi"/>
          <w:sz w:val="24"/>
          <w:szCs w:val="24"/>
        </w:rPr>
        <w:fldChar w:fldCharType="begin"/>
      </w:r>
      <w:r w:rsidRPr="009106F1">
        <w:rPr>
          <w:rFonts w:cstheme="minorHAnsi"/>
          <w:sz w:val="24"/>
          <w:szCs w:val="24"/>
        </w:rPr>
        <w:instrText xml:space="preserve"> ADDIN ZOTERO_ITEM CSL_CITATION {"citationID":"gU6tdu7Z","properties":{"formattedCitation":"(Prandy, 1999)","plainCitation":"(Prandy, 1999)","dontUpdate":true,"noteIndex":0},"citationItems":[{"id":2705,"uris":["http://zotero.org/users/8741181/items/2PWPQP2I"],"itemData":{"id":2705,"type":"article-journal","abstract":"Using published standardised mortality ratios for individual occupational groups in 1981, the value of the RegistrarGeneral’s Social Class schema for analysing health inequalities is compared with an alternative approach to the measurement of social stratiﬁcation, the Cambridge Scale. A major issue is the extent to which the social classes really constitute social groups with a high degree of internal homogeneity and with clear boundaries between them. It is shown that, in relation to mortality ratios, they do not and that the stratiﬁcation order is closer to a continuous hierarchy. The Cambridge Scale is to be preferred on both theoretical and empirical grounds: being constructed on a much sounder basis and superior in an explanatory sense. The advantages of a continuous measure are further explored by looking at the mortality ratios for malignant neoplasms and coronary heart diseases in the broader context of material factors (average earnings) and lifestyle (smoking).","container-title":"Sociology of Health &amp; Illness","DOI":"10.1111/1467-9566.00167","ISSN":"0141-9889, 1467-9566","issue":"4","journalAbbreviation":"Sociology of Health &amp; Illness","language":"en","page":"466-484","source":"DOI.org (Crossref)","title":"Class, stratification and inequalities in health: a comparison of the Registrar‐General’s Social Classes and the Cambridge Scale","title-short":"Class, stratification and inequalities in health","volume":"21","author":[{"family":"Prandy","given":"Kenneth"}],"issued":{"date-parts":[["1999",7]]}}}],"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 xml:space="preserve">(Prandy, </w:t>
      </w:r>
      <w:r w:rsidRPr="009106F1">
        <w:rPr>
          <w:rFonts w:cstheme="minorHAnsi"/>
          <w:sz w:val="24"/>
          <w:szCs w:val="24"/>
        </w:rPr>
        <w:lastRenderedPageBreak/>
        <w:t>1999: 468)</w:t>
      </w:r>
      <w:r w:rsidRPr="009106F1">
        <w:rPr>
          <w:rFonts w:cstheme="minorHAnsi"/>
          <w:sz w:val="24"/>
          <w:szCs w:val="24"/>
        </w:rPr>
        <w:fldChar w:fldCharType="end"/>
      </w:r>
      <w:r w:rsidRPr="009106F1">
        <w:rPr>
          <w:rFonts w:cstheme="minorHAnsi"/>
          <w:sz w:val="24"/>
          <w:szCs w:val="24"/>
        </w:rPr>
        <w:t xml:space="preserve">. This assumption is baked into the theoretical implications of a unidimensional hierarchy mentioned above. </w:t>
      </w:r>
    </w:p>
    <w:p w14:paraId="6A873C82" w14:textId="498DEEC1" w:rsidR="00D23B37" w:rsidRPr="009106F1" w:rsidRDefault="00B947F6" w:rsidP="00CE053C">
      <w:pPr>
        <w:rPr>
          <w:rFonts w:cstheme="minorHAnsi"/>
          <w:sz w:val="24"/>
          <w:szCs w:val="24"/>
        </w:rPr>
      </w:pPr>
      <w:r w:rsidRPr="009106F1">
        <w:rPr>
          <w:rFonts w:cstheme="minorHAnsi"/>
          <w:sz w:val="24"/>
          <w:szCs w:val="24"/>
        </w:rPr>
        <w:t xml:space="preserve">The Full RGSC class schema is detailed below: </w:t>
      </w:r>
    </w:p>
    <w:p w14:paraId="08A3A60D" w14:textId="5D42A2B1" w:rsidR="00CE053C" w:rsidRPr="009106F1" w:rsidRDefault="00CE053C" w:rsidP="00CE053C">
      <w:pPr>
        <w:pStyle w:val="Caption"/>
        <w:keepNext/>
        <w:rPr>
          <w:rFonts w:cstheme="minorHAnsi"/>
          <w:color w:val="auto"/>
          <w:sz w:val="24"/>
          <w:szCs w:val="24"/>
        </w:rPr>
      </w:pPr>
      <w:bookmarkStart w:id="23" w:name="_Toc137904674"/>
      <w:r w:rsidRPr="009106F1">
        <w:rPr>
          <w:rFonts w:cstheme="minorHAnsi"/>
          <w:color w:val="auto"/>
          <w:sz w:val="24"/>
          <w:szCs w:val="24"/>
        </w:rPr>
        <w:t xml:space="preserve">Table 1. </w:t>
      </w:r>
      <w:r w:rsidRPr="009106F1">
        <w:rPr>
          <w:rFonts w:cstheme="minorHAnsi"/>
          <w:color w:val="auto"/>
          <w:sz w:val="24"/>
          <w:szCs w:val="24"/>
        </w:rPr>
        <w:fldChar w:fldCharType="begin"/>
      </w:r>
      <w:r w:rsidRPr="009106F1">
        <w:rPr>
          <w:rFonts w:cstheme="minorHAnsi"/>
          <w:color w:val="auto"/>
          <w:sz w:val="24"/>
          <w:szCs w:val="24"/>
        </w:rPr>
        <w:instrText xml:space="preserve"> SEQ Table_1. \* ARABIC </w:instrText>
      </w:r>
      <w:r w:rsidRPr="009106F1">
        <w:rPr>
          <w:rFonts w:cstheme="minorHAnsi"/>
          <w:color w:val="auto"/>
          <w:sz w:val="24"/>
          <w:szCs w:val="24"/>
        </w:rPr>
        <w:fldChar w:fldCharType="separate"/>
      </w:r>
      <w:r w:rsidR="0067151A">
        <w:rPr>
          <w:rFonts w:cstheme="minorHAnsi"/>
          <w:noProof/>
          <w:color w:val="auto"/>
          <w:sz w:val="24"/>
          <w:szCs w:val="24"/>
        </w:rPr>
        <w:t>5</w:t>
      </w:r>
      <w:r w:rsidRPr="009106F1">
        <w:rPr>
          <w:rFonts w:cstheme="minorHAnsi"/>
          <w:color w:val="auto"/>
          <w:sz w:val="24"/>
          <w:szCs w:val="24"/>
        </w:rPr>
        <w:fldChar w:fldCharType="end"/>
      </w:r>
      <w:r w:rsidRPr="009106F1">
        <w:rPr>
          <w:rFonts w:cstheme="minorHAnsi"/>
          <w:color w:val="auto"/>
          <w:sz w:val="24"/>
          <w:szCs w:val="24"/>
        </w:rPr>
        <w:t xml:space="preserve"> RGSC Class Schema</w:t>
      </w:r>
      <w:bookmarkEnd w:id="23"/>
    </w:p>
    <w:tbl>
      <w:tblPr>
        <w:tblStyle w:val="PlainTable4"/>
        <w:tblW w:w="0" w:type="auto"/>
        <w:tblLook w:val="04A0" w:firstRow="1" w:lastRow="0" w:firstColumn="1" w:lastColumn="0" w:noHBand="0" w:noVBand="1"/>
      </w:tblPr>
      <w:tblGrid>
        <w:gridCol w:w="2960"/>
        <w:gridCol w:w="3292"/>
        <w:gridCol w:w="2774"/>
      </w:tblGrid>
      <w:tr w:rsidR="009106F1" w:rsidRPr="009106F1" w14:paraId="7E47BCD6" w14:textId="77777777" w:rsidTr="00E1481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0" w:type="dxa"/>
          </w:tcPr>
          <w:p w14:paraId="65273F99" w14:textId="77777777" w:rsidR="00B947F6" w:rsidRPr="009106F1" w:rsidRDefault="00B947F6" w:rsidP="00E1481F">
            <w:pPr>
              <w:rPr>
                <w:rFonts w:cstheme="minorHAnsi"/>
                <w:sz w:val="24"/>
                <w:szCs w:val="24"/>
              </w:rPr>
            </w:pPr>
            <w:r w:rsidRPr="009106F1">
              <w:rPr>
                <w:rFonts w:cstheme="minorHAnsi"/>
                <w:sz w:val="24"/>
                <w:szCs w:val="24"/>
              </w:rPr>
              <w:t>Class</w:t>
            </w:r>
          </w:p>
        </w:tc>
        <w:tc>
          <w:tcPr>
            <w:tcW w:w="3292" w:type="dxa"/>
          </w:tcPr>
          <w:p w14:paraId="2DBFBF8D"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Occupations</w:t>
            </w:r>
          </w:p>
        </w:tc>
        <w:tc>
          <w:tcPr>
            <w:tcW w:w="2774" w:type="dxa"/>
          </w:tcPr>
          <w:p w14:paraId="30245E70"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Example Occupations</w:t>
            </w:r>
          </w:p>
        </w:tc>
      </w:tr>
      <w:tr w:rsidR="009106F1" w:rsidRPr="009106F1" w14:paraId="6986EC21"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0" w:type="dxa"/>
          </w:tcPr>
          <w:p w14:paraId="212448E4" w14:textId="77777777" w:rsidR="00B947F6" w:rsidRPr="009106F1" w:rsidRDefault="00B947F6" w:rsidP="00E1481F">
            <w:pPr>
              <w:rPr>
                <w:rFonts w:cstheme="minorHAnsi"/>
                <w:sz w:val="24"/>
                <w:szCs w:val="24"/>
              </w:rPr>
            </w:pPr>
            <w:r w:rsidRPr="009106F1">
              <w:rPr>
                <w:rFonts w:cstheme="minorHAnsi"/>
                <w:sz w:val="24"/>
                <w:szCs w:val="24"/>
              </w:rPr>
              <w:t>I</w:t>
            </w:r>
          </w:p>
        </w:tc>
        <w:tc>
          <w:tcPr>
            <w:tcW w:w="3292" w:type="dxa"/>
          </w:tcPr>
          <w:p w14:paraId="080D2314"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Professional Occupations</w:t>
            </w:r>
          </w:p>
        </w:tc>
        <w:tc>
          <w:tcPr>
            <w:tcW w:w="2774" w:type="dxa"/>
          </w:tcPr>
          <w:p w14:paraId="7B077E58"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Accountant</w:t>
            </w:r>
          </w:p>
        </w:tc>
      </w:tr>
      <w:tr w:rsidR="009106F1" w:rsidRPr="009106F1" w14:paraId="1B2A9161" w14:textId="77777777" w:rsidTr="00E1481F">
        <w:tc>
          <w:tcPr>
            <w:cnfStyle w:val="001000000000" w:firstRow="0" w:lastRow="0" w:firstColumn="1" w:lastColumn="0" w:oddVBand="0" w:evenVBand="0" w:oddHBand="0" w:evenHBand="0" w:firstRowFirstColumn="0" w:firstRowLastColumn="0" w:lastRowFirstColumn="0" w:lastRowLastColumn="0"/>
            <w:tcW w:w="2960" w:type="dxa"/>
          </w:tcPr>
          <w:p w14:paraId="781D990F" w14:textId="77777777" w:rsidR="00B947F6" w:rsidRPr="009106F1" w:rsidRDefault="00B947F6" w:rsidP="00E1481F">
            <w:pPr>
              <w:rPr>
                <w:rFonts w:cstheme="minorHAnsi"/>
                <w:sz w:val="24"/>
                <w:szCs w:val="24"/>
              </w:rPr>
            </w:pPr>
            <w:r w:rsidRPr="009106F1">
              <w:rPr>
                <w:rFonts w:cstheme="minorHAnsi"/>
                <w:sz w:val="24"/>
                <w:szCs w:val="24"/>
              </w:rPr>
              <w:t>II</w:t>
            </w:r>
          </w:p>
        </w:tc>
        <w:tc>
          <w:tcPr>
            <w:tcW w:w="3292" w:type="dxa"/>
          </w:tcPr>
          <w:p w14:paraId="2285C3F2"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Intermediate Occupations</w:t>
            </w:r>
          </w:p>
        </w:tc>
        <w:tc>
          <w:tcPr>
            <w:tcW w:w="2774" w:type="dxa"/>
          </w:tcPr>
          <w:p w14:paraId="00BAD92F"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Police Officer</w:t>
            </w:r>
          </w:p>
        </w:tc>
      </w:tr>
      <w:tr w:rsidR="009106F1" w:rsidRPr="009106F1" w14:paraId="3E93288B"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0" w:type="dxa"/>
          </w:tcPr>
          <w:p w14:paraId="4B17FDA5" w14:textId="77777777" w:rsidR="00B947F6" w:rsidRPr="009106F1" w:rsidRDefault="00B947F6" w:rsidP="00E1481F">
            <w:pPr>
              <w:rPr>
                <w:rFonts w:cstheme="minorHAnsi"/>
                <w:sz w:val="24"/>
                <w:szCs w:val="24"/>
              </w:rPr>
            </w:pPr>
            <w:r w:rsidRPr="009106F1">
              <w:rPr>
                <w:rFonts w:cstheme="minorHAnsi"/>
                <w:sz w:val="24"/>
                <w:szCs w:val="24"/>
              </w:rPr>
              <w:t>IIIN</w:t>
            </w:r>
          </w:p>
        </w:tc>
        <w:tc>
          <w:tcPr>
            <w:tcW w:w="3292" w:type="dxa"/>
          </w:tcPr>
          <w:p w14:paraId="726A8C40"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Skilled Non-Manual Occupations</w:t>
            </w:r>
          </w:p>
        </w:tc>
        <w:tc>
          <w:tcPr>
            <w:tcW w:w="2774" w:type="dxa"/>
          </w:tcPr>
          <w:p w14:paraId="7C936B95"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Clerical Worker</w:t>
            </w:r>
          </w:p>
        </w:tc>
      </w:tr>
      <w:tr w:rsidR="009106F1" w:rsidRPr="009106F1" w14:paraId="461B9529" w14:textId="77777777" w:rsidTr="00E1481F">
        <w:tc>
          <w:tcPr>
            <w:cnfStyle w:val="001000000000" w:firstRow="0" w:lastRow="0" w:firstColumn="1" w:lastColumn="0" w:oddVBand="0" w:evenVBand="0" w:oddHBand="0" w:evenHBand="0" w:firstRowFirstColumn="0" w:firstRowLastColumn="0" w:lastRowFirstColumn="0" w:lastRowLastColumn="0"/>
            <w:tcW w:w="2960" w:type="dxa"/>
          </w:tcPr>
          <w:p w14:paraId="2E872840" w14:textId="77777777" w:rsidR="00B947F6" w:rsidRPr="009106F1" w:rsidRDefault="00B947F6" w:rsidP="00E1481F">
            <w:pPr>
              <w:rPr>
                <w:rFonts w:cstheme="minorHAnsi"/>
                <w:sz w:val="24"/>
                <w:szCs w:val="24"/>
              </w:rPr>
            </w:pPr>
            <w:r w:rsidRPr="009106F1">
              <w:rPr>
                <w:rFonts w:cstheme="minorHAnsi"/>
                <w:sz w:val="24"/>
                <w:szCs w:val="24"/>
              </w:rPr>
              <w:t>IIIM</w:t>
            </w:r>
          </w:p>
        </w:tc>
        <w:tc>
          <w:tcPr>
            <w:tcW w:w="3292" w:type="dxa"/>
          </w:tcPr>
          <w:p w14:paraId="121FEB3B"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Skilled Manual Occupations</w:t>
            </w:r>
          </w:p>
        </w:tc>
        <w:tc>
          <w:tcPr>
            <w:tcW w:w="2774" w:type="dxa"/>
          </w:tcPr>
          <w:p w14:paraId="6D8FF0F3"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Butcher</w:t>
            </w:r>
          </w:p>
        </w:tc>
      </w:tr>
      <w:tr w:rsidR="009106F1" w:rsidRPr="009106F1" w14:paraId="36492EEB"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0" w:type="dxa"/>
          </w:tcPr>
          <w:p w14:paraId="2B361B8A" w14:textId="77777777" w:rsidR="00B947F6" w:rsidRPr="009106F1" w:rsidRDefault="00B947F6" w:rsidP="00E1481F">
            <w:pPr>
              <w:rPr>
                <w:rFonts w:cstheme="minorHAnsi"/>
                <w:sz w:val="24"/>
                <w:szCs w:val="24"/>
              </w:rPr>
            </w:pPr>
            <w:r w:rsidRPr="009106F1">
              <w:rPr>
                <w:rFonts w:cstheme="minorHAnsi"/>
                <w:sz w:val="24"/>
                <w:szCs w:val="24"/>
              </w:rPr>
              <w:t>IV</w:t>
            </w:r>
          </w:p>
        </w:tc>
        <w:tc>
          <w:tcPr>
            <w:tcW w:w="3292" w:type="dxa"/>
          </w:tcPr>
          <w:p w14:paraId="55CB4836"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Partly Skilled Occupations</w:t>
            </w:r>
          </w:p>
        </w:tc>
        <w:tc>
          <w:tcPr>
            <w:tcW w:w="2774" w:type="dxa"/>
          </w:tcPr>
          <w:p w14:paraId="729E199A"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Postal Worker</w:t>
            </w:r>
          </w:p>
        </w:tc>
      </w:tr>
      <w:tr w:rsidR="009106F1" w:rsidRPr="009106F1" w14:paraId="27BDF823" w14:textId="77777777" w:rsidTr="00E1481F">
        <w:tc>
          <w:tcPr>
            <w:cnfStyle w:val="001000000000" w:firstRow="0" w:lastRow="0" w:firstColumn="1" w:lastColumn="0" w:oddVBand="0" w:evenVBand="0" w:oddHBand="0" w:evenHBand="0" w:firstRowFirstColumn="0" w:firstRowLastColumn="0" w:lastRowFirstColumn="0" w:lastRowLastColumn="0"/>
            <w:tcW w:w="2960" w:type="dxa"/>
          </w:tcPr>
          <w:p w14:paraId="3099BE85" w14:textId="77777777" w:rsidR="00B947F6" w:rsidRPr="009106F1" w:rsidRDefault="00B947F6" w:rsidP="00E1481F">
            <w:pPr>
              <w:rPr>
                <w:rFonts w:cstheme="minorHAnsi"/>
                <w:sz w:val="24"/>
                <w:szCs w:val="24"/>
              </w:rPr>
            </w:pPr>
            <w:r w:rsidRPr="009106F1">
              <w:rPr>
                <w:rFonts w:cstheme="minorHAnsi"/>
                <w:sz w:val="24"/>
                <w:szCs w:val="24"/>
              </w:rPr>
              <w:t>V</w:t>
            </w:r>
          </w:p>
        </w:tc>
        <w:tc>
          <w:tcPr>
            <w:tcW w:w="3292" w:type="dxa"/>
          </w:tcPr>
          <w:p w14:paraId="152EC34B"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Unskilled Occupations</w:t>
            </w:r>
          </w:p>
        </w:tc>
        <w:tc>
          <w:tcPr>
            <w:tcW w:w="2774" w:type="dxa"/>
          </w:tcPr>
          <w:p w14:paraId="3E06D8F5"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Labourer</w:t>
            </w:r>
          </w:p>
        </w:tc>
      </w:tr>
    </w:tbl>
    <w:p w14:paraId="3DE514FB" w14:textId="77777777" w:rsidR="00B947F6" w:rsidRPr="009106F1" w:rsidRDefault="00B947F6" w:rsidP="00B947F6">
      <w:pPr>
        <w:rPr>
          <w:rFonts w:cstheme="minorHAnsi"/>
          <w:sz w:val="24"/>
          <w:szCs w:val="24"/>
        </w:rPr>
      </w:pPr>
    </w:p>
    <w:p w14:paraId="1862B8DA" w14:textId="77777777" w:rsidR="00B947F6" w:rsidRPr="009106F1" w:rsidRDefault="00B947F6" w:rsidP="00B947F6">
      <w:pPr>
        <w:rPr>
          <w:rFonts w:cstheme="minorHAnsi"/>
          <w:sz w:val="24"/>
          <w:szCs w:val="24"/>
        </w:rPr>
      </w:pPr>
      <w:r w:rsidRPr="009106F1">
        <w:rPr>
          <w:rFonts w:cstheme="minorHAnsi"/>
          <w:sz w:val="24"/>
          <w:szCs w:val="24"/>
        </w:rPr>
        <w:t xml:space="preserve">The NCDS provides occupational codes taken in 1969 – these codes are SOC2000 </w:t>
      </w:r>
      <w:r w:rsidRPr="009106F1">
        <w:rPr>
          <w:rFonts w:cstheme="minorHAnsi"/>
          <w:sz w:val="24"/>
          <w:szCs w:val="24"/>
        </w:rPr>
        <w:fldChar w:fldCharType="begin"/>
      </w:r>
      <w:r w:rsidRPr="009106F1">
        <w:rPr>
          <w:rFonts w:cstheme="minorHAnsi"/>
          <w:sz w:val="24"/>
          <w:szCs w:val="24"/>
        </w:rPr>
        <w:instrText xml:space="preserve"> ADDIN ZOTERO_ITEM CSL_CITATION {"citationID":"1snKnxc6","properties":{"formattedCitation":"(Gregg, 2012)","plainCitation":"(Gregg, 2012)","noteIndex":0},"citationItems":[{"id":12659,"uris":["http://zotero.org/users/8741181/items/J894B8ZT"],"itemData":{"id":12659,"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Gregg, 2012)</w:t>
      </w:r>
      <w:r w:rsidRPr="009106F1">
        <w:rPr>
          <w:rFonts w:cstheme="minorHAnsi"/>
          <w:sz w:val="24"/>
          <w:szCs w:val="24"/>
        </w:rPr>
        <w:fldChar w:fldCharType="end"/>
      </w:r>
      <w:r w:rsidRPr="009106F1">
        <w:rPr>
          <w:rFonts w:cstheme="minorHAnsi"/>
          <w:sz w:val="24"/>
          <w:szCs w:val="24"/>
        </w:rPr>
        <w:t xml:space="preserve"> and social-class categories constructed from subsequent SOC2000 codes. Amongst the social stratification variables that are provided, a full-auto, semi-auto, and verification processing variable are provided. Semi-auto processing social stratification variables are used within subsequent analysis </w:t>
      </w:r>
      <w:r w:rsidRPr="009106F1">
        <w:rPr>
          <w:rFonts w:cstheme="minorHAnsi"/>
          <w:sz w:val="24"/>
          <w:szCs w:val="24"/>
        </w:rPr>
        <w:fldChar w:fldCharType="begin"/>
      </w:r>
      <w:r w:rsidRPr="009106F1">
        <w:rPr>
          <w:rFonts w:cstheme="minorHAnsi"/>
          <w:sz w:val="24"/>
          <w:szCs w:val="24"/>
        </w:rPr>
        <w:instrText xml:space="preserve"> ADDIN ZOTERO_ITEM CSL_CITATION {"citationID":"xRUC7JKo","properties":{"formattedCitation":"(Gregg, 2012)","plainCitation":"(Gregg, 2012)","noteIndex":0},"citationItems":[{"id":12659,"uris":["http://zotero.org/users/8741181/items/J894B8ZT"],"itemData":{"id":12659,"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Gregg, 2012)</w:t>
      </w:r>
      <w:r w:rsidRPr="009106F1">
        <w:rPr>
          <w:rFonts w:cstheme="minorHAnsi"/>
          <w:sz w:val="24"/>
          <w:szCs w:val="24"/>
        </w:rPr>
        <w:fldChar w:fldCharType="end"/>
      </w:r>
      <w:r w:rsidRPr="009106F1">
        <w:rPr>
          <w:rFonts w:cstheme="minorHAnsi"/>
          <w:sz w:val="24"/>
          <w:szCs w:val="24"/>
        </w:rPr>
        <w:t xml:space="preserve"> as suggested. </w:t>
      </w:r>
    </w:p>
    <w:p w14:paraId="1E5A4A9B" w14:textId="77777777" w:rsidR="00B947F6" w:rsidRPr="009106F1" w:rsidRDefault="00B947F6" w:rsidP="00B947F6">
      <w:pPr>
        <w:pStyle w:val="Heading5"/>
        <w:rPr>
          <w:rFonts w:asciiTheme="minorHAnsi" w:hAnsiTheme="minorHAnsi" w:cstheme="minorHAnsi"/>
          <w:b/>
          <w:bCs/>
          <w:color w:val="auto"/>
          <w:sz w:val="24"/>
          <w:szCs w:val="24"/>
        </w:rPr>
      </w:pPr>
      <w:r w:rsidRPr="009106F1">
        <w:rPr>
          <w:rFonts w:asciiTheme="minorHAnsi" w:hAnsiTheme="minorHAnsi" w:cstheme="minorHAnsi"/>
          <w:b/>
          <w:bCs/>
          <w:color w:val="auto"/>
          <w:sz w:val="24"/>
          <w:szCs w:val="24"/>
        </w:rPr>
        <w:t>National Statistics Socio-Economic Classification</w:t>
      </w:r>
    </w:p>
    <w:p w14:paraId="08ECD3C2" w14:textId="77777777" w:rsidR="00B947F6" w:rsidRPr="009106F1" w:rsidRDefault="00B947F6" w:rsidP="00B947F6">
      <w:pPr>
        <w:rPr>
          <w:rFonts w:cstheme="minorHAnsi"/>
          <w:sz w:val="24"/>
          <w:szCs w:val="24"/>
        </w:rPr>
      </w:pPr>
      <w:r w:rsidRPr="009106F1">
        <w:rPr>
          <w:rFonts w:cstheme="minorHAnsi"/>
          <w:sz w:val="24"/>
          <w:szCs w:val="24"/>
        </w:rPr>
        <w:t xml:space="preserve">Rose and Pevalin developed the National Statistics Socio-Economic Classification (NS-SEC) </w:t>
      </w:r>
      <w:r w:rsidRPr="009106F1">
        <w:rPr>
          <w:rFonts w:cstheme="minorHAnsi"/>
          <w:sz w:val="24"/>
          <w:szCs w:val="24"/>
        </w:rPr>
        <w:fldChar w:fldCharType="begin"/>
      </w:r>
      <w:r w:rsidRPr="009106F1">
        <w:rPr>
          <w:rFonts w:cstheme="minorHAnsi"/>
          <w:sz w:val="24"/>
          <w:szCs w:val="24"/>
        </w:rPr>
        <w:instrText xml:space="preserve"> ADDIN ZOTERO_ITEM CSL_CITATION {"citationID":"zlzUqLkB","properties":{"formattedCitation":"(Rose and Pevalin, 2002)","plainCitation":"(Rose and Pevalin, 2002)","noteIndex":0},"citationItems":[{"id":12633,"uris":["http://zotero.org/users/8741181/items/B3MWRUU8"],"itemData":{"id":12633,"type":"article-journal","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Rose and Pevalin, 2002)</w:t>
      </w:r>
      <w:r w:rsidRPr="009106F1">
        <w:rPr>
          <w:rFonts w:cstheme="minorHAnsi"/>
          <w:sz w:val="24"/>
          <w:szCs w:val="24"/>
        </w:rPr>
        <w:fldChar w:fldCharType="end"/>
      </w:r>
      <w:r w:rsidRPr="009106F1">
        <w:rPr>
          <w:rFonts w:cstheme="minorHAnsi"/>
          <w:sz w:val="24"/>
          <w:szCs w:val="24"/>
        </w:rPr>
        <w:t xml:space="preserve">. The operational categories of the NS-SEC represent labour market positions, employment statuses, and employment relations. </w:t>
      </w:r>
    </w:p>
    <w:p w14:paraId="00847CD7" w14:textId="77777777" w:rsidR="00B947F6" w:rsidRPr="009106F1" w:rsidRDefault="00B947F6" w:rsidP="00B947F6">
      <w:pPr>
        <w:rPr>
          <w:rFonts w:cstheme="minorHAnsi"/>
          <w:sz w:val="24"/>
          <w:szCs w:val="24"/>
        </w:rPr>
      </w:pPr>
      <w:r w:rsidRPr="009106F1">
        <w:rPr>
          <w:rFonts w:cstheme="minorHAnsi"/>
          <w:sz w:val="24"/>
          <w:szCs w:val="24"/>
        </w:rPr>
        <w:t xml:space="preserve">NS-SEC was developed from the EGP perspective before it </w:t>
      </w:r>
      <w:r w:rsidRPr="009106F1">
        <w:rPr>
          <w:rFonts w:cstheme="minorHAnsi"/>
          <w:sz w:val="24"/>
          <w:szCs w:val="24"/>
        </w:rPr>
        <w:fldChar w:fldCharType="begin"/>
      </w:r>
      <w:r w:rsidRPr="009106F1">
        <w:rPr>
          <w:rFonts w:cstheme="minorHAnsi"/>
          <w:sz w:val="24"/>
          <w:szCs w:val="24"/>
        </w:rPr>
        <w:instrText xml:space="preserve"> ADDIN ZOTERO_ITEM CSL_CITATION {"citationID":"AHePGVMd","properties":{"formattedCitation":"(Rose and Pevalin, 2002)","plainCitation":"(Rose and Pevalin, 2002)","noteIndex":0},"citationItems":[{"id":12633,"uris":["http://zotero.org/users/8741181/items/B3MWRUU8"],"itemData":{"id":12633,"type":"article-journal","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Rose and Pevalin, 2002)</w:t>
      </w:r>
      <w:r w:rsidRPr="009106F1">
        <w:rPr>
          <w:rFonts w:cstheme="minorHAnsi"/>
          <w:sz w:val="24"/>
          <w:szCs w:val="24"/>
        </w:rPr>
        <w:fldChar w:fldCharType="end"/>
      </w:r>
      <w:r w:rsidRPr="009106F1">
        <w:rPr>
          <w:rFonts w:cstheme="minorHAnsi"/>
          <w:sz w:val="24"/>
          <w:szCs w:val="24"/>
        </w:rPr>
        <w:t xml:space="preserve">. The NS-SEC was developed from the EGP perspective (ibid). Central to the NS-SECs ideas on social class – and the development of social class schemas is employment relations. These employment relations are split into three distinctive formations: those that purchase labour and have authority over those they have purchased labour from, self-employed workers, and employees who sell their labour and are thus under the authority of employers (Bergman and Joye 2001: 12). It is within this differentiation of employment relations that gives rise to class-based patterns of social stratification </w:t>
      </w:r>
      <w:r w:rsidRPr="009106F1">
        <w:rPr>
          <w:rFonts w:cstheme="minorHAnsi"/>
          <w:sz w:val="24"/>
          <w:szCs w:val="24"/>
        </w:rPr>
        <w:fldChar w:fldCharType="begin"/>
      </w:r>
      <w:r w:rsidRPr="009106F1">
        <w:rPr>
          <w:rFonts w:cstheme="minorHAnsi"/>
          <w:sz w:val="24"/>
          <w:szCs w:val="24"/>
        </w:rPr>
        <w:instrText xml:space="preserve"> ADDIN ZOTERO_ITEM CSL_CITATION {"citationID":"J2Jkmk84","properties":{"formattedCitation":"(Williams, 2017)","plainCitation":"(Williams, 2017)","noteIndex":0},"citationItems":[{"id":1487,"uris":["http://zotero.org/users/8741181/items/Y6FWCSAX"],"itemData":{"id":1487,"type":"article-journal","abstract":"This article explores the relationship between the job characteristics underlying the Goldthorpe model of social class (work monitoring difficulty and human asset specificity) and those underlying theories of technological change (routine and analytical tasks) highlighted as key drivers for growing inequality. Analysis of the 2012 British Skills and Employment Survey demonstrates monitoring difficulty and asset specificity predict National Statistics Socio-Economic Classification (NS-SEC) membership and employment relations in ways expected by the Goldthorpe model, but the role of asset specificity is partially confounded by analytical tasks. It concludes that while the Goldthorpe model continues to provide a useful descriptive tool of inequality-producing processes and employment relations in the labour market, examining underlying job characteristics directly is a promising avenue for future research in understanding over time dynamics in the evolution of occupational inequalities.","container-title":"Work, Employment and Society","DOI":"10.1177/0950017016653087","ISSN":"0950-0170, 1469-8722","issue":"1","journalAbbreviation":"Work, Employment and Society","language":"en","page":"153-165","source":"DOI.org (Crossref)","title":"An old model of social class? Job characteristics and the NS-SEC schema","title-short":"An old model of social class?","volume":"31","author":[{"family":"Williams","given":"Mark"}],"issued":{"date-parts":[["2017",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Williams, 2017)</w:t>
      </w:r>
      <w:r w:rsidRPr="009106F1">
        <w:rPr>
          <w:rFonts w:cstheme="minorHAnsi"/>
          <w:sz w:val="24"/>
          <w:szCs w:val="24"/>
        </w:rPr>
        <w:fldChar w:fldCharType="end"/>
      </w:r>
      <w:r w:rsidRPr="009106F1">
        <w:rPr>
          <w:rFonts w:cstheme="minorHAnsi"/>
          <w:sz w:val="24"/>
          <w:szCs w:val="24"/>
        </w:rPr>
        <w:t xml:space="preserve">. Like other social class schemas already mentioned, a central tendency for Goldthorpe’s study of social class rests upon an analysis of relationships – one occupational group is relational to another within the broader social class schema </w:t>
      </w:r>
      <w:r w:rsidRPr="009106F1">
        <w:rPr>
          <w:rFonts w:cstheme="minorHAnsi"/>
          <w:sz w:val="24"/>
          <w:szCs w:val="24"/>
        </w:rPr>
        <w:fldChar w:fldCharType="begin"/>
      </w:r>
      <w:r w:rsidRPr="009106F1">
        <w:rPr>
          <w:rFonts w:cstheme="minorHAnsi"/>
          <w:sz w:val="24"/>
          <w:szCs w:val="24"/>
        </w:rPr>
        <w:instrText xml:space="preserve"> ADDIN ZOTERO_ITEM CSL_CITATION {"citationID":"JUW9JoRU","properties":{"formattedCitation":"(Goldthorpe and Marshall, 1992)","plainCitation":"(Goldthorpe and Marshall, 1992)","noteIndex":0},"citationItems":[{"id":393,"uris":["http://zotero.org/users/8741181/items/T3BSZXEG"],"itemData":{"id":393,"type":"article-journal","title":"The promising future of class analysis: a response to recent critiques","author":[{"family":"Goldthorpe","given":"John H"},{"family":"Marshall","given":"Gordon"}],"issued":{"date-parts":[["199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Goldthorpe and Marshall, 1992)</w:t>
      </w:r>
      <w:r w:rsidRPr="009106F1">
        <w:rPr>
          <w:rFonts w:cstheme="minorHAnsi"/>
          <w:sz w:val="24"/>
          <w:szCs w:val="24"/>
        </w:rPr>
        <w:fldChar w:fldCharType="end"/>
      </w:r>
      <w:r w:rsidRPr="009106F1">
        <w:rPr>
          <w:rFonts w:cstheme="minorHAnsi"/>
          <w:sz w:val="24"/>
          <w:szCs w:val="24"/>
        </w:rPr>
        <w:t xml:space="preserve">. </w:t>
      </w:r>
    </w:p>
    <w:p w14:paraId="361F04BC" w14:textId="20C92413" w:rsidR="00D23B37" w:rsidRDefault="00B947F6" w:rsidP="009106F1">
      <w:pPr>
        <w:rPr>
          <w:rFonts w:cstheme="minorHAnsi"/>
          <w:sz w:val="24"/>
          <w:szCs w:val="24"/>
        </w:rPr>
      </w:pPr>
      <w:r w:rsidRPr="009106F1">
        <w:rPr>
          <w:rFonts w:cstheme="minorHAnsi"/>
          <w:sz w:val="24"/>
          <w:szCs w:val="24"/>
        </w:rPr>
        <w:t xml:space="preserve">The full NS-SEC classification schema has 14 operational categories as they relate to employment relations but can be broken down into as few as three analytical categories. This ability to break down the social class schema is attractive – particularly when using data that has limited sample sizes or complications related to multiple imputation convergence. </w:t>
      </w:r>
    </w:p>
    <w:p w14:paraId="5D03E19E" w14:textId="77777777" w:rsidR="009106F1" w:rsidRPr="009106F1" w:rsidRDefault="009106F1" w:rsidP="009106F1">
      <w:pPr>
        <w:rPr>
          <w:rFonts w:cstheme="minorHAnsi"/>
          <w:sz w:val="24"/>
          <w:szCs w:val="24"/>
        </w:rPr>
      </w:pPr>
    </w:p>
    <w:p w14:paraId="326AC684" w14:textId="55B8976D" w:rsidR="00CE053C" w:rsidRPr="009106F1" w:rsidRDefault="00CE053C" w:rsidP="00CE053C">
      <w:pPr>
        <w:pStyle w:val="Caption"/>
        <w:keepNext/>
        <w:rPr>
          <w:rFonts w:cstheme="minorHAnsi"/>
          <w:color w:val="auto"/>
          <w:sz w:val="24"/>
          <w:szCs w:val="24"/>
        </w:rPr>
      </w:pPr>
      <w:bookmarkStart w:id="24" w:name="_Toc137904675"/>
      <w:r w:rsidRPr="009106F1">
        <w:rPr>
          <w:rFonts w:cstheme="minorHAnsi"/>
          <w:color w:val="auto"/>
          <w:sz w:val="24"/>
          <w:szCs w:val="24"/>
        </w:rPr>
        <w:lastRenderedPageBreak/>
        <w:t xml:space="preserve">Table 1. </w:t>
      </w:r>
      <w:r w:rsidRPr="009106F1">
        <w:rPr>
          <w:rFonts w:cstheme="minorHAnsi"/>
          <w:color w:val="auto"/>
          <w:sz w:val="24"/>
          <w:szCs w:val="24"/>
        </w:rPr>
        <w:fldChar w:fldCharType="begin"/>
      </w:r>
      <w:r w:rsidRPr="009106F1">
        <w:rPr>
          <w:rFonts w:cstheme="minorHAnsi"/>
          <w:color w:val="auto"/>
          <w:sz w:val="24"/>
          <w:szCs w:val="24"/>
        </w:rPr>
        <w:instrText xml:space="preserve"> SEQ Table_1. \* ARABIC </w:instrText>
      </w:r>
      <w:r w:rsidRPr="009106F1">
        <w:rPr>
          <w:rFonts w:cstheme="minorHAnsi"/>
          <w:color w:val="auto"/>
          <w:sz w:val="24"/>
          <w:szCs w:val="24"/>
        </w:rPr>
        <w:fldChar w:fldCharType="separate"/>
      </w:r>
      <w:r w:rsidR="0067151A">
        <w:rPr>
          <w:rFonts w:cstheme="minorHAnsi"/>
          <w:noProof/>
          <w:color w:val="auto"/>
          <w:sz w:val="24"/>
          <w:szCs w:val="24"/>
        </w:rPr>
        <w:t>6</w:t>
      </w:r>
      <w:r w:rsidRPr="009106F1">
        <w:rPr>
          <w:rFonts w:cstheme="minorHAnsi"/>
          <w:color w:val="auto"/>
          <w:sz w:val="24"/>
          <w:szCs w:val="24"/>
        </w:rPr>
        <w:fldChar w:fldCharType="end"/>
      </w:r>
      <w:r w:rsidRPr="009106F1">
        <w:rPr>
          <w:rFonts w:cstheme="minorHAnsi"/>
          <w:color w:val="auto"/>
          <w:sz w:val="24"/>
          <w:szCs w:val="24"/>
        </w:rPr>
        <w:t xml:space="preserve"> NS-SEC Class Schema</w:t>
      </w:r>
      <w:bookmarkEnd w:id="24"/>
    </w:p>
    <w:tbl>
      <w:tblPr>
        <w:tblStyle w:val="PlainTable4"/>
        <w:tblW w:w="0" w:type="auto"/>
        <w:tblLook w:val="04A0" w:firstRow="1" w:lastRow="0" w:firstColumn="1" w:lastColumn="0" w:noHBand="0" w:noVBand="1"/>
      </w:tblPr>
      <w:tblGrid>
        <w:gridCol w:w="4771"/>
        <w:gridCol w:w="4255"/>
      </w:tblGrid>
      <w:tr w:rsidR="009106F1" w:rsidRPr="009106F1" w14:paraId="5321881D" w14:textId="77777777" w:rsidTr="00E1481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3072F7" w14:textId="77777777" w:rsidR="00B947F6" w:rsidRPr="009106F1" w:rsidRDefault="00B947F6" w:rsidP="00E1481F">
            <w:pPr>
              <w:rPr>
                <w:rFonts w:cstheme="minorHAnsi"/>
                <w:sz w:val="24"/>
                <w:szCs w:val="24"/>
              </w:rPr>
            </w:pPr>
          </w:p>
        </w:tc>
        <w:tc>
          <w:tcPr>
            <w:tcW w:w="0" w:type="auto"/>
          </w:tcPr>
          <w:p w14:paraId="4BB75415"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lang w:val="en-US"/>
              </w:rPr>
            </w:pPr>
            <w:r w:rsidRPr="009106F1">
              <w:rPr>
                <w:rFonts w:cstheme="minorHAnsi"/>
                <w:sz w:val="24"/>
                <w:szCs w:val="24"/>
              </w:rPr>
              <w:t>Analytical Variables for NS-SEC</w:t>
            </w:r>
          </w:p>
        </w:tc>
      </w:tr>
      <w:tr w:rsidR="009106F1" w:rsidRPr="009106F1" w14:paraId="6CEDF983"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6F9C3F" w14:textId="77777777" w:rsidR="00B947F6" w:rsidRPr="009106F1" w:rsidRDefault="00B947F6" w:rsidP="00E1481F">
            <w:pPr>
              <w:rPr>
                <w:rFonts w:cstheme="minorHAnsi"/>
                <w:sz w:val="24"/>
                <w:szCs w:val="24"/>
              </w:rPr>
            </w:pPr>
            <w:r w:rsidRPr="009106F1">
              <w:rPr>
                <w:rFonts w:cstheme="minorHAnsi"/>
                <w:sz w:val="24"/>
                <w:szCs w:val="24"/>
              </w:rPr>
              <w:t>Operational Categories</w:t>
            </w:r>
          </w:p>
        </w:tc>
        <w:tc>
          <w:tcPr>
            <w:tcW w:w="0" w:type="auto"/>
          </w:tcPr>
          <w:p w14:paraId="7CCA034F"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r w:rsidRPr="009106F1">
              <w:rPr>
                <w:rFonts w:cstheme="minorHAnsi"/>
                <w:b/>
                <w:bCs/>
                <w:sz w:val="24"/>
                <w:szCs w:val="24"/>
              </w:rPr>
              <w:t>Eight Classes</w:t>
            </w:r>
          </w:p>
        </w:tc>
      </w:tr>
      <w:tr w:rsidR="009106F1" w:rsidRPr="009106F1" w14:paraId="32892583"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008A14B3" w14:textId="77777777" w:rsidR="00B947F6" w:rsidRPr="009106F1" w:rsidRDefault="00B947F6" w:rsidP="00E1481F">
            <w:pPr>
              <w:rPr>
                <w:rFonts w:cstheme="minorHAnsi"/>
                <w:sz w:val="24"/>
                <w:szCs w:val="24"/>
              </w:rPr>
            </w:pPr>
            <w:r w:rsidRPr="009106F1">
              <w:rPr>
                <w:rFonts w:cstheme="minorHAnsi"/>
                <w:sz w:val="24"/>
                <w:szCs w:val="24"/>
              </w:rPr>
              <w:t>L1</w:t>
            </w:r>
          </w:p>
          <w:p w14:paraId="4C48BF1D" w14:textId="77777777" w:rsidR="00B947F6" w:rsidRPr="009106F1" w:rsidRDefault="00B947F6" w:rsidP="00E1481F">
            <w:pPr>
              <w:rPr>
                <w:rFonts w:cstheme="minorHAnsi"/>
                <w:sz w:val="24"/>
                <w:szCs w:val="24"/>
              </w:rPr>
            </w:pPr>
            <w:r w:rsidRPr="009106F1">
              <w:rPr>
                <w:rFonts w:cstheme="minorHAnsi"/>
                <w:sz w:val="24"/>
                <w:szCs w:val="24"/>
              </w:rPr>
              <w:t>Employers in large establishments</w:t>
            </w:r>
          </w:p>
        </w:tc>
        <w:tc>
          <w:tcPr>
            <w:tcW w:w="0" w:type="auto"/>
            <w:vMerge w:val="restart"/>
          </w:tcPr>
          <w:p w14:paraId="1DD89C32"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w:t>
            </w:r>
          </w:p>
          <w:p w14:paraId="19ECF53F"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Higher Managerial</w:t>
            </w:r>
          </w:p>
        </w:tc>
      </w:tr>
      <w:tr w:rsidR="009106F1" w:rsidRPr="009106F1" w14:paraId="2FB5E95D"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70F233" w14:textId="77777777" w:rsidR="00B947F6" w:rsidRPr="009106F1" w:rsidRDefault="00B947F6" w:rsidP="00E1481F">
            <w:pPr>
              <w:rPr>
                <w:rFonts w:cstheme="minorHAnsi"/>
                <w:sz w:val="24"/>
                <w:szCs w:val="24"/>
              </w:rPr>
            </w:pPr>
            <w:r w:rsidRPr="009106F1">
              <w:rPr>
                <w:rFonts w:cstheme="minorHAnsi"/>
                <w:sz w:val="24"/>
                <w:szCs w:val="24"/>
              </w:rPr>
              <w:t>L2</w:t>
            </w:r>
          </w:p>
          <w:p w14:paraId="52085FAD" w14:textId="77777777" w:rsidR="00B947F6" w:rsidRPr="009106F1" w:rsidRDefault="00B947F6" w:rsidP="00E1481F">
            <w:pPr>
              <w:rPr>
                <w:rFonts w:cstheme="minorHAnsi"/>
                <w:sz w:val="24"/>
                <w:szCs w:val="24"/>
              </w:rPr>
            </w:pPr>
            <w:r w:rsidRPr="009106F1">
              <w:rPr>
                <w:rFonts w:cstheme="minorHAnsi"/>
                <w:sz w:val="24"/>
                <w:szCs w:val="24"/>
              </w:rPr>
              <w:t>Higher managerial occupations</w:t>
            </w:r>
          </w:p>
        </w:tc>
        <w:tc>
          <w:tcPr>
            <w:tcW w:w="0" w:type="auto"/>
            <w:vMerge/>
          </w:tcPr>
          <w:p w14:paraId="264B3ED3"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5EE36761"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70C65DEA" w14:textId="77777777" w:rsidR="00B947F6" w:rsidRPr="009106F1" w:rsidRDefault="00B947F6" w:rsidP="00E1481F">
            <w:pPr>
              <w:rPr>
                <w:rFonts w:cstheme="minorHAnsi"/>
                <w:sz w:val="24"/>
                <w:szCs w:val="24"/>
              </w:rPr>
            </w:pPr>
            <w:r w:rsidRPr="009106F1">
              <w:rPr>
                <w:rFonts w:cstheme="minorHAnsi"/>
                <w:sz w:val="24"/>
                <w:szCs w:val="24"/>
              </w:rPr>
              <w:t>L3</w:t>
            </w:r>
          </w:p>
          <w:p w14:paraId="050DBEA4" w14:textId="77777777" w:rsidR="00B947F6" w:rsidRPr="009106F1" w:rsidRDefault="00B947F6" w:rsidP="00E1481F">
            <w:pPr>
              <w:rPr>
                <w:rFonts w:cstheme="minorHAnsi"/>
                <w:sz w:val="24"/>
                <w:szCs w:val="24"/>
              </w:rPr>
            </w:pPr>
            <w:r w:rsidRPr="009106F1">
              <w:rPr>
                <w:rFonts w:cstheme="minorHAnsi"/>
                <w:sz w:val="24"/>
                <w:szCs w:val="24"/>
              </w:rPr>
              <w:t>Higher professional occupations</w:t>
            </w:r>
          </w:p>
        </w:tc>
        <w:tc>
          <w:tcPr>
            <w:tcW w:w="0" w:type="auto"/>
            <w:vMerge/>
          </w:tcPr>
          <w:p w14:paraId="7B574AF4"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6D379906"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01CE14" w14:textId="77777777" w:rsidR="00B947F6" w:rsidRPr="009106F1" w:rsidRDefault="00B947F6" w:rsidP="00E1481F">
            <w:pPr>
              <w:rPr>
                <w:rFonts w:cstheme="minorHAnsi"/>
                <w:sz w:val="24"/>
                <w:szCs w:val="24"/>
              </w:rPr>
            </w:pPr>
            <w:r w:rsidRPr="009106F1">
              <w:rPr>
                <w:rFonts w:cstheme="minorHAnsi"/>
                <w:sz w:val="24"/>
                <w:szCs w:val="24"/>
              </w:rPr>
              <w:t>L4</w:t>
            </w:r>
          </w:p>
          <w:p w14:paraId="414BA6F0" w14:textId="77777777" w:rsidR="00B947F6" w:rsidRPr="009106F1" w:rsidRDefault="00B947F6" w:rsidP="00E1481F">
            <w:pPr>
              <w:rPr>
                <w:rFonts w:cstheme="minorHAnsi"/>
                <w:sz w:val="24"/>
                <w:szCs w:val="24"/>
              </w:rPr>
            </w:pPr>
            <w:r w:rsidRPr="009106F1">
              <w:rPr>
                <w:rFonts w:cstheme="minorHAnsi"/>
                <w:sz w:val="24"/>
                <w:szCs w:val="24"/>
              </w:rPr>
              <w:t>Lower professional and higher technical occupations</w:t>
            </w:r>
          </w:p>
        </w:tc>
        <w:tc>
          <w:tcPr>
            <w:tcW w:w="0" w:type="auto"/>
            <w:vMerge w:val="restart"/>
          </w:tcPr>
          <w:p w14:paraId="0E501E95"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 xml:space="preserve">2 </w:t>
            </w:r>
          </w:p>
          <w:p w14:paraId="32B1E1FE"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Lower managerial and professional occupations</w:t>
            </w:r>
          </w:p>
        </w:tc>
      </w:tr>
      <w:tr w:rsidR="009106F1" w:rsidRPr="009106F1" w14:paraId="578F12EF"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08F66D86" w14:textId="77777777" w:rsidR="00B947F6" w:rsidRPr="009106F1" w:rsidRDefault="00B947F6" w:rsidP="00E1481F">
            <w:pPr>
              <w:rPr>
                <w:rFonts w:cstheme="minorHAnsi"/>
                <w:sz w:val="24"/>
                <w:szCs w:val="24"/>
              </w:rPr>
            </w:pPr>
            <w:r w:rsidRPr="009106F1">
              <w:rPr>
                <w:rFonts w:cstheme="minorHAnsi"/>
                <w:sz w:val="24"/>
                <w:szCs w:val="24"/>
              </w:rPr>
              <w:t>L5</w:t>
            </w:r>
          </w:p>
          <w:p w14:paraId="70D46859" w14:textId="41BFD623" w:rsidR="00B947F6" w:rsidRPr="009106F1" w:rsidRDefault="00B947F6" w:rsidP="00E1481F">
            <w:pPr>
              <w:rPr>
                <w:rFonts w:cstheme="minorHAnsi"/>
                <w:sz w:val="24"/>
                <w:szCs w:val="24"/>
              </w:rPr>
            </w:pPr>
            <w:r w:rsidRPr="009106F1">
              <w:rPr>
                <w:rFonts w:cstheme="minorHAnsi"/>
                <w:sz w:val="24"/>
                <w:szCs w:val="24"/>
              </w:rPr>
              <w:t xml:space="preserve">Lower managerial </w:t>
            </w:r>
            <w:r w:rsidR="00F87056" w:rsidRPr="009106F1">
              <w:rPr>
                <w:rFonts w:cstheme="minorHAnsi"/>
                <w:sz w:val="24"/>
                <w:szCs w:val="24"/>
              </w:rPr>
              <w:t>occupations</w:t>
            </w:r>
          </w:p>
        </w:tc>
        <w:tc>
          <w:tcPr>
            <w:tcW w:w="0" w:type="auto"/>
            <w:vMerge/>
          </w:tcPr>
          <w:p w14:paraId="1FB400CA"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4E52C2B8"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D63497" w14:textId="77777777" w:rsidR="00B947F6" w:rsidRPr="009106F1" w:rsidRDefault="00B947F6" w:rsidP="00E1481F">
            <w:pPr>
              <w:rPr>
                <w:rFonts w:cstheme="minorHAnsi"/>
                <w:sz w:val="24"/>
                <w:szCs w:val="24"/>
              </w:rPr>
            </w:pPr>
            <w:r w:rsidRPr="009106F1">
              <w:rPr>
                <w:rFonts w:cstheme="minorHAnsi"/>
                <w:sz w:val="24"/>
                <w:szCs w:val="24"/>
              </w:rPr>
              <w:t>L6</w:t>
            </w:r>
          </w:p>
          <w:p w14:paraId="02AC4F90" w14:textId="09A2C59E" w:rsidR="00B947F6" w:rsidRPr="009106F1" w:rsidRDefault="00B947F6" w:rsidP="00E1481F">
            <w:pPr>
              <w:rPr>
                <w:rFonts w:cstheme="minorHAnsi"/>
                <w:sz w:val="24"/>
                <w:szCs w:val="24"/>
              </w:rPr>
            </w:pPr>
            <w:r w:rsidRPr="009106F1">
              <w:rPr>
                <w:rFonts w:cstheme="minorHAnsi"/>
                <w:sz w:val="24"/>
                <w:szCs w:val="24"/>
              </w:rPr>
              <w:t xml:space="preserve">Higher supervisory </w:t>
            </w:r>
            <w:r w:rsidR="00F87056" w:rsidRPr="009106F1">
              <w:rPr>
                <w:rFonts w:cstheme="minorHAnsi"/>
                <w:sz w:val="24"/>
                <w:szCs w:val="24"/>
              </w:rPr>
              <w:t>occupations</w:t>
            </w:r>
          </w:p>
        </w:tc>
        <w:tc>
          <w:tcPr>
            <w:tcW w:w="0" w:type="auto"/>
            <w:vMerge/>
          </w:tcPr>
          <w:p w14:paraId="2774FE76"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5C3776AD"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5804F31F" w14:textId="77777777" w:rsidR="00B947F6" w:rsidRPr="009106F1" w:rsidRDefault="00B947F6" w:rsidP="00E1481F">
            <w:pPr>
              <w:rPr>
                <w:rFonts w:cstheme="minorHAnsi"/>
                <w:sz w:val="24"/>
                <w:szCs w:val="24"/>
              </w:rPr>
            </w:pPr>
            <w:r w:rsidRPr="009106F1">
              <w:rPr>
                <w:rFonts w:cstheme="minorHAnsi"/>
                <w:sz w:val="24"/>
                <w:szCs w:val="24"/>
              </w:rPr>
              <w:t>L7</w:t>
            </w:r>
          </w:p>
          <w:p w14:paraId="50EFC3C7" w14:textId="77777777" w:rsidR="00B947F6" w:rsidRPr="009106F1" w:rsidRDefault="00B947F6" w:rsidP="00E1481F">
            <w:pPr>
              <w:rPr>
                <w:rFonts w:cstheme="minorHAnsi"/>
                <w:sz w:val="24"/>
                <w:szCs w:val="24"/>
              </w:rPr>
            </w:pPr>
            <w:r w:rsidRPr="009106F1">
              <w:rPr>
                <w:rFonts w:cstheme="minorHAnsi"/>
                <w:sz w:val="24"/>
                <w:szCs w:val="24"/>
              </w:rPr>
              <w:t>Intermediate occupations</w:t>
            </w:r>
          </w:p>
        </w:tc>
        <w:tc>
          <w:tcPr>
            <w:tcW w:w="0" w:type="auto"/>
          </w:tcPr>
          <w:p w14:paraId="19368921"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3 Intermediate occupations</w:t>
            </w:r>
          </w:p>
        </w:tc>
      </w:tr>
      <w:tr w:rsidR="009106F1" w:rsidRPr="009106F1" w14:paraId="1BD782ED"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D0B3D2" w14:textId="77777777" w:rsidR="00B947F6" w:rsidRPr="009106F1" w:rsidRDefault="00B947F6" w:rsidP="00E1481F">
            <w:pPr>
              <w:rPr>
                <w:rFonts w:cstheme="minorHAnsi"/>
                <w:sz w:val="24"/>
                <w:szCs w:val="24"/>
              </w:rPr>
            </w:pPr>
            <w:r w:rsidRPr="009106F1">
              <w:rPr>
                <w:rFonts w:cstheme="minorHAnsi"/>
                <w:sz w:val="24"/>
                <w:szCs w:val="24"/>
              </w:rPr>
              <w:t>L8</w:t>
            </w:r>
          </w:p>
          <w:p w14:paraId="1F8F6B7D" w14:textId="77777777" w:rsidR="00B947F6" w:rsidRPr="009106F1" w:rsidRDefault="00B947F6" w:rsidP="00E1481F">
            <w:pPr>
              <w:rPr>
                <w:rFonts w:cstheme="minorHAnsi"/>
                <w:sz w:val="24"/>
                <w:szCs w:val="24"/>
              </w:rPr>
            </w:pPr>
            <w:r w:rsidRPr="009106F1">
              <w:rPr>
                <w:rFonts w:cstheme="minorHAnsi"/>
                <w:sz w:val="24"/>
                <w:szCs w:val="24"/>
              </w:rPr>
              <w:t>Employers in small establishments</w:t>
            </w:r>
          </w:p>
        </w:tc>
        <w:tc>
          <w:tcPr>
            <w:tcW w:w="0" w:type="auto"/>
            <w:vMerge w:val="restart"/>
          </w:tcPr>
          <w:p w14:paraId="5C1B58F9"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4</w:t>
            </w:r>
          </w:p>
          <w:p w14:paraId="20313C00"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Small employers and own account workers</w:t>
            </w:r>
          </w:p>
        </w:tc>
      </w:tr>
      <w:tr w:rsidR="009106F1" w:rsidRPr="009106F1" w14:paraId="5CB42A46"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35C6770B" w14:textId="77777777" w:rsidR="00B947F6" w:rsidRPr="009106F1" w:rsidRDefault="00B947F6" w:rsidP="00E1481F">
            <w:pPr>
              <w:rPr>
                <w:rFonts w:cstheme="minorHAnsi"/>
                <w:sz w:val="24"/>
                <w:szCs w:val="24"/>
              </w:rPr>
            </w:pPr>
            <w:r w:rsidRPr="009106F1">
              <w:rPr>
                <w:rFonts w:cstheme="minorHAnsi"/>
                <w:sz w:val="24"/>
                <w:szCs w:val="24"/>
              </w:rPr>
              <w:t>L9</w:t>
            </w:r>
          </w:p>
          <w:p w14:paraId="19D1BCA3" w14:textId="77777777" w:rsidR="00B947F6" w:rsidRPr="009106F1" w:rsidRDefault="00B947F6" w:rsidP="00E1481F">
            <w:pPr>
              <w:rPr>
                <w:rFonts w:cstheme="minorHAnsi"/>
                <w:sz w:val="24"/>
                <w:szCs w:val="24"/>
              </w:rPr>
            </w:pPr>
            <w:r w:rsidRPr="009106F1">
              <w:rPr>
                <w:rFonts w:cstheme="minorHAnsi"/>
                <w:sz w:val="24"/>
                <w:szCs w:val="24"/>
              </w:rPr>
              <w:t>Own account workers</w:t>
            </w:r>
          </w:p>
        </w:tc>
        <w:tc>
          <w:tcPr>
            <w:tcW w:w="0" w:type="auto"/>
            <w:vMerge/>
          </w:tcPr>
          <w:p w14:paraId="1E3E7250"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6B44C11D"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C696A6" w14:textId="77777777" w:rsidR="00B947F6" w:rsidRPr="009106F1" w:rsidRDefault="00B947F6" w:rsidP="00E1481F">
            <w:pPr>
              <w:rPr>
                <w:rFonts w:cstheme="minorHAnsi"/>
                <w:sz w:val="24"/>
                <w:szCs w:val="24"/>
              </w:rPr>
            </w:pPr>
            <w:r w:rsidRPr="009106F1">
              <w:rPr>
                <w:rFonts w:cstheme="minorHAnsi"/>
                <w:sz w:val="24"/>
                <w:szCs w:val="24"/>
              </w:rPr>
              <w:t>L10</w:t>
            </w:r>
          </w:p>
          <w:p w14:paraId="0B8E2245" w14:textId="77777777" w:rsidR="00B947F6" w:rsidRPr="009106F1" w:rsidRDefault="00B947F6" w:rsidP="00E1481F">
            <w:pPr>
              <w:rPr>
                <w:rFonts w:cstheme="minorHAnsi"/>
                <w:sz w:val="24"/>
                <w:szCs w:val="24"/>
              </w:rPr>
            </w:pPr>
            <w:r w:rsidRPr="009106F1">
              <w:rPr>
                <w:rFonts w:cstheme="minorHAnsi"/>
                <w:sz w:val="24"/>
                <w:szCs w:val="24"/>
              </w:rPr>
              <w:t>Lower supervisory occupations</w:t>
            </w:r>
          </w:p>
        </w:tc>
        <w:tc>
          <w:tcPr>
            <w:tcW w:w="0" w:type="auto"/>
            <w:vMerge w:val="restart"/>
          </w:tcPr>
          <w:p w14:paraId="66C55AE0"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 xml:space="preserve">5 </w:t>
            </w:r>
          </w:p>
          <w:p w14:paraId="3C3C2ADA"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Lower supervisory and technical</w:t>
            </w:r>
          </w:p>
        </w:tc>
      </w:tr>
      <w:tr w:rsidR="009106F1" w:rsidRPr="009106F1" w14:paraId="7FD35FEF"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47B16028" w14:textId="77777777" w:rsidR="00B947F6" w:rsidRPr="009106F1" w:rsidRDefault="00B947F6" w:rsidP="00E1481F">
            <w:pPr>
              <w:rPr>
                <w:rFonts w:cstheme="minorHAnsi"/>
                <w:sz w:val="24"/>
                <w:szCs w:val="24"/>
              </w:rPr>
            </w:pPr>
            <w:r w:rsidRPr="009106F1">
              <w:rPr>
                <w:rFonts w:cstheme="minorHAnsi"/>
                <w:sz w:val="24"/>
                <w:szCs w:val="24"/>
              </w:rPr>
              <w:t>L11</w:t>
            </w:r>
          </w:p>
          <w:p w14:paraId="7AC2CAA6" w14:textId="77777777" w:rsidR="00B947F6" w:rsidRPr="009106F1" w:rsidRDefault="00B947F6" w:rsidP="00E1481F">
            <w:pPr>
              <w:rPr>
                <w:rFonts w:cstheme="minorHAnsi"/>
                <w:sz w:val="24"/>
                <w:szCs w:val="24"/>
              </w:rPr>
            </w:pPr>
            <w:r w:rsidRPr="009106F1">
              <w:rPr>
                <w:rFonts w:cstheme="minorHAnsi"/>
                <w:sz w:val="24"/>
                <w:szCs w:val="24"/>
              </w:rPr>
              <w:t>Lower technical occupations</w:t>
            </w:r>
          </w:p>
        </w:tc>
        <w:tc>
          <w:tcPr>
            <w:tcW w:w="0" w:type="auto"/>
            <w:vMerge/>
          </w:tcPr>
          <w:p w14:paraId="1DE546A1"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79EB169F"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143EAB" w14:textId="77777777" w:rsidR="00B947F6" w:rsidRPr="009106F1" w:rsidRDefault="00B947F6" w:rsidP="00E1481F">
            <w:pPr>
              <w:rPr>
                <w:rFonts w:cstheme="minorHAnsi"/>
                <w:sz w:val="24"/>
                <w:szCs w:val="24"/>
              </w:rPr>
            </w:pPr>
            <w:r w:rsidRPr="009106F1">
              <w:rPr>
                <w:rFonts w:cstheme="minorHAnsi"/>
                <w:sz w:val="24"/>
                <w:szCs w:val="24"/>
              </w:rPr>
              <w:t>L12</w:t>
            </w:r>
          </w:p>
          <w:p w14:paraId="02B5273A" w14:textId="77777777" w:rsidR="00B947F6" w:rsidRPr="009106F1" w:rsidRDefault="00B947F6" w:rsidP="00E1481F">
            <w:pPr>
              <w:rPr>
                <w:rFonts w:cstheme="minorHAnsi"/>
                <w:sz w:val="24"/>
                <w:szCs w:val="24"/>
              </w:rPr>
            </w:pPr>
            <w:r w:rsidRPr="009106F1">
              <w:rPr>
                <w:rFonts w:cstheme="minorHAnsi"/>
                <w:sz w:val="24"/>
                <w:szCs w:val="24"/>
              </w:rPr>
              <w:t>Semi-routine occupations</w:t>
            </w:r>
          </w:p>
        </w:tc>
        <w:tc>
          <w:tcPr>
            <w:tcW w:w="0" w:type="auto"/>
          </w:tcPr>
          <w:p w14:paraId="7AAE8E58"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 xml:space="preserve">6 </w:t>
            </w:r>
          </w:p>
          <w:p w14:paraId="1597C19B"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Semi-routine occupations</w:t>
            </w:r>
          </w:p>
        </w:tc>
      </w:tr>
      <w:tr w:rsidR="009106F1" w:rsidRPr="009106F1" w14:paraId="649BD84D"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4ACFBE42" w14:textId="77777777" w:rsidR="00B947F6" w:rsidRPr="009106F1" w:rsidRDefault="00B947F6" w:rsidP="00E1481F">
            <w:pPr>
              <w:rPr>
                <w:rFonts w:cstheme="minorHAnsi"/>
                <w:sz w:val="24"/>
                <w:szCs w:val="24"/>
              </w:rPr>
            </w:pPr>
            <w:r w:rsidRPr="009106F1">
              <w:rPr>
                <w:rFonts w:cstheme="minorHAnsi"/>
                <w:sz w:val="24"/>
                <w:szCs w:val="24"/>
              </w:rPr>
              <w:t>L13</w:t>
            </w:r>
          </w:p>
          <w:p w14:paraId="1EC2C46B" w14:textId="77777777" w:rsidR="00B947F6" w:rsidRPr="009106F1" w:rsidRDefault="00B947F6" w:rsidP="00E1481F">
            <w:pPr>
              <w:rPr>
                <w:rFonts w:cstheme="minorHAnsi"/>
                <w:sz w:val="24"/>
                <w:szCs w:val="24"/>
              </w:rPr>
            </w:pPr>
            <w:r w:rsidRPr="009106F1">
              <w:rPr>
                <w:rFonts w:cstheme="minorHAnsi"/>
                <w:sz w:val="24"/>
                <w:szCs w:val="24"/>
              </w:rPr>
              <w:t>Routine occupations</w:t>
            </w:r>
          </w:p>
        </w:tc>
        <w:tc>
          <w:tcPr>
            <w:tcW w:w="0" w:type="auto"/>
          </w:tcPr>
          <w:p w14:paraId="30F5F990"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 xml:space="preserve">7 </w:t>
            </w:r>
          </w:p>
          <w:p w14:paraId="6773E818"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Routine occupations</w:t>
            </w:r>
          </w:p>
        </w:tc>
      </w:tr>
      <w:tr w:rsidR="009106F1" w:rsidRPr="009106F1" w14:paraId="41507140"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C5FE47" w14:textId="77777777" w:rsidR="00B947F6" w:rsidRPr="009106F1" w:rsidRDefault="00B947F6" w:rsidP="00E1481F">
            <w:pPr>
              <w:rPr>
                <w:rFonts w:cstheme="minorHAnsi"/>
                <w:sz w:val="24"/>
                <w:szCs w:val="24"/>
              </w:rPr>
            </w:pPr>
            <w:r w:rsidRPr="009106F1">
              <w:rPr>
                <w:rFonts w:cstheme="minorHAnsi"/>
                <w:sz w:val="24"/>
                <w:szCs w:val="24"/>
              </w:rPr>
              <w:t>L14</w:t>
            </w:r>
          </w:p>
          <w:p w14:paraId="4BB8D0BE" w14:textId="77777777" w:rsidR="00B947F6" w:rsidRPr="009106F1" w:rsidRDefault="00B947F6" w:rsidP="00E1481F">
            <w:pPr>
              <w:rPr>
                <w:rFonts w:cstheme="minorHAnsi"/>
                <w:sz w:val="24"/>
                <w:szCs w:val="24"/>
              </w:rPr>
            </w:pPr>
            <w:r w:rsidRPr="009106F1">
              <w:rPr>
                <w:rFonts w:cstheme="minorHAnsi"/>
                <w:sz w:val="24"/>
                <w:szCs w:val="24"/>
              </w:rPr>
              <w:t>Never worked and long-term unemployed</w:t>
            </w:r>
          </w:p>
        </w:tc>
        <w:tc>
          <w:tcPr>
            <w:tcW w:w="0" w:type="auto"/>
          </w:tcPr>
          <w:p w14:paraId="0C2CF8E5"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 xml:space="preserve">8 </w:t>
            </w:r>
          </w:p>
          <w:p w14:paraId="345523F0"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Never worked and long-term unemployed</w:t>
            </w:r>
          </w:p>
        </w:tc>
      </w:tr>
    </w:tbl>
    <w:p w14:paraId="46156D88" w14:textId="77777777" w:rsidR="00B947F6" w:rsidRPr="009106F1" w:rsidRDefault="00B947F6" w:rsidP="00B947F6">
      <w:pPr>
        <w:rPr>
          <w:rFonts w:cstheme="minorHAnsi"/>
          <w:sz w:val="24"/>
          <w:szCs w:val="24"/>
        </w:rPr>
      </w:pPr>
    </w:p>
    <w:p w14:paraId="3F17C69C" w14:textId="43402DA4" w:rsidR="00B947F6" w:rsidRPr="009106F1" w:rsidRDefault="00B947F6" w:rsidP="00B947F6">
      <w:pPr>
        <w:rPr>
          <w:rFonts w:cstheme="minorHAnsi"/>
          <w:sz w:val="24"/>
          <w:szCs w:val="24"/>
        </w:rPr>
      </w:pPr>
      <w:r w:rsidRPr="009106F1">
        <w:rPr>
          <w:rFonts w:cstheme="minorHAnsi"/>
          <w:sz w:val="24"/>
          <w:szCs w:val="24"/>
        </w:rPr>
        <w:t>As with the RGSC, the NCDS allows for operationalisation of the full NS-SEC class schema. This will provide the basis for comparison and sensitivity analysis of socio-economic measures within this chapter. The following analytical variables within the NS-SEC have been broken down with example occupations to aid in interpretation within subsequent models in table 1.</w:t>
      </w:r>
      <w:r w:rsidR="00804CFB" w:rsidRPr="009106F1">
        <w:rPr>
          <w:rFonts w:cstheme="minorHAnsi"/>
          <w:sz w:val="24"/>
          <w:szCs w:val="24"/>
        </w:rPr>
        <w:t>7</w:t>
      </w:r>
      <w:r w:rsidRPr="009106F1">
        <w:rPr>
          <w:rFonts w:cstheme="minorHAnsi"/>
          <w:sz w:val="24"/>
          <w:szCs w:val="24"/>
        </w:rPr>
        <w:t>.</w:t>
      </w:r>
    </w:p>
    <w:p w14:paraId="0E2B1E19" w14:textId="196A08E7" w:rsidR="00B947F6" w:rsidRDefault="00B947F6" w:rsidP="00B947F6">
      <w:pPr>
        <w:pStyle w:val="Caption"/>
        <w:keepNext/>
        <w:rPr>
          <w:rFonts w:cstheme="minorHAnsi"/>
          <w:color w:val="auto"/>
          <w:sz w:val="24"/>
          <w:szCs w:val="24"/>
        </w:rPr>
      </w:pPr>
    </w:p>
    <w:p w14:paraId="7EA3523A" w14:textId="77777777" w:rsidR="009106F1" w:rsidRPr="009106F1" w:rsidRDefault="009106F1" w:rsidP="009106F1">
      <w:pPr>
        <w:rPr>
          <w:lang w:val="en-US"/>
        </w:rPr>
      </w:pPr>
    </w:p>
    <w:p w14:paraId="446F1021" w14:textId="37874CA3" w:rsidR="00D23B37" w:rsidRPr="009106F1" w:rsidRDefault="00D23B37" w:rsidP="00D23B37">
      <w:pPr>
        <w:pStyle w:val="Caption"/>
        <w:keepNext/>
        <w:rPr>
          <w:rFonts w:cstheme="minorHAnsi"/>
          <w:color w:val="auto"/>
          <w:sz w:val="24"/>
          <w:szCs w:val="24"/>
        </w:rPr>
      </w:pPr>
    </w:p>
    <w:p w14:paraId="47759890" w14:textId="777BC419" w:rsidR="00CE053C" w:rsidRPr="009106F1" w:rsidRDefault="00CE053C" w:rsidP="00CE053C">
      <w:pPr>
        <w:pStyle w:val="Caption"/>
        <w:keepNext/>
        <w:rPr>
          <w:rFonts w:cstheme="minorHAnsi"/>
          <w:color w:val="auto"/>
          <w:sz w:val="24"/>
          <w:szCs w:val="24"/>
        </w:rPr>
      </w:pPr>
      <w:bookmarkStart w:id="25" w:name="_Toc137904676"/>
      <w:r w:rsidRPr="009106F1">
        <w:rPr>
          <w:rFonts w:cstheme="minorHAnsi"/>
          <w:color w:val="auto"/>
          <w:sz w:val="24"/>
          <w:szCs w:val="24"/>
        </w:rPr>
        <w:t xml:space="preserve">Table 1. </w:t>
      </w:r>
      <w:r w:rsidRPr="009106F1">
        <w:rPr>
          <w:rFonts w:cstheme="minorHAnsi"/>
          <w:color w:val="auto"/>
          <w:sz w:val="24"/>
          <w:szCs w:val="24"/>
        </w:rPr>
        <w:fldChar w:fldCharType="begin"/>
      </w:r>
      <w:r w:rsidRPr="009106F1">
        <w:rPr>
          <w:rFonts w:cstheme="minorHAnsi"/>
          <w:color w:val="auto"/>
          <w:sz w:val="24"/>
          <w:szCs w:val="24"/>
        </w:rPr>
        <w:instrText xml:space="preserve"> SEQ Table_1. \* ARABIC </w:instrText>
      </w:r>
      <w:r w:rsidRPr="009106F1">
        <w:rPr>
          <w:rFonts w:cstheme="minorHAnsi"/>
          <w:color w:val="auto"/>
          <w:sz w:val="24"/>
          <w:szCs w:val="24"/>
        </w:rPr>
        <w:fldChar w:fldCharType="separate"/>
      </w:r>
      <w:r w:rsidR="0067151A">
        <w:rPr>
          <w:rFonts w:cstheme="minorHAnsi"/>
          <w:noProof/>
          <w:color w:val="auto"/>
          <w:sz w:val="24"/>
          <w:szCs w:val="24"/>
        </w:rPr>
        <w:t>7</w:t>
      </w:r>
      <w:r w:rsidRPr="009106F1">
        <w:rPr>
          <w:rFonts w:cstheme="minorHAnsi"/>
          <w:color w:val="auto"/>
          <w:sz w:val="24"/>
          <w:szCs w:val="24"/>
        </w:rPr>
        <w:fldChar w:fldCharType="end"/>
      </w:r>
      <w:r w:rsidRPr="009106F1">
        <w:rPr>
          <w:rFonts w:cstheme="minorHAnsi"/>
          <w:color w:val="auto"/>
          <w:sz w:val="24"/>
          <w:szCs w:val="24"/>
        </w:rPr>
        <w:t xml:space="preserve"> Examples of Occupations from Analytical NS-SEC</w:t>
      </w:r>
      <w:bookmarkEnd w:id="25"/>
    </w:p>
    <w:tbl>
      <w:tblPr>
        <w:tblStyle w:val="PlainTable4"/>
        <w:tblW w:w="0" w:type="auto"/>
        <w:tblLook w:val="04A0" w:firstRow="1" w:lastRow="0" w:firstColumn="1" w:lastColumn="0" w:noHBand="0" w:noVBand="1"/>
      </w:tblPr>
      <w:tblGrid>
        <w:gridCol w:w="4512"/>
        <w:gridCol w:w="4514"/>
      </w:tblGrid>
      <w:tr w:rsidR="009106F1" w:rsidRPr="009106F1" w14:paraId="1234D1FA" w14:textId="77777777" w:rsidTr="00D23B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12" w:type="dxa"/>
          </w:tcPr>
          <w:p w14:paraId="272E6D3D" w14:textId="77777777" w:rsidR="00B947F6" w:rsidRPr="009106F1" w:rsidRDefault="00B947F6" w:rsidP="00E1481F">
            <w:pPr>
              <w:rPr>
                <w:rFonts w:cstheme="minorHAnsi"/>
                <w:sz w:val="24"/>
                <w:szCs w:val="24"/>
              </w:rPr>
            </w:pPr>
            <w:r w:rsidRPr="009106F1">
              <w:rPr>
                <w:rFonts w:cstheme="minorHAnsi"/>
                <w:sz w:val="24"/>
                <w:szCs w:val="24"/>
              </w:rPr>
              <w:t>Analytical Variables for NS-SEC</w:t>
            </w:r>
          </w:p>
        </w:tc>
        <w:tc>
          <w:tcPr>
            <w:tcW w:w="4514" w:type="dxa"/>
          </w:tcPr>
          <w:p w14:paraId="3B2193EE"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Example Occupations</w:t>
            </w:r>
          </w:p>
        </w:tc>
      </w:tr>
      <w:tr w:rsidR="009106F1" w:rsidRPr="009106F1" w14:paraId="4FF808D7" w14:textId="77777777" w:rsidTr="00D23B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12" w:type="dxa"/>
          </w:tcPr>
          <w:p w14:paraId="0F68265C" w14:textId="77777777" w:rsidR="00B947F6" w:rsidRPr="009106F1" w:rsidRDefault="00B947F6" w:rsidP="00E1481F">
            <w:pPr>
              <w:rPr>
                <w:rFonts w:cstheme="minorHAnsi"/>
                <w:sz w:val="24"/>
                <w:szCs w:val="24"/>
              </w:rPr>
            </w:pPr>
            <w:r w:rsidRPr="009106F1">
              <w:rPr>
                <w:rFonts w:cstheme="minorHAnsi"/>
                <w:sz w:val="24"/>
                <w:szCs w:val="24"/>
              </w:rPr>
              <w:t>1</w:t>
            </w:r>
          </w:p>
          <w:p w14:paraId="2994564A" w14:textId="77777777" w:rsidR="00B947F6" w:rsidRPr="009106F1" w:rsidRDefault="00B947F6" w:rsidP="00E1481F">
            <w:pPr>
              <w:rPr>
                <w:rFonts w:cstheme="minorHAnsi"/>
                <w:sz w:val="24"/>
                <w:szCs w:val="24"/>
              </w:rPr>
            </w:pPr>
            <w:r w:rsidRPr="009106F1">
              <w:rPr>
                <w:rFonts w:cstheme="minorHAnsi"/>
                <w:sz w:val="24"/>
                <w:szCs w:val="24"/>
              </w:rPr>
              <w:t>Higher Managerial</w:t>
            </w:r>
          </w:p>
        </w:tc>
        <w:tc>
          <w:tcPr>
            <w:tcW w:w="4514" w:type="dxa"/>
          </w:tcPr>
          <w:p w14:paraId="3ABF1792"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CEOs, senior officers, finance directors</w:t>
            </w:r>
          </w:p>
        </w:tc>
      </w:tr>
      <w:tr w:rsidR="009106F1" w:rsidRPr="009106F1" w14:paraId="7DFC300D" w14:textId="77777777" w:rsidTr="00D23B37">
        <w:tc>
          <w:tcPr>
            <w:cnfStyle w:val="001000000000" w:firstRow="0" w:lastRow="0" w:firstColumn="1" w:lastColumn="0" w:oddVBand="0" w:evenVBand="0" w:oddHBand="0" w:evenHBand="0" w:firstRowFirstColumn="0" w:firstRowLastColumn="0" w:lastRowFirstColumn="0" w:lastRowLastColumn="0"/>
            <w:tcW w:w="4512" w:type="dxa"/>
          </w:tcPr>
          <w:p w14:paraId="797800E9" w14:textId="77777777" w:rsidR="00B947F6" w:rsidRPr="009106F1" w:rsidRDefault="00B947F6" w:rsidP="00E1481F">
            <w:pPr>
              <w:rPr>
                <w:rFonts w:cstheme="minorHAnsi"/>
                <w:sz w:val="24"/>
                <w:szCs w:val="24"/>
              </w:rPr>
            </w:pPr>
            <w:r w:rsidRPr="009106F1">
              <w:rPr>
                <w:rFonts w:cstheme="minorHAnsi"/>
                <w:sz w:val="24"/>
                <w:szCs w:val="24"/>
              </w:rPr>
              <w:t xml:space="preserve">2 </w:t>
            </w:r>
          </w:p>
          <w:p w14:paraId="0BC7DE90" w14:textId="77777777" w:rsidR="00B947F6" w:rsidRPr="009106F1" w:rsidRDefault="00B947F6" w:rsidP="00E1481F">
            <w:pPr>
              <w:rPr>
                <w:rFonts w:cstheme="minorHAnsi"/>
                <w:sz w:val="24"/>
                <w:szCs w:val="24"/>
              </w:rPr>
            </w:pPr>
            <w:r w:rsidRPr="009106F1">
              <w:rPr>
                <w:rFonts w:cstheme="minorHAnsi"/>
                <w:sz w:val="24"/>
                <w:szCs w:val="24"/>
              </w:rPr>
              <w:t>Lower managerial and professional occupations</w:t>
            </w:r>
          </w:p>
        </w:tc>
        <w:tc>
          <w:tcPr>
            <w:tcW w:w="4514" w:type="dxa"/>
          </w:tcPr>
          <w:p w14:paraId="0DB1EDCB"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Doctors, dentists, lecturers</w:t>
            </w:r>
          </w:p>
        </w:tc>
      </w:tr>
      <w:tr w:rsidR="009106F1" w:rsidRPr="009106F1" w14:paraId="7386967B" w14:textId="77777777" w:rsidTr="00D23B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12" w:type="dxa"/>
          </w:tcPr>
          <w:p w14:paraId="4ECC627A" w14:textId="77777777" w:rsidR="00B947F6" w:rsidRPr="009106F1" w:rsidRDefault="00B947F6" w:rsidP="00E1481F">
            <w:pPr>
              <w:rPr>
                <w:rFonts w:cstheme="minorHAnsi"/>
                <w:sz w:val="24"/>
                <w:szCs w:val="24"/>
              </w:rPr>
            </w:pPr>
            <w:r w:rsidRPr="009106F1">
              <w:rPr>
                <w:rFonts w:cstheme="minorHAnsi"/>
                <w:sz w:val="24"/>
                <w:szCs w:val="24"/>
              </w:rPr>
              <w:t>3 Intermediate occupations</w:t>
            </w:r>
          </w:p>
        </w:tc>
        <w:tc>
          <w:tcPr>
            <w:tcW w:w="4514" w:type="dxa"/>
          </w:tcPr>
          <w:p w14:paraId="11EAB0A0"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Travel agents, nursing assistants, teaching assistants</w:t>
            </w:r>
          </w:p>
        </w:tc>
      </w:tr>
      <w:tr w:rsidR="009106F1" w:rsidRPr="009106F1" w14:paraId="037A6D44" w14:textId="77777777" w:rsidTr="00D23B37">
        <w:tc>
          <w:tcPr>
            <w:cnfStyle w:val="001000000000" w:firstRow="0" w:lastRow="0" w:firstColumn="1" w:lastColumn="0" w:oddVBand="0" w:evenVBand="0" w:oddHBand="0" w:evenHBand="0" w:firstRowFirstColumn="0" w:firstRowLastColumn="0" w:lastRowFirstColumn="0" w:lastRowLastColumn="0"/>
            <w:tcW w:w="4512" w:type="dxa"/>
          </w:tcPr>
          <w:p w14:paraId="0D47DAE8" w14:textId="77777777" w:rsidR="00B947F6" w:rsidRPr="009106F1" w:rsidRDefault="00B947F6" w:rsidP="00E1481F">
            <w:pPr>
              <w:rPr>
                <w:rFonts w:cstheme="minorHAnsi"/>
                <w:sz w:val="24"/>
                <w:szCs w:val="24"/>
              </w:rPr>
            </w:pPr>
            <w:r w:rsidRPr="009106F1">
              <w:rPr>
                <w:rFonts w:cstheme="minorHAnsi"/>
                <w:sz w:val="24"/>
                <w:szCs w:val="24"/>
              </w:rPr>
              <w:t>4</w:t>
            </w:r>
          </w:p>
          <w:p w14:paraId="18A5B141" w14:textId="77777777" w:rsidR="00B947F6" w:rsidRPr="009106F1" w:rsidRDefault="00B947F6" w:rsidP="00E1481F">
            <w:pPr>
              <w:rPr>
                <w:rFonts w:cstheme="minorHAnsi"/>
                <w:sz w:val="24"/>
                <w:szCs w:val="24"/>
              </w:rPr>
            </w:pPr>
            <w:r w:rsidRPr="009106F1">
              <w:rPr>
                <w:rFonts w:cstheme="minorHAnsi"/>
                <w:sz w:val="24"/>
                <w:szCs w:val="24"/>
              </w:rPr>
              <w:t>Small employers and own account workers</w:t>
            </w:r>
          </w:p>
        </w:tc>
        <w:tc>
          <w:tcPr>
            <w:tcW w:w="4514" w:type="dxa"/>
          </w:tcPr>
          <w:p w14:paraId="278DBC38"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Taxicab drivers, farmers, brick layers</w:t>
            </w:r>
          </w:p>
        </w:tc>
      </w:tr>
      <w:tr w:rsidR="009106F1" w:rsidRPr="009106F1" w14:paraId="0BD34BA4" w14:textId="77777777" w:rsidTr="00D23B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12" w:type="dxa"/>
          </w:tcPr>
          <w:p w14:paraId="0ABE70AB" w14:textId="77777777" w:rsidR="00B947F6" w:rsidRPr="009106F1" w:rsidRDefault="00B947F6" w:rsidP="00E1481F">
            <w:pPr>
              <w:rPr>
                <w:rFonts w:cstheme="minorHAnsi"/>
                <w:sz w:val="24"/>
                <w:szCs w:val="24"/>
              </w:rPr>
            </w:pPr>
            <w:r w:rsidRPr="009106F1">
              <w:rPr>
                <w:rFonts w:cstheme="minorHAnsi"/>
                <w:sz w:val="24"/>
                <w:szCs w:val="24"/>
              </w:rPr>
              <w:t xml:space="preserve">5 </w:t>
            </w:r>
          </w:p>
          <w:p w14:paraId="46F514FB" w14:textId="77777777" w:rsidR="00B947F6" w:rsidRPr="009106F1" w:rsidRDefault="00B947F6" w:rsidP="00E1481F">
            <w:pPr>
              <w:rPr>
                <w:rFonts w:cstheme="minorHAnsi"/>
                <w:sz w:val="24"/>
                <w:szCs w:val="24"/>
              </w:rPr>
            </w:pPr>
            <w:r w:rsidRPr="009106F1">
              <w:rPr>
                <w:rFonts w:cstheme="minorHAnsi"/>
                <w:sz w:val="24"/>
                <w:szCs w:val="24"/>
              </w:rPr>
              <w:t>Lower supervisory and technical</w:t>
            </w:r>
          </w:p>
        </w:tc>
        <w:tc>
          <w:tcPr>
            <w:tcW w:w="4514" w:type="dxa"/>
          </w:tcPr>
          <w:p w14:paraId="4332B840"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Mechanics, plumbers, bakers</w:t>
            </w:r>
          </w:p>
        </w:tc>
      </w:tr>
      <w:tr w:rsidR="009106F1" w:rsidRPr="009106F1" w14:paraId="01F7D606" w14:textId="77777777" w:rsidTr="00D23B37">
        <w:tc>
          <w:tcPr>
            <w:cnfStyle w:val="001000000000" w:firstRow="0" w:lastRow="0" w:firstColumn="1" w:lastColumn="0" w:oddVBand="0" w:evenVBand="0" w:oddHBand="0" w:evenHBand="0" w:firstRowFirstColumn="0" w:firstRowLastColumn="0" w:lastRowFirstColumn="0" w:lastRowLastColumn="0"/>
            <w:tcW w:w="4512" w:type="dxa"/>
          </w:tcPr>
          <w:p w14:paraId="440984A1" w14:textId="77777777" w:rsidR="00B947F6" w:rsidRPr="009106F1" w:rsidRDefault="00B947F6" w:rsidP="00E1481F">
            <w:pPr>
              <w:rPr>
                <w:rFonts w:cstheme="minorHAnsi"/>
                <w:sz w:val="24"/>
                <w:szCs w:val="24"/>
              </w:rPr>
            </w:pPr>
            <w:r w:rsidRPr="009106F1">
              <w:rPr>
                <w:rFonts w:cstheme="minorHAnsi"/>
                <w:sz w:val="24"/>
                <w:szCs w:val="24"/>
              </w:rPr>
              <w:t xml:space="preserve">6 </w:t>
            </w:r>
          </w:p>
          <w:p w14:paraId="3C31FB37" w14:textId="77777777" w:rsidR="00B947F6" w:rsidRPr="009106F1" w:rsidRDefault="00B947F6" w:rsidP="00E1481F">
            <w:pPr>
              <w:rPr>
                <w:rFonts w:cstheme="minorHAnsi"/>
                <w:sz w:val="24"/>
                <w:szCs w:val="24"/>
              </w:rPr>
            </w:pPr>
            <w:r w:rsidRPr="009106F1">
              <w:rPr>
                <w:rFonts w:cstheme="minorHAnsi"/>
                <w:sz w:val="24"/>
                <w:szCs w:val="24"/>
              </w:rPr>
              <w:t>Semi-routine occupations</w:t>
            </w:r>
          </w:p>
        </w:tc>
        <w:tc>
          <w:tcPr>
            <w:tcW w:w="4514" w:type="dxa"/>
          </w:tcPr>
          <w:p w14:paraId="647F47F1"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Sales assistants, dental nurses, housekeepers</w:t>
            </w:r>
          </w:p>
        </w:tc>
      </w:tr>
      <w:tr w:rsidR="009106F1" w:rsidRPr="009106F1" w14:paraId="155F2151" w14:textId="77777777" w:rsidTr="00D23B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12" w:type="dxa"/>
          </w:tcPr>
          <w:p w14:paraId="1BDA661E" w14:textId="77777777" w:rsidR="00B947F6" w:rsidRPr="009106F1" w:rsidRDefault="00B947F6" w:rsidP="00E1481F">
            <w:pPr>
              <w:rPr>
                <w:rFonts w:cstheme="minorHAnsi"/>
                <w:sz w:val="24"/>
                <w:szCs w:val="24"/>
              </w:rPr>
            </w:pPr>
            <w:r w:rsidRPr="009106F1">
              <w:rPr>
                <w:rFonts w:cstheme="minorHAnsi"/>
                <w:sz w:val="24"/>
                <w:szCs w:val="24"/>
              </w:rPr>
              <w:t xml:space="preserve">7 </w:t>
            </w:r>
          </w:p>
          <w:p w14:paraId="248C60BF" w14:textId="77777777" w:rsidR="00B947F6" w:rsidRPr="009106F1" w:rsidRDefault="00B947F6" w:rsidP="00E1481F">
            <w:pPr>
              <w:rPr>
                <w:rFonts w:cstheme="minorHAnsi"/>
                <w:sz w:val="24"/>
                <w:szCs w:val="24"/>
              </w:rPr>
            </w:pPr>
            <w:r w:rsidRPr="009106F1">
              <w:rPr>
                <w:rFonts w:cstheme="minorHAnsi"/>
                <w:sz w:val="24"/>
                <w:szCs w:val="24"/>
              </w:rPr>
              <w:t>Routine occupations</w:t>
            </w:r>
          </w:p>
        </w:tc>
        <w:tc>
          <w:tcPr>
            <w:tcW w:w="4514" w:type="dxa"/>
          </w:tcPr>
          <w:p w14:paraId="386853AF"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 xml:space="preserve">Labourers, hairdressers, barbers </w:t>
            </w:r>
          </w:p>
        </w:tc>
      </w:tr>
    </w:tbl>
    <w:p w14:paraId="7D8DD180" w14:textId="77777777" w:rsidR="00B947F6" w:rsidRPr="009106F1" w:rsidRDefault="00B947F6" w:rsidP="00B947F6">
      <w:pPr>
        <w:rPr>
          <w:rFonts w:cstheme="minorHAnsi"/>
          <w:sz w:val="24"/>
          <w:szCs w:val="24"/>
        </w:rPr>
      </w:pPr>
    </w:p>
    <w:p w14:paraId="44AB1ABA" w14:textId="77777777" w:rsidR="00B947F6" w:rsidRPr="009106F1" w:rsidRDefault="00B947F6" w:rsidP="00B947F6">
      <w:pPr>
        <w:pStyle w:val="Heading5"/>
        <w:rPr>
          <w:rFonts w:asciiTheme="minorHAnsi" w:hAnsiTheme="minorHAnsi" w:cstheme="minorHAnsi"/>
          <w:b/>
          <w:bCs/>
          <w:color w:val="auto"/>
          <w:sz w:val="24"/>
          <w:szCs w:val="24"/>
        </w:rPr>
      </w:pPr>
      <w:r w:rsidRPr="009106F1">
        <w:rPr>
          <w:rFonts w:asciiTheme="minorHAnsi" w:hAnsiTheme="minorHAnsi" w:cstheme="minorHAnsi"/>
          <w:b/>
          <w:bCs/>
          <w:color w:val="auto"/>
          <w:sz w:val="24"/>
          <w:szCs w:val="24"/>
        </w:rPr>
        <w:t>CAMSIS</w:t>
      </w:r>
    </w:p>
    <w:p w14:paraId="732D3BE4" w14:textId="77777777" w:rsidR="00B947F6" w:rsidRPr="009106F1" w:rsidRDefault="00B947F6" w:rsidP="00B947F6">
      <w:pPr>
        <w:rPr>
          <w:rFonts w:cstheme="minorHAnsi"/>
          <w:sz w:val="24"/>
          <w:szCs w:val="24"/>
        </w:rPr>
      </w:pPr>
      <w:r w:rsidRPr="009106F1">
        <w:rPr>
          <w:rFonts w:cstheme="minorHAnsi"/>
          <w:sz w:val="24"/>
          <w:szCs w:val="24"/>
        </w:rPr>
        <w:t xml:space="preserve">CAMSIS – similar to the Cambridge scale argues that individuals are embedded within socially moderated spaces and networks within which they engage in various social and economic interactions which are different from interactions with persons who are more distant from these networks </w:t>
      </w:r>
      <w:r w:rsidRPr="009106F1">
        <w:rPr>
          <w:rFonts w:cstheme="minorHAnsi"/>
          <w:sz w:val="24"/>
          <w:szCs w:val="24"/>
        </w:rPr>
        <w:fldChar w:fldCharType="begin"/>
      </w:r>
      <w:r w:rsidRPr="009106F1">
        <w:rPr>
          <w:rFonts w:cstheme="minorHAnsi"/>
          <w:sz w:val="24"/>
          <w:szCs w:val="24"/>
        </w:rPr>
        <w:instrText xml:space="preserve"> ADDIN ZOTERO_ITEM CSL_CITATION {"citationID":"ybUQmQ8v","properties":{"formattedCitation":"(Stewart, Prandy and Blackburn, 1973, 1980)","plainCitation":"(Stewart, Prandy and Blackburn, 1973, 1980)","noteIndex":0},"citationItems":[{"id":2683,"uris":["http://zotero.org/users/8741181/items/V5KZQ7Q7"],"itemData":{"id":2683,"type":"article-journal","container-title":"Nature","DOI":"10.1038/245415a0","ISSN":"0028-0836, 1476-4687","issue":"5426","journalAbbreviation":"Nature","language":"en","page":"415-417","source":"DOI.org (Crossref)","title":"Measuring the Class Structure","volume":"245","author":[{"family":"Stewart","given":"A."},{"family":"Prandy","given":"K."},{"family":"Blackburn","given":"R. M."}],"issued":{"date-parts":[["1973",10]]}}},{"id":12634,"uris":["http://zotero.org/users/8741181/items/KAFH2H5D"],"itemData":{"id":12634,"type":"book","publisher":"Springer","title":"Social Stratification and Occupations","author":[{"family":"Stewart","given":"A."},{"family":"Prandy","given":"K."},{"family":"Blackburn","given":"R. M."}],"issued":{"date-parts":[["1980"]]}}}],"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Stewart, Prandy and Blackburn, 1973, 1980)</w:t>
      </w:r>
      <w:r w:rsidRPr="009106F1">
        <w:rPr>
          <w:rFonts w:cstheme="minorHAnsi"/>
          <w:sz w:val="24"/>
          <w:szCs w:val="24"/>
        </w:rPr>
        <w:fldChar w:fldCharType="end"/>
      </w:r>
      <w:r w:rsidRPr="009106F1">
        <w:rPr>
          <w:rFonts w:cstheme="minorHAnsi"/>
          <w:sz w:val="24"/>
          <w:szCs w:val="24"/>
        </w:rPr>
        <w:t xml:space="preserve">. In other words, CAMSIS represents a social stratification scale based on measures of social distance </w:t>
      </w:r>
      <w:r w:rsidRPr="009106F1">
        <w:rPr>
          <w:rFonts w:cstheme="minorHAnsi"/>
          <w:sz w:val="24"/>
          <w:szCs w:val="24"/>
        </w:rPr>
        <w:fldChar w:fldCharType="begin"/>
      </w:r>
      <w:r w:rsidRPr="009106F1">
        <w:rPr>
          <w:rFonts w:cstheme="minorHAnsi"/>
          <w:sz w:val="24"/>
          <w:szCs w:val="24"/>
        </w:rPr>
        <w:instrText xml:space="preserve"> ADDIN ZOTERO_ITEM CSL_CITATION {"citationID":"UjhnyjGb","properties":{"formattedCitation":"(Prandy and Lambert, 2003)","plainCitation":"(Prandy and Lambert, 2003)","noteIndex":0},"citationItems":[{"id":2636,"uris":["http://zotero.org/users/8741181/items/QEBI7SMN"],"itemData":{"id":2636,"type":"article-journal","abstract":"There is a danger that the Cambridge Scale, which is based on data collected thirty years ago, is becoming out of date.This article considers an alternative basis for a social interaction-based social distance scale, that of marriage (or cohabitation) rather than friendship.This has considerable advantages in terms of the ready, lowcost availability of large-scale, representative data (usually from a census). It also makes easily possible the construction of comparable scales for many other countries.The article discusses the theoretical background to the approach and the justiﬁcation for expecting that marriage and friendship would reﬂect equivalent structures of stratiﬁcation arrangements. In order to provide direct comparability, a new scale was constructed, based on 1971 census data and using more satisfactory statistical techniques. Empirical analyses using this measure fully support the argument that this alternative method of deriving a scale leads to essentially the same results as the original.The way is therefore open for an updating of the scale and its extension to a number of other countries, under the generic heading of CAMSIS.","container-title":"Sociology","DOI":"10.1177/00380385030373001","ISSN":"0038-0385, 1469-8684","issue":"3","journalAbbreviation":"Sociology","language":"en","page":"397-411","source":"DOI.org (Crossref)","title":"Marriage, Social Distance and the Social Space:: An Alternative Derivation and Validation of the Cambridge Scale","title-short":"Marriage, Social Distance and the Social Space","volume":"37","author":[{"family":"Prandy","given":"Kenneth"},{"family":"Lambert","given":"Paul"}],"issued":{"date-parts":[["2003",8]]}}}],"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Prandy and Lambert, 2003)</w:t>
      </w:r>
      <w:r w:rsidRPr="009106F1">
        <w:rPr>
          <w:rFonts w:cstheme="minorHAnsi"/>
          <w:sz w:val="24"/>
          <w:szCs w:val="24"/>
        </w:rPr>
        <w:fldChar w:fldCharType="end"/>
      </w:r>
      <w:r w:rsidRPr="009106F1">
        <w:rPr>
          <w:rFonts w:cstheme="minorHAnsi"/>
          <w:sz w:val="24"/>
          <w:szCs w:val="24"/>
        </w:rPr>
        <w:t xml:space="preserve">. These relationship networks are ultimately hierarchical and reify themselves in reproducing hierarchical inequalities </w:t>
      </w:r>
      <w:r w:rsidRPr="009106F1">
        <w:rPr>
          <w:rFonts w:cstheme="minorHAnsi"/>
          <w:sz w:val="24"/>
          <w:szCs w:val="24"/>
        </w:rPr>
        <w:fldChar w:fldCharType="begin"/>
      </w:r>
      <w:r w:rsidRPr="009106F1">
        <w:rPr>
          <w:rFonts w:cstheme="minorHAnsi"/>
          <w:sz w:val="24"/>
          <w:szCs w:val="24"/>
        </w:rPr>
        <w:instrText xml:space="preserve"> ADDIN ZOTERO_ITEM CSL_CITATION {"citationID":"QmhWj4fq","properties":{"formattedCitation":"(Bergman and Joye, 2001)","plainCitation":"(Bergman and Joye, 2001)","noteIndex":0},"citationItems":[{"id":2653,"uris":["http://zotero.org/users/8741181/items/UNRHD47Q"],"itemData":{"id":2653,"type":"article-journal","container-title":"Cambridge studies in Social research","language":"en","page":"53","source":"Zotero","title":"Comparing Social Stratification Schemas: CAMSIS, CSP-CH, Goldthorpe, ISCO-88, Treiman, and Wright","author":[{"family":"Bergman","given":"Manfred Max"},{"family":"Joye","given":"Dominique"}],"issued":{"date-parts":[["200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Bergman and Joye, 2001)</w:t>
      </w:r>
      <w:r w:rsidRPr="009106F1">
        <w:rPr>
          <w:rFonts w:cstheme="minorHAnsi"/>
          <w:sz w:val="24"/>
          <w:szCs w:val="24"/>
        </w:rPr>
        <w:fldChar w:fldCharType="end"/>
      </w:r>
      <w:r w:rsidRPr="009106F1">
        <w:rPr>
          <w:rFonts w:cstheme="minorHAnsi"/>
          <w:sz w:val="24"/>
          <w:szCs w:val="24"/>
        </w:rPr>
        <w:t>. The Cambridge Social Interaction and Stratification scale (CAMSIS) is a subsequent evolution and development of the Cambridge scale.</w:t>
      </w:r>
    </w:p>
    <w:p w14:paraId="295F905E" w14:textId="146475BD" w:rsidR="00B947F6" w:rsidRPr="009106F1" w:rsidRDefault="00B947F6" w:rsidP="00B947F6">
      <w:pPr>
        <w:rPr>
          <w:rFonts w:cstheme="minorHAnsi"/>
          <w:sz w:val="24"/>
          <w:szCs w:val="24"/>
        </w:rPr>
      </w:pPr>
      <w:r w:rsidRPr="009106F1">
        <w:rPr>
          <w:rFonts w:cstheme="minorHAnsi"/>
          <w:sz w:val="24"/>
          <w:szCs w:val="24"/>
        </w:rPr>
        <w:t xml:space="preserve">By its nature, CAMSIS does not delineate between concepts of class and concepts of status (Bergman and Joye 2001: 40). </w:t>
      </w:r>
      <w:r w:rsidR="00F87056" w:rsidRPr="009106F1">
        <w:rPr>
          <w:rFonts w:cstheme="minorHAnsi"/>
          <w:sz w:val="24"/>
          <w:szCs w:val="24"/>
        </w:rPr>
        <w:t>Its</w:t>
      </w:r>
      <w:r w:rsidRPr="009106F1">
        <w:rPr>
          <w:rFonts w:cstheme="minorHAnsi"/>
          <w:sz w:val="24"/>
          <w:szCs w:val="24"/>
        </w:rPr>
        <w:t xml:space="preserve"> continuous nature means that numerical values are attached to occupations, meaning the relative value of each occupational value is only meaningful in comparison to other occupations on the same scale (Connelly et al 2016: 7). This is meaningful when it comes to interpretation of the CAMSIS measure within models of analysis as the value of the coefficient is always going to be in relation to the comparison to other occupations along the CAMSIS scale. The largest difference between CAMSIS and other social stratification measures discussed is that CAMSIS does not believe in the notion that distinct groups in the form of social classes are differentiated through material and status differences. CAMSIS rejects a ‘simple structuralism’ dependent on a static structure – it proposes instead a much more dynamic constantly re-constitutive process </w:t>
      </w:r>
      <w:r w:rsidRPr="009106F1">
        <w:rPr>
          <w:rFonts w:cstheme="minorHAnsi"/>
          <w:sz w:val="24"/>
          <w:szCs w:val="24"/>
        </w:rPr>
        <w:fldChar w:fldCharType="begin"/>
      </w:r>
      <w:r w:rsidRPr="009106F1">
        <w:rPr>
          <w:rFonts w:cstheme="minorHAnsi"/>
          <w:sz w:val="24"/>
          <w:szCs w:val="24"/>
        </w:rPr>
        <w:instrText xml:space="preserve"> ADDIN ZOTERO_ITEM CSL_CITATION {"citationID":"fyyBfRDm","properties":{"formattedCitation":"(Bergman and Joye, 2001)","plainCitation":"(Bergman and Joye, 2001)","noteIndex":0},"citationItems":[{"id":2653,"uris":["http://zotero.org/users/8741181/items/UNRHD47Q"],"itemData":{"id":2653,"type":"article-journal","container-title":"Cambridge studies in Social research","language":"en","page":"53","source":"Zotero","title":"Comparing Social Stratification Schemas: CAMSIS, CSP-CH, Goldthorpe, ISCO-88, Treiman, and Wright","author":[{"family":"Bergman","given":"Manfred Max"},{"family":"Joye","given":"Dominique"}],"issued":{"date-parts":[["200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Bergman and Joye, 2001)</w:t>
      </w:r>
      <w:r w:rsidRPr="009106F1">
        <w:rPr>
          <w:rFonts w:cstheme="minorHAnsi"/>
          <w:sz w:val="24"/>
          <w:szCs w:val="24"/>
        </w:rPr>
        <w:fldChar w:fldCharType="end"/>
      </w:r>
      <w:r w:rsidRPr="009106F1">
        <w:rPr>
          <w:rFonts w:cstheme="minorHAnsi"/>
          <w:sz w:val="24"/>
          <w:szCs w:val="24"/>
        </w:rPr>
        <w:t xml:space="preserve">. </w:t>
      </w:r>
    </w:p>
    <w:p w14:paraId="52322769" w14:textId="77777777" w:rsidR="00B947F6" w:rsidRPr="009106F1" w:rsidRDefault="00B947F6" w:rsidP="00B947F6">
      <w:pPr>
        <w:rPr>
          <w:rFonts w:cstheme="minorHAnsi"/>
          <w:sz w:val="24"/>
          <w:szCs w:val="24"/>
        </w:rPr>
      </w:pPr>
      <w:r w:rsidRPr="009106F1">
        <w:rPr>
          <w:rFonts w:cstheme="minorHAnsi"/>
          <w:sz w:val="24"/>
          <w:szCs w:val="24"/>
        </w:rPr>
        <w:lastRenderedPageBreak/>
        <w:t xml:space="preserve">Whilst CAMSIS stands in contrast to both other social stratification measures mentioned, they do share some similarities. CAMSIS contends - as do the NS-SEC and RGSC – that occupational groups are the major mechanism by which social and economic rewards are distributed within modern societies (ibid)  and as such are some of the best indicators of social stratification in society. </w:t>
      </w:r>
    </w:p>
    <w:p w14:paraId="691EC900" w14:textId="77777777" w:rsidR="00B947F6" w:rsidRPr="009106F1" w:rsidRDefault="00B947F6" w:rsidP="00B947F6">
      <w:pPr>
        <w:rPr>
          <w:rFonts w:cstheme="minorHAnsi"/>
          <w:sz w:val="24"/>
          <w:szCs w:val="24"/>
        </w:rPr>
      </w:pPr>
      <w:r w:rsidRPr="009106F1">
        <w:rPr>
          <w:rFonts w:cstheme="minorHAnsi"/>
          <w:sz w:val="24"/>
          <w:szCs w:val="24"/>
        </w:rPr>
        <w:t xml:space="preserve">As with RGSC and NS-SEC, CAMSIS codes are provided within the occupational codes provided by </w:t>
      </w:r>
      <w:r w:rsidRPr="009106F1">
        <w:rPr>
          <w:rFonts w:cstheme="minorHAnsi"/>
          <w:sz w:val="24"/>
          <w:szCs w:val="24"/>
        </w:rPr>
        <w:fldChar w:fldCharType="begin"/>
      </w:r>
      <w:r w:rsidRPr="009106F1">
        <w:rPr>
          <w:rFonts w:cstheme="minorHAnsi"/>
          <w:sz w:val="24"/>
          <w:szCs w:val="24"/>
        </w:rPr>
        <w:instrText xml:space="preserve"> ADDIN ZOTERO_ITEM CSL_CITATION {"citationID":"znVKP873","properties":{"formattedCitation":"(Gregg, 2012)","plainCitation":"(Gregg, 2012)","noteIndex":0},"citationItems":[{"id":12659,"uris":["http://zotero.org/users/8741181/items/J894B8ZT"],"itemData":{"id":12659,"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Gregg, 2012)</w:t>
      </w:r>
      <w:r w:rsidRPr="009106F1">
        <w:rPr>
          <w:rFonts w:cstheme="minorHAnsi"/>
          <w:sz w:val="24"/>
          <w:szCs w:val="24"/>
        </w:rPr>
        <w:fldChar w:fldCharType="end"/>
      </w:r>
      <w:r w:rsidRPr="009106F1">
        <w:rPr>
          <w:rFonts w:cstheme="minorHAnsi"/>
          <w:sz w:val="24"/>
          <w:szCs w:val="24"/>
        </w:rPr>
        <w:t xml:space="preserve">. </w:t>
      </w:r>
    </w:p>
    <w:p w14:paraId="5D11E761" w14:textId="77777777" w:rsidR="00B947F6" w:rsidRPr="009106F1" w:rsidRDefault="00B947F6" w:rsidP="00B947F6">
      <w:pPr>
        <w:pStyle w:val="Heading4"/>
        <w:rPr>
          <w:rFonts w:asciiTheme="minorHAnsi" w:hAnsiTheme="minorHAnsi" w:cstheme="minorHAnsi"/>
          <w:b/>
          <w:bCs/>
          <w:color w:val="auto"/>
          <w:sz w:val="24"/>
          <w:szCs w:val="24"/>
        </w:rPr>
      </w:pPr>
      <w:r w:rsidRPr="009106F1">
        <w:rPr>
          <w:rFonts w:asciiTheme="minorHAnsi" w:hAnsiTheme="minorHAnsi" w:cstheme="minorHAnsi"/>
          <w:b/>
          <w:bCs/>
          <w:color w:val="auto"/>
          <w:sz w:val="24"/>
          <w:szCs w:val="24"/>
        </w:rPr>
        <w:t>Reading and Maths Scores</w:t>
      </w:r>
    </w:p>
    <w:p w14:paraId="12E6610A" w14:textId="049C40B2" w:rsidR="00B947F6" w:rsidRPr="009106F1" w:rsidRDefault="00B947F6" w:rsidP="00B947F6">
      <w:pPr>
        <w:rPr>
          <w:rFonts w:cstheme="minorHAnsi"/>
          <w:sz w:val="24"/>
          <w:szCs w:val="24"/>
        </w:rPr>
      </w:pPr>
      <w:r w:rsidRPr="009106F1">
        <w:rPr>
          <w:rFonts w:cstheme="minorHAnsi"/>
          <w:sz w:val="24"/>
          <w:szCs w:val="24"/>
        </w:rPr>
        <w:t xml:space="preserve">Previous research has reflected upon the influence of prior educational attainment upon later life chances. The NCDS provides various prior attainment measures. Reading and maths scores are two of these measures. Reading and maths scores have a history of being used within the sociology of education </w:t>
      </w:r>
      <w:r w:rsidR="003E03BF" w:rsidRPr="009106F1">
        <w:rPr>
          <w:rFonts w:cstheme="minorHAnsi"/>
          <w:sz w:val="24"/>
          <w:szCs w:val="24"/>
        </w:rPr>
        <w:fldChar w:fldCharType="begin"/>
      </w:r>
      <w:r w:rsidR="003E03BF" w:rsidRPr="009106F1">
        <w:rPr>
          <w:rFonts w:cstheme="minorHAnsi"/>
          <w:sz w:val="24"/>
          <w:szCs w:val="24"/>
        </w:rPr>
        <w:instrText xml:space="preserve"> ADDIN ZOTERO_ITEM CSL_CITATION {"citationID":"kaFNzULt","properties":{"formattedCitation":"(Bynner, 1998b; Patacchini and Zenou, 2006)","plainCitation":"(Bynner, 1998b; Patacchini and Zenou, 2006)","noteIndex":0},"citationItems":[{"id":1840,"uris":["http://zotero.org/users/8741181/items/KVN95KVW"],"itemData":{"id":1840,"type":"article-journa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id":11756,"uris":["http://zotero.org/users/8741181/items/Q8IUZD56"],"itemData":{"id":11756,"type":"article-journal","abstract":"We investigate the racial gap in test scores between black and white students in Britain both in levels and diﬀerences across the school years. We ﬁnd that there is an increasing racial gap in test scores between ages 7 and 11, and a decreasing one between ages 11 and 16. The importance of racial diﬀerences in parental engagement in children’s schooling in shaping this racial gap and its evolution is uncovered. We ﬁnd that a non-negligible part of the racial test score gap can be explained by these cultural diﬀerences. In particular, we show that if black parents would invest in education of their 11 year-old children as much as white parents do, then the racial test score gap in reading and mathematics would be reduced by 16.5 and 7.3 percent, respectively.","container-title":"Research Institute of Industrial Economics","language":"en","source":"Zotero","title":"The Dynamics of the Racial Test Score Gap During the School Years in Britain","author":[{"family":"Patacchini","given":"Eleonora"},{"family":"Zenou","given":"Yves"}],"issued":{"date-parts":[["2006"]]}}}],"schema":"https://github.com/citation-style-language/schema/raw/master/csl-citation.json"} </w:instrText>
      </w:r>
      <w:r w:rsidR="003E03BF" w:rsidRPr="009106F1">
        <w:rPr>
          <w:rFonts w:cstheme="minorHAnsi"/>
          <w:sz w:val="24"/>
          <w:szCs w:val="24"/>
        </w:rPr>
        <w:fldChar w:fldCharType="separate"/>
      </w:r>
      <w:r w:rsidR="003E03BF" w:rsidRPr="009106F1">
        <w:rPr>
          <w:rFonts w:cstheme="minorHAnsi"/>
          <w:sz w:val="24"/>
          <w:szCs w:val="24"/>
        </w:rPr>
        <w:t>(Bynner, 1998b; Patacchini and Zenou, 2006)</w:t>
      </w:r>
      <w:r w:rsidR="003E03BF" w:rsidRPr="009106F1">
        <w:rPr>
          <w:rFonts w:cstheme="minorHAnsi"/>
          <w:sz w:val="24"/>
          <w:szCs w:val="24"/>
        </w:rPr>
        <w:fldChar w:fldCharType="end"/>
      </w:r>
      <w:r w:rsidRPr="009106F1">
        <w:rPr>
          <w:rFonts w:cstheme="minorHAnsi"/>
          <w:sz w:val="24"/>
          <w:szCs w:val="24"/>
        </w:rPr>
        <w:t xml:space="preserve">. Adding these to the model allows an element of prior individual attainment to be controlled so that structural inequalities and effects can be better understood in the totality of an individual’s life domains </w:t>
      </w:r>
      <w:r w:rsidRPr="009106F1">
        <w:rPr>
          <w:rFonts w:cstheme="minorHAnsi"/>
          <w:sz w:val="24"/>
          <w:szCs w:val="24"/>
        </w:rPr>
        <w:fldChar w:fldCharType="begin"/>
      </w:r>
      <w:r w:rsidRPr="009106F1">
        <w:rPr>
          <w:rFonts w:cstheme="minorHAnsi"/>
          <w:sz w:val="24"/>
          <w:szCs w:val="24"/>
        </w:rPr>
        <w:instrText xml:space="preserve"> ADDIN ZOTERO_ITEM CSL_CITATION {"citationID":"0VUp545R","properties":{"formattedCitation":"(Mayer, 2009)","plainCitation":"(Mayer, 2009)","noteIndex":0},"citationItems":[{"id":6673,"uris":["http://zotero.org/users/8741181/items/RFUSGCQU"],"itemData":{"id":6673,"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Mayer, 2009)</w:t>
      </w:r>
      <w:r w:rsidRPr="009106F1">
        <w:rPr>
          <w:rFonts w:cstheme="minorHAnsi"/>
          <w:sz w:val="24"/>
          <w:szCs w:val="24"/>
        </w:rPr>
        <w:fldChar w:fldCharType="end"/>
      </w:r>
      <w:r w:rsidRPr="009106F1">
        <w:rPr>
          <w:rFonts w:cstheme="minorHAnsi"/>
          <w:sz w:val="24"/>
          <w:szCs w:val="24"/>
        </w:rPr>
        <w:t>.</w:t>
      </w:r>
    </w:p>
    <w:p w14:paraId="2B256638" w14:textId="77777777" w:rsidR="00B947F6" w:rsidRPr="009106F1" w:rsidRDefault="00B947F6" w:rsidP="00B947F6">
      <w:pPr>
        <w:pStyle w:val="Heading2"/>
        <w:rPr>
          <w:rFonts w:asciiTheme="minorHAnsi" w:hAnsiTheme="minorHAnsi" w:cstheme="minorHAnsi"/>
          <w:b/>
          <w:bCs/>
          <w:color w:val="auto"/>
          <w:sz w:val="24"/>
          <w:szCs w:val="24"/>
        </w:rPr>
      </w:pPr>
      <w:bookmarkStart w:id="26" w:name="_Toc137904657"/>
      <w:r w:rsidRPr="009106F1">
        <w:rPr>
          <w:rFonts w:asciiTheme="minorHAnsi" w:hAnsiTheme="minorHAnsi" w:cstheme="minorHAnsi"/>
          <w:b/>
          <w:bCs/>
          <w:color w:val="auto"/>
          <w:sz w:val="24"/>
          <w:szCs w:val="24"/>
        </w:rPr>
        <w:t>Descriptive Statistics</w:t>
      </w:r>
      <w:bookmarkEnd w:id="26"/>
    </w:p>
    <w:p w14:paraId="54CF44EA" w14:textId="55ED3A16" w:rsidR="00B947F6" w:rsidRPr="009106F1" w:rsidRDefault="00B947F6" w:rsidP="00B947F6">
      <w:pPr>
        <w:rPr>
          <w:rFonts w:cstheme="minorHAnsi"/>
          <w:sz w:val="24"/>
          <w:szCs w:val="24"/>
        </w:rPr>
      </w:pPr>
      <w:r w:rsidRPr="009106F1">
        <w:rPr>
          <w:rFonts w:cstheme="minorHAnsi"/>
          <w:sz w:val="24"/>
          <w:szCs w:val="24"/>
        </w:rPr>
        <w:t>Table 1.</w:t>
      </w:r>
      <w:r w:rsidR="00804CFB" w:rsidRPr="009106F1">
        <w:rPr>
          <w:rFonts w:cstheme="minorHAnsi"/>
          <w:sz w:val="24"/>
          <w:szCs w:val="24"/>
        </w:rPr>
        <w:t>8</w:t>
      </w:r>
      <w:r w:rsidRPr="009106F1">
        <w:rPr>
          <w:rFonts w:cstheme="minorHAnsi"/>
          <w:sz w:val="24"/>
          <w:szCs w:val="24"/>
        </w:rPr>
        <w:t xml:space="preserve"> shows the frequencies and summary statistics for the NCDS. Overall, 38.12 per cent of our sample is in employment. Whilst 30.44 per cent remain in school 8.70 per cent moved on to full-time post school education. Unemployment and being out of the labour force makes up 3.02. Finally, 19.72 per cent of the sample are in some kind of training or apprenticeship scheme. </w:t>
      </w:r>
    </w:p>
    <w:p w14:paraId="3833BCDB" w14:textId="2E798D6B" w:rsidR="00D23B37" w:rsidRDefault="00B947F6" w:rsidP="00CE053C">
      <w:pPr>
        <w:rPr>
          <w:rFonts w:cstheme="minorHAnsi"/>
          <w:sz w:val="24"/>
          <w:szCs w:val="24"/>
        </w:rPr>
      </w:pPr>
      <w:r w:rsidRPr="009106F1">
        <w:rPr>
          <w:rFonts w:cstheme="minorHAnsi"/>
          <w:sz w:val="24"/>
          <w:szCs w:val="24"/>
        </w:rPr>
        <w:t xml:space="preserve">When it comes to </w:t>
      </w:r>
      <w:r w:rsidR="003B3BFC">
        <w:rPr>
          <w:rFonts w:cstheme="minorHAnsi"/>
          <w:sz w:val="24"/>
          <w:szCs w:val="24"/>
        </w:rPr>
        <w:t>e</w:t>
      </w:r>
      <w:r w:rsidRPr="009106F1">
        <w:rPr>
          <w:rFonts w:cstheme="minorHAnsi"/>
          <w:sz w:val="24"/>
          <w:szCs w:val="24"/>
        </w:rPr>
        <w:t xml:space="preserve">ducational </w:t>
      </w:r>
      <w:r w:rsidR="003B3BFC">
        <w:rPr>
          <w:rFonts w:cstheme="minorHAnsi"/>
          <w:sz w:val="24"/>
          <w:szCs w:val="24"/>
        </w:rPr>
        <w:t>a</w:t>
      </w:r>
      <w:r w:rsidRPr="009106F1">
        <w:rPr>
          <w:rFonts w:cstheme="minorHAnsi"/>
          <w:sz w:val="24"/>
          <w:szCs w:val="24"/>
        </w:rPr>
        <w:t xml:space="preserve">ttainment, 64.43 per cent of individuals received less than </w:t>
      </w:r>
      <w:r w:rsidR="00387309">
        <w:rPr>
          <w:rFonts w:cstheme="minorHAnsi"/>
          <w:sz w:val="24"/>
          <w:szCs w:val="24"/>
        </w:rPr>
        <w:t>five</w:t>
      </w:r>
      <w:r w:rsidRPr="009106F1">
        <w:rPr>
          <w:rFonts w:cstheme="minorHAnsi"/>
          <w:sz w:val="24"/>
          <w:szCs w:val="24"/>
        </w:rPr>
        <w:t xml:space="preserve"> O-levels, with the remaining 35.57 per cent receiving </w:t>
      </w:r>
      <w:r w:rsidR="00387309">
        <w:rPr>
          <w:rFonts w:cstheme="minorHAnsi"/>
          <w:sz w:val="24"/>
          <w:szCs w:val="24"/>
        </w:rPr>
        <w:t>five</w:t>
      </w:r>
      <w:r w:rsidRPr="009106F1">
        <w:rPr>
          <w:rFonts w:cstheme="minorHAnsi"/>
          <w:sz w:val="24"/>
          <w:szCs w:val="24"/>
        </w:rPr>
        <w:t xml:space="preserve"> or more O-levels. Sex presents a relatively equal split between men (49.93 per cent) and women (50.07 per cent). When it comes to home ownership, 47.93 per cent of individuals grew up in a home owned by their parents compared to 52.07 per cent that didn’t. The NS-SEC categories all see a relatively even </w:t>
      </w:r>
      <w:r w:rsidR="00387309">
        <w:rPr>
          <w:rFonts w:cstheme="minorHAnsi"/>
          <w:sz w:val="24"/>
          <w:szCs w:val="24"/>
        </w:rPr>
        <w:t>distribution</w:t>
      </w:r>
      <w:r w:rsidRPr="009106F1">
        <w:rPr>
          <w:rFonts w:cstheme="minorHAnsi"/>
          <w:sz w:val="24"/>
          <w:szCs w:val="24"/>
        </w:rPr>
        <w:t xml:space="preserve"> between 10-18 per cent except for the largest category – routine occupations, at 23.63 per cent – and the smallest category – Intermediate occupations, at 2.07 per cent. RGSC is much more unevenly distributed comparative to NS-SEC, with skilled manual making up 41.48 per cent of individuals, with professionals only making up 4.27 per cent of individuals. This uneven distribution on top of their analytical differences presents some evidence to suggest that substantive findings of a sensitivity analysis could potentially find diverging findings.  Finally, CAMSIS has a mean of 4.44, reading scores of 16.50 and maths scores of 17.60. </w:t>
      </w:r>
    </w:p>
    <w:p w14:paraId="5854D193" w14:textId="77777777" w:rsidR="009106F1" w:rsidRDefault="009106F1" w:rsidP="00CE053C">
      <w:pPr>
        <w:rPr>
          <w:rFonts w:cstheme="minorHAnsi"/>
          <w:sz w:val="24"/>
          <w:szCs w:val="24"/>
        </w:rPr>
      </w:pPr>
    </w:p>
    <w:p w14:paraId="0DADBF72" w14:textId="77777777" w:rsidR="009106F1" w:rsidRDefault="009106F1" w:rsidP="00CE053C">
      <w:pPr>
        <w:rPr>
          <w:rFonts w:cstheme="minorHAnsi"/>
          <w:sz w:val="24"/>
          <w:szCs w:val="24"/>
        </w:rPr>
      </w:pPr>
    </w:p>
    <w:p w14:paraId="113851D7" w14:textId="77777777" w:rsidR="009106F1" w:rsidRDefault="009106F1" w:rsidP="00CE053C">
      <w:pPr>
        <w:rPr>
          <w:rFonts w:cstheme="minorHAnsi"/>
          <w:sz w:val="24"/>
          <w:szCs w:val="24"/>
        </w:rPr>
      </w:pPr>
    </w:p>
    <w:p w14:paraId="32B8A9E3" w14:textId="77777777" w:rsidR="009106F1" w:rsidRPr="009106F1" w:rsidRDefault="009106F1" w:rsidP="00CE053C">
      <w:pPr>
        <w:rPr>
          <w:rFonts w:cstheme="minorHAnsi"/>
          <w:sz w:val="24"/>
          <w:szCs w:val="24"/>
        </w:rPr>
      </w:pPr>
    </w:p>
    <w:p w14:paraId="1D3FE9E5" w14:textId="788A48A4" w:rsidR="00CE053C" w:rsidRPr="009106F1" w:rsidRDefault="00CE053C" w:rsidP="00CE053C">
      <w:pPr>
        <w:pStyle w:val="Caption"/>
        <w:keepNext/>
        <w:rPr>
          <w:rFonts w:cstheme="minorHAnsi"/>
          <w:color w:val="auto"/>
          <w:sz w:val="24"/>
          <w:szCs w:val="24"/>
        </w:rPr>
      </w:pPr>
      <w:bookmarkStart w:id="27" w:name="_Toc137904677"/>
      <w:r w:rsidRPr="009106F1">
        <w:rPr>
          <w:rFonts w:cstheme="minorHAnsi"/>
          <w:color w:val="auto"/>
          <w:sz w:val="24"/>
          <w:szCs w:val="24"/>
        </w:rPr>
        <w:lastRenderedPageBreak/>
        <w:t xml:space="preserve">Table 1. </w:t>
      </w:r>
      <w:r w:rsidRPr="009106F1">
        <w:rPr>
          <w:rFonts w:cstheme="minorHAnsi"/>
          <w:color w:val="auto"/>
          <w:sz w:val="24"/>
          <w:szCs w:val="24"/>
        </w:rPr>
        <w:fldChar w:fldCharType="begin"/>
      </w:r>
      <w:r w:rsidRPr="009106F1">
        <w:rPr>
          <w:rFonts w:cstheme="minorHAnsi"/>
          <w:color w:val="auto"/>
          <w:sz w:val="24"/>
          <w:szCs w:val="24"/>
        </w:rPr>
        <w:instrText xml:space="preserve"> SEQ Table_1. \* ARABIC </w:instrText>
      </w:r>
      <w:r w:rsidRPr="009106F1">
        <w:rPr>
          <w:rFonts w:cstheme="minorHAnsi"/>
          <w:color w:val="auto"/>
          <w:sz w:val="24"/>
          <w:szCs w:val="24"/>
        </w:rPr>
        <w:fldChar w:fldCharType="separate"/>
      </w:r>
      <w:r w:rsidR="0067151A">
        <w:rPr>
          <w:rFonts w:cstheme="minorHAnsi"/>
          <w:noProof/>
          <w:color w:val="auto"/>
          <w:sz w:val="24"/>
          <w:szCs w:val="24"/>
        </w:rPr>
        <w:t>8</w:t>
      </w:r>
      <w:r w:rsidRPr="009106F1">
        <w:rPr>
          <w:rFonts w:cstheme="minorHAnsi"/>
          <w:color w:val="auto"/>
          <w:sz w:val="24"/>
          <w:szCs w:val="24"/>
        </w:rPr>
        <w:fldChar w:fldCharType="end"/>
      </w:r>
      <w:r w:rsidRPr="009106F1">
        <w:rPr>
          <w:rFonts w:cstheme="minorHAnsi"/>
          <w:color w:val="auto"/>
          <w:sz w:val="24"/>
          <w:szCs w:val="24"/>
        </w:rPr>
        <w:t xml:space="preserve"> Descriptive Statistics for Economic Activity</w:t>
      </w:r>
      <w:bookmarkEnd w:id="27"/>
    </w:p>
    <w:tbl>
      <w:tblPr>
        <w:tblStyle w:val="PlainTable4"/>
        <w:tblW w:w="0" w:type="auto"/>
        <w:tblLook w:val="04A0" w:firstRow="1" w:lastRow="0" w:firstColumn="1" w:lastColumn="0" w:noHBand="0" w:noVBand="1"/>
      </w:tblPr>
      <w:tblGrid>
        <w:gridCol w:w="6661"/>
        <w:gridCol w:w="782"/>
        <w:gridCol w:w="935"/>
      </w:tblGrid>
      <w:tr w:rsidR="009106F1" w:rsidRPr="009106F1" w14:paraId="25761AF7" w14:textId="77777777" w:rsidTr="00E1481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6D8676" w14:textId="77777777" w:rsidR="00B947F6" w:rsidRPr="009106F1" w:rsidRDefault="00B947F6" w:rsidP="00E1481F">
            <w:pPr>
              <w:rPr>
                <w:rFonts w:cstheme="minorHAnsi"/>
                <w:sz w:val="24"/>
                <w:szCs w:val="24"/>
              </w:rPr>
            </w:pPr>
          </w:p>
        </w:tc>
        <w:tc>
          <w:tcPr>
            <w:tcW w:w="0" w:type="auto"/>
          </w:tcPr>
          <w:p w14:paraId="35CC43BF" w14:textId="77777777" w:rsidR="00B947F6" w:rsidRPr="009106F1" w:rsidRDefault="00B947F6" w:rsidP="00E1481F">
            <w:pPr>
              <w:jc w:val="right"/>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n</w:t>
            </w:r>
          </w:p>
        </w:tc>
        <w:tc>
          <w:tcPr>
            <w:tcW w:w="0" w:type="auto"/>
          </w:tcPr>
          <w:p w14:paraId="784FB8EC" w14:textId="77777777" w:rsidR="00B947F6" w:rsidRPr="009106F1" w:rsidRDefault="00B947F6" w:rsidP="00E1481F">
            <w:pPr>
              <w:jc w:val="right"/>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2CA75B00"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F5387E" w14:textId="77777777" w:rsidR="00B947F6" w:rsidRPr="009106F1" w:rsidRDefault="00B947F6" w:rsidP="00E1481F">
            <w:pPr>
              <w:rPr>
                <w:rFonts w:cstheme="minorHAnsi"/>
                <w:sz w:val="24"/>
                <w:szCs w:val="24"/>
              </w:rPr>
            </w:pPr>
            <w:r w:rsidRPr="009106F1">
              <w:rPr>
                <w:rFonts w:cstheme="minorHAnsi"/>
                <w:sz w:val="24"/>
                <w:szCs w:val="24"/>
              </w:rPr>
              <w:t>Economic Activity</w:t>
            </w:r>
          </w:p>
        </w:tc>
        <w:tc>
          <w:tcPr>
            <w:tcW w:w="0" w:type="auto"/>
          </w:tcPr>
          <w:p w14:paraId="60850D8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0" w:type="auto"/>
          </w:tcPr>
          <w:p w14:paraId="6B656A2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13C1B612"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2B5AE53E" w14:textId="77777777" w:rsidR="00B947F6" w:rsidRPr="009106F1" w:rsidRDefault="00B947F6" w:rsidP="00E1481F">
            <w:pPr>
              <w:rPr>
                <w:rFonts w:cstheme="minorHAnsi"/>
                <w:i/>
                <w:iCs/>
                <w:sz w:val="24"/>
                <w:szCs w:val="24"/>
              </w:rPr>
            </w:pPr>
            <w:r w:rsidRPr="009106F1">
              <w:rPr>
                <w:rFonts w:cstheme="minorHAnsi"/>
                <w:i/>
                <w:iCs/>
                <w:sz w:val="24"/>
                <w:szCs w:val="24"/>
              </w:rPr>
              <w:t xml:space="preserve">  Employment</w:t>
            </w:r>
          </w:p>
        </w:tc>
        <w:tc>
          <w:tcPr>
            <w:tcW w:w="0" w:type="auto"/>
            <w:vAlign w:val="bottom"/>
          </w:tcPr>
          <w:p w14:paraId="591957F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3,017</w:t>
            </w:r>
          </w:p>
        </w:tc>
        <w:tc>
          <w:tcPr>
            <w:tcW w:w="0" w:type="auto"/>
            <w:vAlign w:val="bottom"/>
          </w:tcPr>
          <w:p w14:paraId="3C513DE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38.12%</w:t>
            </w:r>
          </w:p>
        </w:tc>
      </w:tr>
      <w:tr w:rsidR="009106F1" w:rsidRPr="009106F1" w14:paraId="3DCF33BC"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728584" w14:textId="77777777" w:rsidR="00B947F6" w:rsidRPr="009106F1" w:rsidRDefault="00B947F6" w:rsidP="00E1481F">
            <w:pPr>
              <w:rPr>
                <w:rFonts w:cstheme="minorHAnsi"/>
                <w:i/>
                <w:iCs/>
                <w:sz w:val="24"/>
                <w:szCs w:val="24"/>
              </w:rPr>
            </w:pPr>
            <w:r w:rsidRPr="009106F1">
              <w:rPr>
                <w:rFonts w:cstheme="minorHAnsi"/>
                <w:i/>
                <w:iCs/>
                <w:sz w:val="24"/>
                <w:szCs w:val="24"/>
              </w:rPr>
              <w:t xml:space="preserve">  Post-Schooling Education</w:t>
            </w:r>
          </w:p>
        </w:tc>
        <w:tc>
          <w:tcPr>
            <w:tcW w:w="0" w:type="auto"/>
            <w:vAlign w:val="bottom"/>
          </w:tcPr>
          <w:p w14:paraId="0978DC8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689</w:t>
            </w:r>
          </w:p>
        </w:tc>
        <w:tc>
          <w:tcPr>
            <w:tcW w:w="0" w:type="auto"/>
            <w:vAlign w:val="bottom"/>
          </w:tcPr>
          <w:p w14:paraId="7CB16DD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8.70%</w:t>
            </w:r>
          </w:p>
        </w:tc>
      </w:tr>
      <w:tr w:rsidR="009106F1" w:rsidRPr="009106F1" w14:paraId="7A4BC031"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51008558" w14:textId="77777777" w:rsidR="00B947F6" w:rsidRPr="009106F1" w:rsidRDefault="00B947F6" w:rsidP="00E1481F">
            <w:pPr>
              <w:rPr>
                <w:rFonts w:cstheme="minorHAnsi"/>
                <w:i/>
                <w:iCs/>
                <w:sz w:val="24"/>
                <w:szCs w:val="24"/>
              </w:rPr>
            </w:pPr>
            <w:r w:rsidRPr="009106F1">
              <w:rPr>
                <w:rFonts w:cstheme="minorHAnsi"/>
                <w:i/>
                <w:iCs/>
                <w:sz w:val="24"/>
                <w:szCs w:val="24"/>
              </w:rPr>
              <w:t xml:space="preserve">  School</w:t>
            </w:r>
          </w:p>
        </w:tc>
        <w:tc>
          <w:tcPr>
            <w:tcW w:w="0" w:type="auto"/>
            <w:vAlign w:val="bottom"/>
          </w:tcPr>
          <w:p w14:paraId="1C0856D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409</w:t>
            </w:r>
          </w:p>
        </w:tc>
        <w:tc>
          <w:tcPr>
            <w:tcW w:w="0" w:type="auto"/>
            <w:vAlign w:val="bottom"/>
          </w:tcPr>
          <w:p w14:paraId="06F82FB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30.44%</w:t>
            </w:r>
          </w:p>
        </w:tc>
      </w:tr>
      <w:tr w:rsidR="009106F1" w:rsidRPr="009106F1" w14:paraId="46F1B82A"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191EE5" w14:textId="77777777" w:rsidR="00B947F6" w:rsidRPr="009106F1" w:rsidRDefault="00B947F6" w:rsidP="00E1481F">
            <w:pPr>
              <w:rPr>
                <w:rFonts w:cstheme="minorHAnsi"/>
                <w:i/>
                <w:iCs/>
                <w:sz w:val="24"/>
                <w:szCs w:val="24"/>
              </w:rPr>
            </w:pPr>
            <w:r w:rsidRPr="009106F1">
              <w:rPr>
                <w:rFonts w:cstheme="minorHAnsi"/>
                <w:i/>
                <w:iCs/>
                <w:sz w:val="24"/>
                <w:szCs w:val="24"/>
              </w:rPr>
              <w:t xml:space="preserve">  Training/Apprenticeships</w:t>
            </w:r>
          </w:p>
        </w:tc>
        <w:tc>
          <w:tcPr>
            <w:tcW w:w="0" w:type="auto"/>
            <w:vAlign w:val="bottom"/>
          </w:tcPr>
          <w:p w14:paraId="29C3243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561</w:t>
            </w:r>
          </w:p>
        </w:tc>
        <w:tc>
          <w:tcPr>
            <w:tcW w:w="0" w:type="auto"/>
            <w:vAlign w:val="bottom"/>
          </w:tcPr>
          <w:p w14:paraId="3E51107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9.72%</w:t>
            </w:r>
          </w:p>
        </w:tc>
      </w:tr>
      <w:tr w:rsidR="009106F1" w:rsidRPr="009106F1" w14:paraId="0B9E5992"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423304AA" w14:textId="77777777" w:rsidR="00B947F6" w:rsidRPr="009106F1" w:rsidRDefault="00B947F6" w:rsidP="00E1481F">
            <w:pPr>
              <w:rPr>
                <w:rFonts w:cstheme="minorHAnsi"/>
                <w:i/>
                <w:iCs/>
                <w:sz w:val="24"/>
                <w:szCs w:val="24"/>
              </w:rPr>
            </w:pPr>
            <w:r w:rsidRPr="009106F1">
              <w:rPr>
                <w:rFonts w:cstheme="minorHAnsi"/>
                <w:i/>
                <w:iCs/>
                <w:sz w:val="24"/>
                <w:szCs w:val="24"/>
              </w:rPr>
              <w:t xml:space="preserve">  Unemployment and OLF</w:t>
            </w:r>
          </w:p>
        </w:tc>
        <w:tc>
          <w:tcPr>
            <w:tcW w:w="0" w:type="auto"/>
            <w:vAlign w:val="bottom"/>
          </w:tcPr>
          <w:p w14:paraId="3A46CCB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39</w:t>
            </w:r>
          </w:p>
        </w:tc>
        <w:tc>
          <w:tcPr>
            <w:tcW w:w="0" w:type="auto"/>
            <w:vAlign w:val="bottom"/>
          </w:tcPr>
          <w:p w14:paraId="4927817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3.02%</w:t>
            </w:r>
          </w:p>
        </w:tc>
      </w:tr>
      <w:tr w:rsidR="009106F1" w:rsidRPr="009106F1" w14:paraId="2EE8E0B1"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DEF760" w14:textId="77777777" w:rsidR="00B947F6" w:rsidRPr="009106F1" w:rsidRDefault="00B947F6" w:rsidP="00E1481F">
            <w:pPr>
              <w:rPr>
                <w:rFonts w:cstheme="minorHAnsi"/>
                <w:sz w:val="24"/>
                <w:szCs w:val="24"/>
              </w:rPr>
            </w:pPr>
            <w:r w:rsidRPr="009106F1">
              <w:rPr>
                <w:rFonts w:cstheme="minorHAnsi"/>
                <w:sz w:val="24"/>
                <w:szCs w:val="24"/>
              </w:rPr>
              <w:t>Educational Attainment</w:t>
            </w:r>
          </w:p>
        </w:tc>
        <w:tc>
          <w:tcPr>
            <w:tcW w:w="0" w:type="auto"/>
          </w:tcPr>
          <w:p w14:paraId="08C506B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0" w:type="auto"/>
          </w:tcPr>
          <w:p w14:paraId="099EDF4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3E9D0802"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3700B2BA" w14:textId="77777777" w:rsidR="00B947F6" w:rsidRPr="009106F1" w:rsidRDefault="00B947F6" w:rsidP="00E1481F">
            <w:pPr>
              <w:rPr>
                <w:rFonts w:cstheme="minorHAnsi"/>
                <w:i/>
                <w:iCs/>
                <w:sz w:val="24"/>
                <w:szCs w:val="24"/>
              </w:rPr>
            </w:pPr>
            <w:r w:rsidRPr="009106F1">
              <w:rPr>
                <w:rFonts w:cstheme="minorHAnsi"/>
                <w:i/>
                <w:iCs/>
                <w:sz w:val="24"/>
                <w:szCs w:val="24"/>
              </w:rPr>
              <w:t xml:space="preserve">  &lt;5 O-Levels</w:t>
            </w:r>
          </w:p>
        </w:tc>
        <w:tc>
          <w:tcPr>
            <w:tcW w:w="0" w:type="auto"/>
            <w:vAlign w:val="bottom"/>
          </w:tcPr>
          <w:p w14:paraId="30D56DE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5,100</w:t>
            </w:r>
          </w:p>
        </w:tc>
        <w:tc>
          <w:tcPr>
            <w:tcW w:w="0" w:type="auto"/>
            <w:vAlign w:val="bottom"/>
          </w:tcPr>
          <w:p w14:paraId="06E5F2B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64.43%</w:t>
            </w:r>
          </w:p>
        </w:tc>
      </w:tr>
      <w:tr w:rsidR="009106F1" w:rsidRPr="009106F1" w14:paraId="72552345"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49110A" w14:textId="77777777" w:rsidR="00B947F6" w:rsidRPr="009106F1" w:rsidRDefault="00B947F6" w:rsidP="00E1481F">
            <w:pPr>
              <w:rPr>
                <w:rFonts w:cstheme="minorHAnsi"/>
                <w:i/>
                <w:iCs/>
                <w:sz w:val="24"/>
                <w:szCs w:val="24"/>
              </w:rPr>
            </w:pPr>
            <w:r w:rsidRPr="009106F1">
              <w:rPr>
                <w:rFonts w:cstheme="minorHAnsi"/>
                <w:i/>
                <w:iCs/>
                <w:sz w:val="24"/>
                <w:szCs w:val="24"/>
              </w:rPr>
              <w:t xml:space="preserve">  5 or more O-Levels</w:t>
            </w:r>
          </w:p>
        </w:tc>
        <w:tc>
          <w:tcPr>
            <w:tcW w:w="0" w:type="auto"/>
            <w:vAlign w:val="bottom"/>
          </w:tcPr>
          <w:p w14:paraId="731F7E1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815</w:t>
            </w:r>
          </w:p>
        </w:tc>
        <w:tc>
          <w:tcPr>
            <w:tcW w:w="0" w:type="auto"/>
            <w:vAlign w:val="bottom"/>
          </w:tcPr>
          <w:p w14:paraId="1A34B01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35.57%</w:t>
            </w:r>
          </w:p>
        </w:tc>
      </w:tr>
      <w:tr w:rsidR="009106F1" w:rsidRPr="009106F1" w14:paraId="60C0EB48"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47370CFF" w14:textId="77777777" w:rsidR="00B947F6" w:rsidRPr="009106F1" w:rsidRDefault="00B947F6" w:rsidP="00E1481F">
            <w:pPr>
              <w:rPr>
                <w:rFonts w:cstheme="minorHAnsi"/>
                <w:sz w:val="24"/>
                <w:szCs w:val="24"/>
              </w:rPr>
            </w:pPr>
            <w:r w:rsidRPr="009106F1">
              <w:rPr>
                <w:rFonts w:cstheme="minorHAnsi"/>
                <w:sz w:val="24"/>
                <w:szCs w:val="24"/>
              </w:rPr>
              <w:t>Sex</w:t>
            </w:r>
          </w:p>
        </w:tc>
        <w:tc>
          <w:tcPr>
            <w:tcW w:w="0" w:type="auto"/>
          </w:tcPr>
          <w:p w14:paraId="25FA611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0" w:type="auto"/>
          </w:tcPr>
          <w:p w14:paraId="116B69A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587AA8AE"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0F0B29" w14:textId="77777777" w:rsidR="00B947F6" w:rsidRPr="009106F1" w:rsidRDefault="00B947F6" w:rsidP="00E1481F">
            <w:pPr>
              <w:rPr>
                <w:rFonts w:cstheme="minorHAnsi"/>
                <w:i/>
                <w:iCs/>
                <w:sz w:val="24"/>
                <w:szCs w:val="24"/>
              </w:rPr>
            </w:pPr>
            <w:r w:rsidRPr="009106F1">
              <w:rPr>
                <w:rFonts w:cstheme="minorHAnsi"/>
                <w:i/>
                <w:iCs/>
                <w:sz w:val="24"/>
                <w:szCs w:val="24"/>
              </w:rPr>
              <w:t xml:space="preserve">  Female</w:t>
            </w:r>
          </w:p>
        </w:tc>
        <w:tc>
          <w:tcPr>
            <w:tcW w:w="0" w:type="auto"/>
            <w:vAlign w:val="bottom"/>
          </w:tcPr>
          <w:p w14:paraId="302C143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3,963</w:t>
            </w:r>
          </w:p>
        </w:tc>
        <w:tc>
          <w:tcPr>
            <w:tcW w:w="0" w:type="auto"/>
            <w:vAlign w:val="bottom"/>
          </w:tcPr>
          <w:p w14:paraId="2610402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50.07%</w:t>
            </w:r>
          </w:p>
        </w:tc>
      </w:tr>
      <w:tr w:rsidR="009106F1" w:rsidRPr="009106F1" w14:paraId="7D479DCF"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74A60D19" w14:textId="77777777" w:rsidR="00B947F6" w:rsidRPr="009106F1" w:rsidRDefault="00B947F6" w:rsidP="00E1481F">
            <w:pPr>
              <w:rPr>
                <w:rFonts w:cstheme="minorHAnsi"/>
                <w:i/>
                <w:iCs/>
                <w:sz w:val="24"/>
                <w:szCs w:val="24"/>
              </w:rPr>
            </w:pPr>
            <w:r w:rsidRPr="009106F1">
              <w:rPr>
                <w:rFonts w:cstheme="minorHAnsi"/>
                <w:i/>
                <w:iCs/>
                <w:sz w:val="24"/>
                <w:szCs w:val="24"/>
              </w:rPr>
              <w:t xml:space="preserve">  Male</w:t>
            </w:r>
          </w:p>
        </w:tc>
        <w:tc>
          <w:tcPr>
            <w:tcW w:w="0" w:type="auto"/>
            <w:vAlign w:val="bottom"/>
          </w:tcPr>
          <w:p w14:paraId="21517BE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3,952</w:t>
            </w:r>
          </w:p>
        </w:tc>
        <w:tc>
          <w:tcPr>
            <w:tcW w:w="0" w:type="auto"/>
            <w:vAlign w:val="bottom"/>
          </w:tcPr>
          <w:p w14:paraId="4E0A540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49.93%</w:t>
            </w:r>
          </w:p>
        </w:tc>
      </w:tr>
      <w:tr w:rsidR="009106F1" w:rsidRPr="009106F1" w14:paraId="1300CB97"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7E10A6" w14:textId="77777777" w:rsidR="00B947F6" w:rsidRPr="009106F1" w:rsidRDefault="00B947F6" w:rsidP="00E1481F">
            <w:pPr>
              <w:rPr>
                <w:rFonts w:cstheme="minorHAnsi"/>
                <w:sz w:val="24"/>
                <w:szCs w:val="24"/>
              </w:rPr>
            </w:pPr>
            <w:r w:rsidRPr="009106F1">
              <w:rPr>
                <w:rFonts w:cstheme="minorHAnsi"/>
                <w:sz w:val="24"/>
                <w:szCs w:val="24"/>
              </w:rPr>
              <w:t>Housing Tenure</w:t>
            </w:r>
          </w:p>
        </w:tc>
        <w:tc>
          <w:tcPr>
            <w:tcW w:w="0" w:type="auto"/>
          </w:tcPr>
          <w:p w14:paraId="6251934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0" w:type="auto"/>
          </w:tcPr>
          <w:p w14:paraId="6E8C2F5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727078E7"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208F0F23" w14:textId="77777777" w:rsidR="00B947F6" w:rsidRPr="009106F1" w:rsidRDefault="00B947F6" w:rsidP="00E1481F">
            <w:pPr>
              <w:rPr>
                <w:rFonts w:cstheme="minorHAnsi"/>
                <w:i/>
                <w:iCs/>
                <w:sz w:val="24"/>
                <w:szCs w:val="24"/>
              </w:rPr>
            </w:pPr>
            <w:r w:rsidRPr="009106F1">
              <w:rPr>
                <w:rFonts w:cstheme="minorHAnsi"/>
                <w:i/>
                <w:iCs/>
                <w:sz w:val="24"/>
                <w:szCs w:val="24"/>
              </w:rPr>
              <w:t xml:space="preserve">  Own Home</w:t>
            </w:r>
          </w:p>
        </w:tc>
        <w:tc>
          <w:tcPr>
            <w:tcW w:w="0" w:type="auto"/>
            <w:vAlign w:val="bottom"/>
          </w:tcPr>
          <w:p w14:paraId="2B447CC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3,794</w:t>
            </w:r>
          </w:p>
        </w:tc>
        <w:tc>
          <w:tcPr>
            <w:tcW w:w="0" w:type="auto"/>
            <w:vAlign w:val="bottom"/>
          </w:tcPr>
          <w:p w14:paraId="7D7451B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47.93%</w:t>
            </w:r>
          </w:p>
        </w:tc>
      </w:tr>
      <w:tr w:rsidR="009106F1" w:rsidRPr="009106F1" w14:paraId="76FC94B9"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FDB2D6D" w14:textId="77777777" w:rsidR="00B947F6" w:rsidRPr="009106F1" w:rsidRDefault="00B947F6" w:rsidP="00E1481F">
            <w:pPr>
              <w:rPr>
                <w:rFonts w:cstheme="minorHAnsi"/>
                <w:i/>
                <w:iCs/>
                <w:sz w:val="24"/>
                <w:szCs w:val="24"/>
              </w:rPr>
            </w:pPr>
            <w:r w:rsidRPr="009106F1">
              <w:rPr>
                <w:rFonts w:cstheme="minorHAnsi"/>
                <w:i/>
                <w:iCs/>
                <w:sz w:val="24"/>
                <w:szCs w:val="24"/>
              </w:rPr>
              <w:t xml:space="preserve">  Don't Own Home</w:t>
            </w:r>
          </w:p>
        </w:tc>
        <w:tc>
          <w:tcPr>
            <w:tcW w:w="0" w:type="auto"/>
            <w:vAlign w:val="bottom"/>
          </w:tcPr>
          <w:p w14:paraId="766AA40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4,121</w:t>
            </w:r>
          </w:p>
        </w:tc>
        <w:tc>
          <w:tcPr>
            <w:tcW w:w="0" w:type="auto"/>
            <w:vAlign w:val="bottom"/>
          </w:tcPr>
          <w:p w14:paraId="7422D2C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52.07%</w:t>
            </w:r>
          </w:p>
        </w:tc>
      </w:tr>
      <w:tr w:rsidR="009106F1" w:rsidRPr="009106F1" w14:paraId="59EDFCDA"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52E27039" w14:textId="77777777" w:rsidR="00B947F6" w:rsidRPr="009106F1" w:rsidRDefault="00B947F6" w:rsidP="00E1481F">
            <w:pPr>
              <w:rPr>
                <w:rFonts w:cstheme="minorHAnsi"/>
                <w:sz w:val="24"/>
                <w:szCs w:val="24"/>
              </w:rPr>
            </w:pPr>
            <w:r w:rsidRPr="009106F1">
              <w:rPr>
                <w:rFonts w:cstheme="minorHAnsi"/>
                <w:sz w:val="24"/>
                <w:szCs w:val="24"/>
              </w:rPr>
              <w:t>NS-SEC</w:t>
            </w:r>
          </w:p>
        </w:tc>
        <w:tc>
          <w:tcPr>
            <w:tcW w:w="0" w:type="auto"/>
          </w:tcPr>
          <w:p w14:paraId="53F80DA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0" w:type="auto"/>
          </w:tcPr>
          <w:p w14:paraId="6E309C6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74520BE8"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0A2FC2" w14:textId="77777777" w:rsidR="00B947F6" w:rsidRPr="009106F1" w:rsidRDefault="00B947F6" w:rsidP="00E1481F">
            <w:pPr>
              <w:rPr>
                <w:rFonts w:cstheme="minorHAnsi"/>
                <w:i/>
                <w:iCs/>
                <w:sz w:val="24"/>
                <w:szCs w:val="24"/>
              </w:rPr>
            </w:pPr>
            <w:r w:rsidRPr="009106F1">
              <w:rPr>
                <w:rFonts w:cstheme="minorHAnsi"/>
                <w:i/>
                <w:iCs/>
                <w:sz w:val="24"/>
                <w:szCs w:val="24"/>
              </w:rPr>
              <w:t xml:space="preserve"> Higher managerial, administrative and professional occupations</w:t>
            </w:r>
          </w:p>
        </w:tc>
        <w:tc>
          <w:tcPr>
            <w:tcW w:w="0" w:type="auto"/>
            <w:vAlign w:val="bottom"/>
          </w:tcPr>
          <w:p w14:paraId="13D6E2E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268</w:t>
            </w:r>
          </w:p>
        </w:tc>
        <w:tc>
          <w:tcPr>
            <w:tcW w:w="0" w:type="auto"/>
            <w:vAlign w:val="bottom"/>
          </w:tcPr>
          <w:p w14:paraId="35CC291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02%</w:t>
            </w:r>
          </w:p>
        </w:tc>
      </w:tr>
      <w:tr w:rsidR="009106F1" w:rsidRPr="009106F1" w14:paraId="32E6B682"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0A9FC356" w14:textId="77777777" w:rsidR="00B947F6" w:rsidRPr="009106F1" w:rsidRDefault="00B947F6" w:rsidP="00E1481F">
            <w:pPr>
              <w:rPr>
                <w:rFonts w:cstheme="minorHAnsi"/>
                <w:i/>
                <w:iCs/>
                <w:sz w:val="24"/>
                <w:szCs w:val="24"/>
              </w:rPr>
            </w:pPr>
            <w:r w:rsidRPr="009106F1">
              <w:rPr>
                <w:rFonts w:cstheme="minorHAnsi"/>
                <w:i/>
                <w:iCs/>
                <w:sz w:val="24"/>
                <w:szCs w:val="24"/>
              </w:rPr>
              <w:t xml:space="preserve">  Lower managerial, administrative and professional occupations</w:t>
            </w:r>
          </w:p>
        </w:tc>
        <w:tc>
          <w:tcPr>
            <w:tcW w:w="0" w:type="auto"/>
            <w:vAlign w:val="bottom"/>
          </w:tcPr>
          <w:p w14:paraId="2E157E0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121</w:t>
            </w:r>
          </w:p>
        </w:tc>
        <w:tc>
          <w:tcPr>
            <w:tcW w:w="0" w:type="auto"/>
            <w:vAlign w:val="bottom"/>
          </w:tcPr>
          <w:p w14:paraId="0991A15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4.16%</w:t>
            </w:r>
          </w:p>
        </w:tc>
      </w:tr>
      <w:tr w:rsidR="009106F1" w:rsidRPr="009106F1" w14:paraId="0553E0E4"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F46C65" w14:textId="77777777" w:rsidR="00B947F6" w:rsidRPr="009106F1" w:rsidRDefault="00B947F6" w:rsidP="00E1481F">
            <w:pPr>
              <w:rPr>
                <w:rFonts w:cstheme="minorHAnsi"/>
                <w:i/>
                <w:iCs/>
                <w:sz w:val="24"/>
                <w:szCs w:val="24"/>
              </w:rPr>
            </w:pPr>
            <w:r w:rsidRPr="009106F1">
              <w:rPr>
                <w:rFonts w:cstheme="minorHAnsi"/>
                <w:i/>
                <w:iCs/>
                <w:sz w:val="24"/>
                <w:szCs w:val="24"/>
              </w:rPr>
              <w:t xml:space="preserve">  Intermediate occupations</w:t>
            </w:r>
          </w:p>
        </w:tc>
        <w:tc>
          <w:tcPr>
            <w:tcW w:w="0" w:type="auto"/>
            <w:vAlign w:val="bottom"/>
          </w:tcPr>
          <w:p w14:paraId="56EF505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4</w:t>
            </w:r>
          </w:p>
        </w:tc>
        <w:tc>
          <w:tcPr>
            <w:tcW w:w="0" w:type="auto"/>
            <w:vAlign w:val="bottom"/>
          </w:tcPr>
          <w:p w14:paraId="35EAA1F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07%</w:t>
            </w:r>
          </w:p>
        </w:tc>
      </w:tr>
      <w:tr w:rsidR="009106F1" w:rsidRPr="009106F1" w14:paraId="298F9E84"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7DE736BC" w14:textId="77777777" w:rsidR="00B947F6" w:rsidRPr="009106F1" w:rsidRDefault="00B947F6" w:rsidP="00E1481F">
            <w:pPr>
              <w:rPr>
                <w:rFonts w:cstheme="minorHAnsi"/>
                <w:i/>
                <w:iCs/>
                <w:sz w:val="24"/>
                <w:szCs w:val="24"/>
              </w:rPr>
            </w:pPr>
            <w:r w:rsidRPr="009106F1">
              <w:rPr>
                <w:rFonts w:cstheme="minorHAnsi"/>
                <w:i/>
                <w:iCs/>
                <w:sz w:val="24"/>
                <w:szCs w:val="24"/>
              </w:rPr>
              <w:t xml:space="preserve">  Small employers and own account workers</w:t>
            </w:r>
          </w:p>
        </w:tc>
        <w:tc>
          <w:tcPr>
            <w:tcW w:w="0" w:type="auto"/>
            <w:vAlign w:val="bottom"/>
          </w:tcPr>
          <w:p w14:paraId="2A2BB51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807</w:t>
            </w:r>
          </w:p>
        </w:tc>
        <w:tc>
          <w:tcPr>
            <w:tcW w:w="0" w:type="auto"/>
            <w:vAlign w:val="bottom"/>
          </w:tcPr>
          <w:p w14:paraId="69CE473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0.20%</w:t>
            </w:r>
          </w:p>
        </w:tc>
      </w:tr>
      <w:tr w:rsidR="009106F1" w:rsidRPr="009106F1" w14:paraId="5A59657A"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C10001" w14:textId="77777777" w:rsidR="00B947F6" w:rsidRPr="009106F1" w:rsidRDefault="00B947F6" w:rsidP="00E1481F">
            <w:pPr>
              <w:rPr>
                <w:rFonts w:cstheme="minorHAnsi"/>
                <w:i/>
                <w:iCs/>
                <w:sz w:val="24"/>
                <w:szCs w:val="24"/>
              </w:rPr>
            </w:pPr>
            <w:r w:rsidRPr="009106F1">
              <w:rPr>
                <w:rFonts w:cstheme="minorHAnsi"/>
                <w:i/>
                <w:iCs/>
                <w:sz w:val="24"/>
                <w:szCs w:val="24"/>
              </w:rPr>
              <w:t xml:space="preserve">  Lower supervisory and technical occupations</w:t>
            </w:r>
          </w:p>
        </w:tc>
        <w:tc>
          <w:tcPr>
            <w:tcW w:w="0" w:type="auto"/>
            <w:vAlign w:val="bottom"/>
          </w:tcPr>
          <w:p w14:paraId="5829D5D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286</w:t>
            </w:r>
          </w:p>
        </w:tc>
        <w:tc>
          <w:tcPr>
            <w:tcW w:w="0" w:type="auto"/>
            <w:vAlign w:val="bottom"/>
          </w:tcPr>
          <w:p w14:paraId="57FE85A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25%</w:t>
            </w:r>
          </w:p>
        </w:tc>
      </w:tr>
      <w:tr w:rsidR="009106F1" w:rsidRPr="009106F1" w14:paraId="4E4F360E"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3296DA0E" w14:textId="77777777" w:rsidR="00B947F6" w:rsidRPr="009106F1" w:rsidRDefault="00B947F6" w:rsidP="00E1481F">
            <w:pPr>
              <w:rPr>
                <w:rFonts w:cstheme="minorHAnsi"/>
                <w:i/>
                <w:iCs/>
                <w:sz w:val="24"/>
                <w:szCs w:val="24"/>
              </w:rPr>
            </w:pPr>
            <w:r w:rsidRPr="009106F1">
              <w:rPr>
                <w:rFonts w:cstheme="minorHAnsi"/>
                <w:i/>
                <w:iCs/>
                <w:sz w:val="24"/>
                <w:szCs w:val="24"/>
              </w:rPr>
              <w:t xml:space="preserve">  Semi-routine occupations</w:t>
            </w:r>
          </w:p>
        </w:tc>
        <w:tc>
          <w:tcPr>
            <w:tcW w:w="0" w:type="auto"/>
            <w:vAlign w:val="bottom"/>
          </w:tcPr>
          <w:p w14:paraId="603811A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399</w:t>
            </w:r>
          </w:p>
        </w:tc>
        <w:tc>
          <w:tcPr>
            <w:tcW w:w="0" w:type="auto"/>
            <w:vAlign w:val="bottom"/>
          </w:tcPr>
          <w:p w14:paraId="620AAB0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7.68%</w:t>
            </w:r>
          </w:p>
        </w:tc>
      </w:tr>
      <w:tr w:rsidR="009106F1" w:rsidRPr="009106F1" w14:paraId="2A9B4BB2"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FD9981E" w14:textId="77777777" w:rsidR="00B947F6" w:rsidRPr="009106F1" w:rsidRDefault="00B947F6" w:rsidP="00E1481F">
            <w:pPr>
              <w:rPr>
                <w:rFonts w:cstheme="minorHAnsi"/>
                <w:i/>
                <w:iCs/>
                <w:sz w:val="24"/>
                <w:szCs w:val="24"/>
              </w:rPr>
            </w:pPr>
            <w:r w:rsidRPr="009106F1">
              <w:rPr>
                <w:rFonts w:cstheme="minorHAnsi"/>
                <w:i/>
                <w:iCs/>
                <w:sz w:val="24"/>
                <w:szCs w:val="24"/>
              </w:rPr>
              <w:t xml:space="preserve">  Routine occupations</w:t>
            </w:r>
          </w:p>
        </w:tc>
        <w:tc>
          <w:tcPr>
            <w:tcW w:w="0" w:type="auto"/>
            <w:vAlign w:val="bottom"/>
          </w:tcPr>
          <w:p w14:paraId="69AD995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870</w:t>
            </w:r>
          </w:p>
        </w:tc>
        <w:tc>
          <w:tcPr>
            <w:tcW w:w="0" w:type="auto"/>
            <w:vAlign w:val="bottom"/>
          </w:tcPr>
          <w:p w14:paraId="43E1057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3.63%</w:t>
            </w:r>
          </w:p>
        </w:tc>
      </w:tr>
      <w:tr w:rsidR="009106F1" w:rsidRPr="009106F1" w14:paraId="1BE30C78"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22B3BE9D" w14:textId="77777777" w:rsidR="00B947F6" w:rsidRPr="009106F1" w:rsidRDefault="00B947F6" w:rsidP="00E1481F">
            <w:pPr>
              <w:rPr>
                <w:rFonts w:cstheme="minorHAnsi"/>
                <w:sz w:val="24"/>
                <w:szCs w:val="24"/>
              </w:rPr>
            </w:pPr>
            <w:r w:rsidRPr="009106F1">
              <w:rPr>
                <w:rFonts w:cstheme="minorHAnsi"/>
                <w:sz w:val="24"/>
                <w:szCs w:val="24"/>
              </w:rPr>
              <w:t>RGSC</w:t>
            </w:r>
          </w:p>
        </w:tc>
        <w:tc>
          <w:tcPr>
            <w:tcW w:w="0" w:type="auto"/>
          </w:tcPr>
          <w:p w14:paraId="64A4436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0" w:type="auto"/>
          </w:tcPr>
          <w:p w14:paraId="0CBBCE3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1C85CAE2"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620E10" w14:textId="77777777" w:rsidR="00B947F6" w:rsidRPr="009106F1" w:rsidRDefault="00B947F6" w:rsidP="00E1481F">
            <w:pPr>
              <w:rPr>
                <w:rFonts w:cstheme="minorHAnsi"/>
                <w:i/>
                <w:iCs/>
                <w:sz w:val="24"/>
                <w:szCs w:val="24"/>
              </w:rPr>
            </w:pPr>
            <w:r w:rsidRPr="009106F1">
              <w:rPr>
                <w:rFonts w:cstheme="minorHAnsi"/>
                <w:i/>
                <w:iCs/>
                <w:sz w:val="24"/>
                <w:szCs w:val="24"/>
              </w:rPr>
              <w:t xml:space="preserve">  Professional</w:t>
            </w:r>
          </w:p>
        </w:tc>
        <w:tc>
          <w:tcPr>
            <w:tcW w:w="0" w:type="auto"/>
            <w:vAlign w:val="bottom"/>
          </w:tcPr>
          <w:p w14:paraId="7CC27E0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338</w:t>
            </w:r>
          </w:p>
        </w:tc>
        <w:tc>
          <w:tcPr>
            <w:tcW w:w="0" w:type="auto"/>
            <w:vAlign w:val="bottom"/>
          </w:tcPr>
          <w:p w14:paraId="4C6A13C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4.27%</w:t>
            </w:r>
          </w:p>
        </w:tc>
      </w:tr>
      <w:tr w:rsidR="009106F1" w:rsidRPr="009106F1" w14:paraId="104605FE"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53C4F0CE" w14:textId="77777777" w:rsidR="00B947F6" w:rsidRPr="009106F1" w:rsidRDefault="00B947F6" w:rsidP="00E1481F">
            <w:pPr>
              <w:rPr>
                <w:rFonts w:cstheme="minorHAnsi"/>
                <w:i/>
                <w:iCs/>
                <w:sz w:val="24"/>
                <w:szCs w:val="24"/>
              </w:rPr>
            </w:pPr>
            <w:r w:rsidRPr="009106F1">
              <w:rPr>
                <w:rFonts w:cstheme="minorHAnsi"/>
                <w:i/>
                <w:iCs/>
                <w:sz w:val="24"/>
                <w:szCs w:val="24"/>
              </w:rPr>
              <w:t xml:space="preserve">  Managerial and Technical</w:t>
            </w:r>
          </w:p>
        </w:tc>
        <w:tc>
          <w:tcPr>
            <w:tcW w:w="0" w:type="auto"/>
            <w:vAlign w:val="bottom"/>
          </w:tcPr>
          <w:p w14:paraId="4556EB3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637</w:t>
            </w:r>
          </w:p>
        </w:tc>
        <w:tc>
          <w:tcPr>
            <w:tcW w:w="0" w:type="auto"/>
            <w:vAlign w:val="bottom"/>
          </w:tcPr>
          <w:p w14:paraId="328AC22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0.68%</w:t>
            </w:r>
          </w:p>
        </w:tc>
      </w:tr>
      <w:tr w:rsidR="009106F1" w:rsidRPr="009106F1" w14:paraId="24FED665"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6095DF" w14:textId="77777777" w:rsidR="00B947F6" w:rsidRPr="009106F1" w:rsidRDefault="00B947F6" w:rsidP="00E1481F">
            <w:pPr>
              <w:rPr>
                <w:rFonts w:cstheme="minorHAnsi"/>
                <w:i/>
                <w:iCs/>
                <w:sz w:val="24"/>
                <w:szCs w:val="24"/>
              </w:rPr>
            </w:pPr>
            <w:r w:rsidRPr="009106F1">
              <w:rPr>
                <w:rFonts w:cstheme="minorHAnsi"/>
                <w:i/>
                <w:iCs/>
                <w:sz w:val="24"/>
                <w:szCs w:val="24"/>
              </w:rPr>
              <w:t xml:space="preserve">  Skilled non-manual</w:t>
            </w:r>
          </w:p>
        </w:tc>
        <w:tc>
          <w:tcPr>
            <w:tcW w:w="0" w:type="auto"/>
            <w:vAlign w:val="bottom"/>
          </w:tcPr>
          <w:p w14:paraId="3962797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869</w:t>
            </w:r>
          </w:p>
        </w:tc>
        <w:tc>
          <w:tcPr>
            <w:tcW w:w="0" w:type="auto"/>
            <w:vAlign w:val="bottom"/>
          </w:tcPr>
          <w:p w14:paraId="11DB4BF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0.98%</w:t>
            </w:r>
          </w:p>
        </w:tc>
      </w:tr>
      <w:tr w:rsidR="009106F1" w:rsidRPr="009106F1" w14:paraId="52AEC300"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5F739DFB" w14:textId="77777777" w:rsidR="00B947F6" w:rsidRPr="009106F1" w:rsidRDefault="00B947F6" w:rsidP="00E1481F">
            <w:pPr>
              <w:rPr>
                <w:rFonts w:cstheme="minorHAnsi"/>
                <w:i/>
                <w:iCs/>
                <w:sz w:val="24"/>
                <w:szCs w:val="24"/>
              </w:rPr>
            </w:pPr>
            <w:r w:rsidRPr="009106F1">
              <w:rPr>
                <w:rFonts w:cstheme="minorHAnsi"/>
                <w:i/>
                <w:iCs/>
                <w:sz w:val="24"/>
                <w:szCs w:val="24"/>
              </w:rPr>
              <w:t xml:space="preserve">  Skilled manual</w:t>
            </w:r>
          </w:p>
        </w:tc>
        <w:tc>
          <w:tcPr>
            <w:tcW w:w="0" w:type="auto"/>
            <w:vAlign w:val="bottom"/>
          </w:tcPr>
          <w:p w14:paraId="7180965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3,283</w:t>
            </w:r>
          </w:p>
        </w:tc>
        <w:tc>
          <w:tcPr>
            <w:tcW w:w="0" w:type="auto"/>
            <w:vAlign w:val="bottom"/>
          </w:tcPr>
          <w:p w14:paraId="6D14D14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41.48%</w:t>
            </w:r>
          </w:p>
        </w:tc>
      </w:tr>
      <w:tr w:rsidR="009106F1" w:rsidRPr="009106F1" w14:paraId="3DF66710"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57BC838" w14:textId="77777777" w:rsidR="00B947F6" w:rsidRPr="009106F1" w:rsidRDefault="00B947F6" w:rsidP="00E1481F">
            <w:pPr>
              <w:rPr>
                <w:rFonts w:cstheme="minorHAnsi"/>
                <w:i/>
                <w:iCs/>
                <w:sz w:val="24"/>
                <w:szCs w:val="24"/>
              </w:rPr>
            </w:pPr>
            <w:r w:rsidRPr="009106F1">
              <w:rPr>
                <w:rFonts w:cstheme="minorHAnsi"/>
                <w:i/>
                <w:iCs/>
                <w:sz w:val="24"/>
                <w:szCs w:val="24"/>
              </w:rPr>
              <w:t xml:space="preserve">  Partly skilled</w:t>
            </w:r>
          </w:p>
        </w:tc>
        <w:tc>
          <w:tcPr>
            <w:tcW w:w="0" w:type="auto"/>
            <w:vAlign w:val="bottom"/>
          </w:tcPr>
          <w:p w14:paraId="48BCD16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123</w:t>
            </w:r>
          </w:p>
        </w:tc>
        <w:tc>
          <w:tcPr>
            <w:tcW w:w="0" w:type="auto"/>
            <w:vAlign w:val="bottom"/>
          </w:tcPr>
          <w:p w14:paraId="0EBB2E9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4.19%</w:t>
            </w:r>
          </w:p>
        </w:tc>
      </w:tr>
      <w:tr w:rsidR="009106F1" w:rsidRPr="009106F1" w14:paraId="1E42C80E"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30DCAA5A" w14:textId="77777777" w:rsidR="00B947F6" w:rsidRPr="009106F1" w:rsidRDefault="00B947F6" w:rsidP="00E1481F">
            <w:pPr>
              <w:rPr>
                <w:rFonts w:cstheme="minorHAnsi"/>
                <w:i/>
                <w:iCs/>
                <w:sz w:val="24"/>
                <w:szCs w:val="24"/>
              </w:rPr>
            </w:pPr>
            <w:r w:rsidRPr="009106F1">
              <w:rPr>
                <w:rFonts w:cstheme="minorHAnsi"/>
                <w:i/>
                <w:iCs/>
                <w:sz w:val="24"/>
                <w:szCs w:val="24"/>
              </w:rPr>
              <w:t xml:space="preserve">  Unskilled</w:t>
            </w:r>
          </w:p>
        </w:tc>
        <w:tc>
          <w:tcPr>
            <w:tcW w:w="0" w:type="auto"/>
            <w:vAlign w:val="bottom"/>
          </w:tcPr>
          <w:p w14:paraId="1C801AD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665</w:t>
            </w:r>
          </w:p>
        </w:tc>
        <w:tc>
          <w:tcPr>
            <w:tcW w:w="0" w:type="auto"/>
            <w:vAlign w:val="bottom"/>
          </w:tcPr>
          <w:p w14:paraId="79932D6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8.40%</w:t>
            </w:r>
          </w:p>
        </w:tc>
      </w:tr>
      <w:tr w:rsidR="009106F1" w:rsidRPr="009106F1" w14:paraId="5AF5196A"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3017491" w14:textId="77777777" w:rsidR="00B947F6" w:rsidRPr="009106F1" w:rsidRDefault="00B947F6" w:rsidP="00E1481F">
            <w:pPr>
              <w:rPr>
                <w:rFonts w:cstheme="minorHAnsi"/>
                <w:sz w:val="24"/>
                <w:szCs w:val="24"/>
              </w:rPr>
            </w:pPr>
          </w:p>
        </w:tc>
        <w:tc>
          <w:tcPr>
            <w:tcW w:w="0" w:type="auto"/>
          </w:tcPr>
          <w:p w14:paraId="69E189F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0" w:type="auto"/>
          </w:tcPr>
          <w:p w14:paraId="0C7761F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56E97380"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07DCE090" w14:textId="77777777" w:rsidR="00B947F6" w:rsidRPr="009106F1" w:rsidRDefault="00B947F6" w:rsidP="00E1481F">
            <w:pPr>
              <w:rPr>
                <w:rFonts w:cstheme="minorHAnsi"/>
                <w:sz w:val="24"/>
                <w:szCs w:val="24"/>
              </w:rPr>
            </w:pPr>
          </w:p>
        </w:tc>
        <w:tc>
          <w:tcPr>
            <w:tcW w:w="0" w:type="auto"/>
          </w:tcPr>
          <w:p w14:paraId="3F9F9AC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Mean</w:t>
            </w:r>
          </w:p>
        </w:tc>
        <w:tc>
          <w:tcPr>
            <w:tcW w:w="0" w:type="auto"/>
          </w:tcPr>
          <w:p w14:paraId="6900988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SD</w:t>
            </w:r>
          </w:p>
        </w:tc>
      </w:tr>
      <w:tr w:rsidR="009106F1" w:rsidRPr="009106F1" w14:paraId="1695F019"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00CF43" w14:textId="77777777" w:rsidR="00B947F6" w:rsidRPr="009106F1" w:rsidRDefault="00B947F6" w:rsidP="00E1481F">
            <w:pPr>
              <w:rPr>
                <w:rFonts w:cstheme="minorHAnsi"/>
                <w:sz w:val="24"/>
                <w:szCs w:val="24"/>
              </w:rPr>
            </w:pPr>
            <w:r w:rsidRPr="009106F1">
              <w:rPr>
                <w:rFonts w:cstheme="minorHAnsi"/>
                <w:sz w:val="24"/>
                <w:szCs w:val="24"/>
              </w:rPr>
              <w:t>CAMSIS</w:t>
            </w:r>
          </w:p>
        </w:tc>
        <w:tc>
          <w:tcPr>
            <w:tcW w:w="0" w:type="auto"/>
          </w:tcPr>
          <w:p w14:paraId="1B1C2E6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4.44</w:t>
            </w:r>
          </w:p>
        </w:tc>
        <w:tc>
          <w:tcPr>
            <w:tcW w:w="0" w:type="auto"/>
          </w:tcPr>
          <w:p w14:paraId="232D294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37</w:t>
            </w:r>
          </w:p>
        </w:tc>
      </w:tr>
      <w:tr w:rsidR="009106F1" w:rsidRPr="009106F1" w14:paraId="626D5B9E"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1128BE5C" w14:textId="77777777" w:rsidR="00B947F6" w:rsidRPr="009106F1" w:rsidRDefault="00B947F6" w:rsidP="00E1481F">
            <w:pPr>
              <w:rPr>
                <w:rFonts w:cstheme="minorHAnsi"/>
                <w:sz w:val="24"/>
                <w:szCs w:val="24"/>
              </w:rPr>
            </w:pPr>
            <w:r w:rsidRPr="009106F1">
              <w:rPr>
                <w:rFonts w:cstheme="minorHAnsi"/>
                <w:sz w:val="24"/>
                <w:szCs w:val="24"/>
              </w:rPr>
              <w:t>Reading Score</w:t>
            </w:r>
          </w:p>
        </w:tc>
        <w:tc>
          <w:tcPr>
            <w:tcW w:w="0" w:type="auto"/>
            <w:vAlign w:val="bottom"/>
          </w:tcPr>
          <w:p w14:paraId="631B89A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6.50</w:t>
            </w:r>
          </w:p>
        </w:tc>
        <w:tc>
          <w:tcPr>
            <w:tcW w:w="0" w:type="auto"/>
            <w:vAlign w:val="bottom"/>
          </w:tcPr>
          <w:p w14:paraId="327C379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6.17</w:t>
            </w:r>
          </w:p>
        </w:tc>
      </w:tr>
      <w:tr w:rsidR="009106F1" w:rsidRPr="009106F1" w14:paraId="42A73E9C"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60AC58" w14:textId="77777777" w:rsidR="00B947F6" w:rsidRPr="009106F1" w:rsidRDefault="00B947F6" w:rsidP="00E1481F">
            <w:pPr>
              <w:rPr>
                <w:rFonts w:cstheme="minorHAnsi"/>
                <w:sz w:val="24"/>
                <w:szCs w:val="24"/>
              </w:rPr>
            </w:pPr>
            <w:r w:rsidRPr="009106F1">
              <w:rPr>
                <w:rFonts w:cstheme="minorHAnsi"/>
                <w:sz w:val="24"/>
                <w:szCs w:val="24"/>
              </w:rPr>
              <w:t>Maths Score</w:t>
            </w:r>
          </w:p>
        </w:tc>
        <w:tc>
          <w:tcPr>
            <w:tcW w:w="0" w:type="auto"/>
            <w:vAlign w:val="bottom"/>
          </w:tcPr>
          <w:p w14:paraId="4FC06DA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7.60</w:t>
            </w:r>
          </w:p>
        </w:tc>
        <w:tc>
          <w:tcPr>
            <w:tcW w:w="0" w:type="auto"/>
            <w:vAlign w:val="bottom"/>
          </w:tcPr>
          <w:p w14:paraId="243C918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0.26</w:t>
            </w:r>
          </w:p>
        </w:tc>
      </w:tr>
      <w:tr w:rsidR="009106F1" w:rsidRPr="009106F1" w14:paraId="0AC997BB"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2519AF5B" w14:textId="77777777" w:rsidR="00B947F6" w:rsidRPr="009106F1" w:rsidRDefault="00B947F6" w:rsidP="00E1481F">
            <w:pPr>
              <w:rPr>
                <w:rFonts w:cstheme="minorHAnsi"/>
                <w:sz w:val="24"/>
                <w:szCs w:val="24"/>
              </w:rPr>
            </w:pPr>
          </w:p>
        </w:tc>
        <w:tc>
          <w:tcPr>
            <w:tcW w:w="0" w:type="auto"/>
          </w:tcPr>
          <w:p w14:paraId="6568F0E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0" w:type="auto"/>
          </w:tcPr>
          <w:p w14:paraId="05EDB1C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064061BF"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CE8725" w14:textId="77777777" w:rsidR="00B947F6" w:rsidRPr="009106F1" w:rsidRDefault="00B947F6" w:rsidP="00E1481F">
            <w:pPr>
              <w:rPr>
                <w:rFonts w:cstheme="minorHAnsi"/>
                <w:sz w:val="24"/>
                <w:szCs w:val="24"/>
              </w:rPr>
            </w:pPr>
            <w:r w:rsidRPr="009106F1">
              <w:rPr>
                <w:rFonts w:cstheme="minorHAnsi"/>
                <w:sz w:val="24"/>
                <w:szCs w:val="24"/>
              </w:rPr>
              <w:t>n</w:t>
            </w:r>
          </w:p>
        </w:tc>
        <w:tc>
          <w:tcPr>
            <w:tcW w:w="0" w:type="auto"/>
            <w:gridSpan w:val="2"/>
            <w:vAlign w:val="bottom"/>
          </w:tcPr>
          <w:p w14:paraId="782388B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7915</w:t>
            </w:r>
          </w:p>
        </w:tc>
      </w:tr>
      <w:tr w:rsidR="009106F1" w:rsidRPr="009106F1" w14:paraId="6B6618DE" w14:textId="77777777" w:rsidTr="00E1481F">
        <w:tc>
          <w:tcPr>
            <w:cnfStyle w:val="001000000000" w:firstRow="0" w:lastRow="0" w:firstColumn="1" w:lastColumn="0" w:oddVBand="0" w:evenVBand="0" w:oddHBand="0" w:evenHBand="0" w:firstRowFirstColumn="0" w:firstRowLastColumn="0" w:lastRowFirstColumn="0" w:lastRowLastColumn="0"/>
            <w:tcW w:w="0" w:type="auto"/>
            <w:gridSpan w:val="3"/>
          </w:tcPr>
          <w:p w14:paraId="6EF295B4" w14:textId="77777777" w:rsidR="00B947F6" w:rsidRPr="009106F1" w:rsidRDefault="00B947F6" w:rsidP="00E1481F">
            <w:pPr>
              <w:rPr>
                <w:rFonts w:cstheme="minorHAnsi"/>
                <w:sz w:val="24"/>
                <w:szCs w:val="24"/>
              </w:rPr>
            </w:pPr>
            <w:r w:rsidRPr="009106F1">
              <w:rPr>
                <w:rFonts w:cstheme="minorHAnsi"/>
                <w:sz w:val="24"/>
                <w:szCs w:val="24"/>
              </w:rPr>
              <w:t>Data Source: NCDS</w:t>
            </w:r>
          </w:p>
        </w:tc>
      </w:tr>
    </w:tbl>
    <w:p w14:paraId="46D4EDDD" w14:textId="77777777" w:rsidR="00B947F6" w:rsidRPr="009106F1" w:rsidRDefault="00B947F6" w:rsidP="00B947F6">
      <w:pPr>
        <w:rPr>
          <w:rFonts w:cstheme="minorHAnsi"/>
          <w:sz w:val="24"/>
          <w:szCs w:val="24"/>
          <w:lang w:val="en-US"/>
        </w:rPr>
      </w:pPr>
    </w:p>
    <w:p w14:paraId="71B622CE" w14:textId="77777777" w:rsidR="00B947F6" w:rsidRPr="009106F1" w:rsidRDefault="00B947F6" w:rsidP="00B947F6">
      <w:pPr>
        <w:pStyle w:val="Heading2"/>
        <w:rPr>
          <w:rFonts w:asciiTheme="minorHAnsi" w:hAnsiTheme="minorHAnsi" w:cstheme="minorHAnsi"/>
          <w:b/>
          <w:bCs/>
          <w:color w:val="auto"/>
          <w:sz w:val="24"/>
          <w:szCs w:val="24"/>
        </w:rPr>
      </w:pPr>
      <w:bookmarkStart w:id="28" w:name="_Toc137904658"/>
      <w:r w:rsidRPr="009106F1">
        <w:rPr>
          <w:rFonts w:asciiTheme="minorHAnsi" w:hAnsiTheme="minorHAnsi" w:cstheme="minorHAnsi"/>
          <w:b/>
          <w:bCs/>
          <w:color w:val="auto"/>
          <w:sz w:val="24"/>
          <w:szCs w:val="24"/>
        </w:rPr>
        <w:t>Modelling Main Economic Activity</w:t>
      </w:r>
      <w:bookmarkEnd w:id="28"/>
    </w:p>
    <w:p w14:paraId="73622BC6" w14:textId="62EF1C61" w:rsidR="00B947F6" w:rsidRPr="009106F1" w:rsidRDefault="00B947F6" w:rsidP="00B947F6">
      <w:pPr>
        <w:rPr>
          <w:rFonts w:cstheme="minorHAnsi"/>
          <w:sz w:val="24"/>
          <w:szCs w:val="24"/>
        </w:rPr>
      </w:pPr>
      <w:r w:rsidRPr="009106F1">
        <w:rPr>
          <w:rFonts w:cstheme="minorHAnsi"/>
          <w:sz w:val="24"/>
          <w:szCs w:val="24"/>
        </w:rPr>
        <w:t>The main outcome variable is the main economic activity of individuals in September of 1974. This is the first month individuals were in when they received their O-level results after mandatory schooling. The first set of analyses estimate a multinominal logistic regression model. Table 1.</w:t>
      </w:r>
      <w:r w:rsidR="00804CFB" w:rsidRPr="009106F1">
        <w:rPr>
          <w:rFonts w:cstheme="minorHAnsi"/>
          <w:sz w:val="24"/>
          <w:szCs w:val="24"/>
        </w:rPr>
        <w:t>9</w:t>
      </w:r>
      <w:r w:rsidRPr="009106F1">
        <w:rPr>
          <w:rFonts w:cstheme="minorHAnsi"/>
          <w:sz w:val="24"/>
          <w:szCs w:val="24"/>
        </w:rPr>
        <w:t xml:space="preserve"> details the deviance, change in deviance, change in degrees of </w:t>
      </w:r>
      <w:r w:rsidRPr="009106F1">
        <w:rPr>
          <w:rFonts w:cstheme="minorHAnsi"/>
          <w:sz w:val="24"/>
          <w:szCs w:val="24"/>
        </w:rPr>
        <w:lastRenderedPageBreak/>
        <w:t>freedom, the McFadden’s Adjusted Pseudo R2, AIC, and BIC measure to compare the null model with models of one explanatory variable. Table 1.</w:t>
      </w:r>
      <w:r w:rsidR="00804CFB" w:rsidRPr="009106F1">
        <w:rPr>
          <w:rFonts w:cstheme="minorHAnsi"/>
          <w:sz w:val="24"/>
          <w:szCs w:val="24"/>
        </w:rPr>
        <w:t>10</w:t>
      </w:r>
      <w:r w:rsidRPr="009106F1">
        <w:rPr>
          <w:rFonts w:cstheme="minorHAnsi"/>
          <w:sz w:val="24"/>
          <w:szCs w:val="24"/>
        </w:rPr>
        <w:t xml:space="preserve"> details the same but through a sequential building of the null model with each subsequent independent variable added. </w:t>
      </w:r>
    </w:p>
    <w:p w14:paraId="18363D59" w14:textId="77777777" w:rsidR="00B947F6" w:rsidRPr="009106F1" w:rsidRDefault="00B947F6" w:rsidP="00B947F6">
      <w:pPr>
        <w:rPr>
          <w:rFonts w:cstheme="minorHAnsi"/>
          <w:sz w:val="24"/>
          <w:szCs w:val="24"/>
        </w:rPr>
      </w:pPr>
      <w:r w:rsidRPr="009106F1">
        <w:rPr>
          <w:rFonts w:cstheme="minorHAnsi"/>
          <w:sz w:val="24"/>
          <w:szCs w:val="24"/>
        </w:rPr>
        <w:t xml:space="preserve">This model has been tested for the goodness of fit of two competing statistical models based on the ratio of their likelihoods in a likelihood-ratio test, and again with a Wald test. Both found that the hypothesis that all the coefficients associated with educational attainment, sex, tenure, NS-SEC, reading, and maths scores are simultaneously equal to 0 can be rejected at the 0.01 level. </w:t>
      </w:r>
    </w:p>
    <w:p w14:paraId="7624278A" w14:textId="5B7A1451" w:rsidR="00D23B37" w:rsidRPr="009106F1" w:rsidRDefault="00B947F6" w:rsidP="00804CFB">
      <w:pPr>
        <w:rPr>
          <w:rFonts w:cstheme="minorHAnsi"/>
          <w:sz w:val="24"/>
          <w:szCs w:val="24"/>
        </w:rPr>
      </w:pPr>
      <w:r w:rsidRPr="009106F1">
        <w:rPr>
          <w:rFonts w:cstheme="minorHAnsi"/>
          <w:sz w:val="24"/>
          <w:szCs w:val="24"/>
        </w:rPr>
        <w:t xml:space="preserve">The model output is using the reference category of full-time employment for two reasons. The first is that said category has the largest sample of all economic activity sub-categories. The second is that a contrast with full-time employment is sociologically compelling. Contrasting full-time employment with other economic activity destinations like education or apprenticeships is temporally relevant given the possible impact that increasing the mandatory school leaving age, decline in manufacturing industry, rise in part-time work may have on the economic destinations of youth. </w:t>
      </w:r>
    </w:p>
    <w:p w14:paraId="62C4CB1D" w14:textId="16207397" w:rsidR="00CE053C" w:rsidRPr="009106F1" w:rsidRDefault="00CE053C" w:rsidP="00CE053C">
      <w:pPr>
        <w:pStyle w:val="Caption"/>
        <w:keepNext/>
        <w:rPr>
          <w:rFonts w:cstheme="minorHAnsi"/>
          <w:color w:val="auto"/>
          <w:sz w:val="24"/>
          <w:szCs w:val="24"/>
        </w:rPr>
      </w:pPr>
      <w:bookmarkStart w:id="29" w:name="_Toc137904678"/>
      <w:r w:rsidRPr="009106F1">
        <w:rPr>
          <w:rFonts w:cstheme="minorHAnsi"/>
          <w:color w:val="auto"/>
          <w:sz w:val="24"/>
          <w:szCs w:val="24"/>
        </w:rPr>
        <w:t xml:space="preserve">Table 1. </w:t>
      </w:r>
      <w:r w:rsidRPr="009106F1">
        <w:rPr>
          <w:rFonts w:cstheme="minorHAnsi"/>
          <w:color w:val="auto"/>
          <w:sz w:val="24"/>
          <w:szCs w:val="24"/>
        </w:rPr>
        <w:fldChar w:fldCharType="begin"/>
      </w:r>
      <w:r w:rsidRPr="009106F1">
        <w:rPr>
          <w:rFonts w:cstheme="minorHAnsi"/>
          <w:color w:val="auto"/>
          <w:sz w:val="24"/>
          <w:szCs w:val="24"/>
        </w:rPr>
        <w:instrText xml:space="preserve"> SEQ Table_1. \* ARABIC </w:instrText>
      </w:r>
      <w:r w:rsidRPr="009106F1">
        <w:rPr>
          <w:rFonts w:cstheme="minorHAnsi"/>
          <w:color w:val="auto"/>
          <w:sz w:val="24"/>
          <w:szCs w:val="24"/>
        </w:rPr>
        <w:fldChar w:fldCharType="separate"/>
      </w:r>
      <w:r w:rsidR="0067151A">
        <w:rPr>
          <w:rFonts w:cstheme="minorHAnsi"/>
          <w:noProof/>
          <w:color w:val="auto"/>
          <w:sz w:val="24"/>
          <w:szCs w:val="24"/>
        </w:rPr>
        <w:t>9</w:t>
      </w:r>
      <w:r w:rsidRPr="009106F1">
        <w:rPr>
          <w:rFonts w:cstheme="minorHAnsi"/>
          <w:color w:val="auto"/>
          <w:sz w:val="24"/>
          <w:szCs w:val="24"/>
        </w:rPr>
        <w:fldChar w:fldCharType="end"/>
      </w:r>
      <w:r w:rsidRPr="009106F1">
        <w:rPr>
          <w:rFonts w:cstheme="minorHAnsi"/>
          <w:color w:val="auto"/>
          <w:sz w:val="24"/>
          <w:szCs w:val="24"/>
        </w:rPr>
        <w:t xml:space="preserve"> Goodness-of-fit summaries for explanatory variables and Economic Activity</w:t>
      </w:r>
      <w:bookmarkEnd w:id="29"/>
    </w:p>
    <w:tbl>
      <w:tblPr>
        <w:tblStyle w:val="PlainTable4"/>
        <w:tblW w:w="5000" w:type="pct"/>
        <w:tblLook w:val="04A0" w:firstRow="1" w:lastRow="0" w:firstColumn="1" w:lastColumn="0" w:noHBand="0" w:noVBand="1"/>
      </w:tblPr>
      <w:tblGrid>
        <w:gridCol w:w="1962"/>
        <w:gridCol w:w="1228"/>
        <w:gridCol w:w="1154"/>
        <w:gridCol w:w="777"/>
        <w:gridCol w:w="1451"/>
        <w:gridCol w:w="1228"/>
        <w:gridCol w:w="1226"/>
      </w:tblGrid>
      <w:tr w:rsidR="009106F1" w:rsidRPr="009106F1" w14:paraId="1B42E8DE" w14:textId="77777777" w:rsidTr="00F94D1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pct"/>
          </w:tcPr>
          <w:p w14:paraId="33960FD9" w14:textId="77777777" w:rsidR="00B947F6" w:rsidRPr="009106F1" w:rsidRDefault="00B947F6" w:rsidP="00E1481F">
            <w:pPr>
              <w:rPr>
                <w:rFonts w:cstheme="minorHAnsi"/>
                <w:sz w:val="24"/>
                <w:szCs w:val="24"/>
              </w:rPr>
            </w:pPr>
            <w:r w:rsidRPr="009106F1">
              <w:rPr>
                <w:rFonts w:cstheme="minorHAnsi"/>
                <w:sz w:val="24"/>
                <w:szCs w:val="24"/>
              </w:rPr>
              <w:t>Outcome Variable: Economic Activity</w:t>
            </w:r>
          </w:p>
        </w:tc>
        <w:tc>
          <w:tcPr>
            <w:tcW w:w="680" w:type="pct"/>
          </w:tcPr>
          <w:p w14:paraId="1EEAC576"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Deviance</w:t>
            </w:r>
          </w:p>
        </w:tc>
        <w:tc>
          <w:tcPr>
            <w:tcW w:w="639" w:type="pct"/>
          </w:tcPr>
          <w:p w14:paraId="2FA5FA3D"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m:oMath>
              <m:r>
                <m:rPr>
                  <m:sty m:val="b"/>
                </m:rPr>
                <w:rPr>
                  <w:rFonts w:ascii="Cambria Math" w:hAnsi="Cambria Math" w:cstheme="minorHAnsi"/>
                  <w:sz w:val="24"/>
                  <w:szCs w:val="24"/>
                </w:rPr>
                <m:t>Δ</m:t>
              </m:r>
            </m:oMath>
            <w:r w:rsidRPr="009106F1">
              <w:rPr>
                <w:rFonts w:cstheme="minorHAnsi"/>
                <w:sz w:val="24"/>
                <w:szCs w:val="24"/>
              </w:rPr>
              <w:t xml:space="preserve"> Deviance (from Null)</w:t>
            </w:r>
          </w:p>
        </w:tc>
        <w:tc>
          <w:tcPr>
            <w:tcW w:w="430" w:type="pct"/>
          </w:tcPr>
          <w:p w14:paraId="0D7DBCBF"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m:oMath>
              <m:r>
                <m:rPr>
                  <m:sty m:val="b"/>
                </m:rPr>
                <w:rPr>
                  <w:rFonts w:ascii="Cambria Math" w:hAnsi="Cambria Math" w:cstheme="minorHAnsi"/>
                  <w:sz w:val="24"/>
                  <w:szCs w:val="24"/>
                </w:rPr>
                <m:t>Δ</m:t>
              </m:r>
            </m:oMath>
            <w:r w:rsidRPr="009106F1">
              <w:rPr>
                <w:rFonts w:eastAsiaTheme="minorEastAsia" w:cstheme="minorHAnsi"/>
                <w:sz w:val="24"/>
                <w:szCs w:val="24"/>
              </w:rPr>
              <w:t xml:space="preserve"> d.f. (from Null)</w:t>
            </w:r>
          </w:p>
        </w:tc>
        <w:tc>
          <w:tcPr>
            <w:tcW w:w="804" w:type="pct"/>
          </w:tcPr>
          <w:p w14:paraId="2BBEA2E9"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McFadden’s Adjusted Pseudo R2</w:t>
            </w:r>
          </w:p>
        </w:tc>
        <w:tc>
          <w:tcPr>
            <w:tcW w:w="680" w:type="pct"/>
          </w:tcPr>
          <w:p w14:paraId="4B7C8EF9"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AIC</w:t>
            </w:r>
          </w:p>
        </w:tc>
        <w:tc>
          <w:tcPr>
            <w:tcW w:w="679" w:type="pct"/>
          </w:tcPr>
          <w:p w14:paraId="0485C77E"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BIC</w:t>
            </w:r>
          </w:p>
        </w:tc>
      </w:tr>
      <w:tr w:rsidR="009106F1" w:rsidRPr="009106F1" w14:paraId="1D2A11E0" w14:textId="77777777" w:rsidTr="00F94D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pct"/>
          </w:tcPr>
          <w:p w14:paraId="70EC5A0C" w14:textId="77777777" w:rsidR="00B947F6" w:rsidRPr="009106F1" w:rsidRDefault="00B947F6" w:rsidP="00E1481F">
            <w:pPr>
              <w:rPr>
                <w:rFonts w:cstheme="minorHAnsi"/>
                <w:sz w:val="24"/>
                <w:szCs w:val="24"/>
              </w:rPr>
            </w:pPr>
            <w:r w:rsidRPr="009106F1">
              <w:rPr>
                <w:rFonts w:cstheme="minorHAnsi"/>
                <w:sz w:val="24"/>
                <w:szCs w:val="24"/>
              </w:rPr>
              <w:t>Null Model</w:t>
            </w:r>
          </w:p>
        </w:tc>
        <w:tc>
          <w:tcPr>
            <w:tcW w:w="680" w:type="pct"/>
          </w:tcPr>
          <w:p w14:paraId="3647708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1656.47</w:t>
            </w:r>
          </w:p>
        </w:tc>
        <w:tc>
          <w:tcPr>
            <w:tcW w:w="639" w:type="pct"/>
          </w:tcPr>
          <w:p w14:paraId="6DB5A42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30" w:type="pct"/>
          </w:tcPr>
          <w:p w14:paraId="6C67E26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804" w:type="pct"/>
          </w:tcPr>
          <w:p w14:paraId="68649EA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680" w:type="pct"/>
          </w:tcPr>
          <w:p w14:paraId="7727001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1664.47</w:t>
            </w:r>
          </w:p>
        </w:tc>
        <w:tc>
          <w:tcPr>
            <w:tcW w:w="679" w:type="pct"/>
          </w:tcPr>
          <w:p w14:paraId="2E3AB47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1692.38</w:t>
            </w:r>
          </w:p>
        </w:tc>
      </w:tr>
      <w:tr w:rsidR="009106F1" w:rsidRPr="009106F1" w14:paraId="5E12B041" w14:textId="77777777" w:rsidTr="00F94D1C">
        <w:tc>
          <w:tcPr>
            <w:cnfStyle w:val="001000000000" w:firstRow="0" w:lastRow="0" w:firstColumn="1" w:lastColumn="0" w:oddVBand="0" w:evenVBand="0" w:oddHBand="0" w:evenHBand="0" w:firstRowFirstColumn="0" w:firstRowLastColumn="0" w:lastRowFirstColumn="0" w:lastRowLastColumn="0"/>
            <w:tcW w:w="1087" w:type="pct"/>
          </w:tcPr>
          <w:p w14:paraId="71FC6D47" w14:textId="77777777" w:rsidR="00B947F6" w:rsidRPr="009106F1" w:rsidRDefault="00B947F6" w:rsidP="00E1481F">
            <w:pPr>
              <w:rPr>
                <w:rFonts w:cstheme="minorHAnsi"/>
                <w:sz w:val="24"/>
                <w:szCs w:val="24"/>
              </w:rPr>
            </w:pPr>
            <w:r w:rsidRPr="009106F1">
              <w:rPr>
                <w:rFonts w:cstheme="minorHAnsi"/>
                <w:sz w:val="24"/>
                <w:szCs w:val="24"/>
              </w:rPr>
              <w:t>Null Model + Educational Attainment</w:t>
            </w:r>
          </w:p>
        </w:tc>
        <w:tc>
          <w:tcPr>
            <w:tcW w:w="680" w:type="pct"/>
          </w:tcPr>
          <w:p w14:paraId="7BF931C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7732.61</w:t>
            </w:r>
          </w:p>
        </w:tc>
        <w:tc>
          <w:tcPr>
            <w:tcW w:w="639" w:type="pct"/>
          </w:tcPr>
          <w:p w14:paraId="21F6A7C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3923.86</w:t>
            </w:r>
          </w:p>
        </w:tc>
        <w:tc>
          <w:tcPr>
            <w:tcW w:w="430" w:type="pct"/>
          </w:tcPr>
          <w:p w14:paraId="0E8F887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4</w:t>
            </w:r>
          </w:p>
        </w:tc>
        <w:tc>
          <w:tcPr>
            <w:tcW w:w="804" w:type="pct"/>
          </w:tcPr>
          <w:p w14:paraId="3371EFE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8</w:t>
            </w:r>
          </w:p>
        </w:tc>
        <w:tc>
          <w:tcPr>
            <w:tcW w:w="680" w:type="pct"/>
          </w:tcPr>
          <w:p w14:paraId="350E3CA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7748.61</w:t>
            </w:r>
          </w:p>
        </w:tc>
        <w:tc>
          <w:tcPr>
            <w:tcW w:w="679" w:type="pct"/>
          </w:tcPr>
          <w:p w14:paraId="7E38A4A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7804.43</w:t>
            </w:r>
          </w:p>
        </w:tc>
      </w:tr>
      <w:tr w:rsidR="009106F1" w:rsidRPr="009106F1" w14:paraId="64C3173A" w14:textId="77777777" w:rsidTr="00F94D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pct"/>
          </w:tcPr>
          <w:p w14:paraId="0E008FFF" w14:textId="77777777" w:rsidR="00B947F6" w:rsidRPr="009106F1" w:rsidRDefault="00B947F6" w:rsidP="00E1481F">
            <w:pPr>
              <w:rPr>
                <w:rFonts w:cstheme="minorHAnsi"/>
                <w:sz w:val="24"/>
                <w:szCs w:val="24"/>
              </w:rPr>
            </w:pPr>
            <w:r w:rsidRPr="009106F1">
              <w:rPr>
                <w:rFonts w:cstheme="minorHAnsi"/>
                <w:sz w:val="24"/>
                <w:szCs w:val="24"/>
              </w:rPr>
              <w:t>Null Model + Sex</w:t>
            </w:r>
          </w:p>
        </w:tc>
        <w:tc>
          <w:tcPr>
            <w:tcW w:w="680" w:type="pct"/>
          </w:tcPr>
          <w:p w14:paraId="46A0F01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0709.43</w:t>
            </w:r>
          </w:p>
        </w:tc>
        <w:tc>
          <w:tcPr>
            <w:tcW w:w="639" w:type="pct"/>
          </w:tcPr>
          <w:p w14:paraId="2726B27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947.05</w:t>
            </w:r>
          </w:p>
        </w:tc>
        <w:tc>
          <w:tcPr>
            <w:tcW w:w="430" w:type="pct"/>
          </w:tcPr>
          <w:p w14:paraId="129A37F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4</w:t>
            </w:r>
          </w:p>
        </w:tc>
        <w:tc>
          <w:tcPr>
            <w:tcW w:w="804" w:type="pct"/>
          </w:tcPr>
          <w:p w14:paraId="4162787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4</w:t>
            </w:r>
          </w:p>
        </w:tc>
        <w:tc>
          <w:tcPr>
            <w:tcW w:w="680" w:type="pct"/>
          </w:tcPr>
          <w:p w14:paraId="79B456B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0725.43</w:t>
            </w:r>
          </w:p>
        </w:tc>
        <w:tc>
          <w:tcPr>
            <w:tcW w:w="679" w:type="pct"/>
          </w:tcPr>
          <w:p w14:paraId="1670142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0781.24</w:t>
            </w:r>
          </w:p>
        </w:tc>
      </w:tr>
      <w:tr w:rsidR="009106F1" w:rsidRPr="009106F1" w14:paraId="1455273F" w14:textId="77777777" w:rsidTr="00F94D1C">
        <w:tc>
          <w:tcPr>
            <w:cnfStyle w:val="001000000000" w:firstRow="0" w:lastRow="0" w:firstColumn="1" w:lastColumn="0" w:oddVBand="0" w:evenVBand="0" w:oddHBand="0" w:evenHBand="0" w:firstRowFirstColumn="0" w:firstRowLastColumn="0" w:lastRowFirstColumn="0" w:lastRowLastColumn="0"/>
            <w:tcW w:w="1087" w:type="pct"/>
          </w:tcPr>
          <w:p w14:paraId="2B5F0934" w14:textId="77777777" w:rsidR="00B947F6" w:rsidRPr="009106F1" w:rsidRDefault="00B947F6" w:rsidP="00E1481F">
            <w:pPr>
              <w:rPr>
                <w:rFonts w:cstheme="minorHAnsi"/>
                <w:sz w:val="24"/>
                <w:szCs w:val="24"/>
              </w:rPr>
            </w:pPr>
            <w:r w:rsidRPr="009106F1">
              <w:rPr>
                <w:rFonts w:cstheme="minorHAnsi"/>
                <w:sz w:val="24"/>
                <w:szCs w:val="24"/>
              </w:rPr>
              <w:t>Null Model + Tenure</w:t>
            </w:r>
          </w:p>
        </w:tc>
        <w:tc>
          <w:tcPr>
            <w:tcW w:w="680" w:type="pct"/>
          </w:tcPr>
          <w:p w14:paraId="77F0D06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0920.88</w:t>
            </w:r>
          </w:p>
        </w:tc>
        <w:tc>
          <w:tcPr>
            <w:tcW w:w="639" w:type="pct"/>
          </w:tcPr>
          <w:p w14:paraId="6C77E85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735.59</w:t>
            </w:r>
          </w:p>
        </w:tc>
        <w:tc>
          <w:tcPr>
            <w:tcW w:w="430" w:type="pct"/>
          </w:tcPr>
          <w:p w14:paraId="4F1850A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4</w:t>
            </w:r>
          </w:p>
        </w:tc>
        <w:tc>
          <w:tcPr>
            <w:tcW w:w="804" w:type="pct"/>
          </w:tcPr>
          <w:p w14:paraId="72DAFFC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3</w:t>
            </w:r>
          </w:p>
        </w:tc>
        <w:tc>
          <w:tcPr>
            <w:tcW w:w="680" w:type="pct"/>
          </w:tcPr>
          <w:p w14:paraId="5693E28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0936.88</w:t>
            </w:r>
          </w:p>
        </w:tc>
        <w:tc>
          <w:tcPr>
            <w:tcW w:w="679" w:type="pct"/>
          </w:tcPr>
          <w:p w14:paraId="0265BEC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0992.70</w:t>
            </w:r>
          </w:p>
        </w:tc>
      </w:tr>
      <w:tr w:rsidR="009106F1" w:rsidRPr="009106F1" w14:paraId="15CB4170" w14:textId="77777777" w:rsidTr="00F94D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pct"/>
          </w:tcPr>
          <w:p w14:paraId="21CF69E4" w14:textId="77777777" w:rsidR="00B947F6" w:rsidRPr="009106F1" w:rsidRDefault="00B947F6" w:rsidP="00E1481F">
            <w:pPr>
              <w:rPr>
                <w:rFonts w:cstheme="minorHAnsi"/>
                <w:sz w:val="24"/>
                <w:szCs w:val="24"/>
              </w:rPr>
            </w:pPr>
            <w:r w:rsidRPr="009106F1">
              <w:rPr>
                <w:rFonts w:cstheme="minorHAnsi"/>
                <w:sz w:val="24"/>
                <w:szCs w:val="24"/>
              </w:rPr>
              <w:t>Null Model + NS-SEC</w:t>
            </w:r>
          </w:p>
        </w:tc>
        <w:tc>
          <w:tcPr>
            <w:tcW w:w="680" w:type="pct"/>
          </w:tcPr>
          <w:p w14:paraId="2D1E1DA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0492.89</w:t>
            </w:r>
          </w:p>
        </w:tc>
        <w:tc>
          <w:tcPr>
            <w:tcW w:w="639" w:type="pct"/>
          </w:tcPr>
          <w:p w14:paraId="77656B7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163.58</w:t>
            </w:r>
          </w:p>
        </w:tc>
        <w:tc>
          <w:tcPr>
            <w:tcW w:w="430" w:type="pct"/>
          </w:tcPr>
          <w:p w14:paraId="08D954A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4</w:t>
            </w:r>
          </w:p>
        </w:tc>
        <w:tc>
          <w:tcPr>
            <w:tcW w:w="804" w:type="pct"/>
          </w:tcPr>
          <w:p w14:paraId="1490839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5</w:t>
            </w:r>
          </w:p>
        </w:tc>
        <w:tc>
          <w:tcPr>
            <w:tcW w:w="680" w:type="pct"/>
          </w:tcPr>
          <w:p w14:paraId="0714652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0548.89</w:t>
            </w:r>
          </w:p>
        </w:tc>
        <w:tc>
          <w:tcPr>
            <w:tcW w:w="679" w:type="pct"/>
          </w:tcPr>
          <w:p w14:paraId="3478B52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0744.23</w:t>
            </w:r>
          </w:p>
        </w:tc>
      </w:tr>
      <w:tr w:rsidR="009106F1" w:rsidRPr="009106F1" w14:paraId="5571BCB9" w14:textId="77777777" w:rsidTr="00F94D1C">
        <w:tc>
          <w:tcPr>
            <w:cnfStyle w:val="001000000000" w:firstRow="0" w:lastRow="0" w:firstColumn="1" w:lastColumn="0" w:oddVBand="0" w:evenVBand="0" w:oddHBand="0" w:evenHBand="0" w:firstRowFirstColumn="0" w:firstRowLastColumn="0" w:lastRowFirstColumn="0" w:lastRowLastColumn="0"/>
            <w:tcW w:w="1087" w:type="pct"/>
          </w:tcPr>
          <w:p w14:paraId="319A211B" w14:textId="77777777" w:rsidR="00B947F6" w:rsidRPr="009106F1" w:rsidRDefault="00B947F6" w:rsidP="00E1481F">
            <w:pPr>
              <w:rPr>
                <w:rFonts w:cstheme="minorHAnsi"/>
                <w:sz w:val="24"/>
                <w:szCs w:val="24"/>
              </w:rPr>
            </w:pPr>
            <w:r w:rsidRPr="009106F1">
              <w:rPr>
                <w:rFonts w:cstheme="minorHAnsi"/>
                <w:sz w:val="24"/>
                <w:szCs w:val="24"/>
              </w:rPr>
              <w:t>Null Model + Reading</w:t>
            </w:r>
          </w:p>
        </w:tc>
        <w:tc>
          <w:tcPr>
            <w:tcW w:w="680" w:type="pct"/>
          </w:tcPr>
          <w:p w14:paraId="00F4E43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9584.87</w:t>
            </w:r>
          </w:p>
        </w:tc>
        <w:tc>
          <w:tcPr>
            <w:tcW w:w="639" w:type="pct"/>
          </w:tcPr>
          <w:p w14:paraId="4DE4294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071.60</w:t>
            </w:r>
          </w:p>
        </w:tc>
        <w:tc>
          <w:tcPr>
            <w:tcW w:w="430" w:type="pct"/>
          </w:tcPr>
          <w:p w14:paraId="450FBEE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4</w:t>
            </w:r>
          </w:p>
        </w:tc>
        <w:tc>
          <w:tcPr>
            <w:tcW w:w="804" w:type="pct"/>
          </w:tcPr>
          <w:p w14:paraId="081BF89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0</w:t>
            </w:r>
          </w:p>
        </w:tc>
        <w:tc>
          <w:tcPr>
            <w:tcW w:w="680" w:type="pct"/>
          </w:tcPr>
          <w:p w14:paraId="341B992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9600.87</w:t>
            </w:r>
          </w:p>
        </w:tc>
        <w:tc>
          <w:tcPr>
            <w:tcW w:w="679" w:type="pct"/>
          </w:tcPr>
          <w:p w14:paraId="21D076F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9656.69</w:t>
            </w:r>
          </w:p>
        </w:tc>
      </w:tr>
      <w:tr w:rsidR="009106F1" w:rsidRPr="009106F1" w14:paraId="495EA564" w14:textId="77777777" w:rsidTr="00F94D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pct"/>
          </w:tcPr>
          <w:p w14:paraId="0761E5DE" w14:textId="77777777" w:rsidR="00B947F6" w:rsidRPr="009106F1" w:rsidRDefault="00B947F6" w:rsidP="00E1481F">
            <w:pPr>
              <w:rPr>
                <w:rFonts w:cstheme="minorHAnsi"/>
                <w:sz w:val="24"/>
                <w:szCs w:val="24"/>
              </w:rPr>
            </w:pPr>
            <w:r w:rsidRPr="009106F1">
              <w:rPr>
                <w:rFonts w:cstheme="minorHAnsi"/>
                <w:sz w:val="24"/>
                <w:szCs w:val="24"/>
              </w:rPr>
              <w:t>Null Model + Maths</w:t>
            </w:r>
          </w:p>
        </w:tc>
        <w:tc>
          <w:tcPr>
            <w:tcW w:w="680" w:type="pct"/>
          </w:tcPr>
          <w:p w14:paraId="51BC354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9373.19</w:t>
            </w:r>
          </w:p>
        </w:tc>
        <w:tc>
          <w:tcPr>
            <w:tcW w:w="639" w:type="pct"/>
          </w:tcPr>
          <w:p w14:paraId="3C542D5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283.28</w:t>
            </w:r>
          </w:p>
        </w:tc>
        <w:tc>
          <w:tcPr>
            <w:tcW w:w="430" w:type="pct"/>
          </w:tcPr>
          <w:p w14:paraId="045C794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4</w:t>
            </w:r>
          </w:p>
        </w:tc>
        <w:tc>
          <w:tcPr>
            <w:tcW w:w="804" w:type="pct"/>
          </w:tcPr>
          <w:p w14:paraId="6AA5CA1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1</w:t>
            </w:r>
          </w:p>
        </w:tc>
        <w:tc>
          <w:tcPr>
            <w:tcW w:w="680" w:type="pct"/>
          </w:tcPr>
          <w:p w14:paraId="75460B9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9389.19</w:t>
            </w:r>
          </w:p>
        </w:tc>
        <w:tc>
          <w:tcPr>
            <w:tcW w:w="679" w:type="pct"/>
          </w:tcPr>
          <w:p w14:paraId="1B37DE7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9445.00</w:t>
            </w:r>
          </w:p>
        </w:tc>
      </w:tr>
    </w:tbl>
    <w:p w14:paraId="4EFBDA93" w14:textId="77777777" w:rsidR="00B947F6" w:rsidRPr="009106F1" w:rsidRDefault="00B947F6" w:rsidP="00B947F6">
      <w:pPr>
        <w:rPr>
          <w:rFonts w:cstheme="minorHAnsi"/>
          <w:sz w:val="24"/>
          <w:szCs w:val="24"/>
        </w:rPr>
      </w:pPr>
    </w:p>
    <w:p w14:paraId="39FBB417" w14:textId="756A5FFC" w:rsidR="003A5D27" w:rsidRDefault="00B947F6" w:rsidP="00804CFB">
      <w:pPr>
        <w:rPr>
          <w:rFonts w:cstheme="minorHAnsi"/>
          <w:sz w:val="24"/>
          <w:szCs w:val="24"/>
        </w:rPr>
      </w:pPr>
      <w:r w:rsidRPr="009106F1">
        <w:rPr>
          <w:rFonts w:cstheme="minorHAnsi"/>
          <w:sz w:val="24"/>
          <w:szCs w:val="24"/>
        </w:rPr>
        <w:t xml:space="preserve">Explanatory variables are entered sequentially in the subsequent multiple logistic model following </w:t>
      </w:r>
      <w:r w:rsidRPr="009106F1">
        <w:rPr>
          <w:rFonts w:cstheme="minorHAnsi"/>
          <w:sz w:val="24"/>
          <w:szCs w:val="24"/>
        </w:rPr>
        <w:fldChar w:fldCharType="begin"/>
      </w:r>
      <w:r w:rsidRPr="009106F1">
        <w:rPr>
          <w:rFonts w:cstheme="minorHAnsi"/>
          <w:sz w:val="24"/>
          <w:szCs w:val="24"/>
        </w:rPr>
        <w:instrText xml:space="preserve"> ADDIN ZOTERO_ITEM CSL_CITATION {"citationID":"ftuk7Ilg","properties":{"formattedCitation":"(Gayle and Lambert, 2009)","plainCitation":"(Gayle and Lambert, 2009)","noteIndex":0},"citationItems":[{"id":11328,"uris":["http://zotero.org/users/8741181/items/KKRY87H8"],"itemData":{"id":11328,"type":"article-journal","container-title":"DAMES Node, Technical Paper","language":"en","source":"Zotero","title":"Logistic Regression Models in Sociological Research","author":[{"family":"Gayle","given":"Vernon"},{"family":"Lambert","given":"Paul S"}],"issued":{"date-parts":[["2009"]]}}}],"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Gayle and Lambert, 2009)</w:t>
      </w:r>
      <w:r w:rsidRPr="009106F1">
        <w:rPr>
          <w:rFonts w:cstheme="minorHAnsi"/>
          <w:sz w:val="24"/>
          <w:szCs w:val="24"/>
        </w:rPr>
        <w:fldChar w:fldCharType="end"/>
      </w:r>
      <w:r w:rsidRPr="009106F1">
        <w:rPr>
          <w:rFonts w:cstheme="minorHAnsi"/>
          <w:sz w:val="24"/>
          <w:szCs w:val="24"/>
        </w:rPr>
        <w:t xml:space="preserve"> example. </w:t>
      </w:r>
    </w:p>
    <w:p w14:paraId="2FDC7D1F" w14:textId="77777777" w:rsidR="009106F1" w:rsidRPr="009106F1" w:rsidRDefault="009106F1" w:rsidP="00804CFB">
      <w:pPr>
        <w:rPr>
          <w:rFonts w:cstheme="minorHAnsi"/>
          <w:sz w:val="24"/>
          <w:szCs w:val="24"/>
        </w:rPr>
      </w:pPr>
    </w:p>
    <w:p w14:paraId="232846B1" w14:textId="1770D5E3" w:rsidR="00CE053C" w:rsidRPr="009106F1" w:rsidRDefault="00CE053C" w:rsidP="00CE053C">
      <w:pPr>
        <w:pStyle w:val="Caption"/>
        <w:keepNext/>
        <w:rPr>
          <w:rFonts w:cstheme="minorHAnsi"/>
          <w:color w:val="auto"/>
          <w:sz w:val="24"/>
          <w:szCs w:val="24"/>
        </w:rPr>
      </w:pPr>
      <w:bookmarkStart w:id="30" w:name="_Toc137904679"/>
      <w:r w:rsidRPr="009106F1">
        <w:rPr>
          <w:rFonts w:cstheme="minorHAnsi"/>
          <w:color w:val="auto"/>
          <w:sz w:val="24"/>
          <w:szCs w:val="24"/>
        </w:rPr>
        <w:lastRenderedPageBreak/>
        <w:t xml:space="preserve">Table 1. </w:t>
      </w:r>
      <w:r w:rsidRPr="009106F1">
        <w:rPr>
          <w:rFonts w:cstheme="minorHAnsi"/>
          <w:color w:val="auto"/>
          <w:sz w:val="24"/>
          <w:szCs w:val="24"/>
        </w:rPr>
        <w:fldChar w:fldCharType="begin"/>
      </w:r>
      <w:r w:rsidRPr="009106F1">
        <w:rPr>
          <w:rFonts w:cstheme="minorHAnsi"/>
          <w:color w:val="auto"/>
          <w:sz w:val="24"/>
          <w:szCs w:val="24"/>
        </w:rPr>
        <w:instrText xml:space="preserve"> SEQ Table_1. \* ARABIC </w:instrText>
      </w:r>
      <w:r w:rsidRPr="009106F1">
        <w:rPr>
          <w:rFonts w:cstheme="minorHAnsi"/>
          <w:color w:val="auto"/>
          <w:sz w:val="24"/>
          <w:szCs w:val="24"/>
        </w:rPr>
        <w:fldChar w:fldCharType="separate"/>
      </w:r>
      <w:r w:rsidR="0067151A">
        <w:rPr>
          <w:rFonts w:cstheme="minorHAnsi"/>
          <w:noProof/>
          <w:color w:val="auto"/>
          <w:sz w:val="24"/>
          <w:szCs w:val="24"/>
        </w:rPr>
        <w:t>10</w:t>
      </w:r>
      <w:r w:rsidRPr="009106F1">
        <w:rPr>
          <w:rFonts w:cstheme="minorHAnsi"/>
          <w:color w:val="auto"/>
          <w:sz w:val="24"/>
          <w:szCs w:val="24"/>
        </w:rPr>
        <w:fldChar w:fldCharType="end"/>
      </w:r>
      <w:r w:rsidRPr="009106F1">
        <w:rPr>
          <w:rFonts w:cstheme="minorHAnsi"/>
          <w:color w:val="auto"/>
          <w:sz w:val="24"/>
          <w:szCs w:val="24"/>
        </w:rPr>
        <w:t xml:space="preserve"> Model building goodness-of-fit summaries for multiple logistic regression model of Economic Activity</w:t>
      </w:r>
      <w:bookmarkEnd w:id="30"/>
    </w:p>
    <w:tbl>
      <w:tblPr>
        <w:tblStyle w:val="PlainTable4"/>
        <w:tblW w:w="5000" w:type="pct"/>
        <w:tblLook w:val="04A0" w:firstRow="1" w:lastRow="0" w:firstColumn="1" w:lastColumn="0" w:noHBand="0" w:noVBand="1"/>
      </w:tblPr>
      <w:tblGrid>
        <w:gridCol w:w="1443"/>
        <w:gridCol w:w="1238"/>
        <w:gridCol w:w="1202"/>
        <w:gridCol w:w="1202"/>
        <w:gridCol w:w="1466"/>
        <w:gridCol w:w="1238"/>
        <w:gridCol w:w="1237"/>
      </w:tblGrid>
      <w:tr w:rsidR="009106F1" w:rsidRPr="009106F1" w14:paraId="4BD0F685" w14:textId="77777777" w:rsidTr="00E1481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9" w:type="pct"/>
          </w:tcPr>
          <w:p w14:paraId="209E1A60" w14:textId="77777777" w:rsidR="00B947F6" w:rsidRPr="009106F1" w:rsidRDefault="00B947F6" w:rsidP="00E1481F">
            <w:pPr>
              <w:rPr>
                <w:rFonts w:cstheme="minorHAnsi"/>
                <w:sz w:val="24"/>
                <w:szCs w:val="24"/>
              </w:rPr>
            </w:pPr>
            <w:r w:rsidRPr="009106F1">
              <w:rPr>
                <w:rFonts w:cstheme="minorHAnsi"/>
                <w:sz w:val="24"/>
                <w:szCs w:val="24"/>
              </w:rPr>
              <w:t>Outcome Variable: Economic Activity</w:t>
            </w:r>
          </w:p>
        </w:tc>
        <w:tc>
          <w:tcPr>
            <w:tcW w:w="686" w:type="pct"/>
          </w:tcPr>
          <w:p w14:paraId="6C669C94"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Deviance</w:t>
            </w:r>
          </w:p>
        </w:tc>
        <w:tc>
          <w:tcPr>
            <w:tcW w:w="666" w:type="pct"/>
          </w:tcPr>
          <w:p w14:paraId="3791D373"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m:oMath>
              <m:r>
                <m:rPr>
                  <m:sty m:val="b"/>
                </m:rPr>
                <w:rPr>
                  <w:rFonts w:ascii="Cambria Math" w:hAnsi="Cambria Math" w:cstheme="minorHAnsi"/>
                  <w:sz w:val="24"/>
                  <w:szCs w:val="24"/>
                </w:rPr>
                <m:t>Δ</m:t>
              </m:r>
            </m:oMath>
            <w:r w:rsidRPr="009106F1">
              <w:rPr>
                <w:rFonts w:cstheme="minorHAnsi"/>
                <w:sz w:val="24"/>
                <w:szCs w:val="24"/>
              </w:rPr>
              <w:t xml:space="preserve"> Deviance (from Previous)</w:t>
            </w:r>
          </w:p>
        </w:tc>
        <w:tc>
          <w:tcPr>
            <w:tcW w:w="666" w:type="pct"/>
          </w:tcPr>
          <w:p w14:paraId="7069BC04"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m:oMath>
              <m:r>
                <m:rPr>
                  <m:sty m:val="b"/>
                </m:rPr>
                <w:rPr>
                  <w:rFonts w:ascii="Cambria Math" w:hAnsi="Cambria Math" w:cstheme="minorHAnsi"/>
                  <w:sz w:val="24"/>
                  <w:szCs w:val="24"/>
                </w:rPr>
                <m:t>Δ</m:t>
              </m:r>
            </m:oMath>
            <w:r w:rsidRPr="009106F1">
              <w:rPr>
                <w:rFonts w:eastAsiaTheme="minorEastAsia" w:cstheme="minorHAnsi"/>
                <w:sz w:val="24"/>
                <w:szCs w:val="24"/>
              </w:rPr>
              <w:t xml:space="preserve"> d.f. (from Previous)</w:t>
            </w:r>
          </w:p>
        </w:tc>
        <w:tc>
          <w:tcPr>
            <w:tcW w:w="812" w:type="pct"/>
          </w:tcPr>
          <w:p w14:paraId="235ECC1B"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McFadden’s Adjusted Pseudo R2</w:t>
            </w:r>
          </w:p>
        </w:tc>
        <w:tc>
          <w:tcPr>
            <w:tcW w:w="686" w:type="pct"/>
          </w:tcPr>
          <w:p w14:paraId="06C8FBF5"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AIC</w:t>
            </w:r>
          </w:p>
        </w:tc>
        <w:tc>
          <w:tcPr>
            <w:tcW w:w="685" w:type="pct"/>
          </w:tcPr>
          <w:p w14:paraId="677698CE"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BIC</w:t>
            </w:r>
          </w:p>
        </w:tc>
      </w:tr>
      <w:tr w:rsidR="009106F1" w:rsidRPr="009106F1" w14:paraId="72F71D74"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9" w:type="pct"/>
          </w:tcPr>
          <w:p w14:paraId="2A8E246F" w14:textId="77777777" w:rsidR="00B947F6" w:rsidRPr="009106F1" w:rsidRDefault="00B947F6" w:rsidP="00E1481F">
            <w:pPr>
              <w:rPr>
                <w:rFonts w:cstheme="minorHAnsi"/>
                <w:sz w:val="24"/>
                <w:szCs w:val="24"/>
              </w:rPr>
            </w:pPr>
            <w:r w:rsidRPr="009106F1">
              <w:rPr>
                <w:rFonts w:cstheme="minorHAnsi"/>
                <w:sz w:val="24"/>
                <w:szCs w:val="24"/>
              </w:rPr>
              <w:t>Null Model</w:t>
            </w:r>
          </w:p>
        </w:tc>
        <w:tc>
          <w:tcPr>
            <w:tcW w:w="686" w:type="pct"/>
          </w:tcPr>
          <w:p w14:paraId="2A18812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1656.47</w:t>
            </w:r>
          </w:p>
        </w:tc>
        <w:tc>
          <w:tcPr>
            <w:tcW w:w="666" w:type="pct"/>
          </w:tcPr>
          <w:p w14:paraId="092086C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666" w:type="pct"/>
          </w:tcPr>
          <w:p w14:paraId="3FE005B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812" w:type="pct"/>
          </w:tcPr>
          <w:p w14:paraId="104833D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686" w:type="pct"/>
          </w:tcPr>
          <w:p w14:paraId="3CFAA53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1664.47</w:t>
            </w:r>
          </w:p>
        </w:tc>
        <w:tc>
          <w:tcPr>
            <w:tcW w:w="685" w:type="pct"/>
          </w:tcPr>
          <w:p w14:paraId="769FFE9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1692.38</w:t>
            </w:r>
          </w:p>
        </w:tc>
      </w:tr>
      <w:tr w:rsidR="009106F1" w:rsidRPr="009106F1" w14:paraId="1115DB2A" w14:textId="77777777" w:rsidTr="00E1481F">
        <w:tc>
          <w:tcPr>
            <w:cnfStyle w:val="001000000000" w:firstRow="0" w:lastRow="0" w:firstColumn="1" w:lastColumn="0" w:oddVBand="0" w:evenVBand="0" w:oddHBand="0" w:evenHBand="0" w:firstRowFirstColumn="0" w:firstRowLastColumn="0" w:lastRowFirstColumn="0" w:lastRowLastColumn="0"/>
            <w:tcW w:w="799" w:type="pct"/>
          </w:tcPr>
          <w:p w14:paraId="0D31DE4F" w14:textId="77777777" w:rsidR="00B947F6" w:rsidRPr="009106F1" w:rsidRDefault="00B947F6" w:rsidP="00E1481F">
            <w:pPr>
              <w:rPr>
                <w:rFonts w:cstheme="minorHAnsi"/>
                <w:sz w:val="24"/>
                <w:szCs w:val="24"/>
              </w:rPr>
            </w:pPr>
            <w:r w:rsidRPr="009106F1">
              <w:rPr>
                <w:rFonts w:cstheme="minorHAnsi"/>
                <w:sz w:val="24"/>
                <w:szCs w:val="24"/>
              </w:rPr>
              <w:t>Null Model + Educational Attainment</w:t>
            </w:r>
          </w:p>
        </w:tc>
        <w:tc>
          <w:tcPr>
            <w:tcW w:w="686" w:type="pct"/>
          </w:tcPr>
          <w:p w14:paraId="4D2A373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7732.61</w:t>
            </w:r>
          </w:p>
        </w:tc>
        <w:tc>
          <w:tcPr>
            <w:tcW w:w="666" w:type="pct"/>
          </w:tcPr>
          <w:p w14:paraId="679533D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3923.86</w:t>
            </w:r>
          </w:p>
        </w:tc>
        <w:tc>
          <w:tcPr>
            <w:tcW w:w="666" w:type="pct"/>
          </w:tcPr>
          <w:p w14:paraId="61F37AE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4</w:t>
            </w:r>
          </w:p>
        </w:tc>
        <w:tc>
          <w:tcPr>
            <w:tcW w:w="812" w:type="pct"/>
          </w:tcPr>
          <w:p w14:paraId="54BFC78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8</w:t>
            </w:r>
          </w:p>
        </w:tc>
        <w:tc>
          <w:tcPr>
            <w:tcW w:w="686" w:type="pct"/>
          </w:tcPr>
          <w:p w14:paraId="5C56D31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7748.61</w:t>
            </w:r>
          </w:p>
        </w:tc>
        <w:tc>
          <w:tcPr>
            <w:tcW w:w="685" w:type="pct"/>
          </w:tcPr>
          <w:p w14:paraId="09EE2BE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7804.43</w:t>
            </w:r>
          </w:p>
        </w:tc>
      </w:tr>
      <w:tr w:rsidR="009106F1" w:rsidRPr="009106F1" w14:paraId="37C0DFFB"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9" w:type="pct"/>
          </w:tcPr>
          <w:p w14:paraId="0E8582DF" w14:textId="77777777" w:rsidR="00B947F6" w:rsidRPr="009106F1" w:rsidRDefault="00B947F6" w:rsidP="00E1481F">
            <w:pPr>
              <w:rPr>
                <w:rFonts w:cstheme="minorHAnsi"/>
                <w:sz w:val="24"/>
                <w:szCs w:val="24"/>
              </w:rPr>
            </w:pPr>
            <w:r w:rsidRPr="009106F1">
              <w:rPr>
                <w:rFonts w:cstheme="minorHAnsi"/>
                <w:sz w:val="24"/>
                <w:szCs w:val="24"/>
              </w:rPr>
              <w:t>Null Model + Educational Attainment + Sex</w:t>
            </w:r>
          </w:p>
        </w:tc>
        <w:tc>
          <w:tcPr>
            <w:tcW w:w="686" w:type="pct"/>
          </w:tcPr>
          <w:p w14:paraId="32FA69B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787.60</w:t>
            </w:r>
          </w:p>
        </w:tc>
        <w:tc>
          <w:tcPr>
            <w:tcW w:w="666" w:type="pct"/>
          </w:tcPr>
          <w:p w14:paraId="4BB6A75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945.01</w:t>
            </w:r>
          </w:p>
        </w:tc>
        <w:tc>
          <w:tcPr>
            <w:tcW w:w="666" w:type="pct"/>
          </w:tcPr>
          <w:p w14:paraId="393E72D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4</w:t>
            </w:r>
          </w:p>
        </w:tc>
        <w:tc>
          <w:tcPr>
            <w:tcW w:w="812" w:type="pct"/>
          </w:tcPr>
          <w:p w14:paraId="2BC9ACA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2</w:t>
            </w:r>
          </w:p>
        </w:tc>
        <w:tc>
          <w:tcPr>
            <w:tcW w:w="686" w:type="pct"/>
          </w:tcPr>
          <w:p w14:paraId="72F2569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811.60</w:t>
            </w:r>
          </w:p>
        </w:tc>
        <w:tc>
          <w:tcPr>
            <w:tcW w:w="685" w:type="pct"/>
          </w:tcPr>
          <w:p w14:paraId="55F1C93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895.32</w:t>
            </w:r>
          </w:p>
        </w:tc>
      </w:tr>
      <w:tr w:rsidR="009106F1" w:rsidRPr="009106F1" w14:paraId="5B64B1D5" w14:textId="77777777" w:rsidTr="00E1481F">
        <w:tc>
          <w:tcPr>
            <w:cnfStyle w:val="001000000000" w:firstRow="0" w:lastRow="0" w:firstColumn="1" w:lastColumn="0" w:oddVBand="0" w:evenVBand="0" w:oddHBand="0" w:evenHBand="0" w:firstRowFirstColumn="0" w:firstRowLastColumn="0" w:lastRowFirstColumn="0" w:lastRowLastColumn="0"/>
            <w:tcW w:w="799" w:type="pct"/>
          </w:tcPr>
          <w:p w14:paraId="7D5D5EF8" w14:textId="77777777" w:rsidR="00B947F6" w:rsidRPr="009106F1" w:rsidRDefault="00B947F6" w:rsidP="00E1481F">
            <w:pPr>
              <w:rPr>
                <w:rFonts w:cstheme="minorHAnsi"/>
                <w:sz w:val="24"/>
                <w:szCs w:val="24"/>
              </w:rPr>
            </w:pPr>
            <w:r w:rsidRPr="009106F1">
              <w:rPr>
                <w:rFonts w:cstheme="minorHAnsi"/>
                <w:sz w:val="24"/>
                <w:szCs w:val="24"/>
              </w:rPr>
              <w:t>Null Model + Educational Attainment + Sex + Tenure</w:t>
            </w:r>
          </w:p>
        </w:tc>
        <w:tc>
          <w:tcPr>
            <w:tcW w:w="686" w:type="pct"/>
          </w:tcPr>
          <w:p w14:paraId="0211588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6572.38</w:t>
            </w:r>
          </w:p>
        </w:tc>
        <w:tc>
          <w:tcPr>
            <w:tcW w:w="666" w:type="pct"/>
          </w:tcPr>
          <w:p w14:paraId="6E7E772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15.22</w:t>
            </w:r>
          </w:p>
        </w:tc>
        <w:tc>
          <w:tcPr>
            <w:tcW w:w="666" w:type="pct"/>
          </w:tcPr>
          <w:p w14:paraId="04AD146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4</w:t>
            </w:r>
          </w:p>
        </w:tc>
        <w:tc>
          <w:tcPr>
            <w:tcW w:w="812" w:type="pct"/>
          </w:tcPr>
          <w:p w14:paraId="7EF4245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3</w:t>
            </w:r>
          </w:p>
        </w:tc>
        <w:tc>
          <w:tcPr>
            <w:tcW w:w="686" w:type="pct"/>
          </w:tcPr>
          <w:p w14:paraId="7723A3B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6604.38</w:t>
            </w:r>
          </w:p>
        </w:tc>
        <w:tc>
          <w:tcPr>
            <w:tcW w:w="685" w:type="pct"/>
          </w:tcPr>
          <w:p w14:paraId="2D4C18E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6716.00</w:t>
            </w:r>
          </w:p>
        </w:tc>
      </w:tr>
      <w:tr w:rsidR="009106F1" w:rsidRPr="009106F1" w14:paraId="3EC0CE77"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9" w:type="pct"/>
          </w:tcPr>
          <w:p w14:paraId="410716A4" w14:textId="77777777" w:rsidR="00B947F6" w:rsidRPr="009106F1" w:rsidRDefault="00B947F6" w:rsidP="00E1481F">
            <w:pPr>
              <w:rPr>
                <w:rFonts w:cstheme="minorHAnsi"/>
                <w:sz w:val="24"/>
                <w:szCs w:val="24"/>
              </w:rPr>
            </w:pPr>
            <w:r w:rsidRPr="009106F1">
              <w:rPr>
                <w:rFonts w:cstheme="minorHAnsi"/>
                <w:sz w:val="24"/>
                <w:szCs w:val="24"/>
              </w:rPr>
              <w:t>Null Model + Educational Attainment + Sex + Tenure + NS-SEC</w:t>
            </w:r>
          </w:p>
        </w:tc>
        <w:tc>
          <w:tcPr>
            <w:tcW w:w="686" w:type="pct"/>
          </w:tcPr>
          <w:p w14:paraId="47FC586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318.67</w:t>
            </w:r>
          </w:p>
        </w:tc>
        <w:tc>
          <w:tcPr>
            <w:tcW w:w="666" w:type="pct"/>
          </w:tcPr>
          <w:p w14:paraId="36D79A6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53.71</w:t>
            </w:r>
          </w:p>
        </w:tc>
        <w:tc>
          <w:tcPr>
            <w:tcW w:w="666" w:type="pct"/>
          </w:tcPr>
          <w:p w14:paraId="084AD2A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4</w:t>
            </w:r>
          </w:p>
        </w:tc>
        <w:tc>
          <w:tcPr>
            <w:tcW w:w="812" w:type="pct"/>
          </w:tcPr>
          <w:p w14:paraId="3980593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4</w:t>
            </w:r>
          </w:p>
        </w:tc>
        <w:tc>
          <w:tcPr>
            <w:tcW w:w="686" w:type="pct"/>
          </w:tcPr>
          <w:p w14:paraId="0BEA5E5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398.67</w:t>
            </w:r>
          </w:p>
        </w:tc>
        <w:tc>
          <w:tcPr>
            <w:tcW w:w="685" w:type="pct"/>
          </w:tcPr>
          <w:p w14:paraId="393198D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677.73</w:t>
            </w:r>
          </w:p>
        </w:tc>
      </w:tr>
      <w:tr w:rsidR="009106F1" w:rsidRPr="009106F1" w14:paraId="291922CD" w14:textId="77777777" w:rsidTr="00E1481F">
        <w:tc>
          <w:tcPr>
            <w:cnfStyle w:val="001000000000" w:firstRow="0" w:lastRow="0" w:firstColumn="1" w:lastColumn="0" w:oddVBand="0" w:evenVBand="0" w:oddHBand="0" w:evenHBand="0" w:firstRowFirstColumn="0" w:firstRowLastColumn="0" w:lastRowFirstColumn="0" w:lastRowLastColumn="0"/>
            <w:tcW w:w="799" w:type="pct"/>
          </w:tcPr>
          <w:p w14:paraId="05BD6FB8" w14:textId="77777777" w:rsidR="00B947F6" w:rsidRPr="009106F1" w:rsidRDefault="00B947F6" w:rsidP="00E1481F">
            <w:pPr>
              <w:rPr>
                <w:rFonts w:cstheme="minorHAnsi"/>
                <w:sz w:val="24"/>
                <w:szCs w:val="24"/>
              </w:rPr>
            </w:pPr>
            <w:r w:rsidRPr="009106F1">
              <w:rPr>
                <w:rFonts w:cstheme="minorHAnsi"/>
                <w:sz w:val="24"/>
                <w:szCs w:val="24"/>
              </w:rPr>
              <w:t>Null Model + Educational Attainment + Sex + Tenure + NS-SEC + Reading</w:t>
            </w:r>
          </w:p>
        </w:tc>
        <w:tc>
          <w:tcPr>
            <w:tcW w:w="686" w:type="pct"/>
          </w:tcPr>
          <w:p w14:paraId="4F739A1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6097.12</w:t>
            </w:r>
          </w:p>
        </w:tc>
        <w:tc>
          <w:tcPr>
            <w:tcW w:w="666" w:type="pct"/>
          </w:tcPr>
          <w:p w14:paraId="20EA6F2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21.55</w:t>
            </w:r>
          </w:p>
        </w:tc>
        <w:tc>
          <w:tcPr>
            <w:tcW w:w="666" w:type="pct"/>
          </w:tcPr>
          <w:p w14:paraId="5CB79B2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4</w:t>
            </w:r>
          </w:p>
        </w:tc>
        <w:tc>
          <w:tcPr>
            <w:tcW w:w="812" w:type="pct"/>
          </w:tcPr>
          <w:p w14:paraId="0AC86C3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5</w:t>
            </w:r>
          </w:p>
        </w:tc>
        <w:tc>
          <w:tcPr>
            <w:tcW w:w="686" w:type="pct"/>
          </w:tcPr>
          <w:p w14:paraId="45ECE25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6185.12</w:t>
            </w:r>
          </w:p>
        </w:tc>
        <w:tc>
          <w:tcPr>
            <w:tcW w:w="685" w:type="pct"/>
          </w:tcPr>
          <w:p w14:paraId="2BB3BAF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6492.09</w:t>
            </w:r>
          </w:p>
        </w:tc>
      </w:tr>
      <w:tr w:rsidR="009106F1" w:rsidRPr="009106F1" w14:paraId="00514BA8"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9" w:type="pct"/>
          </w:tcPr>
          <w:p w14:paraId="4458D05D" w14:textId="77777777" w:rsidR="00B947F6" w:rsidRPr="009106F1" w:rsidRDefault="00B947F6" w:rsidP="00E1481F">
            <w:pPr>
              <w:rPr>
                <w:rFonts w:cstheme="minorHAnsi"/>
                <w:sz w:val="24"/>
                <w:szCs w:val="24"/>
              </w:rPr>
            </w:pPr>
            <w:r w:rsidRPr="009106F1">
              <w:rPr>
                <w:rFonts w:cstheme="minorHAnsi"/>
                <w:sz w:val="24"/>
                <w:szCs w:val="24"/>
              </w:rPr>
              <w:t>Null Model + Educational Attainment + Sex + Tenure + NS-SEC + Reading + Maths</w:t>
            </w:r>
          </w:p>
        </w:tc>
        <w:tc>
          <w:tcPr>
            <w:tcW w:w="686" w:type="pct"/>
          </w:tcPr>
          <w:p w14:paraId="1E3E5AF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026.66</w:t>
            </w:r>
          </w:p>
        </w:tc>
        <w:tc>
          <w:tcPr>
            <w:tcW w:w="666" w:type="pct"/>
          </w:tcPr>
          <w:p w14:paraId="5934DE7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70.46</w:t>
            </w:r>
          </w:p>
        </w:tc>
        <w:tc>
          <w:tcPr>
            <w:tcW w:w="666" w:type="pct"/>
          </w:tcPr>
          <w:p w14:paraId="5C477D8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4</w:t>
            </w:r>
          </w:p>
        </w:tc>
        <w:tc>
          <w:tcPr>
            <w:tcW w:w="812" w:type="pct"/>
          </w:tcPr>
          <w:p w14:paraId="3DA79F6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6</w:t>
            </w:r>
          </w:p>
        </w:tc>
        <w:tc>
          <w:tcPr>
            <w:tcW w:w="686" w:type="pct"/>
          </w:tcPr>
          <w:p w14:paraId="6299FEF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122.66</w:t>
            </w:r>
          </w:p>
        </w:tc>
        <w:tc>
          <w:tcPr>
            <w:tcW w:w="685" w:type="pct"/>
          </w:tcPr>
          <w:p w14:paraId="48D7227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457.53</w:t>
            </w:r>
          </w:p>
        </w:tc>
      </w:tr>
    </w:tbl>
    <w:p w14:paraId="49D01025" w14:textId="77777777" w:rsidR="00B947F6" w:rsidRPr="009106F1" w:rsidRDefault="00B947F6" w:rsidP="00B947F6">
      <w:pPr>
        <w:rPr>
          <w:rFonts w:cstheme="minorHAnsi"/>
          <w:sz w:val="24"/>
          <w:szCs w:val="24"/>
        </w:rPr>
      </w:pPr>
    </w:p>
    <w:p w14:paraId="4E084A69" w14:textId="24076539" w:rsidR="00B947F6" w:rsidRPr="009106F1" w:rsidRDefault="00B947F6" w:rsidP="00B947F6">
      <w:pPr>
        <w:rPr>
          <w:rFonts w:cstheme="minorHAnsi"/>
          <w:sz w:val="24"/>
          <w:szCs w:val="24"/>
        </w:rPr>
      </w:pPr>
      <w:r w:rsidRPr="009106F1">
        <w:rPr>
          <w:rFonts w:eastAsiaTheme="minorEastAsia" w:cstheme="minorHAnsi"/>
          <w:sz w:val="24"/>
          <w:szCs w:val="24"/>
        </w:rPr>
        <w:t>The model fit statistics demonstrate that there are normally distributed residuals and that the model is correctly specified. Table 1.</w:t>
      </w:r>
      <w:r w:rsidR="00804CFB" w:rsidRPr="009106F1">
        <w:rPr>
          <w:rFonts w:eastAsiaTheme="minorEastAsia" w:cstheme="minorHAnsi"/>
          <w:sz w:val="24"/>
          <w:szCs w:val="24"/>
        </w:rPr>
        <w:t>10</w:t>
      </w:r>
      <w:r w:rsidRPr="009106F1">
        <w:rPr>
          <w:rFonts w:eastAsiaTheme="minorEastAsia" w:cstheme="minorHAnsi"/>
          <w:sz w:val="24"/>
          <w:szCs w:val="24"/>
        </w:rPr>
        <w:t xml:space="preserve"> suggests that for the full proposed model, deviance is reduced by 5,629.81 from the null. AIC and BIC statistics also suggest that the full model is the best fit model amongst those entered. Finally, the full model presents with an adjusted pseudo R2 of 0.26. In other words, the full model explains 26 per cent of the variance of economic activity, leaving 74 per cent unexplained. </w:t>
      </w:r>
      <w:r w:rsidRPr="009106F1">
        <w:rPr>
          <w:rFonts w:cstheme="minorHAnsi"/>
          <w:sz w:val="24"/>
          <w:szCs w:val="24"/>
        </w:rPr>
        <w:t xml:space="preserve">The following analysis with the full model is a complete case analysis with 7915 observations. </w:t>
      </w:r>
    </w:p>
    <w:p w14:paraId="2F1B86BF" w14:textId="77777777" w:rsidR="00B947F6" w:rsidRPr="009106F1" w:rsidRDefault="00B947F6" w:rsidP="00B947F6">
      <w:pPr>
        <w:rPr>
          <w:rFonts w:eastAsiaTheme="minorEastAsia" w:cstheme="minorHAnsi"/>
          <w:sz w:val="24"/>
          <w:szCs w:val="24"/>
        </w:rPr>
      </w:pPr>
      <w:r w:rsidRPr="009106F1">
        <w:rPr>
          <w:rFonts w:cstheme="minorHAnsi"/>
          <w:sz w:val="24"/>
          <w:szCs w:val="24"/>
        </w:rPr>
        <w:t xml:space="preserve">Prior to discussing the results of this model, a discussion on interpretation must be had. When dealing with multinominal logistic regression results in the form of coefficients are reported in the default Stata output as log odds. Log odds are notoriously difficult to interpret and are rarely well described in sociological studies </w:t>
      </w:r>
      <w:r w:rsidRPr="009106F1">
        <w:rPr>
          <w:rFonts w:cstheme="minorHAnsi"/>
          <w:sz w:val="24"/>
          <w:szCs w:val="24"/>
        </w:rPr>
        <w:fldChar w:fldCharType="begin"/>
      </w:r>
      <w:r w:rsidRPr="009106F1">
        <w:rPr>
          <w:rFonts w:cstheme="minorHAnsi"/>
          <w:sz w:val="24"/>
          <w:szCs w:val="24"/>
        </w:rPr>
        <w:instrText xml:space="preserve"> ADDIN ZOTERO_ITEM CSL_CITATION {"citationID":"i4KHVSCs","properties":{"formattedCitation":"(Gayle and Lambert, 2009)","plainCitation":"(Gayle and Lambert, 2009)","noteIndex":0},"citationItems":[{"id":11328,"uris":["http://zotero.org/users/8741181/items/KKRY87H8"],"itemData":{"id":11328,"type":"article-journal","container-title":"DAMES Node, Technical Paper","language":"en","source":"Zotero","title":"Logistic Regression Models in Sociological Research","author":[{"family":"Gayle","given":"Vernon"},{"family":"Lambert","given":"Paul S"}],"issued":{"date-parts":[["2009"]]}}}],"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Gayle and Lambert, 2009)</w:t>
      </w:r>
      <w:r w:rsidRPr="009106F1">
        <w:rPr>
          <w:rFonts w:cstheme="minorHAnsi"/>
          <w:sz w:val="24"/>
          <w:szCs w:val="24"/>
        </w:rPr>
        <w:fldChar w:fldCharType="end"/>
      </w:r>
      <w:r w:rsidRPr="009106F1">
        <w:rPr>
          <w:rFonts w:cstheme="minorHAnsi"/>
          <w:sz w:val="24"/>
          <w:szCs w:val="24"/>
        </w:rPr>
        <w:t xml:space="preserve">. For example, for a categorical explanatory variable the coefficient associated with category effects is thought of as the effect on the log odds of moving from the reference category to the particular category of the X variable. Due to this difficulty in interpretation, some </w:t>
      </w:r>
      <w:r w:rsidRPr="009106F1">
        <w:rPr>
          <w:rFonts w:cstheme="minorHAnsi"/>
          <w:sz w:val="24"/>
          <w:szCs w:val="24"/>
        </w:rPr>
        <w:fldChar w:fldCharType="begin"/>
      </w:r>
      <w:r w:rsidRPr="009106F1">
        <w:rPr>
          <w:rFonts w:cstheme="minorHAnsi"/>
          <w:sz w:val="24"/>
          <w:szCs w:val="24"/>
        </w:rPr>
        <w:instrText xml:space="preserve"> ADDIN ZOTERO_ITEM CSL_CITATION {"citationID":"t5SSw1Rn","properties":{"formattedCitation":"(Norton and Dowd, 2018)","plainCitation":"(Norton and Dowd, 2018)","noteIndex":0},"citationItems":[{"id":12603,"uris":["http://zotero.org/users/8741181/items/AYB868BY"],"itemData":{"id":12603,"type":"article-journal","container-title":"Health Services Research","DOI":"10.1111/1475-6773.12712","ISSN":"00179124","issue":"2","journalAbbreviation":"Health Serv Res","language":"en","page":"859-878","source":"DOI.org (Crossref)","title":"Log Odds and the Interpretation of Logit Models","volume":"53","author":[{"family":"Norton","given":"Edward C."},{"family":"Dowd","given":"Bryan E."}],"issued":{"date-parts":[["2018",4]]}}}],"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Norton and Dowd, 2018)</w:t>
      </w:r>
      <w:r w:rsidRPr="009106F1">
        <w:rPr>
          <w:rFonts w:cstheme="minorHAnsi"/>
          <w:sz w:val="24"/>
          <w:szCs w:val="24"/>
        </w:rPr>
        <w:fldChar w:fldCharType="end"/>
      </w:r>
      <w:r w:rsidRPr="009106F1">
        <w:rPr>
          <w:rFonts w:cstheme="minorHAnsi"/>
          <w:sz w:val="24"/>
          <w:szCs w:val="24"/>
        </w:rPr>
        <w:t xml:space="preserve"> have advocated for the use of odds ratios over log odds. However, odds ratios have their own issues which result in an inability to compare across models and across datasets, even if they have the same model specification (ibid). Sometimes, odds ratios are unable to compare and interpret within a model itself (ibid). This issue stem from odds ratios changing if variables are added to the model, even if such additional variables are independent from the other variables. Due to these issues, both log odds and odds ratios provide an underwhelming desire to use them in the form of interpretating multinominal logistic models beyond establishing basic substantive effects of ‘higher’ and ‘lower’ </w:t>
      </w:r>
      <w:r w:rsidRPr="009106F1">
        <w:rPr>
          <w:rFonts w:cstheme="minorHAnsi"/>
          <w:sz w:val="24"/>
          <w:szCs w:val="24"/>
        </w:rPr>
        <w:fldChar w:fldCharType="begin"/>
      </w:r>
      <w:r w:rsidRPr="009106F1">
        <w:rPr>
          <w:rFonts w:cstheme="minorHAnsi"/>
          <w:sz w:val="24"/>
          <w:szCs w:val="24"/>
        </w:rPr>
        <w:instrText xml:space="preserve"> ADDIN ZOTERO_ITEM CSL_CITATION {"citationID":"cW21tD40","properties":{"formattedCitation":"(Gayle and Lambert, 2009)","plainCitation":"(Gayle and Lambert, 2009)","noteIndex":0},"citationItems":[{"id":11328,"uris":["http://zotero.org/users/8741181/items/KKRY87H8"],"itemData":{"id":11328,"type":"article-journal","container-title":"DAMES Node, Technical Paper","language":"en","source":"Zotero","title":"Logistic Regression Models in Sociological Research","author":[{"family":"Gayle","given":"Vernon"},{"family":"Lambert","given":"Paul S"}],"issued":{"date-parts":[["2009"]]}}}],"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Gayle and Lambert, 2009)</w:t>
      </w:r>
      <w:r w:rsidRPr="009106F1">
        <w:rPr>
          <w:rFonts w:cstheme="minorHAnsi"/>
          <w:sz w:val="24"/>
          <w:szCs w:val="24"/>
        </w:rPr>
        <w:fldChar w:fldCharType="end"/>
      </w:r>
      <w:r w:rsidRPr="009106F1">
        <w:rPr>
          <w:rFonts w:cstheme="minorHAnsi"/>
          <w:sz w:val="24"/>
          <w:szCs w:val="24"/>
        </w:rPr>
        <w:t xml:space="preserve">. The popular alternative to the use of logs odds and odds ratios is the average marginal effect of an explanatory variable on the probability that </w:t>
      </w:r>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i</m:t>
            </m:r>
          </m:sub>
        </m:sSub>
      </m:oMath>
      <w:r w:rsidRPr="009106F1">
        <w:rPr>
          <w:rFonts w:eastAsiaTheme="minorEastAsia" w:cstheme="minorHAnsi"/>
          <w:sz w:val="24"/>
          <w:szCs w:val="24"/>
        </w:rPr>
        <w:t xml:space="preserve"> equals 1 versus 0. The rationale for interpreting multinominal logistic models using average marginal effects is based upon the fact that the marginal effect is less sensitive to changes in model specification than the odds ratio, that the average marginal effect can be either positive or negative, and finally, average marginal effects for subgroups (like social class) can differ from each other leading to different implications and interpretations </w:t>
      </w:r>
      <w:r w:rsidRPr="009106F1">
        <w:rPr>
          <w:rFonts w:eastAsiaTheme="minorEastAsia" w:cstheme="minorHAnsi"/>
          <w:sz w:val="24"/>
          <w:szCs w:val="24"/>
        </w:rPr>
        <w:fldChar w:fldCharType="begin"/>
      </w:r>
      <w:r w:rsidRPr="009106F1">
        <w:rPr>
          <w:rFonts w:eastAsiaTheme="minorEastAsia" w:cstheme="minorHAnsi"/>
          <w:sz w:val="24"/>
          <w:szCs w:val="24"/>
        </w:rPr>
        <w:instrText xml:space="preserve"> ADDIN ZOTERO_ITEM CSL_CITATION {"citationID":"DEW7BW1A","properties":{"formattedCitation":"(Norton and Dowd, 2018)","plainCitation":"(Norton and Dowd, 2018)","noteIndex":0},"citationItems":[{"id":12603,"uris":["http://zotero.org/users/8741181/items/AYB868BY"],"itemData":{"id":12603,"type":"article-journal","container-title":"Health Services Research","DOI":"10.1111/1475-6773.12712","ISSN":"00179124","issue":"2","journalAbbreviation":"Health Serv Res","language":"en","page":"859-878","source":"DOI.org (Crossref)","title":"Log Odds and the Interpretation of Logit Models","volume":"53","author":[{"family":"Norton","given":"Edward C."},{"family":"Dowd","given":"Bryan E."}],"issued":{"date-parts":[["2018",4]]}}}],"schema":"https://github.com/citation-style-language/schema/raw/master/csl-citation.json"} </w:instrText>
      </w:r>
      <w:r w:rsidRPr="009106F1">
        <w:rPr>
          <w:rFonts w:eastAsiaTheme="minorEastAsia" w:cstheme="minorHAnsi"/>
          <w:sz w:val="24"/>
          <w:szCs w:val="24"/>
        </w:rPr>
        <w:fldChar w:fldCharType="separate"/>
      </w:r>
      <w:r w:rsidRPr="009106F1">
        <w:rPr>
          <w:rFonts w:cstheme="minorHAnsi"/>
          <w:sz w:val="24"/>
          <w:szCs w:val="24"/>
        </w:rPr>
        <w:t>(Norton and Dowd, 2018)</w:t>
      </w:r>
      <w:r w:rsidRPr="009106F1">
        <w:rPr>
          <w:rFonts w:eastAsiaTheme="minorEastAsia" w:cstheme="minorHAnsi"/>
          <w:sz w:val="24"/>
          <w:szCs w:val="24"/>
        </w:rPr>
        <w:fldChar w:fldCharType="end"/>
      </w:r>
      <w:r w:rsidRPr="009106F1">
        <w:rPr>
          <w:rFonts w:eastAsiaTheme="minorEastAsia" w:cstheme="minorHAnsi"/>
          <w:sz w:val="24"/>
          <w:szCs w:val="24"/>
        </w:rPr>
        <w:t>.</w:t>
      </w:r>
    </w:p>
    <w:p w14:paraId="4E0D16BE" w14:textId="77777777" w:rsidR="00B947F6" w:rsidRPr="009106F1" w:rsidRDefault="00B947F6" w:rsidP="00B947F6">
      <w:pPr>
        <w:rPr>
          <w:rFonts w:eastAsiaTheme="minorEastAsia" w:cstheme="minorHAnsi"/>
          <w:sz w:val="24"/>
          <w:szCs w:val="24"/>
        </w:rPr>
      </w:pPr>
      <w:r w:rsidRPr="009106F1">
        <w:rPr>
          <w:rFonts w:eastAsiaTheme="minorEastAsia" w:cstheme="minorHAnsi"/>
          <w:sz w:val="24"/>
          <w:szCs w:val="24"/>
        </w:rPr>
        <w:t xml:space="preserve">For subsequent analysis, log odds will be presented for use of basic substantive effects, with average marginal effects being used alongside as a complement to interpretation.  </w:t>
      </w:r>
    </w:p>
    <w:p w14:paraId="672E4A31" w14:textId="3EB4CE7F" w:rsidR="00B947F6" w:rsidRPr="009106F1" w:rsidRDefault="00B947F6" w:rsidP="00B947F6">
      <w:pPr>
        <w:rPr>
          <w:rFonts w:cstheme="minorHAnsi"/>
          <w:sz w:val="24"/>
          <w:szCs w:val="24"/>
        </w:rPr>
      </w:pPr>
      <w:r w:rsidRPr="009106F1">
        <w:rPr>
          <w:rFonts w:cstheme="minorHAnsi"/>
          <w:sz w:val="24"/>
          <w:szCs w:val="24"/>
        </w:rPr>
        <w:t>The results of the multinominal logistic regression model are reported in table 1.1</w:t>
      </w:r>
      <w:r w:rsidR="00804CFB" w:rsidRPr="009106F1">
        <w:rPr>
          <w:rFonts w:cstheme="minorHAnsi"/>
          <w:sz w:val="24"/>
          <w:szCs w:val="24"/>
        </w:rPr>
        <w:t>1</w:t>
      </w:r>
      <w:r w:rsidRPr="009106F1">
        <w:rPr>
          <w:rFonts w:cstheme="minorHAnsi"/>
          <w:sz w:val="24"/>
          <w:szCs w:val="24"/>
        </w:rPr>
        <w:t xml:space="preserve">. It is not possible to ascertain the significance parameters of variables other than in relation to the reference category </w:t>
      </w:r>
      <w:r w:rsidRPr="009106F1">
        <w:rPr>
          <w:rFonts w:cstheme="minorHAnsi"/>
          <w:sz w:val="24"/>
          <w:szCs w:val="24"/>
        </w:rPr>
        <w:fldChar w:fldCharType="begin"/>
      </w:r>
      <w:r w:rsidRPr="009106F1">
        <w:rPr>
          <w:rFonts w:cstheme="minorHAnsi"/>
          <w:sz w:val="24"/>
          <w:szCs w:val="24"/>
        </w:rPr>
        <w:instrText xml:space="preserve"> ADDIN ZOTERO_ITEM CSL_CITATION {"citationID":"cF3jiyZS","properties":{"formattedCitation":"(Firth, 2003)","plainCitation":"(Firth, 2003)","noteIndex":0},"citationItems":[{"id":2704,"uris":["http://zotero.org/users/8741181/items/I3UQ8YDX"],"itemData":{"id":2704,"type":"article-journal","abstract":"Effects of categorical variables in statistical models typically are reported in terms of comparison either with a reference category or with a suitably defined “mean effect,” for reasons of parameter identification. A conventional presentation of estimates and standard errors, but without the full variance-covariance matrix, does not allow subsequent readers either to make inference on a comparison of interest that is not presented or to compare or combine results from different studies where the same variables but different reference levels are used. It is shown how an alternative presentation, in terms of “quasi standard errors,” overcomes this problem in an economical and intuitive way. A primary application is the reporting of effects of categorical predictors, often called factors, in linear and generalized linear models, hazard models, multinomial-response models, generalized additive models, etc. Other applications include the comparison of coefficients between related regression equations—for example, log-odds ratios in a multinomial logit model—and the presentation of multipliers or “scores” in models with multiplicative interaction structure.","container-title":"Sociological Methodology","DOI":"10.1111/j.0081-1750.2003.t01-1-00125.x","ISSN":"0081-1750, 1467-9531","issue":"1","journalAbbreviation":"Sociological Methodology","language":"en","page":"1-18","source":"DOI.org (Crossref)","title":"Overcoming the Reference Category Problem in the Presentation of Statistical Models","volume":"33","author":[{"family":"Firth","given":"David"}],"issued":{"date-parts":[["2003",8]]}}}],"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Firth, 2003)</w:t>
      </w:r>
      <w:r w:rsidRPr="009106F1">
        <w:rPr>
          <w:rFonts w:cstheme="minorHAnsi"/>
          <w:sz w:val="24"/>
          <w:szCs w:val="24"/>
        </w:rPr>
        <w:fldChar w:fldCharType="end"/>
      </w:r>
      <w:r w:rsidRPr="009106F1">
        <w:rPr>
          <w:rFonts w:cstheme="minorHAnsi"/>
          <w:sz w:val="24"/>
          <w:szCs w:val="24"/>
        </w:rPr>
        <w:t xml:space="preserve">. This is known as the reference category problem. Quasi-variances were considered to overcome this reference category problem, these are detailed for NS-SEC (the only variable that can provide </w:t>
      </w:r>
      <w:r w:rsidR="00F15E62" w:rsidRPr="009106F1">
        <w:rPr>
          <w:rFonts w:cstheme="minorHAnsi"/>
          <w:sz w:val="24"/>
          <w:szCs w:val="24"/>
        </w:rPr>
        <w:t>quasi</w:t>
      </w:r>
      <w:r w:rsidRPr="009106F1">
        <w:rPr>
          <w:rFonts w:cstheme="minorHAnsi"/>
          <w:sz w:val="24"/>
          <w:szCs w:val="24"/>
        </w:rPr>
        <w:t>-variance statistics) in table 1.1</w:t>
      </w:r>
      <w:r w:rsidR="00F15E62" w:rsidRPr="009106F1">
        <w:rPr>
          <w:rFonts w:cstheme="minorHAnsi"/>
          <w:sz w:val="24"/>
          <w:szCs w:val="24"/>
        </w:rPr>
        <w:t>1</w:t>
      </w:r>
      <w:r w:rsidRPr="009106F1">
        <w:rPr>
          <w:rFonts w:cstheme="minorHAnsi"/>
          <w:sz w:val="24"/>
          <w:szCs w:val="24"/>
        </w:rPr>
        <w:t xml:space="preserve">. Quasi-variances are reported alongside the standard outputs of log odds and average marginal effects to overcome the reference category problem. Quasi-variances are normally produced within Stata using the custom Stata command ‘qv’. Unfortunately, the qv command and subsequent graphing subcommands do not currently work with multinominal </w:t>
      </w:r>
      <w:r w:rsidRPr="009106F1">
        <w:rPr>
          <w:rFonts w:cstheme="minorHAnsi"/>
          <w:sz w:val="24"/>
          <w:szCs w:val="24"/>
        </w:rPr>
        <w:lastRenderedPageBreak/>
        <w:t>logistic regression models. Due to this, the creation of quasi-variance statistics was done via a quasi-variance calculator</w:t>
      </w:r>
      <w:r w:rsidRPr="009106F1">
        <w:rPr>
          <w:rStyle w:val="FootnoteReference"/>
          <w:rFonts w:cstheme="minorHAnsi"/>
          <w:sz w:val="24"/>
          <w:szCs w:val="24"/>
        </w:rPr>
        <w:footnoteReference w:id="10"/>
      </w:r>
      <w:r w:rsidRPr="009106F1">
        <w:rPr>
          <w:rFonts w:cstheme="minorHAnsi"/>
          <w:sz w:val="24"/>
          <w:szCs w:val="24"/>
        </w:rPr>
        <w:t xml:space="preserve"> </w:t>
      </w:r>
      <w:r w:rsidRPr="009106F1">
        <w:rPr>
          <w:rFonts w:cstheme="minorHAnsi"/>
          <w:sz w:val="24"/>
          <w:szCs w:val="24"/>
        </w:rPr>
        <w:fldChar w:fldCharType="begin"/>
      </w:r>
      <w:r w:rsidRPr="009106F1">
        <w:rPr>
          <w:rFonts w:cstheme="minorHAnsi"/>
          <w:sz w:val="24"/>
          <w:szCs w:val="24"/>
        </w:rPr>
        <w:instrText xml:space="preserve"> ADDIN ZOTERO_ITEM CSL_CITATION {"citationID":"kB9F3rvA","properties":{"formattedCitation":"(Firth, 2000)","plainCitation":"(Firth, 2000)","noteIndex":0},"citationItems":[{"id":12702,"uris":["http://zotero.org/users/8741181/items/V87BA7L7"],"itemData":{"id":12702,"type":"article-journal","abstract":"The most common summary of a ﬁtted statistical model, a list of parameter estimates and standard errors, does not give the precision of estimated combinations of the parameters, such as diﬀerences or ratios. For this, covariances also are needed; but space constraints typically mean that the full covariance matrix cannot routinely be reported. In the important case of parameters associated with the discrete levels of an experimental factor or with a categorical classifying variable, the identiﬁable parameter combinations are linear contrasts. The QV Calculator computes ‘quasi-variances’ which may be used as an alternative summary of the precision of the estimated parameters. The summary based on quasi-variances is simple and permits good approximation of the standard error of any desired contrast. The idea of such a summary has been suggested by Ridout (1989) and, under the name ‘ﬂoating absolute risk’, by Easton, Peto &amp; Babiker (1991). It applies to a wide variety of statistical models, including linear and nonlinear regressions, generalized-linear and GEE models, Cox proportional-hazard models for survival data, generalized additive models, etc.","container-title":"Journal of Statistical Software","language":"en","source":"Zotero","title":"QV Calculator : Quasi-variances in Xlisp-Stat and on the Web","author":[{"family":"Firth","given":"David"}],"issued":{"date-parts":[["2000"]]}}}],"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Firth, 2000)</w:t>
      </w:r>
      <w:r w:rsidRPr="009106F1">
        <w:rPr>
          <w:rFonts w:cstheme="minorHAnsi"/>
          <w:sz w:val="24"/>
          <w:szCs w:val="24"/>
        </w:rPr>
        <w:fldChar w:fldCharType="end"/>
      </w:r>
      <w:r w:rsidRPr="009106F1">
        <w:rPr>
          <w:rFonts w:cstheme="minorHAnsi"/>
          <w:sz w:val="24"/>
          <w:szCs w:val="24"/>
        </w:rPr>
        <w:t xml:space="preserve">. Whilst this does produce the required quasi-variance statistics, there are two notable issues with this direction. The first is that by producing quasi-variance statistics outside of Stata, this necessarily breaks the workflow and increases the possibility of manual error. The second, is that the given quasi-variance calculator does not provide lower and upper bound 95% Cis for quasi variance, instead producing a singular quasi-variance statistic. Whilst not ideal, the production of quasi-variance statistics does provide a utility in interpretation of NS-SEC within the given model. </w:t>
      </w:r>
    </w:p>
    <w:p w14:paraId="75E12B77" w14:textId="58B687FE" w:rsidR="00B947F6" w:rsidRPr="009106F1" w:rsidRDefault="00B947F6" w:rsidP="00B947F6">
      <w:pPr>
        <w:rPr>
          <w:rFonts w:cstheme="minorHAnsi"/>
          <w:sz w:val="24"/>
          <w:szCs w:val="24"/>
        </w:rPr>
      </w:pPr>
      <w:bookmarkStart w:id="31" w:name="_Hlk133861904"/>
      <w:r w:rsidRPr="009106F1">
        <w:rPr>
          <w:rFonts w:cstheme="minorHAnsi"/>
          <w:sz w:val="24"/>
          <w:szCs w:val="24"/>
        </w:rPr>
        <w:t xml:space="preserve">The output for post-schooling education demonstrates that individuals that received five or more O-levels had an increased higher log odds of being in post-schooling education over employment. Using average marginal effects there is a 3 per cent increased probability for an individual to be in post-schooling education over employment if they received five or more O-levels. Individuals that are men had a decreased log odds of being in post-schooling education over employment than woman, or in terms of average marginal effects, a 7 per cent decreased probability of being in post-schooling education over employment if the individual is a man. Individuals that didn’t own their own home compared to those that did </w:t>
      </w:r>
      <w:r w:rsidR="00804CFB" w:rsidRPr="009106F1">
        <w:rPr>
          <w:rFonts w:cstheme="minorHAnsi"/>
          <w:sz w:val="24"/>
          <w:szCs w:val="24"/>
        </w:rPr>
        <w:t>have</w:t>
      </w:r>
      <w:r w:rsidRPr="009106F1">
        <w:rPr>
          <w:rFonts w:cstheme="minorHAnsi"/>
          <w:sz w:val="24"/>
          <w:szCs w:val="24"/>
        </w:rPr>
        <w:t xml:space="preserve"> a decreased log odds of being in post-schooling education over employment. In other words, there is a 3 per cent decreased probability of being in post-schooling education over employment if the individual resided in a home that their parents did not own. Results suggest that individuals whose parents have lower NS-SEC social class occupations have a significantly lower log odds of being in post-schooling education over employment. For a full breakdown of social class across each economic activity category see figure 1.</w:t>
      </w:r>
      <w:r w:rsidR="00804CFB" w:rsidRPr="009106F1">
        <w:rPr>
          <w:rFonts w:cstheme="minorHAnsi"/>
          <w:sz w:val="24"/>
          <w:szCs w:val="24"/>
        </w:rPr>
        <w:t>1</w:t>
      </w:r>
      <w:r w:rsidRPr="009106F1">
        <w:rPr>
          <w:rFonts w:cstheme="minorHAnsi"/>
          <w:sz w:val="24"/>
          <w:szCs w:val="24"/>
        </w:rPr>
        <w:t xml:space="preserve"> for the predicted probabilities. The 95 per cent quasi-variance comparison intervals suggest that there are significant differences in post-schooling education activity of children whose fathers occupy different NS-SEC categories. Whilst reading and maths scores are statistically significant and demonstrate increased scores indicate a slight increased log odds in being in post-schooling education over employment. Substantively speaking, neither reading nor maths provide an increased probability of being in post-schooling education over employment when looking at average marginal effects. </w:t>
      </w:r>
    </w:p>
    <w:p w14:paraId="5A4D6320" w14:textId="77777777" w:rsidR="00B947F6" w:rsidRPr="009106F1" w:rsidRDefault="00B947F6" w:rsidP="00B947F6">
      <w:pPr>
        <w:rPr>
          <w:rFonts w:cstheme="minorHAnsi"/>
          <w:sz w:val="24"/>
          <w:szCs w:val="24"/>
        </w:rPr>
      </w:pPr>
      <w:r w:rsidRPr="009106F1">
        <w:rPr>
          <w:rFonts w:cstheme="minorHAnsi"/>
          <w:sz w:val="24"/>
          <w:szCs w:val="24"/>
        </w:rPr>
        <w:t xml:space="preserve">The output for school demonstrates that individuals that received five or more O-levels had an increased log odds of being in school over employment, using average marginal effects individuals with five or more O-levels saw a 44 per cent increased probability of being in school over employment. Individuals that are men over women had an increased log odds of being in school over employment, this translates into a 0 per cent increased probability of being in school over employment. Individuals that didn’t own their own home compared to those that did have a decreased log odds of being in school over employment, this translates to a 3 per cent decreased probability. Results suggest a downward gradient for individuals whose parents have lower NS-SEC occupations. Those individuals whose parents have lower NS-SEC occupations have a significantly lower log odds of being in school over employment – the greatest decrease in log odds comes from those fathers that are classified as being small employers. Quasi-variance statistics concur with this. Reading and </w:t>
      </w:r>
      <w:r w:rsidRPr="009106F1">
        <w:rPr>
          <w:rFonts w:cstheme="minorHAnsi"/>
          <w:sz w:val="24"/>
          <w:szCs w:val="24"/>
        </w:rPr>
        <w:lastRenderedPageBreak/>
        <w:t xml:space="preserve">maths scores are against statistically significant and show an increased log odds of being in school over employment – though only reading scores translate to a substantive 1 per cent increase probability of being in school over employment. </w:t>
      </w:r>
    </w:p>
    <w:p w14:paraId="65E095DE" w14:textId="77777777" w:rsidR="00B947F6" w:rsidRPr="009106F1" w:rsidRDefault="00B947F6" w:rsidP="00B947F6">
      <w:pPr>
        <w:rPr>
          <w:rFonts w:cstheme="minorHAnsi"/>
          <w:sz w:val="24"/>
          <w:szCs w:val="24"/>
        </w:rPr>
      </w:pPr>
      <w:r w:rsidRPr="009106F1">
        <w:rPr>
          <w:rFonts w:cstheme="minorHAnsi"/>
          <w:sz w:val="24"/>
          <w:szCs w:val="24"/>
        </w:rPr>
        <w:t xml:space="preserve">The output for training &amp; apprenticeships demonstrates that individuals that received five or more O-levels had a decreased log odds of being in training &amp; apprenticeships over employment, in terms of average marginal effects, this corresponds to a decreased probability of 16 per cent. Individuals that are men over women had an increased log odds of being in training &amp; apprenticeships over employment, or a 25 per cent increased probability. Results suggest that individuals that didn’t own their own home compared to those that did have a decreased log odds of being in training &amp; apprenticeships over employment. As this corresponds to average marginal effects, there is a 1 per cent decrease in probability of being in training &amp; apprenticeships over employment for an individual that lives in a home that isn’t owned by their parents over people that do. Results also suggest that for individuals whose fathers were in lower managerial and routine occupations, there was a decreased log odds of being in training &amp; apprenticeships over employment. Reading scores are not statistically significant. Maths scores are statistically significant though hold no substantive significance – there is a 0 per cent increase in probability of being in training &amp; apprenticeships over employment with increased maths scores. </w:t>
      </w:r>
    </w:p>
    <w:p w14:paraId="4E47DAEE" w14:textId="2CA7789A" w:rsidR="00B947F6" w:rsidRPr="009106F1" w:rsidRDefault="00B947F6" w:rsidP="00B947F6">
      <w:pPr>
        <w:rPr>
          <w:rFonts w:cstheme="minorHAnsi"/>
          <w:sz w:val="24"/>
          <w:szCs w:val="24"/>
        </w:rPr>
        <w:sectPr w:rsidR="00B947F6" w:rsidRPr="009106F1">
          <w:pgSz w:w="11906" w:h="16838"/>
          <w:pgMar w:top="1440" w:right="1440" w:bottom="1440" w:left="1440" w:header="708" w:footer="708" w:gutter="0"/>
          <w:cols w:space="708"/>
          <w:docGrid w:linePitch="360"/>
        </w:sectPr>
      </w:pPr>
      <w:r w:rsidRPr="009106F1">
        <w:rPr>
          <w:rFonts w:cstheme="minorHAnsi"/>
          <w:sz w:val="24"/>
          <w:szCs w:val="24"/>
        </w:rPr>
        <w:t xml:space="preserve">The output for unemployment &amp; OLF demonstrates that </w:t>
      </w:r>
      <w:r w:rsidR="007904B9" w:rsidRPr="009106F1">
        <w:rPr>
          <w:rFonts w:cstheme="minorHAnsi"/>
          <w:sz w:val="24"/>
          <w:szCs w:val="24"/>
        </w:rPr>
        <w:t>individuals</w:t>
      </w:r>
      <w:r w:rsidRPr="009106F1">
        <w:rPr>
          <w:rFonts w:cstheme="minorHAnsi"/>
          <w:sz w:val="24"/>
          <w:szCs w:val="24"/>
        </w:rPr>
        <w:t xml:space="preserve"> whose fathers were lower supervisory &amp; technical occupations has a decreased log odds of being in unemployment &amp; OLF over employment. This translates to a 1 per cent decreased probability of being in unemployment &amp; OLF over employment if an individual’s father is part of lower supervisory &amp; technical occupations over higher managerial occupations. Increased reading scores translate to a decreased log odds of being in unemployment &amp; OLF over employment, though there is no substantive effect as average marginal effects demonstrate a 0 per cent increased probability of being in unemployment &amp; OLF over employment. </w:t>
      </w:r>
      <w:bookmarkEnd w:id="31"/>
    </w:p>
    <w:p w14:paraId="667B6906" w14:textId="2C8B4012" w:rsidR="003A5D27" w:rsidRPr="009106F1" w:rsidRDefault="003A5D27" w:rsidP="003A5D27">
      <w:pPr>
        <w:pStyle w:val="Caption"/>
        <w:keepNext/>
        <w:rPr>
          <w:rFonts w:cstheme="minorHAnsi"/>
          <w:color w:val="auto"/>
          <w:sz w:val="24"/>
          <w:szCs w:val="24"/>
        </w:rPr>
      </w:pPr>
    </w:p>
    <w:p w14:paraId="2DDB179F" w14:textId="0DF9B286" w:rsidR="00CE053C" w:rsidRPr="009106F1" w:rsidRDefault="00CE053C" w:rsidP="00CE053C">
      <w:pPr>
        <w:pStyle w:val="Caption"/>
        <w:keepNext/>
        <w:rPr>
          <w:rFonts w:cstheme="minorHAnsi"/>
          <w:color w:val="auto"/>
          <w:sz w:val="24"/>
          <w:szCs w:val="24"/>
        </w:rPr>
      </w:pPr>
      <w:bookmarkStart w:id="32" w:name="_Toc137904680"/>
      <w:r w:rsidRPr="009106F1">
        <w:rPr>
          <w:rFonts w:cstheme="minorHAnsi"/>
          <w:color w:val="auto"/>
          <w:sz w:val="24"/>
          <w:szCs w:val="24"/>
        </w:rPr>
        <w:t xml:space="preserve">Table 1. </w:t>
      </w:r>
      <w:r w:rsidRPr="009106F1">
        <w:rPr>
          <w:rFonts w:cstheme="minorHAnsi"/>
          <w:color w:val="auto"/>
          <w:sz w:val="24"/>
          <w:szCs w:val="24"/>
        </w:rPr>
        <w:fldChar w:fldCharType="begin"/>
      </w:r>
      <w:r w:rsidRPr="009106F1">
        <w:rPr>
          <w:rFonts w:cstheme="minorHAnsi"/>
          <w:color w:val="auto"/>
          <w:sz w:val="24"/>
          <w:szCs w:val="24"/>
        </w:rPr>
        <w:instrText xml:space="preserve"> SEQ Table_1. \* ARABIC </w:instrText>
      </w:r>
      <w:r w:rsidRPr="009106F1">
        <w:rPr>
          <w:rFonts w:cstheme="minorHAnsi"/>
          <w:color w:val="auto"/>
          <w:sz w:val="24"/>
          <w:szCs w:val="24"/>
        </w:rPr>
        <w:fldChar w:fldCharType="separate"/>
      </w:r>
      <w:r w:rsidR="0067151A">
        <w:rPr>
          <w:rFonts w:cstheme="minorHAnsi"/>
          <w:noProof/>
          <w:color w:val="auto"/>
          <w:sz w:val="24"/>
          <w:szCs w:val="24"/>
        </w:rPr>
        <w:t>11</w:t>
      </w:r>
      <w:r w:rsidRPr="009106F1">
        <w:rPr>
          <w:rFonts w:cstheme="minorHAnsi"/>
          <w:color w:val="auto"/>
          <w:sz w:val="24"/>
          <w:szCs w:val="24"/>
        </w:rPr>
        <w:fldChar w:fldCharType="end"/>
      </w:r>
      <w:r w:rsidRPr="009106F1">
        <w:rPr>
          <w:rFonts w:cstheme="minorHAnsi"/>
          <w:color w:val="auto"/>
          <w:sz w:val="24"/>
          <w:szCs w:val="24"/>
        </w:rPr>
        <w:t xml:space="preserve"> Mlogit of Economic Activity</w:t>
      </w:r>
      <w:bookmarkEnd w:id="32"/>
    </w:p>
    <w:tbl>
      <w:tblPr>
        <w:tblStyle w:val="PlainTable4"/>
        <w:tblW w:w="5000" w:type="pct"/>
        <w:tblLook w:val="04A0" w:firstRow="1" w:lastRow="0" w:firstColumn="1" w:lastColumn="0" w:noHBand="0" w:noVBand="1"/>
      </w:tblPr>
      <w:tblGrid>
        <w:gridCol w:w="5569"/>
        <w:gridCol w:w="815"/>
        <w:gridCol w:w="843"/>
        <w:gridCol w:w="659"/>
        <w:gridCol w:w="1801"/>
        <w:gridCol w:w="1429"/>
        <w:gridCol w:w="1424"/>
        <w:gridCol w:w="1418"/>
      </w:tblGrid>
      <w:tr w:rsidR="009106F1" w:rsidRPr="009106F1" w14:paraId="0963224F" w14:textId="77777777" w:rsidTr="00E1481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5A6B028" w14:textId="1756F434" w:rsidR="00B947F6" w:rsidRPr="009106F1" w:rsidRDefault="00B947F6" w:rsidP="00E1481F">
            <w:pPr>
              <w:rPr>
                <w:rFonts w:cstheme="minorHAnsi"/>
                <w:sz w:val="24"/>
                <w:szCs w:val="24"/>
              </w:rPr>
            </w:pPr>
            <w:bookmarkStart w:id="33" w:name="_Hlk133662765"/>
            <w:bookmarkStart w:id="34" w:name="_Hlk133842776"/>
          </w:p>
        </w:tc>
        <w:tc>
          <w:tcPr>
            <w:tcW w:w="830" w:type="pct"/>
            <w:gridSpan w:val="3"/>
          </w:tcPr>
          <w:p w14:paraId="56C0C440" w14:textId="77777777" w:rsidR="00B947F6" w:rsidRPr="009106F1" w:rsidRDefault="00B947F6" w:rsidP="00E1481F">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NS-SEC</w:t>
            </w:r>
          </w:p>
        </w:tc>
        <w:tc>
          <w:tcPr>
            <w:tcW w:w="1157" w:type="pct"/>
            <w:gridSpan w:val="2"/>
          </w:tcPr>
          <w:p w14:paraId="3C359D4C" w14:textId="77777777" w:rsidR="00B947F6" w:rsidRPr="009106F1" w:rsidRDefault="00B947F6" w:rsidP="00E1481F">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Average Marginal Effects</w:t>
            </w:r>
          </w:p>
        </w:tc>
        <w:tc>
          <w:tcPr>
            <w:tcW w:w="1018" w:type="pct"/>
            <w:gridSpan w:val="2"/>
          </w:tcPr>
          <w:p w14:paraId="6FE04279" w14:textId="77777777" w:rsidR="00B947F6" w:rsidRPr="009106F1" w:rsidRDefault="00B947F6" w:rsidP="00E1481F">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Quasi-variance</w:t>
            </w:r>
          </w:p>
        </w:tc>
      </w:tr>
      <w:tr w:rsidR="009106F1" w:rsidRPr="009106F1" w14:paraId="196517C3"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B27D80A" w14:textId="77777777" w:rsidR="00B947F6" w:rsidRPr="009106F1" w:rsidRDefault="00B947F6" w:rsidP="00E1481F">
            <w:pPr>
              <w:rPr>
                <w:rFonts w:cstheme="minorHAnsi"/>
                <w:sz w:val="24"/>
                <w:szCs w:val="24"/>
              </w:rPr>
            </w:pPr>
            <w:r w:rsidRPr="009106F1">
              <w:rPr>
                <w:rFonts w:cstheme="minorHAnsi"/>
                <w:sz w:val="24"/>
                <w:szCs w:val="24"/>
              </w:rPr>
              <w:t>Economic Activity</w:t>
            </w:r>
          </w:p>
        </w:tc>
        <w:tc>
          <w:tcPr>
            <w:tcW w:w="292" w:type="pct"/>
          </w:tcPr>
          <w:p w14:paraId="0297B8F9"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r w:rsidRPr="009106F1">
              <w:rPr>
                <w:rFonts w:cstheme="minorHAnsi"/>
                <w:b/>
                <w:bCs/>
                <w:sz w:val="24"/>
                <w:szCs w:val="24"/>
              </w:rPr>
              <w:t>Coef.</w:t>
            </w:r>
          </w:p>
        </w:tc>
        <w:tc>
          <w:tcPr>
            <w:tcW w:w="302" w:type="pct"/>
          </w:tcPr>
          <w:p w14:paraId="119FEAEC"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r w:rsidRPr="009106F1">
              <w:rPr>
                <w:rFonts w:cstheme="minorHAnsi"/>
                <w:b/>
                <w:bCs/>
                <w:sz w:val="24"/>
                <w:szCs w:val="24"/>
              </w:rPr>
              <w:t>S.E</w:t>
            </w:r>
          </w:p>
        </w:tc>
        <w:tc>
          <w:tcPr>
            <w:tcW w:w="236" w:type="pct"/>
          </w:tcPr>
          <w:p w14:paraId="3F0417A2"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r w:rsidRPr="009106F1">
              <w:rPr>
                <w:rFonts w:cstheme="minorHAnsi"/>
                <w:b/>
                <w:bCs/>
                <w:sz w:val="24"/>
                <w:szCs w:val="24"/>
              </w:rPr>
              <w:t>Sig.</w:t>
            </w:r>
          </w:p>
        </w:tc>
        <w:tc>
          <w:tcPr>
            <w:tcW w:w="645" w:type="pct"/>
          </w:tcPr>
          <w:p w14:paraId="1B0B7FAA"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b/>
                <w:sz w:val="24"/>
                <w:szCs w:val="24"/>
              </w:rPr>
            </w:pPr>
            <m:oMath>
              <m:r>
                <m:rPr>
                  <m:sty m:val="b"/>
                </m:rPr>
                <w:rPr>
                  <w:rFonts w:ascii="Cambria Math" w:hAnsi="Cambria Math" w:cstheme="minorHAnsi"/>
                  <w:sz w:val="24"/>
                  <w:szCs w:val="24"/>
                </w:rPr>
                <m:t>Δ</m:t>
              </m:r>
            </m:oMath>
            <w:r w:rsidRPr="009106F1">
              <w:rPr>
                <w:rFonts w:eastAsiaTheme="minorEastAsia" w:cstheme="minorHAnsi"/>
                <w:b/>
                <w:sz w:val="24"/>
                <w:szCs w:val="24"/>
              </w:rPr>
              <w:t xml:space="preserve"> Prob.</w:t>
            </w:r>
          </w:p>
        </w:tc>
        <w:tc>
          <w:tcPr>
            <w:tcW w:w="512" w:type="pct"/>
          </w:tcPr>
          <w:p w14:paraId="232D601F"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b/>
                <w:sz w:val="24"/>
                <w:szCs w:val="24"/>
              </w:rPr>
            </w:pPr>
            <w:r w:rsidRPr="009106F1">
              <w:rPr>
                <w:rFonts w:cstheme="minorHAnsi"/>
                <w:b/>
                <w:sz w:val="24"/>
                <w:szCs w:val="24"/>
              </w:rPr>
              <w:t>S.E</w:t>
            </w:r>
          </w:p>
        </w:tc>
        <w:tc>
          <w:tcPr>
            <w:tcW w:w="510" w:type="pct"/>
          </w:tcPr>
          <w:p w14:paraId="1ECD440E"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b/>
                <w:sz w:val="24"/>
                <w:szCs w:val="24"/>
              </w:rPr>
            </w:pPr>
            <w:r w:rsidRPr="009106F1">
              <w:rPr>
                <w:rFonts w:cstheme="minorHAnsi"/>
                <w:b/>
                <w:sz w:val="24"/>
                <w:szCs w:val="24"/>
              </w:rPr>
              <w:t>S.E</w:t>
            </w:r>
          </w:p>
        </w:tc>
        <w:tc>
          <w:tcPr>
            <w:tcW w:w="508" w:type="pct"/>
          </w:tcPr>
          <w:p w14:paraId="43B888CE"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b/>
                <w:sz w:val="24"/>
                <w:szCs w:val="24"/>
              </w:rPr>
            </w:pPr>
            <w:r w:rsidRPr="009106F1">
              <w:rPr>
                <w:rFonts w:cstheme="minorHAnsi"/>
                <w:b/>
                <w:sz w:val="24"/>
                <w:szCs w:val="24"/>
              </w:rPr>
              <w:t>QV</w:t>
            </w:r>
          </w:p>
        </w:tc>
      </w:tr>
      <w:tr w:rsidR="009106F1" w:rsidRPr="009106F1" w14:paraId="2B4F377C"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564D4DE9" w14:textId="77777777" w:rsidR="00B947F6" w:rsidRPr="009106F1" w:rsidRDefault="00B947F6" w:rsidP="00E1481F">
            <w:pPr>
              <w:rPr>
                <w:rFonts w:cstheme="minorHAnsi"/>
                <w:sz w:val="24"/>
                <w:szCs w:val="24"/>
              </w:rPr>
            </w:pPr>
            <w:r w:rsidRPr="009106F1">
              <w:rPr>
                <w:rFonts w:cstheme="minorHAnsi"/>
                <w:sz w:val="24"/>
                <w:szCs w:val="24"/>
              </w:rPr>
              <w:t>Employment</w:t>
            </w:r>
          </w:p>
        </w:tc>
        <w:tc>
          <w:tcPr>
            <w:tcW w:w="292" w:type="pct"/>
          </w:tcPr>
          <w:p w14:paraId="6EB2B4B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02" w:type="pct"/>
          </w:tcPr>
          <w:p w14:paraId="58CBBED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36" w:type="pct"/>
          </w:tcPr>
          <w:p w14:paraId="1B657A1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645" w:type="pct"/>
          </w:tcPr>
          <w:p w14:paraId="1F0A072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2" w:type="pct"/>
          </w:tcPr>
          <w:p w14:paraId="5EC1E0A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0" w:type="pct"/>
          </w:tcPr>
          <w:p w14:paraId="4ED42CF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3CCD4EA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5CBA9447"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19104938" w14:textId="77777777" w:rsidR="00B947F6" w:rsidRPr="009106F1" w:rsidRDefault="00B947F6" w:rsidP="00E1481F">
            <w:pPr>
              <w:rPr>
                <w:rFonts w:cstheme="minorHAnsi"/>
                <w:sz w:val="24"/>
                <w:szCs w:val="24"/>
              </w:rPr>
            </w:pPr>
          </w:p>
        </w:tc>
        <w:tc>
          <w:tcPr>
            <w:tcW w:w="292" w:type="pct"/>
          </w:tcPr>
          <w:p w14:paraId="20D5B38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02" w:type="pct"/>
          </w:tcPr>
          <w:p w14:paraId="4154EEC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36" w:type="pct"/>
          </w:tcPr>
          <w:p w14:paraId="72590CA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645" w:type="pct"/>
          </w:tcPr>
          <w:p w14:paraId="5D46492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2" w:type="pct"/>
          </w:tcPr>
          <w:p w14:paraId="6C70BD0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0" w:type="pct"/>
          </w:tcPr>
          <w:p w14:paraId="3C106BF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08" w:type="pct"/>
          </w:tcPr>
          <w:p w14:paraId="5D09D19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56B9C554"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7CD73C62" w14:textId="77777777" w:rsidR="00B947F6" w:rsidRPr="009106F1" w:rsidRDefault="00B947F6" w:rsidP="00E1481F">
            <w:pPr>
              <w:rPr>
                <w:rFonts w:cstheme="minorHAnsi"/>
                <w:sz w:val="24"/>
                <w:szCs w:val="24"/>
              </w:rPr>
            </w:pPr>
            <w:r w:rsidRPr="009106F1">
              <w:rPr>
                <w:rFonts w:cstheme="minorHAnsi"/>
                <w:sz w:val="24"/>
                <w:szCs w:val="24"/>
              </w:rPr>
              <w:t>Post-Schooling Education</w:t>
            </w:r>
          </w:p>
        </w:tc>
        <w:tc>
          <w:tcPr>
            <w:tcW w:w="292" w:type="pct"/>
          </w:tcPr>
          <w:p w14:paraId="68347E9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02" w:type="pct"/>
          </w:tcPr>
          <w:p w14:paraId="40E8BAB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36" w:type="pct"/>
          </w:tcPr>
          <w:p w14:paraId="3B50259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645" w:type="pct"/>
          </w:tcPr>
          <w:p w14:paraId="0CBE2E2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2" w:type="pct"/>
          </w:tcPr>
          <w:p w14:paraId="76FC648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0" w:type="pct"/>
          </w:tcPr>
          <w:p w14:paraId="4BA9864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08" w:type="pct"/>
          </w:tcPr>
          <w:p w14:paraId="4190452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0735C24D"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2FD41164" w14:textId="77777777" w:rsidR="00B947F6" w:rsidRPr="009106F1" w:rsidRDefault="00B947F6" w:rsidP="00E1481F">
            <w:pPr>
              <w:rPr>
                <w:rFonts w:cstheme="minorHAnsi"/>
                <w:sz w:val="24"/>
                <w:szCs w:val="24"/>
              </w:rPr>
            </w:pPr>
            <w:r w:rsidRPr="009106F1">
              <w:rPr>
                <w:rFonts w:cstheme="minorHAnsi"/>
                <w:sz w:val="24"/>
                <w:szCs w:val="24"/>
              </w:rPr>
              <w:t>Educational Attainment</w:t>
            </w:r>
          </w:p>
        </w:tc>
        <w:tc>
          <w:tcPr>
            <w:tcW w:w="292" w:type="pct"/>
          </w:tcPr>
          <w:p w14:paraId="75ABF60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02" w:type="pct"/>
          </w:tcPr>
          <w:p w14:paraId="610B50E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36" w:type="pct"/>
          </w:tcPr>
          <w:p w14:paraId="0A2C65D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645" w:type="pct"/>
          </w:tcPr>
          <w:p w14:paraId="644BEFD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2" w:type="pct"/>
          </w:tcPr>
          <w:p w14:paraId="503C621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0" w:type="pct"/>
          </w:tcPr>
          <w:p w14:paraId="378D0B6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08" w:type="pct"/>
          </w:tcPr>
          <w:p w14:paraId="38FAC3C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1F4E5959"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346BB401" w14:textId="77777777" w:rsidR="00B947F6" w:rsidRPr="009106F1" w:rsidRDefault="00B947F6" w:rsidP="00E1481F">
            <w:pPr>
              <w:rPr>
                <w:rFonts w:cstheme="minorHAnsi"/>
                <w:i/>
                <w:iCs/>
                <w:sz w:val="24"/>
                <w:szCs w:val="24"/>
              </w:rPr>
            </w:pPr>
            <w:r w:rsidRPr="009106F1">
              <w:rPr>
                <w:rFonts w:cstheme="minorHAnsi"/>
                <w:i/>
                <w:iCs/>
                <w:sz w:val="24"/>
                <w:szCs w:val="24"/>
              </w:rPr>
              <w:t xml:space="preserve">  Less than five O-levels</w:t>
            </w:r>
          </w:p>
        </w:tc>
        <w:tc>
          <w:tcPr>
            <w:tcW w:w="292" w:type="pct"/>
          </w:tcPr>
          <w:p w14:paraId="22E54E6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02" w:type="pct"/>
          </w:tcPr>
          <w:p w14:paraId="51FD763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36" w:type="pct"/>
          </w:tcPr>
          <w:p w14:paraId="03AC3F8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645" w:type="pct"/>
          </w:tcPr>
          <w:p w14:paraId="020DA59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2" w:type="pct"/>
          </w:tcPr>
          <w:p w14:paraId="609738C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0" w:type="pct"/>
          </w:tcPr>
          <w:p w14:paraId="2469DB6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0C11BB6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183CC28F"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1BC66E65" w14:textId="77777777" w:rsidR="00B947F6" w:rsidRPr="009106F1" w:rsidRDefault="00B947F6" w:rsidP="00E1481F">
            <w:pPr>
              <w:rPr>
                <w:rFonts w:cstheme="minorHAnsi"/>
                <w:i/>
                <w:iCs/>
                <w:sz w:val="24"/>
                <w:szCs w:val="24"/>
              </w:rPr>
            </w:pPr>
            <w:r w:rsidRPr="009106F1">
              <w:rPr>
                <w:rFonts w:cstheme="minorHAnsi"/>
                <w:i/>
                <w:iCs/>
                <w:sz w:val="24"/>
                <w:szCs w:val="24"/>
              </w:rPr>
              <w:t xml:space="preserve">  Five or More O-levels</w:t>
            </w:r>
          </w:p>
        </w:tc>
        <w:tc>
          <w:tcPr>
            <w:tcW w:w="292" w:type="pct"/>
            <w:vAlign w:val="bottom"/>
          </w:tcPr>
          <w:p w14:paraId="2685E1F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0</w:t>
            </w:r>
          </w:p>
        </w:tc>
        <w:tc>
          <w:tcPr>
            <w:tcW w:w="302" w:type="pct"/>
            <w:vAlign w:val="bottom"/>
          </w:tcPr>
          <w:p w14:paraId="793AD9A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1)</w:t>
            </w:r>
          </w:p>
        </w:tc>
        <w:tc>
          <w:tcPr>
            <w:tcW w:w="236" w:type="pct"/>
          </w:tcPr>
          <w:p w14:paraId="61BCF7D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vAlign w:val="bottom"/>
          </w:tcPr>
          <w:p w14:paraId="297BFB7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3</w:t>
            </w:r>
          </w:p>
        </w:tc>
        <w:tc>
          <w:tcPr>
            <w:tcW w:w="512" w:type="pct"/>
          </w:tcPr>
          <w:p w14:paraId="146A1B2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0" w:type="pct"/>
          </w:tcPr>
          <w:p w14:paraId="45A19A9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63B4556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28347517"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6E00AAA2" w14:textId="77777777" w:rsidR="00B947F6" w:rsidRPr="009106F1" w:rsidRDefault="00B947F6" w:rsidP="00E1481F">
            <w:pPr>
              <w:rPr>
                <w:rFonts w:cstheme="minorHAnsi"/>
                <w:sz w:val="24"/>
                <w:szCs w:val="24"/>
              </w:rPr>
            </w:pPr>
            <w:r w:rsidRPr="009106F1">
              <w:rPr>
                <w:rFonts w:cstheme="minorHAnsi"/>
                <w:sz w:val="24"/>
                <w:szCs w:val="24"/>
              </w:rPr>
              <w:t>Sex</w:t>
            </w:r>
          </w:p>
        </w:tc>
        <w:tc>
          <w:tcPr>
            <w:tcW w:w="292" w:type="pct"/>
          </w:tcPr>
          <w:p w14:paraId="2A9EFC0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02" w:type="pct"/>
          </w:tcPr>
          <w:p w14:paraId="3037065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36" w:type="pct"/>
          </w:tcPr>
          <w:p w14:paraId="49FAE5C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645" w:type="pct"/>
          </w:tcPr>
          <w:p w14:paraId="394D3F7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2" w:type="pct"/>
          </w:tcPr>
          <w:p w14:paraId="6389432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0" w:type="pct"/>
          </w:tcPr>
          <w:p w14:paraId="23E0FC9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08" w:type="pct"/>
          </w:tcPr>
          <w:p w14:paraId="0947F2A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43E8DB3F"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7F7CC254" w14:textId="77777777" w:rsidR="00B947F6" w:rsidRPr="009106F1" w:rsidRDefault="00B947F6" w:rsidP="00E1481F">
            <w:pPr>
              <w:rPr>
                <w:rFonts w:cstheme="minorHAnsi"/>
                <w:i/>
                <w:iCs/>
                <w:sz w:val="24"/>
                <w:szCs w:val="24"/>
              </w:rPr>
            </w:pPr>
            <w:r w:rsidRPr="009106F1">
              <w:rPr>
                <w:rFonts w:cstheme="minorHAnsi"/>
                <w:sz w:val="24"/>
                <w:szCs w:val="24"/>
              </w:rPr>
              <w:t xml:space="preserve">  </w:t>
            </w:r>
            <w:r w:rsidRPr="009106F1">
              <w:rPr>
                <w:rFonts w:cstheme="minorHAnsi"/>
                <w:i/>
                <w:iCs/>
                <w:sz w:val="24"/>
                <w:szCs w:val="24"/>
              </w:rPr>
              <w:t>Female</w:t>
            </w:r>
          </w:p>
        </w:tc>
        <w:tc>
          <w:tcPr>
            <w:tcW w:w="292" w:type="pct"/>
          </w:tcPr>
          <w:p w14:paraId="7037FB9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02" w:type="pct"/>
          </w:tcPr>
          <w:p w14:paraId="2EBB991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36" w:type="pct"/>
          </w:tcPr>
          <w:p w14:paraId="6DEBC01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645" w:type="pct"/>
          </w:tcPr>
          <w:p w14:paraId="08363FC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12" w:type="pct"/>
          </w:tcPr>
          <w:p w14:paraId="243978F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10" w:type="pct"/>
          </w:tcPr>
          <w:p w14:paraId="4BE2034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38A598E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32C4B267"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572FD23B" w14:textId="77777777" w:rsidR="00B947F6" w:rsidRPr="009106F1" w:rsidRDefault="00B947F6" w:rsidP="00E1481F">
            <w:pPr>
              <w:rPr>
                <w:rFonts w:cstheme="minorHAnsi"/>
                <w:i/>
                <w:iCs/>
                <w:sz w:val="24"/>
                <w:szCs w:val="24"/>
              </w:rPr>
            </w:pPr>
            <w:r w:rsidRPr="009106F1">
              <w:rPr>
                <w:rFonts w:cstheme="minorHAnsi"/>
                <w:i/>
                <w:iCs/>
                <w:sz w:val="24"/>
                <w:szCs w:val="24"/>
              </w:rPr>
              <w:t xml:space="preserve">  Male</w:t>
            </w:r>
          </w:p>
        </w:tc>
        <w:tc>
          <w:tcPr>
            <w:tcW w:w="292" w:type="pct"/>
            <w:vAlign w:val="bottom"/>
          </w:tcPr>
          <w:p w14:paraId="60A1132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43</w:t>
            </w:r>
          </w:p>
        </w:tc>
        <w:tc>
          <w:tcPr>
            <w:tcW w:w="302" w:type="pct"/>
          </w:tcPr>
          <w:p w14:paraId="1E6974D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0)</w:t>
            </w:r>
          </w:p>
        </w:tc>
        <w:tc>
          <w:tcPr>
            <w:tcW w:w="236" w:type="pct"/>
          </w:tcPr>
          <w:p w14:paraId="4EB477F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tcPr>
          <w:p w14:paraId="7C6AC4A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7</w:t>
            </w:r>
          </w:p>
        </w:tc>
        <w:tc>
          <w:tcPr>
            <w:tcW w:w="512" w:type="pct"/>
          </w:tcPr>
          <w:p w14:paraId="2706FB8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0" w:type="pct"/>
          </w:tcPr>
          <w:p w14:paraId="51ED5C1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19F3A31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16281EF8"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EFCD55C" w14:textId="77777777" w:rsidR="00B947F6" w:rsidRPr="009106F1" w:rsidRDefault="00B947F6" w:rsidP="00E1481F">
            <w:pPr>
              <w:rPr>
                <w:rFonts w:cstheme="minorHAnsi"/>
                <w:sz w:val="24"/>
                <w:szCs w:val="24"/>
              </w:rPr>
            </w:pPr>
            <w:r w:rsidRPr="009106F1">
              <w:rPr>
                <w:rFonts w:cstheme="minorHAnsi"/>
                <w:sz w:val="24"/>
                <w:szCs w:val="24"/>
              </w:rPr>
              <w:t>Housing Tenure</w:t>
            </w:r>
          </w:p>
        </w:tc>
        <w:tc>
          <w:tcPr>
            <w:tcW w:w="292" w:type="pct"/>
          </w:tcPr>
          <w:p w14:paraId="0492104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02" w:type="pct"/>
          </w:tcPr>
          <w:p w14:paraId="72863B5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36" w:type="pct"/>
          </w:tcPr>
          <w:p w14:paraId="229E8AF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645" w:type="pct"/>
          </w:tcPr>
          <w:p w14:paraId="3746C96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2" w:type="pct"/>
          </w:tcPr>
          <w:p w14:paraId="31AA394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0" w:type="pct"/>
          </w:tcPr>
          <w:p w14:paraId="6A6555F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08" w:type="pct"/>
          </w:tcPr>
          <w:p w14:paraId="4C9F4BB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32410C61"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1C38DD1F" w14:textId="77777777" w:rsidR="00B947F6" w:rsidRPr="009106F1" w:rsidRDefault="00B947F6" w:rsidP="00E1481F">
            <w:pPr>
              <w:rPr>
                <w:rFonts w:cstheme="minorHAnsi"/>
                <w:i/>
                <w:iCs/>
                <w:sz w:val="24"/>
                <w:szCs w:val="24"/>
              </w:rPr>
            </w:pPr>
            <w:r w:rsidRPr="009106F1">
              <w:rPr>
                <w:rFonts w:cstheme="minorHAnsi"/>
                <w:i/>
                <w:iCs/>
                <w:sz w:val="24"/>
                <w:szCs w:val="24"/>
              </w:rPr>
              <w:t xml:space="preserve">  Own Home</w:t>
            </w:r>
          </w:p>
        </w:tc>
        <w:tc>
          <w:tcPr>
            <w:tcW w:w="292" w:type="pct"/>
          </w:tcPr>
          <w:p w14:paraId="4C87BD9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02" w:type="pct"/>
          </w:tcPr>
          <w:p w14:paraId="0E81F13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36" w:type="pct"/>
          </w:tcPr>
          <w:p w14:paraId="2A0FF29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645" w:type="pct"/>
          </w:tcPr>
          <w:p w14:paraId="40DA97B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2" w:type="pct"/>
          </w:tcPr>
          <w:p w14:paraId="1CFB5A4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0" w:type="pct"/>
          </w:tcPr>
          <w:p w14:paraId="71C2B62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55D39D2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1292C6C4"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0484C0F4" w14:textId="77777777" w:rsidR="00B947F6" w:rsidRPr="009106F1" w:rsidRDefault="00B947F6" w:rsidP="00E1481F">
            <w:pPr>
              <w:rPr>
                <w:rFonts w:cstheme="minorHAnsi"/>
                <w:i/>
                <w:iCs/>
                <w:sz w:val="24"/>
                <w:szCs w:val="24"/>
              </w:rPr>
            </w:pPr>
            <w:r w:rsidRPr="009106F1">
              <w:rPr>
                <w:rFonts w:cstheme="minorHAnsi"/>
                <w:i/>
                <w:iCs/>
                <w:sz w:val="24"/>
                <w:szCs w:val="24"/>
              </w:rPr>
              <w:t xml:space="preserve">  Don't Own Home</w:t>
            </w:r>
          </w:p>
        </w:tc>
        <w:tc>
          <w:tcPr>
            <w:tcW w:w="292" w:type="pct"/>
          </w:tcPr>
          <w:p w14:paraId="73EB10B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71</w:t>
            </w:r>
          </w:p>
        </w:tc>
        <w:tc>
          <w:tcPr>
            <w:tcW w:w="302" w:type="pct"/>
          </w:tcPr>
          <w:p w14:paraId="1BECAED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0)</w:t>
            </w:r>
          </w:p>
        </w:tc>
        <w:tc>
          <w:tcPr>
            <w:tcW w:w="236" w:type="pct"/>
          </w:tcPr>
          <w:p w14:paraId="61FC6C3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tcPr>
          <w:p w14:paraId="2BD021F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3</w:t>
            </w:r>
          </w:p>
        </w:tc>
        <w:tc>
          <w:tcPr>
            <w:tcW w:w="512" w:type="pct"/>
          </w:tcPr>
          <w:p w14:paraId="6AB4E6F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0" w:type="pct"/>
          </w:tcPr>
          <w:p w14:paraId="390D557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4F9497D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5ADFA102"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23DFF9A3" w14:textId="77777777" w:rsidR="00B947F6" w:rsidRPr="009106F1" w:rsidRDefault="00B947F6" w:rsidP="00E1481F">
            <w:pPr>
              <w:rPr>
                <w:rFonts w:cstheme="minorHAnsi"/>
                <w:sz w:val="24"/>
                <w:szCs w:val="24"/>
              </w:rPr>
            </w:pPr>
            <w:r w:rsidRPr="009106F1">
              <w:rPr>
                <w:rFonts w:cstheme="minorHAnsi"/>
                <w:sz w:val="24"/>
                <w:szCs w:val="24"/>
              </w:rPr>
              <w:t>NS-SEC</w:t>
            </w:r>
          </w:p>
        </w:tc>
        <w:tc>
          <w:tcPr>
            <w:tcW w:w="292" w:type="pct"/>
          </w:tcPr>
          <w:p w14:paraId="6278B10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02" w:type="pct"/>
          </w:tcPr>
          <w:p w14:paraId="4B2CA9C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36" w:type="pct"/>
          </w:tcPr>
          <w:p w14:paraId="0B79BBF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645" w:type="pct"/>
          </w:tcPr>
          <w:p w14:paraId="582BCA1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2" w:type="pct"/>
          </w:tcPr>
          <w:p w14:paraId="22F3CCE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0" w:type="pct"/>
          </w:tcPr>
          <w:p w14:paraId="7E07EAB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08" w:type="pct"/>
          </w:tcPr>
          <w:p w14:paraId="10C46EE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407E7195"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5030A4B0" w14:textId="77777777" w:rsidR="00B947F6" w:rsidRPr="009106F1" w:rsidRDefault="00B947F6" w:rsidP="00E1481F">
            <w:pPr>
              <w:rPr>
                <w:rFonts w:cstheme="minorHAnsi"/>
                <w:i/>
                <w:iCs/>
                <w:sz w:val="24"/>
                <w:szCs w:val="24"/>
              </w:rPr>
            </w:pPr>
            <w:r w:rsidRPr="009106F1">
              <w:rPr>
                <w:rFonts w:cstheme="minorHAnsi"/>
                <w:i/>
                <w:iCs/>
                <w:sz w:val="24"/>
                <w:szCs w:val="24"/>
              </w:rPr>
              <w:t xml:space="preserve">  Higher Managerial</w:t>
            </w:r>
          </w:p>
        </w:tc>
        <w:tc>
          <w:tcPr>
            <w:tcW w:w="292" w:type="pct"/>
          </w:tcPr>
          <w:p w14:paraId="752AE16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02" w:type="pct"/>
          </w:tcPr>
          <w:p w14:paraId="09163B1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36" w:type="pct"/>
          </w:tcPr>
          <w:p w14:paraId="34E5687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645" w:type="pct"/>
          </w:tcPr>
          <w:p w14:paraId="5FE5CD9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12" w:type="pct"/>
          </w:tcPr>
          <w:p w14:paraId="0E0DC9D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10" w:type="pct"/>
          </w:tcPr>
          <w:p w14:paraId="420513B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2</w:t>
            </w:r>
          </w:p>
        </w:tc>
        <w:tc>
          <w:tcPr>
            <w:tcW w:w="508" w:type="pct"/>
          </w:tcPr>
          <w:p w14:paraId="57D2792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shd w:val="clear" w:color="auto" w:fill="F7F7F7"/>
              </w:rPr>
              <w:t>0.01</w:t>
            </w:r>
          </w:p>
        </w:tc>
      </w:tr>
      <w:tr w:rsidR="009106F1" w:rsidRPr="009106F1" w14:paraId="17353E7C"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4DD8459B" w14:textId="77777777" w:rsidR="00B947F6" w:rsidRPr="009106F1" w:rsidRDefault="00B947F6" w:rsidP="00E1481F">
            <w:pPr>
              <w:rPr>
                <w:rFonts w:cstheme="minorHAnsi"/>
                <w:i/>
                <w:iCs/>
                <w:sz w:val="24"/>
                <w:szCs w:val="24"/>
              </w:rPr>
            </w:pPr>
            <w:r w:rsidRPr="009106F1">
              <w:rPr>
                <w:rFonts w:cstheme="minorHAnsi"/>
                <w:i/>
                <w:iCs/>
                <w:sz w:val="24"/>
                <w:szCs w:val="24"/>
              </w:rPr>
              <w:t xml:space="preserve">  Lower Managerial</w:t>
            </w:r>
          </w:p>
        </w:tc>
        <w:tc>
          <w:tcPr>
            <w:tcW w:w="292" w:type="pct"/>
          </w:tcPr>
          <w:p w14:paraId="7CF33B6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47</w:t>
            </w:r>
          </w:p>
        </w:tc>
        <w:tc>
          <w:tcPr>
            <w:tcW w:w="302" w:type="pct"/>
          </w:tcPr>
          <w:p w14:paraId="1A3AAE1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6)</w:t>
            </w:r>
          </w:p>
        </w:tc>
        <w:tc>
          <w:tcPr>
            <w:tcW w:w="236" w:type="pct"/>
          </w:tcPr>
          <w:p w14:paraId="58349F4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tcPr>
          <w:p w14:paraId="75D0916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2" w:type="pct"/>
          </w:tcPr>
          <w:p w14:paraId="5D68333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0" w:type="pct"/>
          </w:tcPr>
          <w:p w14:paraId="018130A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1</w:t>
            </w:r>
          </w:p>
        </w:tc>
        <w:tc>
          <w:tcPr>
            <w:tcW w:w="508" w:type="pct"/>
          </w:tcPr>
          <w:p w14:paraId="54352E1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r>
      <w:tr w:rsidR="009106F1" w:rsidRPr="009106F1" w14:paraId="1B7DA4B2"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70AAE719" w14:textId="77777777" w:rsidR="00B947F6" w:rsidRPr="009106F1" w:rsidRDefault="00B947F6" w:rsidP="00E1481F">
            <w:pPr>
              <w:rPr>
                <w:rFonts w:cstheme="minorHAnsi"/>
                <w:i/>
                <w:iCs/>
                <w:sz w:val="24"/>
                <w:szCs w:val="24"/>
              </w:rPr>
            </w:pPr>
            <w:r w:rsidRPr="009106F1">
              <w:rPr>
                <w:rFonts w:cstheme="minorHAnsi"/>
                <w:i/>
                <w:iCs/>
                <w:sz w:val="24"/>
                <w:szCs w:val="24"/>
              </w:rPr>
              <w:t xml:space="preserve">  Intermediate Occupations</w:t>
            </w:r>
          </w:p>
        </w:tc>
        <w:tc>
          <w:tcPr>
            <w:tcW w:w="292" w:type="pct"/>
            <w:vAlign w:val="bottom"/>
          </w:tcPr>
          <w:p w14:paraId="677091E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66</w:t>
            </w:r>
          </w:p>
        </w:tc>
        <w:tc>
          <w:tcPr>
            <w:tcW w:w="302" w:type="pct"/>
          </w:tcPr>
          <w:p w14:paraId="649B4E5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30)</w:t>
            </w:r>
          </w:p>
        </w:tc>
        <w:tc>
          <w:tcPr>
            <w:tcW w:w="236" w:type="pct"/>
          </w:tcPr>
          <w:p w14:paraId="351A767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tcPr>
          <w:p w14:paraId="533F98E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2" w:type="pct"/>
          </w:tcPr>
          <w:p w14:paraId="49D9E8C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2)</w:t>
            </w:r>
          </w:p>
        </w:tc>
        <w:tc>
          <w:tcPr>
            <w:tcW w:w="510" w:type="pct"/>
          </w:tcPr>
          <w:p w14:paraId="47C3F4B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7</w:t>
            </w:r>
          </w:p>
        </w:tc>
        <w:tc>
          <w:tcPr>
            <w:tcW w:w="508" w:type="pct"/>
          </w:tcPr>
          <w:p w14:paraId="43908CF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7</w:t>
            </w:r>
          </w:p>
        </w:tc>
      </w:tr>
      <w:tr w:rsidR="009106F1" w:rsidRPr="009106F1" w14:paraId="5D3A0CCD"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3E2411E3" w14:textId="77777777" w:rsidR="00B947F6" w:rsidRPr="009106F1" w:rsidRDefault="00B947F6" w:rsidP="00E1481F">
            <w:pPr>
              <w:rPr>
                <w:rFonts w:cstheme="minorHAnsi"/>
                <w:i/>
                <w:iCs/>
                <w:sz w:val="24"/>
                <w:szCs w:val="24"/>
              </w:rPr>
            </w:pPr>
            <w:r w:rsidRPr="009106F1">
              <w:rPr>
                <w:rFonts w:cstheme="minorHAnsi"/>
                <w:i/>
                <w:iCs/>
                <w:sz w:val="24"/>
                <w:szCs w:val="24"/>
              </w:rPr>
              <w:t xml:space="preserve">  Small Employers</w:t>
            </w:r>
          </w:p>
        </w:tc>
        <w:tc>
          <w:tcPr>
            <w:tcW w:w="292" w:type="pct"/>
          </w:tcPr>
          <w:p w14:paraId="08CF076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05</w:t>
            </w:r>
          </w:p>
        </w:tc>
        <w:tc>
          <w:tcPr>
            <w:tcW w:w="302" w:type="pct"/>
          </w:tcPr>
          <w:p w14:paraId="095C07B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9)</w:t>
            </w:r>
          </w:p>
        </w:tc>
        <w:tc>
          <w:tcPr>
            <w:tcW w:w="236" w:type="pct"/>
          </w:tcPr>
          <w:p w14:paraId="2AA180C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tcPr>
          <w:p w14:paraId="10D7199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4</w:t>
            </w:r>
          </w:p>
        </w:tc>
        <w:tc>
          <w:tcPr>
            <w:tcW w:w="512" w:type="pct"/>
          </w:tcPr>
          <w:p w14:paraId="26FD2C3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0" w:type="pct"/>
          </w:tcPr>
          <w:p w14:paraId="59951D1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5</w:t>
            </w:r>
          </w:p>
        </w:tc>
        <w:tc>
          <w:tcPr>
            <w:tcW w:w="508" w:type="pct"/>
          </w:tcPr>
          <w:p w14:paraId="48897AD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2</w:t>
            </w:r>
          </w:p>
        </w:tc>
      </w:tr>
      <w:tr w:rsidR="009106F1" w:rsidRPr="009106F1" w14:paraId="573F5618"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170A02FF" w14:textId="77777777" w:rsidR="00B947F6" w:rsidRPr="009106F1" w:rsidRDefault="00B947F6" w:rsidP="00E1481F">
            <w:pPr>
              <w:rPr>
                <w:rFonts w:cstheme="minorHAnsi"/>
                <w:i/>
                <w:iCs/>
                <w:sz w:val="24"/>
                <w:szCs w:val="24"/>
              </w:rPr>
            </w:pPr>
            <w:r w:rsidRPr="009106F1">
              <w:rPr>
                <w:rFonts w:cstheme="minorHAnsi"/>
                <w:i/>
                <w:iCs/>
                <w:sz w:val="24"/>
                <w:szCs w:val="24"/>
              </w:rPr>
              <w:t xml:space="preserve">  Lower Supervisory &amp; Technical Occupations</w:t>
            </w:r>
          </w:p>
        </w:tc>
        <w:tc>
          <w:tcPr>
            <w:tcW w:w="292" w:type="pct"/>
            <w:vAlign w:val="bottom"/>
          </w:tcPr>
          <w:p w14:paraId="7621A10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71</w:t>
            </w:r>
          </w:p>
        </w:tc>
        <w:tc>
          <w:tcPr>
            <w:tcW w:w="302" w:type="pct"/>
          </w:tcPr>
          <w:p w14:paraId="032BE38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6)</w:t>
            </w:r>
          </w:p>
        </w:tc>
        <w:tc>
          <w:tcPr>
            <w:tcW w:w="236" w:type="pct"/>
          </w:tcPr>
          <w:p w14:paraId="45C3DB3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tcPr>
          <w:p w14:paraId="05BD1FB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2</w:t>
            </w:r>
          </w:p>
        </w:tc>
        <w:tc>
          <w:tcPr>
            <w:tcW w:w="512" w:type="pct"/>
          </w:tcPr>
          <w:p w14:paraId="4376F82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0" w:type="pct"/>
          </w:tcPr>
          <w:p w14:paraId="461A413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1</w:t>
            </w:r>
          </w:p>
        </w:tc>
        <w:tc>
          <w:tcPr>
            <w:tcW w:w="508" w:type="pct"/>
          </w:tcPr>
          <w:p w14:paraId="7843AC8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r>
      <w:tr w:rsidR="009106F1" w:rsidRPr="009106F1" w14:paraId="6A5EBC4E"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33D6AB77" w14:textId="77777777" w:rsidR="00B947F6" w:rsidRPr="009106F1" w:rsidRDefault="00B947F6" w:rsidP="00E1481F">
            <w:pPr>
              <w:rPr>
                <w:rFonts w:cstheme="minorHAnsi"/>
                <w:i/>
                <w:iCs/>
                <w:sz w:val="24"/>
                <w:szCs w:val="24"/>
              </w:rPr>
            </w:pPr>
            <w:r w:rsidRPr="009106F1">
              <w:rPr>
                <w:rFonts w:cstheme="minorHAnsi"/>
                <w:i/>
                <w:iCs/>
                <w:sz w:val="24"/>
                <w:szCs w:val="24"/>
              </w:rPr>
              <w:t xml:space="preserve">  Semi-Routine Occupations</w:t>
            </w:r>
          </w:p>
        </w:tc>
        <w:tc>
          <w:tcPr>
            <w:tcW w:w="292" w:type="pct"/>
            <w:vAlign w:val="bottom"/>
          </w:tcPr>
          <w:p w14:paraId="4D7CB86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05</w:t>
            </w:r>
          </w:p>
        </w:tc>
        <w:tc>
          <w:tcPr>
            <w:tcW w:w="302" w:type="pct"/>
          </w:tcPr>
          <w:p w14:paraId="44BB9F9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7)</w:t>
            </w:r>
          </w:p>
        </w:tc>
        <w:tc>
          <w:tcPr>
            <w:tcW w:w="236" w:type="pct"/>
          </w:tcPr>
          <w:p w14:paraId="6CE6189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tcPr>
          <w:p w14:paraId="524AC75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4</w:t>
            </w:r>
          </w:p>
        </w:tc>
        <w:tc>
          <w:tcPr>
            <w:tcW w:w="512" w:type="pct"/>
          </w:tcPr>
          <w:p w14:paraId="19CEA7D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0" w:type="pct"/>
          </w:tcPr>
          <w:p w14:paraId="28094B9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2</w:t>
            </w:r>
          </w:p>
        </w:tc>
        <w:tc>
          <w:tcPr>
            <w:tcW w:w="508" w:type="pct"/>
          </w:tcPr>
          <w:p w14:paraId="07A5454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r>
      <w:tr w:rsidR="009106F1" w:rsidRPr="009106F1" w14:paraId="58DE1F4D"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4F6AF98A" w14:textId="77777777" w:rsidR="00B947F6" w:rsidRPr="009106F1" w:rsidRDefault="00B947F6" w:rsidP="00E1481F">
            <w:pPr>
              <w:rPr>
                <w:rFonts w:cstheme="minorHAnsi"/>
                <w:i/>
                <w:iCs/>
                <w:sz w:val="24"/>
                <w:szCs w:val="24"/>
              </w:rPr>
            </w:pPr>
            <w:r w:rsidRPr="009106F1">
              <w:rPr>
                <w:rFonts w:cstheme="minorHAnsi"/>
                <w:i/>
                <w:iCs/>
                <w:sz w:val="24"/>
                <w:szCs w:val="24"/>
              </w:rPr>
              <w:t xml:space="preserve">  Routine Occupations</w:t>
            </w:r>
          </w:p>
        </w:tc>
        <w:tc>
          <w:tcPr>
            <w:tcW w:w="292" w:type="pct"/>
            <w:vAlign w:val="bottom"/>
          </w:tcPr>
          <w:p w14:paraId="55F410F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04</w:t>
            </w:r>
          </w:p>
        </w:tc>
        <w:tc>
          <w:tcPr>
            <w:tcW w:w="302" w:type="pct"/>
          </w:tcPr>
          <w:p w14:paraId="0F3C2B9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6)</w:t>
            </w:r>
          </w:p>
        </w:tc>
        <w:tc>
          <w:tcPr>
            <w:tcW w:w="236" w:type="pct"/>
          </w:tcPr>
          <w:p w14:paraId="1261723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tcPr>
          <w:p w14:paraId="3F665A9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3</w:t>
            </w:r>
          </w:p>
        </w:tc>
        <w:tc>
          <w:tcPr>
            <w:tcW w:w="512" w:type="pct"/>
          </w:tcPr>
          <w:p w14:paraId="54AEA48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0" w:type="pct"/>
          </w:tcPr>
          <w:p w14:paraId="4AE9CB8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0</w:t>
            </w:r>
          </w:p>
        </w:tc>
        <w:tc>
          <w:tcPr>
            <w:tcW w:w="508" w:type="pct"/>
          </w:tcPr>
          <w:p w14:paraId="063275C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r>
      <w:bookmarkEnd w:id="33"/>
      <w:tr w:rsidR="009106F1" w:rsidRPr="009106F1" w14:paraId="77D50ECD"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5C63A10A" w14:textId="77777777" w:rsidR="00B947F6" w:rsidRPr="009106F1" w:rsidRDefault="00B947F6" w:rsidP="00E1481F">
            <w:pPr>
              <w:rPr>
                <w:rFonts w:cstheme="minorHAnsi"/>
                <w:sz w:val="24"/>
                <w:szCs w:val="24"/>
              </w:rPr>
            </w:pPr>
            <w:r w:rsidRPr="009106F1">
              <w:rPr>
                <w:rFonts w:cstheme="minorHAnsi"/>
                <w:sz w:val="24"/>
                <w:szCs w:val="24"/>
              </w:rPr>
              <w:t>Reading Scores</w:t>
            </w:r>
          </w:p>
        </w:tc>
        <w:tc>
          <w:tcPr>
            <w:tcW w:w="292" w:type="pct"/>
            <w:vAlign w:val="bottom"/>
          </w:tcPr>
          <w:p w14:paraId="7525F53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4</w:t>
            </w:r>
          </w:p>
        </w:tc>
        <w:tc>
          <w:tcPr>
            <w:tcW w:w="302" w:type="pct"/>
            <w:vAlign w:val="bottom"/>
          </w:tcPr>
          <w:p w14:paraId="4C3C3C9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236" w:type="pct"/>
            <w:vAlign w:val="bottom"/>
          </w:tcPr>
          <w:p w14:paraId="3DEDDE0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vAlign w:val="bottom"/>
          </w:tcPr>
          <w:p w14:paraId="696C671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2" w:type="pct"/>
          </w:tcPr>
          <w:p w14:paraId="7EBC03C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0" w:type="pct"/>
          </w:tcPr>
          <w:p w14:paraId="0DE986A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52E0096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0C6CDA86"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43A5C7A2" w14:textId="77777777" w:rsidR="00B947F6" w:rsidRPr="009106F1" w:rsidRDefault="00B947F6" w:rsidP="00E1481F">
            <w:pPr>
              <w:rPr>
                <w:rFonts w:cstheme="minorHAnsi"/>
                <w:sz w:val="24"/>
                <w:szCs w:val="24"/>
              </w:rPr>
            </w:pPr>
            <w:r w:rsidRPr="009106F1">
              <w:rPr>
                <w:rFonts w:cstheme="minorHAnsi"/>
                <w:sz w:val="24"/>
                <w:szCs w:val="24"/>
              </w:rPr>
              <w:t>Maths Scores</w:t>
            </w:r>
          </w:p>
        </w:tc>
        <w:tc>
          <w:tcPr>
            <w:tcW w:w="292" w:type="pct"/>
            <w:vAlign w:val="bottom"/>
          </w:tcPr>
          <w:p w14:paraId="49E860C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02" w:type="pct"/>
            <w:vAlign w:val="bottom"/>
          </w:tcPr>
          <w:p w14:paraId="72D489D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236" w:type="pct"/>
          </w:tcPr>
          <w:p w14:paraId="5EB963C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vAlign w:val="bottom"/>
          </w:tcPr>
          <w:p w14:paraId="0936E08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2" w:type="pct"/>
            <w:vAlign w:val="bottom"/>
          </w:tcPr>
          <w:p w14:paraId="19507D3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0" w:type="pct"/>
          </w:tcPr>
          <w:p w14:paraId="3FDFE56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0B71163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46013C18"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47080B2A" w14:textId="77777777" w:rsidR="00B947F6" w:rsidRPr="009106F1" w:rsidRDefault="00B947F6" w:rsidP="00E1481F">
            <w:pPr>
              <w:rPr>
                <w:rFonts w:cstheme="minorHAnsi"/>
                <w:sz w:val="24"/>
                <w:szCs w:val="24"/>
              </w:rPr>
            </w:pPr>
            <w:r w:rsidRPr="009106F1">
              <w:rPr>
                <w:rFonts w:cstheme="minorHAnsi"/>
                <w:sz w:val="24"/>
                <w:szCs w:val="24"/>
              </w:rPr>
              <w:t>Intercept</w:t>
            </w:r>
          </w:p>
        </w:tc>
        <w:tc>
          <w:tcPr>
            <w:tcW w:w="292" w:type="pct"/>
            <w:vAlign w:val="bottom"/>
          </w:tcPr>
          <w:p w14:paraId="1AA124D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35</w:t>
            </w:r>
          </w:p>
        </w:tc>
        <w:tc>
          <w:tcPr>
            <w:tcW w:w="302" w:type="pct"/>
            <w:vAlign w:val="bottom"/>
          </w:tcPr>
          <w:p w14:paraId="330F637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0)</w:t>
            </w:r>
          </w:p>
        </w:tc>
        <w:tc>
          <w:tcPr>
            <w:tcW w:w="236" w:type="pct"/>
          </w:tcPr>
          <w:p w14:paraId="70677C6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tcPr>
          <w:p w14:paraId="4D1C9A1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2" w:type="pct"/>
          </w:tcPr>
          <w:p w14:paraId="5D513FF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0" w:type="pct"/>
          </w:tcPr>
          <w:p w14:paraId="110F18F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0B3D340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79D98827"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86B38DD" w14:textId="77777777" w:rsidR="00B947F6" w:rsidRPr="009106F1" w:rsidRDefault="00B947F6" w:rsidP="00E1481F">
            <w:pPr>
              <w:rPr>
                <w:rFonts w:cstheme="minorHAnsi"/>
                <w:sz w:val="24"/>
                <w:szCs w:val="24"/>
              </w:rPr>
            </w:pPr>
          </w:p>
        </w:tc>
        <w:tc>
          <w:tcPr>
            <w:tcW w:w="292" w:type="pct"/>
          </w:tcPr>
          <w:p w14:paraId="04714F7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02" w:type="pct"/>
          </w:tcPr>
          <w:p w14:paraId="0A01CE7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36" w:type="pct"/>
          </w:tcPr>
          <w:p w14:paraId="025A5CF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645" w:type="pct"/>
          </w:tcPr>
          <w:p w14:paraId="5FADFA6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2" w:type="pct"/>
          </w:tcPr>
          <w:p w14:paraId="306C068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0" w:type="pct"/>
          </w:tcPr>
          <w:p w14:paraId="3B425F7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08" w:type="pct"/>
          </w:tcPr>
          <w:p w14:paraId="7C55924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038D2BCF"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294942C5" w14:textId="77777777" w:rsidR="00B947F6" w:rsidRPr="009106F1" w:rsidRDefault="00B947F6" w:rsidP="00E1481F">
            <w:pPr>
              <w:rPr>
                <w:rFonts w:cstheme="minorHAnsi"/>
                <w:sz w:val="24"/>
                <w:szCs w:val="24"/>
              </w:rPr>
            </w:pPr>
            <w:r w:rsidRPr="009106F1">
              <w:rPr>
                <w:rFonts w:cstheme="minorHAnsi"/>
                <w:sz w:val="24"/>
                <w:szCs w:val="24"/>
              </w:rPr>
              <w:t>School</w:t>
            </w:r>
          </w:p>
        </w:tc>
        <w:tc>
          <w:tcPr>
            <w:tcW w:w="292" w:type="pct"/>
          </w:tcPr>
          <w:p w14:paraId="7A934A1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02" w:type="pct"/>
          </w:tcPr>
          <w:p w14:paraId="7F8F56D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36" w:type="pct"/>
          </w:tcPr>
          <w:p w14:paraId="390325F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645" w:type="pct"/>
          </w:tcPr>
          <w:p w14:paraId="48D5111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2" w:type="pct"/>
          </w:tcPr>
          <w:p w14:paraId="30FD38F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0" w:type="pct"/>
          </w:tcPr>
          <w:p w14:paraId="7D7FD3A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08" w:type="pct"/>
          </w:tcPr>
          <w:p w14:paraId="2BE822D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763602E3"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59D6634A" w14:textId="77777777" w:rsidR="00B947F6" w:rsidRPr="009106F1" w:rsidRDefault="00B947F6" w:rsidP="00E1481F">
            <w:pPr>
              <w:rPr>
                <w:rFonts w:cstheme="minorHAnsi"/>
                <w:sz w:val="24"/>
                <w:szCs w:val="24"/>
              </w:rPr>
            </w:pPr>
            <w:r w:rsidRPr="009106F1">
              <w:rPr>
                <w:rFonts w:cstheme="minorHAnsi"/>
                <w:sz w:val="24"/>
                <w:szCs w:val="24"/>
              </w:rPr>
              <w:lastRenderedPageBreak/>
              <w:t>Educational Attainment</w:t>
            </w:r>
          </w:p>
        </w:tc>
        <w:tc>
          <w:tcPr>
            <w:tcW w:w="292" w:type="pct"/>
          </w:tcPr>
          <w:p w14:paraId="10ABE57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02" w:type="pct"/>
          </w:tcPr>
          <w:p w14:paraId="2D8F39C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36" w:type="pct"/>
          </w:tcPr>
          <w:p w14:paraId="6AA7A96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645" w:type="pct"/>
          </w:tcPr>
          <w:p w14:paraId="3D1AE42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2" w:type="pct"/>
          </w:tcPr>
          <w:p w14:paraId="4BAEAEA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0" w:type="pct"/>
          </w:tcPr>
          <w:p w14:paraId="076F801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08" w:type="pct"/>
          </w:tcPr>
          <w:p w14:paraId="5B9174A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2B0380FC"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1119A9D7" w14:textId="77777777" w:rsidR="00B947F6" w:rsidRPr="009106F1" w:rsidRDefault="00B947F6" w:rsidP="00E1481F">
            <w:pPr>
              <w:rPr>
                <w:rFonts w:cstheme="minorHAnsi"/>
                <w:i/>
                <w:iCs/>
                <w:sz w:val="24"/>
                <w:szCs w:val="24"/>
              </w:rPr>
            </w:pPr>
            <w:r w:rsidRPr="009106F1">
              <w:rPr>
                <w:rFonts w:cstheme="minorHAnsi"/>
                <w:i/>
                <w:iCs/>
                <w:sz w:val="24"/>
                <w:szCs w:val="24"/>
              </w:rPr>
              <w:t xml:space="preserve">  Less than five O-levels</w:t>
            </w:r>
          </w:p>
        </w:tc>
        <w:tc>
          <w:tcPr>
            <w:tcW w:w="292" w:type="pct"/>
          </w:tcPr>
          <w:p w14:paraId="20955BD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02" w:type="pct"/>
          </w:tcPr>
          <w:p w14:paraId="1CF0626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36" w:type="pct"/>
          </w:tcPr>
          <w:p w14:paraId="4CFBDE7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645" w:type="pct"/>
          </w:tcPr>
          <w:p w14:paraId="759234E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2" w:type="pct"/>
          </w:tcPr>
          <w:p w14:paraId="05053CB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0" w:type="pct"/>
          </w:tcPr>
          <w:p w14:paraId="34F62EF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63756DD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5B7F329C"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40782002" w14:textId="77777777" w:rsidR="00B947F6" w:rsidRPr="009106F1" w:rsidRDefault="00B947F6" w:rsidP="00E1481F">
            <w:pPr>
              <w:rPr>
                <w:rFonts w:cstheme="minorHAnsi"/>
                <w:sz w:val="24"/>
                <w:szCs w:val="24"/>
              </w:rPr>
            </w:pPr>
            <w:r w:rsidRPr="009106F1">
              <w:rPr>
                <w:rFonts w:cstheme="minorHAnsi"/>
                <w:i/>
                <w:iCs/>
                <w:sz w:val="24"/>
                <w:szCs w:val="24"/>
              </w:rPr>
              <w:t xml:space="preserve">  Five or More O-levels</w:t>
            </w:r>
          </w:p>
        </w:tc>
        <w:tc>
          <w:tcPr>
            <w:tcW w:w="292" w:type="pct"/>
            <w:vAlign w:val="bottom"/>
          </w:tcPr>
          <w:p w14:paraId="5B70CC1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94</w:t>
            </w:r>
          </w:p>
        </w:tc>
        <w:tc>
          <w:tcPr>
            <w:tcW w:w="302" w:type="pct"/>
            <w:vAlign w:val="bottom"/>
          </w:tcPr>
          <w:p w14:paraId="115330C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9)</w:t>
            </w:r>
          </w:p>
        </w:tc>
        <w:tc>
          <w:tcPr>
            <w:tcW w:w="236" w:type="pct"/>
          </w:tcPr>
          <w:p w14:paraId="3F831DA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tcPr>
          <w:p w14:paraId="2414937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44</w:t>
            </w:r>
          </w:p>
        </w:tc>
        <w:tc>
          <w:tcPr>
            <w:tcW w:w="512" w:type="pct"/>
          </w:tcPr>
          <w:p w14:paraId="4469036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0" w:type="pct"/>
          </w:tcPr>
          <w:p w14:paraId="0BB39C5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0480C7D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6C4A1E3B"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39C56AA8" w14:textId="77777777" w:rsidR="00B947F6" w:rsidRPr="009106F1" w:rsidRDefault="00B947F6" w:rsidP="00E1481F">
            <w:pPr>
              <w:rPr>
                <w:rFonts w:cstheme="minorHAnsi"/>
                <w:i/>
                <w:iCs/>
                <w:sz w:val="24"/>
                <w:szCs w:val="24"/>
              </w:rPr>
            </w:pPr>
            <w:r w:rsidRPr="009106F1">
              <w:rPr>
                <w:rFonts w:cstheme="minorHAnsi"/>
                <w:sz w:val="24"/>
                <w:szCs w:val="24"/>
              </w:rPr>
              <w:t>Sex</w:t>
            </w:r>
          </w:p>
        </w:tc>
        <w:tc>
          <w:tcPr>
            <w:tcW w:w="292" w:type="pct"/>
          </w:tcPr>
          <w:p w14:paraId="65997CA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02" w:type="pct"/>
          </w:tcPr>
          <w:p w14:paraId="4C5019C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36" w:type="pct"/>
          </w:tcPr>
          <w:p w14:paraId="37F93AC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645" w:type="pct"/>
          </w:tcPr>
          <w:p w14:paraId="6F510EE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2" w:type="pct"/>
          </w:tcPr>
          <w:p w14:paraId="13B5A49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0" w:type="pct"/>
          </w:tcPr>
          <w:p w14:paraId="3A78D5B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08" w:type="pct"/>
          </w:tcPr>
          <w:p w14:paraId="48AB3CD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01E20282"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7276AF9F" w14:textId="77777777" w:rsidR="00B947F6" w:rsidRPr="009106F1" w:rsidRDefault="00B947F6" w:rsidP="00E1481F">
            <w:pPr>
              <w:rPr>
                <w:rFonts w:cstheme="minorHAnsi"/>
                <w:sz w:val="24"/>
                <w:szCs w:val="24"/>
              </w:rPr>
            </w:pPr>
            <w:r w:rsidRPr="009106F1">
              <w:rPr>
                <w:rFonts w:cstheme="minorHAnsi"/>
                <w:sz w:val="24"/>
                <w:szCs w:val="24"/>
              </w:rPr>
              <w:t xml:space="preserve">  </w:t>
            </w:r>
            <w:r w:rsidRPr="009106F1">
              <w:rPr>
                <w:rFonts w:cstheme="minorHAnsi"/>
                <w:i/>
                <w:iCs/>
                <w:sz w:val="24"/>
                <w:szCs w:val="24"/>
              </w:rPr>
              <w:t>Female</w:t>
            </w:r>
          </w:p>
        </w:tc>
        <w:tc>
          <w:tcPr>
            <w:tcW w:w="292" w:type="pct"/>
          </w:tcPr>
          <w:p w14:paraId="4E3C601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02" w:type="pct"/>
          </w:tcPr>
          <w:p w14:paraId="7D3E6F5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36" w:type="pct"/>
          </w:tcPr>
          <w:p w14:paraId="5F4391B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645" w:type="pct"/>
          </w:tcPr>
          <w:p w14:paraId="3E3ACDD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12" w:type="pct"/>
          </w:tcPr>
          <w:p w14:paraId="70F6695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10" w:type="pct"/>
          </w:tcPr>
          <w:p w14:paraId="38344B6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493E9B8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1534A3E5"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5686F4FD" w14:textId="77777777" w:rsidR="00B947F6" w:rsidRPr="009106F1" w:rsidRDefault="00B947F6" w:rsidP="00E1481F">
            <w:pPr>
              <w:rPr>
                <w:rFonts w:cstheme="minorHAnsi"/>
                <w:i/>
                <w:iCs/>
                <w:sz w:val="24"/>
                <w:szCs w:val="24"/>
              </w:rPr>
            </w:pPr>
            <w:r w:rsidRPr="009106F1">
              <w:rPr>
                <w:rFonts w:cstheme="minorHAnsi"/>
                <w:i/>
                <w:iCs/>
                <w:sz w:val="24"/>
                <w:szCs w:val="24"/>
              </w:rPr>
              <w:t xml:space="preserve">  Male</w:t>
            </w:r>
          </w:p>
        </w:tc>
        <w:tc>
          <w:tcPr>
            <w:tcW w:w="292" w:type="pct"/>
            <w:vAlign w:val="bottom"/>
          </w:tcPr>
          <w:p w14:paraId="12717DD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37</w:t>
            </w:r>
          </w:p>
        </w:tc>
        <w:tc>
          <w:tcPr>
            <w:tcW w:w="302" w:type="pct"/>
            <w:vAlign w:val="bottom"/>
          </w:tcPr>
          <w:p w14:paraId="26F6134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8)</w:t>
            </w:r>
          </w:p>
        </w:tc>
        <w:tc>
          <w:tcPr>
            <w:tcW w:w="236" w:type="pct"/>
          </w:tcPr>
          <w:p w14:paraId="494E40A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vAlign w:val="bottom"/>
          </w:tcPr>
          <w:p w14:paraId="5A13AA9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2" w:type="pct"/>
          </w:tcPr>
          <w:p w14:paraId="3F849E8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0" w:type="pct"/>
          </w:tcPr>
          <w:p w14:paraId="5DC3616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2B7DD3D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044EE141"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1F8031EE" w14:textId="77777777" w:rsidR="00B947F6" w:rsidRPr="009106F1" w:rsidRDefault="00B947F6" w:rsidP="00E1481F">
            <w:pPr>
              <w:rPr>
                <w:rFonts w:cstheme="minorHAnsi"/>
                <w:sz w:val="24"/>
                <w:szCs w:val="24"/>
              </w:rPr>
            </w:pPr>
            <w:r w:rsidRPr="009106F1">
              <w:rPr>
                <w:rFonts w:cstheme="minorHAnsi"/>
                <w:sz w:val="24"/>
                <w:szCs w:val="24"/>
              </w:rPr>
              <w:t>Housing Tenure</w:t>
            </w:r>
          </w:p>
        </w:tc>
        <w:tc>
          <w:tcPr>
            <w:tcW w:w="292" w:type="pct"/>
          </w:tcPr>
          <w:p w14:paraId="1408319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02" w:type="pct"/>
          </w:tcPr>
          <w:p w14:paraId="1963DF5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36" w:type="pct"/>
          </w:tcPr>
          <w:p w14:paraId="277C439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645" w:type="pct"/>
          </w:tcPr>
          <w:p w14:paraId="6539745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2" w:type="pct"/>
          </w:tcPr>
          <w:p w14:paraId="6830CC7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0" w:type="pct"/>
          </w:tcPr>
          <w:p w14:paraId="332137D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08" w:type="pct"/>
          </w:tcPr>
          <w:p w14:paraId="1C69076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5CD19BA0"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6124295E" w14:textId="77777777" w:rsidR="00B947F6" w:rsidRPr="009106F1" w:rsidRDefault="00B947F6" w:rsidP="00E1481F">
            <w:pPr>
              <w:rPr>
                <w:rFonts w:cstheme="minorHAnsi"/>
                <w:i/>
                <w:iCs/>
                <w:sz w:val="24"/>
                <w:szCs w:val="24"/>
              </w:rPr>
            </w:pPr>
            <w:r w:rsidRPr="009106F1">
              <w:rPr>
                <w:rFonts w:cstheme="minorHAnsi"/>
                <w:i/>
                <w:iCs/>
                <w:sz w:val="24"/>
                <w:szCs w:val="24"/>
              </w:rPr>
              <w:t xml:space="preserve">  Own Home</w:t>
            </w:r>
          </w:p>
        </w:tc>
        <w:tc>
          <w:tcPr>
            <w:tcW w:w="292" w:type="pct"/>
          </w:tcPr>
          <w:p w14:paraId="4353E22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02" w:type="pct"/>
          </w:tcPr>
          <w:p w14:paraId="0418A8D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36" w:type="pct"/>
          </w:tcPr>
          <w:p w14:paraId="41115D4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645" w:type="pct"/>
          </w:tcPr>
          <w:p w14:paraId="5234303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2" w:type="pct"/>
          </w:tcPr>
          <w:p w14:paraId="372B0D3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0" w:type="pct"/>
          </w:tcPr>
          <w:p w14:paraId="09A5EEC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3DC5802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2F941BE8"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704C2BF4" w14:textId="77777777" w:rsidR="00B947F6" w:rsidRPr="009106F1" w:rsidRDefault="00B947F6" w:rsidP="00E1481F">
            <w:pPr>
              <w:rPr>
                <w:rFonts w:cstheme="minorHAnsi"/>
                <w:sz w:val="24"/>
                <w:szCs w:val="24"/>
              </w:rPr>
            </w:pPr>
            <w:r w:rsidRPr="009106F1">
              <w:rPr>
                <w:rFonts w:cstheme="minorHAnsi"/>
                <w:i/>
                <w:iCs/>
                <w:sz w:val="24"/>
                <w:szCs w:val="24"/>
              </w:rPr>
              <w:t xml:space="preserve">  Don't Own Home</w:t>
            </w:r>
          </w:p>
        </w:tc>
        <w:tc>
          <w:tcPr>
            <w:tcW w:w="292" w:type="pct"/>
          </w:tcPr>
          <w:p w14:paraId="353F1FE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56</w:t>
            </w:r>
          </w:p>
        </w:tc>
        <w:tc>
          <w:tcPr>
            <w:tcW w:w="302" w:type="pct"/>
          </w:tcPr>
          <w:p w14:paraId="51B6FED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8)</w:t>
            </w:r>
          </w:p>
        </w:tc>
        <w:tc>
          <w:tcPr>
            <w:tcW w:w="236" w:type="pct"/>
          </w:tcPr>
          <w:p w14:paraId="745B3A7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vAlign w:val="bottom"/>
          </w:tcPr>
          <w:p w14:paraId="6AE0036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3</w:t>
            </w:r>
          </w:p>
        </w:tc>
        <w:tc>
          <w:tcPr>
            <w:tcW w:w="512" w:type="pct"/>
          </w:tcPr>
          <w:p w14:paraId="2EEFB4E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0" w:type="pct"/>
          </w:tcPr>
          <w:p w14:paraId="3CFCC39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47E8230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40D3FF63"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5FFF69BF" w14:textId="77777777" w:rsidR="00B947F6" w:rsidRPr="009106F1" w:rsidRDefault="00B947F6" w:rsidP="00E1481F">
            <w:pPr>
              <w:rPr>
                <w:rFonts w:cstheme="minorHAnsi"/>
                <w:i/>
                <w:iCs/>
                <w:sz w:val="24"/>
                <w:szCs w:val="24"/>
              </w:rPr>
            </w:pPr>
            <w:r w:rsidRPr="009106F1">
              <w:rPr>
                <w:rFonts w:cstheme="minorHAnsi"/>
                <w:sz w:val="24"/>
                <w:szCs w:val="24"/>
              </w:rPr>
              <w:t>NS-SEC</w:t>
            </w:r>
          </w:p>
        </w:tc>
        <w:tc>
          <w:tcPr>
            <w:tcW w:w="292" w:type="pct"/>
          </w:tcPr>
          <w:p w14:paraId="6488B5C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02" w:type="pct"/>
          </w:tcPr>
          <w:p w14:paraId="6BB1802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36" w:type="pct"/>
          </w:tcPr>
          <w:p w14:paraId="138D7C1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645" w:type="pct"/>
          </w:tcPr>
          <w:p w14:paraId="35DE027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2" w:type="pct"/>
          </w:tcPr>
          <w:p w14:paraId="2111DBC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0" w:type="pct"/>
          </w:tcPr>
          <w:p w14:paraId="4529833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08" w:type="pct"/>
          </w:tcPr>
          <w:p w14:paraId="649B9C9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1C61D87B"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1FF95654" w14:textId="77777777" w:rsidR="00B947F6" w:rsidRPr="009106F1" w:rsidRDefault="00B947F6" w:rsidP="00E1481F">
            <w:pPr>
              <w:rPr>
                <w:rFonts w:cstheme="minorHAnsi"/>
                <w:i/>
                <w:iCs/>
                <w:sz w:val="24"/>
                <w:szCs w:val="24"/>
              </w:rPr>
            </w:pPr>
            <w:r w:rsidRPr="009106F1">
              <w:rPr>
                <w:rFonts w:cstheme="minorHAnsi"/>
                <w:i/>
                <w:iCs/>
                <w:sz w:val="24"/>
                <w:szCs w:val="24"/>
              </w:rPr>
              <w:t xml:space="preserve">  Higher Managerial</w:t>
            </w:r>
          </w:p>
        </w:tc>
        <w:tc>
          <w:tcPr>
            <w:tcW w:w="292" w:type="pct"/>
          </w:tcPr>
          <w:p w14:paraId="3B71946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02" w:type="pct"/>
          </w:tcPr>
          <w:p w14:paraId="0F58177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36" w:type="pct"/>
          </w:tcPr>
          <w:p w14:paraId="4189832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645" w:type="pct"/>
          </w:tcPr>
          <w:p w14:paraId="5379553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12" w:type="pct"/>
          </w:tcPr>
          <w:p w14:paraId="70C72E5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10" w:type="pct"/>
          </w:tcPr>
          <w:p w14:paraId="2448C5A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0</w:t>
            </w:r>
          </w:p>
        </w:tc>
        <w:tc>
          <w:tcPr>
            <w:tcW w:w="508" w:type="pct"/>
          </w:tcPr>
          <w:p w14:paraId="16D249B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r>
      <w:tr w:rsidR="009106F1" w:rsidRPr="009106F1" w14:paraId="356D7AC8"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70BA9D9A" w14:textId="77777777" w:rsidR="00B947F6" w:rsidRPr="009106F1" w:rsidRDefault="00B947F6" w:rsidP="00E1481F">
            <w:pPr>
              <w:rPr>
                <w:rFonts w:cstheme="minorHAnsi"/>
                <w:sz w:val="24"/>
                <w:szCs w:val="24"/>
              </w:rPr>
            </w:pPr>
            <w:r w:rsidRPr="009106F1">
              <w:rPr>
                <w:rFonts w:cstheme="minorHAnsi"/>
                <w:i/>
                <w:iCs/>
                <w:sz w:val="24"/>
                <w:szCs w:val="24"/>
              </w:rPr>
              <w:t xml:space="preserve">  Lower Managerial</w:t>
            </w:r>
          </w:p>
        </w:tc>
        <w:tc>
          <w:tcPr>
            <w:tcW w:w="292" w:type="pct"/>
            <w:vAlign w:val="bottom"/>
          </w:tcPr>
          <w:p w14:paraId="423D229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67</w:t>
            </w:r>
          </w:p>
        </w:tc>
        <w:tc>
          <w:tcPr>
            <w:tcW w:w="302" w:type="pct"/>
          </w:tcPr>
          <w:p w14:paraId="3E65E30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4)</w:t>
            </w:r>
          </w:p>
        </w:tc>
        <w:tc>
          <w:tcPr>
            <w:tcW w:w="236" w:type="pct"/>
          </w:tcPr>
          <w:p w14:paraId="65C3AFB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tcPr>
          <w:p w14:paraId="1F395C2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5</w:t>
            </w:r>
          </w:p>
        </w:tc>
        <w:tc>
          <w:tcPr>
            <w:tcW w:w="512" w:type="pct"/>
          </w:tcPr>
          <w:p w14:paraId="7690CEA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0" w:type="pct"/>
          </w:tcPr>
          <w:p w14:paraId="2C54ED5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0</w:t>
            </w:r>
          </w:p>
        </w:tc>
        <w:tc>
          <w:tcPr>
            <w:tcW w:w="508" w:type="pct"/>
          </w:tcPr>
          <w:p w14:paraId="51228C4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r>
      <w:tr w:rsidR="009106F1" w:rsidRPr="009106F1" w14:paraId="4C4BE7AA"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440C1A74" w14:textId="77777777" w:rsidR="00B947F6" w:rsidRPr="009106F1" w:rsidRDefault="00B947F6" w:rsidP="00E1481F">
            <w:pPr>
              <w:rPr>
                <w:rFonts w:cstheme="minorHAnsi"/>
                <w:sz w:val="24"/>
                <w:szCs w:val="24"/>
              </w:rPr>
            </w:pPr>
            <w:r w:rsidRPr="009106F1">
              <w:rPr>
                <w:rFonts w:cstheme="minorHAnsi"/>
                <w:i/>
                <w:iCs/>
                <w:sz w:val="24"/>
                <w:szCs w:val="24"/>
              </w:rPr>
              <w:t xml:space="preserve">  Intermediate Occupations</w:t>
            </w:r>
          </w:p>
        </w:tc>
        <w:tc>
          <w:tcPr>
            <w:tcW w:w="292" w:type="pct"/>
            <w:vAlign w:val="bottom"/>
          </w:tcPr>
          <w:p w14:paraId="1F5FBF2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16</w:t>
            </w:r>
          </w:p>
        </w:tc>
        <w:tc>
          <w:tcPr>
            <w:tcW w:w="302" w:type="pct"/>
          </w:tcPr>
          <w:p w14:paraId="37348A3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7)</w:t>
            </w:r>
          </w:p>
        </w:tc>
        <w:tc>
          <w:tcPr>
            <w:tcW w:w="236" w:type="pct"/>
          </w:tcPr>
          <w:p w14:paraId="75A82EE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tcPr>
          <w:p w14:paraId="501C77E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1</w:t>
            </w:r>
          </w:p>
        </w:tc>
        <w:tc>
          <w:tcPr>
            <w:tcW w:w="512" w:type="pct"/>
          </w:tcPr>
          <w:p w14:paraId="6F31FD3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3)</w:t>
            </w:r>
          </w:p>
        </w:tc>
        <w:tc>
          <w:tcPr>
            <w:tcW w:w="510" w:type="pct"/>
          </w:tcPr>
          <w:p w14:paraId="6BCB13D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5</w:t>
            </w:r>
          </w:p>
        </w:tc>
        <w:tc>
          <w:tcPr>
            <w:tcW w:w="508" w:type="pct"/>
          </w:tcPr>
          <w:p w14:paraId="68C4430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6</w:t>
            </w:r>
          </w:p>
        </w:tc>
      </w:tr>
      <w:tr w:rsidR="009106F1" w:rsidRPr="009106F1" w14:paraId="7446BDA8"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17033E3A" w14:textId="77777777" w:rsidR="00B947F6" w:rsidRPr="009106F1" w:rsidRDefault="00B947F6" w:rsidP="00E1481F">
            <w:pPr>
              <w:rPr>
                <w:rFonts w:cstheme="minorHAnsi"/>
                <w:sz w:val="24"/>
                <w:szCs w:val="24"/>
              </w:rPr>
            </w:pPr>
            <w:r w:rsidRPr="009106F1">
              <w:rPr>
                <w:rFonts w:cstheme="minorHAnsi"/>
                <w:i/>
                <w:iCs/>
                <w:sz w:val="24"/>
                <w:szCs w:val="24"/>
              </w:rPr>
              <w:t xml:space="preserve">  Small Employers</w:t>
            </w:r>
          </w:p>
        </w:tc>
        <w:tc>
          <w:tcPr>
            <w:tcW w:w="292" w:type="pct"/>
          </w:tcPr>
          <w:p w14:paraId="7276E5E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21</w:t>
            </w:r>
          </w:p>
        </w:tc>
        <w:tc>
          <w:tcPr>
            <w:tcW w:w="302" w:type="pct"/>
          </w:tcPr>
          <w:p w14:paraId="565E968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6)</w:t>
            </w:r>
          </w:p>
        </w:tc>
        <w:tc>
          <w:tcPr>
            <w:tcW w:w="236" w:type="pct"/>
          </w:tcPr>
          <w:p w14:paraId="05C26B9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tcPr>
          <w:p w14:paraId="0EA5C3C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1</w:t>
            </w:r>
          </w:p>
        </w:tc>
        <w:tc>
          <w:tcPr>
            <w:tcW w:w="512" w:type="pct"/>
          </w:tcPr>
          <w:p w14:paraId="0853F61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2)</w:t>
            </w:r>
          </w:p>
        </w:tc>
        <w:tc>
          <w:tcPr>
            <w:tcW w:w="510" w:type="pct"/>
          </w:tcPr>
          <w:p w14:paraId="1815B46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2</w:t>
            </w:r>
          </w:p>
        </w:tc>
        <w:tc>
          <w:tcPr>
            <w:tcW w:w="508" w:type="pct"/>
          </w:tcPr>
          <w:p w14:paraId="13B7265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r>
      <w:tr w:rsidR="009106F1" w:rsidRPr="009106F1" w14:paraId="256787C2"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58E6BF01" w14:textId="77777777" w:rsidR="00B947F6" w:rsidRPr="009106F1" w:rsidRDefault="00B947F6" w:rsidP="00E1481F">
            <w:pPr>
              <w:rPr>
                <w:rFonts w:cstheme="minorHAnsi"/>
                <w:sz w:val="24"/>
                <w:szCs w:val="24"/>
              </w:rPr>
            </w:pPr>
            <w:r w:rsidRPr="009106F1">
              <w:rPr>
                <w:rFonts w:cstheme="minorHAnsi"/>
                <w:i/>
                <w:iCs/>
                <w:sz w:val="24"/>
                <w:szCs w:val="24"/>
              </w:rPr>
              <w:t xml:space="preserve">  Lower Supervisory &amp; Technical Occupations</w:t>
            </w:r>
          </w:p>
        </w:tc>
        <w:tc>
          <w:tcPr>
            <w:tcW w:w="292" w:type="pct"/>
          </w:tcPr>
          <w:p w14:paraId="273A75A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06</w:t>
            </w:r>
          </w:p>
        </w:tc>
        <w:tc>
          <w:tcPr>
            <w:tcW w:w="302" w:type="pct"/>
          </w:tcPr>
          <w:p w14:paraId="08BFB3C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4)</w:t>
            </w:r>
          </w:p>
        </w:tc>
        <w:tc>
          <w:tcPr>
            <w:tcW w:w="236" w:type="pct"/>
          </w:tcPr>
          <w:p w14:paraId="3D5F95C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tcPr>
          <w:p w14:paraId="1702DD8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0</w:t>
            </w:r>
          </w:p>
        </w:tc>
        <w:tc>
          <w:tcPr>
            <w:tcW w:w="512" w:type="pct"/>
          </w:tcPr>
          <w:p w14:paraId="63F82CE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0" w:type="pct"/>
          </w:tcPr>
          <w:p w14:paraId="42E0472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9</w:t>
            </w:r>
          </w:p>
        </w:tc>
        <w:tc>
          <w:tcPr>
            <w:tcW w:w="508" w:type="pct"/>
          </w:tcPr>
          <w:p w14:paraId="31159E5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r>
      <w:tr w:rsidR="009106F1" w:rsidRPr="009106F1" w14:paraId="66982867"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0FCFDA66" w14:textId="77777777" w:rsidR="00B947F6" w:rsidRPr="009106F1" w:rsidRDefault="00B947F6" w:rsidP="00E1481F">
            <w:pPr>
              <w:rPr>
                <w:rFonts w:cstheme="minorHAnsi"/>
                <w:i/>
                <w:iCs/>
                <w:sz w:val="24"/>
                <w:szCs w:val="24"/>
              </w:rPr>
            </w:pPr>
            <w:r w:rsidRPr="009106F1">
              <w:rPr>
                <w:rFonts w:cstheme="minorHAnsi"/>
                <w:i/>
                <w:iCs/>
                <w:sz w:val="24"/>
                <w:szCs w:val="24"/>
              </w:rPr>
              <w:t xml:space="preserve">  Semi-Routine Occupations</w:t>
            </w:r>
          </w:p>
        </w:tc>
        <w:tc>
          <w:tcPr>
            <w:tcW w:w="292" w:type="pct"/>
            <w:vAlign w:val="bottom"/>
          </w:tcPr>
          <w:p w14:paraId="33FA220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09</w:t>
            </w:r>
          </w:p>
        </w:tc>
        <w:tc>
          <w:tcPr>
            <w:tcW w:w="302" w:type="pct"/>
          </w:tcPr>
          <w:p w14:paraId="1DF7DEA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4)</w:t>
            </w:r>
          </w:p>
        </w:tc>
        <w:tc>
          <w:tcPr>
            <w:tcW w:w="236" w:type="pct"/>
          </w:tcPr>
          <w:p w14:paraId="492669E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vAlign w:val="bottom"/>
          </w:tcPr>
          <w:p w14:paraId="61BA126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9</w:t>
            </w:r>
          </w:p>
        </w:tc>
        <w:tc>
          <w:tcPr>
            <w:tcW w:w="512" w:type="pct"/>
          </w:tcPr>
          <w:p w14:paraId="3A60851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2)</w:t>
            </w:r>
          </w:p>
        </w:tc>
        <w:tc>
          <w:tcPr>
            <w:tcW w:w="510" w:type="pct"/>
          </w:tcPr>
          <w:p w14:paraId="23DF438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9</w:t>
            </w:r>
          </w:p>
        </w:tc>
        <w:tc>
          <w:tcPr>
            <w:tcW w:w="508" w:type="pct"/>
          </w:tcPr>
          <w:p w14:paraId="472EB9B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r>
      <w:tr w:rsidR="009106F1" w:rsidRPr="009106F1" w14:paraId="398E9097"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7652DFB7" w14:textId="77777777" w:rsidR="00B947F6" w:rsidRPr="009106F1" w:rsidRDefault="00B947F6" w:rsidP="00E1481F">
            <w:pPr>
              <w:rPr>
                <w:rFonts w:cstheme="minorHAnsi"/>
                <w:sz w:val="24"/>
                <w:szCs w:val="24"/>
              </w:rPr>
            </w:pPr>
            <w:r w:rsidRPr="009106F1">
              <w:rPr>
                <w:rFonts w:cstheme="minorHAnsi"/>
                <w:i/>
                <w:iCs/>
                <w:sz w:val="24"/>
                <w:szCs w:val="24"/>
              </w:rPr>
              <w:t xml:space="preserve">  Routine Occupations</w:t>
            </w:r>
          </w:p>
        </w:tc>
        <w:tc>
          <w:tcPr>
            <w:tcW w:w="292" w:type="pct"/>
            <w:vAlign w:val="bottom"/>
          </w:tcPr>
          <w:p w14:paraId="645D69B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48</w:t>
            </w:r>
          </w:p>
        </w:tc>
        <w:tc>
          <w:tcPr>
            <w:tcW w:w="302" w:type="pct"/>
          </w:tcPr>
          <w:p w14:paraId="6EAC68A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4)</w:t>
            </w:r>
          </w:p>
        </w:tc>
        <w:tc>
          <w:tcPr>
            <w:tcW w:w="236" w:type="pct"/>
          </w:tcPr>
          <w:p w14:paraId="673838E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tcPr>
          <w:p w14:paraId="72EB7BD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3</w:t>
            </w:r>
          </w:p>
        </w:tc>
        <w:tc>
          <w:tcPr>
            <w:tcW w:w="512" w:type="pct"/>
            <w:vAlign w:val="bottom"/>
          </w:tcPr>
          <w:p w14:paraId="4EFAA7F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0" w:type="pct"/>
          </w:tcPr>
          <w:p w14:paraId="010BA0C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9</w:t>
            </w:r>
          </w:p>
        </w:tc>
        <w:tc>
          <w:tcPr>
            <w:tcW w:w="508" w:type="pct"/>
          </w:tcPr>
          <w:p w14:paraId="3624B70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r>
      <w:tr w:rsidR="009106F1" w:rsidRPr="009106F1" w14:paraId="2B9A9C1B"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2D4DB843" w14:textId="77777777" w:rsidR="00B947F6" w:rsidRPr="009106F1" w:rsidRDefault="00B947F6" w:rsidP="00E1481F">
            <w:pPr>
              <w:rPr>
                <w:rFonts w:cstheme="minorHAnsi"/>
                <w:i/>
                <w:iCs/>
                <w:sz w:val="24"/>
                <w:szCs w:val="24"/>
              </w:rPr>
            </w:pPr>
            <w:r w:rsidRPr="009106F1">
              <w:rPr>
                <w:rFonts w:cstheme="minorHAnsi"/>
                <w:sz w:val="24"/>
                <w:szCs w:val="24"/>
              </w:rPr>
              <w:t>Reading Scores</w:t>
            </w:r>
          </w:p>
        </w:tc>
        <w:tc>
          <w:tcPr>
            <w:tcW w:w="292" w:type="pct"/>
            <w:vAlign w:val="bottom"/>
          </w:tcPr>
          <w:p w14:paraId="19A2C02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6</w:t>
            </w:r>
          </w:p>
        </w:tc>
        <w:tc>
          <w:tcPr>
            <w:tcW w:w="302" w:type="pct"/>
            <w:vAlign w:val="bottom"/>
          </w:tcPr>
          <w:p w14:paraId="13B25B8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236" w:type="pct"/>
          </w:tcPr>
          <w:p w14:paraId="3C6E2F3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vAlign w:val="bottom"/>
          </w:tcPr>
          <w:p w14:paraId="6A15733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2" w:type="pct"/>
          </w:tcPr>
          <w:p w14:paraId="53F308C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0" w:type="pct"/>
          </w:tcPr>
          <w:p w14:paraId="2DA5CDA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4CCE90E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1554A627"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656380A3" w14:textId="77777777" w:rsidR="00B947F6" w:rsidRPr="009106F1" w:rsidRDefault="00B947F6" w:rsidP="00E1481F">
            <w:pPr>
              <w:rPr>
                <w:rFonts w:cstheme="minorHAnsi"/>
                <w:i/>
                <w:iCs/>
                <w:sz w:val="24"/>
                <w:szCs w:val="24"/>
              </w:rPr>
            </w:pPr>
            <w:r w:rsidRPr="009106F1">
              <w:rPr>
                <w:rFonts w:cstheme="minorHAnsi"/>
                <w:sz w:val="24"/>
                <w:szCs w:val="24"/>
              </w:rPr>
              <w:t>Maths Scores</w:t>
            </w:r>
          </w:p>
        </w:tc>
        <w:tc>
          <w:tcPr>
            <w:tcW w:w="292" w:type="pct"/>
            <w:vAlign w:val="bottom"/>
          </w:tcPr>
          <w:p w14:paraId="354ADC5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4</w:t>
            </w:r>
          </w:p>
        </w:tc>
        <w:tc>
          <w:tcPr>
            <w:tcW w:w="302" w:type="pct"/>
            <w:vAlign w:val="bottom"/>
          </w:tcPr>
          <w:p w14:paraId="13F3910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236" w:type="pct"/>
          </w:tcPr>
          <w:p w14:paraId="020FA5D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vAlign w:val="bottom"/>
          </w:tcPr>
          <w:p w14:paraId="2D59087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2" w:type="pct"/>
            <w:vAlign w:val="bottom"/>
          </w:tcPr>
          <w:p w14:paraId="4BA65FE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0" w:type="pct"/>
          </w:tcPr>
          <w:p w14:paraId="48BAD56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42997CC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57CE5B34"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6B76E10F" w14:textId="77777777" w:rsidR="00B947F6" w:rsidRPr="009106F1" w:rsidRDefault="00B947F6" w:rsidP="00E1481F">
            <w:pPr>
              <w:rPr>
                <w:rFonts w:cstheme="minorHAnsi"/>
                <w:i/>
                <w:iCs/>
                <w:sz w:val="24"/>
                <w:szCs w:val="24"/>
              </w:rPr>
            </w:pPr>
            <w:r w:rsidRPr="009106F1">
              <w:rPr>
                <w:rFonts w:cstheme="minorHAnsi"/>
                <w:sz w:val="24"/>
                <w:szCs w:val="24"/>
              </w:rPr>
              <w:t>Intercept</w:t>
            </w:r>
          </w:p>
        </w:tc>
        <w:tc>
          <w:tcPr>
            <w:tcW w:w="292" w:type="pct"/>
            <w:vAlign w:val="bottom"/>
          </w:tcPr>
          <w:p w14:paraId="4AA4F3C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19</w:t>
            </w:r>
          </w:p>
        </w:tc>
        <w:tc>
          <w:tcPr>
            <w:tcW w:w="302" w:type="pct"/>
            <w:vAlign w:val="bottom"/>
          </w:tcPr>
          <w:p w14:paraId="352A33A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8)</w:t>
            </w:r>
          </w:p>
        </w:tc>
        <w:tc>
          <w:tcPr>
            <w:tcW w:w="236" w:type="pct"/>
          </w:tcPr>
          <w:p w14:paraId="2F0D47C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tcPr>
          <w:p w14:paraId="2B8714D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2" w:type="pct"/>
          </w:tcPr>
          <w:p w14:paraId="7836CEB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0" w:type="pct"/>
          </w:tcPr>
          <w:p w14:paraId="69A4800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66D0154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02761E64"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228DBC20" w14:textId="77777777" w:rsidR="00B947F6" w:rsidRPr="009106F1" w:rsidRDefault="00B947F6" w:rsidP="00E1481F">
            <w:pPr>
              <w:rPr>
                <w:rFonts w:cstheme="minorHAnsi"/>
                <w:sz w:val="24"/>
                <w:szCs w:val="24"/>
              </w:rPr>
            </w:pPr>
          </w:p>
        </w:tc>
        <w:tc>
          <w:tcPr>
            <w:tcW w:w="292" w:type="pct"/>
          </w:tcPr>
          <w:p w14:paraId="3276D01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02" w:type="pct"/>
          </w:tcPr>
          <w:p w14:paraId="131B0D7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36" w:type="pct"/>
          </w:tcPr>
          <w:p w14:paraId="0FDFECF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645" w:type="pct"/>
          </w:tcPr>
          <w:p w14:paraId="1C9280B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2" w:type="pct"/>
          </w:tcPr>
          <w:p w14:paraId="3B5FF2A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0" w:type="pct"/>
          </w:tcPr>
          <w:p w14:paraId="6AEC96C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08" w:type="pct"/>
          </w:tcPr>
          <w:p w14:paraId="1162482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7E22FCBE"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0878943C" w14:textId="77777777" w:rsidR="00B947F6" w:rsidRPr="009106F1" w:rsidRDefault="00B947F6" w:rsidP="00E1481F">
            <w:pPr>
              <w:rPr>
                <w:rFonts w:cstheme="minorHAnsi"/>
                <w:sz w:val="24"/>
                <w:szCs w:val="24"/>
              </w:rPr>
            </w:pPr>
            <w:r w:rsidRPr="009106F1">
              <w:rPr>
                <w:rFonts w:cstheme="minorHAnsi"/>
                <w:sz w:val="24"/>
                <w:szCs w:val="24"/>
              </w:rPr>
              <w:t>Training &amp; Apprenticeships</w:t>
            </w:r>
          </w:p>
        </w:tc>
        <w:tc>
          <w:tcPr>
            <w:tcW w:w="292" w:type="pct"/>
          </w:tcPr>
          <w:p w14:paraId="14DB743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02" w:type="pct"/>
          </w:tcPr>
          <w:p w14:paraId="4206A8E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36" w:type="pct"/>
          </w:tcPr>
          <w:p w14:paraId="148AA0B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645" w:type="pct"/>
          </w:tcPr>
          <w:p w14:paraId="25435E5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2" w:type="pct"/>
          </w:tcPr>
          <w:p w14:paraId="2487511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0" w:type="pct"/>
          </w:tcPr>
          <w:p w14:paraId="763E307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08" w:type="pct"/>
          </w:tcPr>
          <w:p w14:paraId="4AD590D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12B32C31"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1F470767" w14:textId="77777777" w:rsidR="00B947F6" w:rsidRPr="009106F1" w:rsidRDefault="00B947F6" w:rsidP="00E1481F">
            <w:pPr>
              <w:rPr>
                <w:rFonts w:cstheme="minorHAnsi"/>
                <w:sz w:val="24"/>
                <w:szCs w:val="24"/>
              </w:rPr>
            </w:pPr>
            <w:r w:rsidRPr="009106F1">
              <w:rPr>
                <w:rFonts w:cstheme="minorHAnsi"/>
                <w:sz w:val="24"/>
                <w:szCs w:val="24"/>
              </w:rPr>
              <w:t>Educational Attainment</w:t>
            </w:r>
          </w:p>
        </w:tc>
        <w:tc>
          <w:tcPr>
            <w:tcW w:w="292" w:type="pct"/>
          </w:tcPr>
          <w:p w14:paraId="02F3AFF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02" w:type="pct"/>
          </w:tcPr>
          <w:p w14:paraId="59B3783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36" w:type="pct"/>
          </w:tcPr>
          <w:p w14:paraId="5518BB9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645" w:type="pct"/>
          </w:tcPr>
          <w:p w14:paraId="30E265C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2" w:type="pct"/>
          </w:tcPr>
          <w:p w14:paraId="7866704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0" w:type="pct"/>
          </w:tcPr>
          <w:p w14:paraId="0CEE6BD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08" w:type="pct"/>
          </w:tcPr>
          <w:p w14:paraId="31AB464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22CE506A"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7EB321F3" w14:textId="77777777" w:rsidR="00B947F6" w:rsidRPr="009106F1" w:rsidRDefault="00B947F6" w:rsidP="00E1481F">
            <w:pPr>
              <w:rPr>
                <w:rFonts w:cstheme="minorHAnsi"/>
                <w:i/>
                <w:iCs/>
                <w:sz w:val="24"/>
                <w:szCs w:val="24"/>
              </w:rPr>
            </w:pPr>
            <w:r w:rsidRPr="009106F1">
              <w:rPr>
                <w:rFonts w:cstheme="minorHAnsi"/>
                <w:i/>
                <w:iCs/>
                <w:sz w:val="24"/>
                <w:szCs w:val="24"/>
              </w:rPr>
              <w:t xml:space="preserve">  Less than five O-levels</w:t>
            </w:r>
          </w:p>
        </w:tc>
        <w:tc>
          <w:tcPr>
            <w:tcW w:w="292" w:type="pct"/>
          </w:tcPr>
          <w:p w14:paraId="392A526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02" w:type="pct"/>
          </w:tcPr>
          <w:p w14:paraId="27A8EFD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36" w:type="pct"/>
          </w:tcPr>
          <w:p w14:paraId="17061FE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645" w:type="pct"/>
          </w:tcPr>
          <w:p w14:paraId="610323C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2" w:type="pct"/>
          </w:tcPr>
          <w:p w14:paraId="508180D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0" w:type="pct"/>
          </w:tcPr>
          <w:p w14:paraId="133853E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72F7ADA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125CA46E"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5FEFBD82" w14:textId="77777777" w:rsidR="00B947F6" w:rsidRPr="009106F1" w:rsidRDefault="00B947F6" w:rsidP="00E1481F">
            <w:pPr>
              <w:rPr>
                <w:rFonts w:cstheme="minorHAnsi"/>
                <w:sz w:val="24"/>
                <w:szCs w:val="24"/>
              </w:rPr>
            </w:pPr>
            <w:r w:rsidRPr="009106F1">
              <w:rPr>
                <w:rFonts w:cstheme="minorHAnsi"/>
                <w:i/>
                <w:iCs/>
                <w:sz w:val="24"/>
                <w:szCs w:val="24"/>
              </w:rPr>
              <w:t xml:space="preserve">  Five or More O-levels</w:t>
            </w:r>
          </w:p>
        </w:tc>
        <w:tc>
          <w:tcPr>
            <w:tcW w:w="292" w:type="pct"/>
            <w:vAlign w:val="bottom"/>
          </w:tcPr>
          <w:p w14:paraId="0B461D9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9</w:t>
            </w:r>
          </w:p>
        </w:tc>
        <w:tc>
          <w:tcPr>
            <w:tcW w:w="302" w:type="pct"/>
            <w:vAlign w:val="bottom"/>
          </w:tcPr>
          <w:p w14:paraId="1BEACD6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1)</w:t>
            </w:r>
          </w:p>
        </w:tc>
        <w:tc>
          <w:tcPr>
            <w:tcW w:w="236" w:type="pct"/>
          </w:tcPr>
          <w:p w14:paraId="19D6B93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645" w:type="pct"/>
            <w:vAlign w:val="bottom"/>
          </w:tcPr>
          <w:p w14:paraId="5D8B5F4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6</w:t>
            </w:r>
          </w:p>
        </w:tc>
        <w:tc>
          <w:tcPr>
            <w:tcW w:w="512" w:type="pct"/>
          </w:tcPr>
          <w:p w14:paraId="46D3BFE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0" w:type="pct"/>
          </w:tcPr>
          <w:p w14:paraId="4476AE5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180BA8E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29EF452C"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071CCE01" w14:textId="77777777" w:rsidR="00B947F6" w:rsidRPr="009106F1" w:rsidRDefault="00B947F6" w:rsidP="00E1481F">
            <w:pPr>
              <w:rPr>
                <w:rFonts w:cstheme="minorHAnsi"/>
                <w:i/>
                <w:iCs/>
                <w:sz w:val="24"/>
                <w:szCs w:val="24"/>
              </w:rPr>
            </w:pPr>
            <w:r w:rsidRPr="009106F1">
              <w:rPr>
                <w:rFonts w:cstheme="minorHAnsi"/>
                <w:sz w:val="24"/>
                <w:szCs w:val="24"/>
              </w:rPr>
              <w:t>Sex</w:t>
            </w:r>
          </w:p>
        </w:tc>
        <w:tc>
          <w:tcPr>
            <w:tcW w:w="292" w:type="pct"/>
          </w:tcPr>
          <w:p w14:paraId="7717BF1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02" w:type="pct"/>
          </w:tcPr>
          <w:p w14:paraId="650C026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36" w:type="pct"/>
          </w:tcPr>
          <w:p w14:paraId="18C4B98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645" w:type="pct"/>
          </w:tcPr>
          <w:p w14:paraId="4E0E4BE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2" w:type="pct"/>
          </w:tcPr>
          <w:p w14:paraId="1582D14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0" w:type="pct"/>
          </w:tcPr>
          <w:p w14:paraId="56A3945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08" w:type="pct"/>
          </w:tcPr>
          <w:p w14:paraId="5C7FB27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2E15305B"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5B3D61B4" w14:textId="77777777" w:rsidR="00B947F6" w:rsidRPr="009106F1" w:rsidRDefault="00B947F6" w:rsidP="00E1481F">
            <w:pPr>
              <w:rPr>
                <w:rFonts w:cstheme="minorHAnsi"/>
                <w:i/>
                <w:iCs/>
                <w:sz w:val="24"/>
                <w:szCs w:val="24"/>
              </w:rPr>
            </w:pPr>
            <w:r w:rsidRPr="009106F1">
              <w:rPr>
                <w:rFonts w:cstheme="minorHAnsi"/>
                <w:sz w:val="24"/>
                <w:szCs w:val="24"/>
              </w:rPr>
              <w:t xml:space="preserve">  </w:t>
            </w:r>
            <w:r w:rsidRPr="009106F1">
              <w:rPr>
                <w:rFonts w:cstheme="minorHAnsi"/>
                <w:i/>
                <w:iCs/>
                <w:sz w:val="24"/>
                <w:szCs w:val="24"/>
              </w:rPr>
              <w:t>Female</w:t>
            </w:r>
          </w:p>
        </w:tc>
        <w:tc>
          <w:tcPr>
            <w:tcW w:w="292" w:type="pct"/>
          </w:tcPr>
          <w:p w14:paraId="5CDA237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02" w:type="pct"/>
          </w:tcPr>
          <w:p w14:paraId="379037D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36" w:type="pct"/>
          </w:tcPr>
          <w:p w14:paraId="32BC281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645" w:type="pct"/>
          </w:tcPr>
          <w:p w14:paraId="775B28D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12" w:type="pct"/>
          </w:tcPr>
          <w:p w14:paraId="7F3B81B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10" w:type="pct"/>
          </w:tcPr>
          <w:p w14:paraId="28EB7A9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6CCA75C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4389506D"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7DECDD9C" w14:textId="77777777" w:rsidR="00B947F6" w:rsidRPr="009106F1" w:rsidRDefault="00B947F6" w:rsidP="00E1481F">
            <w:pPr>
              <w:rPr>
                <w:rFonts w:cstheme="minorHAnsi"/>
                <w:sz w:val="24"/>
                <w:szCs w:val="24"/>
              </w:rPr>
            </w:pPr>
            <w:r w:rsidRPr="009106F1">
              <w:rPr>
                <w:rFonts w:cstheme="minorHAnsi"/>
                <w:i/>
                <w:iCs/>
                <w:sz w:val="24"/>
                <w:szCs w:val="24"/>
              </w:rPr>
              <w:t xml:space="preserve">  Male</w:t>
            </w:r>
          </w:p>
        </w:tc>
        <w:tc>
          <w:tcPr>
            <w:tcW w:w="292" w:type="pct"/>
            <w:vAlign w:val="bottom"/>
          </w:tcPr>
          <w:p w14:paraId="02FE9F9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94</w:t>
            </w:r>
          </w:p>
        </w:tc>
        <w:tc>
          <w:tcPr>
            <w:tcW w:w="302" w:type="pct"/>
          </w:tcPr>
          <w:p w14:paraId="7D3DF9E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8)</w:t>
            </w:r>
          </w:p>
        </w:tc>
        <w:tc>
          <w:tcPr>
            <w:tcW w:w="236" w:type="pct"/>
          </w:tcPr>
          <w:p w14:paraId="4DA9627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tcPr>
          <w:p w14:paraId="76338C0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5</w:t>
            </w:r>
          </w:p>
        </w:tc>
        <w:tc>
          <w:tcPr>
            <w:tcW w:w="512" w:type="pct"/>
          </w:tcPr>
          <w:p w14:paraId="3290D59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0" w:type="pct"/>
          </w:tcPr>
          <w:p w14:paraId="795F004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4C99CE3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293D1D3A"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05DF38C6" w14:textId="77777777" w:rsidR="00B947F6" w:rsidRPr="009106F1" w:rsidRDefault="00B947F6" w:rsidP="00E1481F">
            <w:pPr>
              <w:rPr>
                <w:rFonts w:cstheme="minorHAnsi"/>
                <w:sz w:val="24"/>
                <w:szCs w:val="24"/>
              </w:rPr>
            </w:pPr>
            <w:r w:rsidRPr="009106F1">
              <w:rPr>
                <w:rFonts w:cstheme="minorHAnsi"/>
                <w:sz w:val="24"/>
                <w:szCs w:val="24"/>
              </w:rPr>
              <w:t>Housing Tenure</w:t>
            </w:r>
          </w:p>
        </w:tc>
        <w:tc>
          <w:tcPr>
            <w:tcW w:w="292" w:type="pct"/>
          </w:tcPr>
          <w:p w14:paraId="5F91A8D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02" w:type="pct"/>
          </w:tcPr>
          <w:p w14:paraId="72083B8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36" w:type="pct"/>
          </w:tcPr>
          <w:p w14:paraId="40E116B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645" w:type="pct"/>
          </w:tcPr>
          <w:p w14:paraId="1632495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2" w:type="pct"/>
          </w:tcPr>
          <w:p w14:paraId="22358CE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0" w:type="pct"/>
          </w:tcPr>
          <w:p w14:paraId="7B6AD65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08" w:type="pct"/>
          </w:tcPr>
          <w:p w14:paraId="4CAD23A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6004F748"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2896FAF6" w14:textId="77777777" w:rsidR="00B947F6" w:rsidRPr="009106F1" w:rsidRDefault="00B947F6" w:rsidP="00E1481F">
            <w:pPr>
              <w:rPr>
                <w:rFonts w:cstheme="minorHAnsi"/>
                <w:sz w:val="24"/>
                <w:szCs w:val="24"/>
              </w:rPr>
            </w:pPr>
            <w:r w:rsidRPr="009106F1">
              <w:rPr>
                <w:rFonts w:cstheme="minorHAnsi"/>
                <w:i/>
                <w:iCs/>
                <w:sz w:val="24"/>
                <w:szCs w:val="24"/>
              </w:rPr>
              <w:t xml:space="preserve">  Own Home</w:t>
            </w:r>
          </w:p>
        </w:tc>
        <w:tc>
          <w:tcPr>
            <w:tcW w:w="292" w:type="pct"/>
          </w:tcPr>
          <w:p w14:paraId="43266E6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02" w:type="pct"/>
          </w:tcPr>
          <w:p w14:paraId="3465763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36" w:type="pct"/>
          </w:tcPr>
          <w:p w14:paraId="337553A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645" w:type="pct"/>
          </w:tcPr>
          <w:p w14:paraId="3716290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2" w:type="pct"/>
          </w:tcPr>
          <w:p w14:paraId="683177D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0" w:type="pct"/>
          </w:tcPr>
          <w:p w14:paraId="4CD0569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6F95C72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1C86E1A4"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98F6B49" w14:textId="77777777" w:rsidR="00B947F6" w:rsidRPr="009106F1" w:rsidRDefault="00B947F6" w:rsidP="00E1481F">
            <w:pPr>
              <w:rPr>
                <w:rFonts w:cstheme="minorHAnsi"/>
                <w:sz w:val="24"/>
                <w:szCs w:val="24"/>
              </w:rPr>
            </w:pPr>
            <w:r w:rsidRPr="009106F1">
              <w:rPr>
                <w:rFonts w:cstheme="minorHAnsi"/>
                <w:i/>
                <w:iCs/>
                <w:sz w:val="24"/>
                <w:szCs w:val="24"/>
              </w:rPr>
              <w:lastRenderedPageBreak/>
              <w:t xml:space="preserve">  Don't Own Home</w:t>
            </w:r>
          </w:p>
        </w:tc>
        <w:tc>
          <w:tcPr>
            <w:tcW w:w="292" w:type="pct"/>
            <w:vAlign w:val="bottom"/>
          </w:tcPr>
          <w:p w14:paraId="4E13991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5</w:t>
            </w:r>
          </w:p>
        </w:tc>
        <w:tc>
          <w:tcPr>
            <w:tcW w:w="302" w:type="pct"/>
          </w:tcPr>
          <w:p w14:paraId="60E53C2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7)</w:t>
            </w:r>
          </w:p>
        </w:tc>
        <w:tc>
          <w:tcPr>
            <w:tcW w:w="236" w:type="pct"/>
            <w:vAlign w:val="bottom"/>
          </w:tcPr>
          <w:p w14:paraId="5541AFD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vAlign w:val="bottom"/>
          </w:tcPr>
          <w:p w14:paraId="54036E6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2" w:type="pct"/>
          </w:tcPr>
          <w:p w14:paraId="22AF07B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0" w:type="pct"/>
          </w:tcPr>
          <w:p w14:paraId="2FC8987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3D8E70B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271F63DF"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7D8B1D27" w14:textId="77777777" w:rsidR="00B947F6" w:rsidRPr="009106F1" w:rsidRDefault="00B947F6" w:rsidP="00E1481F">
            <w:pPr>
              <w:rPr>
                <w:rFonts w:cstheme="minorHAnsi"/>
                <w:i/>
                <w:iCs/>
                <w:sz w:val="24"/>
                <w:szCs w:val="24"/>
              </w:rPr>
            </w:pPr>
            <w:r w:rsidRPr="009106F1">
              <w:rPr>
                <w:rFonts w:cstheme="minorHAnsi"/>
                <w:sz w:val="24"/>
                <w:szCs w:val="24"/>
              </w:rPr>
              <w:t>NS-SEC</w:t>
            </w:r>
          </w:p>
        </w:tc>
        <w:tc>
          <w:tcPr>
            <w:tcW w:w="292" w:type="pct"/>
          </w:tcPr>
          <w:p w14:paraId="5CEA536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02" w:type="pct"/>
          </w:tcPr>
          <w:p w14:paraId="248FA35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36" w:type="pct"/>
          </w:tcPr>
          <w:p w14:paraId="357913A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645" w:type="pct"/>
          </w:tcPr>
          <w:p w14:paraId="00F47EA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2" w:type="pct"/>
          </w:tcPr>
          <w:p w14:paraId="3EAADBD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0" w:type="pct"/>
          </w:tcPr>
          <w:p w14:paraId="3BC018B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08" w:type="pct"/>
          </w:tcPr>
          <w:p w14:paraId="53816C2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1ED8A3C9"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7A4728F7" w14:textId="77777777" w:rsidR="00B947F6" w:rsidRPr="009106F1" w:rsidRDefault="00B947F6" w:rsidP="00E1481F">
            <w:pPr>
              <w:rPr>
                <w:rFonts w:cstheme="minorHAnsi"/>
                <w:sz w:val="24"/>
                <w:szCs w:val="24"/>
              </w:rPr>
            </w:pPr>
            <w:r w:rsidRPr="009106F1">
              <w:rPr>
                <w:rFonts w:cstheme="minorHAnsi"/>
                <w:i/>
                <w:iCs/>
                <w:sz w:val="24"/>
                <w:szCs w:val="24"/>
              </w:rPr>
              <w:t xml:space="preserve">  Higher Managerial</w:t>
            </w:r>
          </w:p>
        </w:tc>
        <w:tc>
          <w:tcPr>
            <w:tcW w:w="292" w:type="pct"/>
          </w:tcPr>
          <w:p w14:paraId="16FB8C7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02" w:type="pct"/>
          </w:tcPr>
          <w:p w14:paraId="4B4840B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36" w:type="pct"/>
          </w:tcPr>
          <w:p w14:paraId="2DE8838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645" w:type="pct"/>
          </w:tcPr>
          <w:p w14:paraId="4C09B47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12" w:type="pct"/>
          </w:tcPr>
          <w:p w14:paraId="2B5D39C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10" w:type="pct"/>
          </w:tcPr>
          <w:p w14:paraId="327F885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2</w:t>
            </w:r>
          </w:p>
        </w:tc>
        <w:tc>
          <w:tcPr>
            <w:tcW w:w="508" w:type="pct"/>
          </w:tcPr>
          <w:p w14:paraId="619EA97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r>
      <w:tr w:rsidR="009106F1" w:rsidRPr="009106F1" w14:paraId="19AB8976"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78101029" w14:textId="77777777" w:rsidR="00B947F6" w:rsidRPr="009106F1" w:rsidRDefault="00B947F6" w:rsidP="00E1481F">
            <w:pPr>
              <w:rPr>
                <w:rFonts w:cstheme="minorHAnsi"/>
                <w:i/>
                <w:iCs/>
                <w:sz w:val="24"/>
                <w:szCs w:val="24"/>
              </w:rPr>
            </w:pPr>
            <w:r w:rsidRPr="009106F1">
              <w:rPr>
                <w:rFonts w:cstheme="minorHAnsi"/>
                <w:i/>
                <w:iCs/>
                <w:sz w:val="24"/>
                <w:szCs w:val="24"/>
              </w:rPr>
              <w:t xml:space="preserve">  Lower Managerial</w:t>
            </w:r>
          </w:p>
        </w:tc>
        <w:tc>
          <w:tcPr>
            <w:tcW w:w="292" w:type="pct"/>
          </w:tcPr>
          <w:p w14:paraId="1B48F34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50</w:t>
            </w:r>
          </w:p>
        </w:tc>
        <w:tc>
          <w:tcPr>
            <w:tcW w:w="302" w:type="pct"/>
          </w:tcPr>
          <w:p w14:paraId="58AA94E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5)</w:t>
            </w:r>
          </w:p>
        </w:tc>
        <w:tc>
          <w:tcPr>
            <w:tcW w:w="236" w:type="pct"/>
            <w:vAlign w:val="bottom"/>
          </w:tcPr>
          <w:p w14:paraId="2320650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tcPr>
          <w:p w14:paraId="2CCF721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3</w:t>
            </w:r>
          </w:p>
        </w:tc>
        <w:tc>
          <w:tcPr>
            <w:tcW w:w="512" w:type="pct"/>
          </w:tcPr>
          <w:p w14:paraId="2D59967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2)</w:t>
            </w:r>
          </w:p>
        </w:tc>
        <w:tc>
          <w:tcPr>
            <w:tcW w:w="510" w:type="pct"/>
          </w:tcPr>
          <w:p w14:paraId="60EDCAC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0</w:t>
            </w:r>
          </w:p>
        </w:tc>
        <w:tc>
          <w:tcPr>
            <w:tcW w:w="508" w:type="pct"/>
          </w:tcPr>
          <w:p w14:paraId="1D8886E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r>
      <w:tr w:rsidR="009106F1" w:rsidRPr="009106F1" w14:paraId="70365295"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64C522EC" w14:textId="77777777" w:rsidR="00B947F6" w:rsidRPr="009106F1" w:rsidRDefault="00B947F6" w:rsidP="00E1481F">
            <w:pPr>
              <w:rPr>
                <w:rFonts w:cstheme="minorHAnsi"/>
                <w:sz w:val="24"/>
                <w:szCs w:val="24"/>
              </w:rPr>
            </w:pPr>
            <w:r w:rsidRPr="009106F1">
              <w:rPr>
                <w:rFonts w:cstheme="minorHAnsi"/>
                <w:i/>
                <w:iCs/>
                <w:sz w:val="24"/>
                <w:szCs w:val="24"/>
              </w:rPr>
              <w:t xml:space="preserve">  Intermediate Occupations</w:t>
            </w:r>
          </w:p>
        </w:tc>
        <w:tc>
          <w:tcPr>
            <w:tcW w:w="292" w:type="pct"/>
            <w:vAlign w:val="bottom"/>
          </w:tcPr>
          <w:p w14:paraId="79D9944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40</w:t>
            </w:r>
          </w:p>
        </w:tc>
        <w:tc>
          <w:tcPr>
            <w:tcW w:w="302" w:type="pct"/>
          </w:tcPr>
          <w:p w14:paraId="2B1A016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7)</w:t>
            </w:r>
          </w:p>
        </w:tc>
        <w:tc>
          <w:tcPr>
            <w:tcW w:w="236" w:type="pct"/>
          </w:tcPr>
          <w:p w14:paraId="1FB5448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645" w:type="pct"/>
          </w:tcPr>
          <w:p w14:paraId="0811F28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2" w:type="pct"/>
          </w:tcPr>
          <w:p w14:paraId="339169C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3)</w:t>
            </w:r>
          </w:p>
        </w:tc>
        <w:tc>
          <w:tcPr>
            <w:tcW w:w="510" w:type="pct"/>
          </w:tcPr>
          <w:p w14:paraId="6C93B72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4</w:t>
            </w:r>
          </w:p>
        </w:tc>
        <w:tc>
          <w:tcPr>
            <w:tcW w:w="508" w:type="pct"/>
          </w:tcPr>
          <w:p w14:paraId="79E563E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6</w:t>
            </w:r>
          </w:p>
        </w:tc>
      </w:tr>
      <w:tr w:rsidR="009106F1" w:rsidRPr="009106F1" w14:paraId="03F89987"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6F0B0AD9" w14:textId="77777777" w:rsidR="00B947F6" w:rsidRPr="009106F1" w:rsidRDefault="00B947F6" w:rsidP="00E1481F">
            <w:pPr>
              <w:rPr>
                <w:rFonts w:cstheme="minorHAnsi"/>
                <w:i/>
                <w:iCs/>
                <w:sz w:val="24"/>
                <w:szCs w:val="24"/>
              </w:rPr>
            </w:pPr>
            <w:r w:rsidRPr="009106F1">
              <w:rPr>
                <w:rFonts w:cstheme="minorHAnsi"/>
                <w:i/>
                <w:iCs/>
                <w:sz w:val="24"/>
                <w:szCs w:val="24"/>
              </w:rPr>
              <w:t xml:space="preserve">  Small Employers</w:t>
            </w:r>
          </w:p>
        </w:tc>
        <w:tc>
          <w:tcPr>
            <w:tcW w:w="292" w:type="pct"/>
          </w:tcPr>
          <w:p w14:paraId="15AC164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9</w:t>
            </w:r>
          </w:p>
        </w:tc>
        <w:tc>
          <w:tcPr>
            <w:tcW w:w="302" w:type="pct"/>
          </w:tcPr>
          <w:p w14:paraId="05DE72F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5)</w:t>
            </w:r>
          </w:p>
        </w:tc>
        <w:tc>
          <w:tcPr>
            <w:tcW w:w="236" w:type="pct"/>
          </w:tcPr>
          <w:p w14:paraId="41EE104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645" w:type="pct"/>
          </w:tcPr>
          <w:p w14:paraId="64F4433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4</w:t>
            </w:r>
          </w:p>
        </w:tc>
        <w:tc>
          <w:tcPr>
            <w:tcW w:w="512" w:type="pct"/>
          </w:tcPr>
          <w:p w14:paraId="09C4A99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2)</w:t>
            </w:r>
          </w:p>
        </w:tc>
        <w:tc>
          <w:tcPr>
            <w:tcW w:w="510" w:type="pct"/>
          </w:tcPr>
          <w:p w14:paraId="58AB00A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0</w:t>
            </w:r>
          </w:p>
        </w:tc>
        <w:tc>
          <w:tcPr>
            <w:tcW w:w="508" w:type="pct"/>
          </w:tcPr>
          <w:p w14:paraId="3345486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r>
      <w:tr w:rsidR="009106F1" w:rsidRPr="009106F1" w14:paraId="5E76C1D4"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7326834B" w14:textId="77777777" w:rsidR="00B947F6" w:rsidRPr="009106F1" w:rsidRDefault="00B947F6" w:rsidP="00E1481F">
            <w:pPr>
              <w:rPr>
                <w:rFonts w:cstheme="minorHAnsi"/>
                <w:sz w:val="24"/>
                <w:szCs w:val="24"/>
              </w:rPr>
            </w:pPr>
            <w:r w:rsidRPr="009106F1">
              <w:rPr>
                <w:rFonts w:cstheme="minorHAnsi"/>
                <w:i/>
                <w:iCs/>
                <w:sz w:val="24"/>
                <w:szCs w:val="24"/>
              </w:rPr>
              <w:t xml:space="preserve">  Lower Supervisory &amp; Technical Occupations</w:t>
            </w:r>
          </w:p>
        </w:tc>
        <w:tc>
          <w:tcPr>
            <w:tcW w:w="292" w:type="pct"/>
            <w:vAlign w:val="bottom"/>
          </w:tcPr>
          <w:p w14:paraId="2787B76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7</w:t>
            </w:r>
          </w:p>
        </w:tc>
        <w:tc>
          <w:tcPr>
            <w:tcW w:w="302" w:type="pct"/>
          </w:tcPr>
          <w:p w14:paraId="1C92C3B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4)</w:t>
            </w:r>
          </w:p>
        </w:tc>
        <w:tc>
          <w:tcPr>
            <w:tcW w:w="236" w:type="pct"/>
          </w:tcPr>
          <w:p w14:paraId="456AA47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645" w:type="pct"/>
          </w:tcPr>
          <w:p w14:paraId="2734151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3</w:t>
            </w:r>
          </w:p>
        </w:tc>
        <w:tc>
          <w:tcPr>
            <w:tcW w:w="512" w:type="pct"/>
            <w:vAlign w:val="bottom"/>
          </w:tcPr>
          <w:p w14:paraId="1418EA9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2)</w:t>
            </w:r>
          </w:p>
        </w:tc>
        <w:tc>
          <w:tcPr>
            <w:tcW w:w="510" w:type="pct"/>
          </w:tcPr>
          <w:p w14:paraId="1AED872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8</w:t>
            </w:r>
          </w:p>
        </w:tc>
        <w:tc>
          <w:tcPr>
            <w:tcW w:w="508" w:type="pct"/>
          </w:tcPr>
          <w:p w14:paraId="25663E7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r>
      <w:tr w:rsidR="009106F1" w:rsidRPr="009106F1" w14:paraId="4F660119"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0CF6CC1E" w14:textId="77777777" w:rsidR="00B947F6" w:rsidRPr="009106F1" w:rsidRDefault="00B947F6" w:rsidP="00E1481F">
            <w:pPr>
              <w:rPr>
                <w:rFonts w:cstheme="minorHAnsi"/>
                <w:i/>
                <w:iCs/>
                <w:sz w:val="24"/>
                <w:szCs w:val="24"/>
              </w:rPr>
            </w:pPr>
            <w:r w:rsidRPr="009106F1">
              <w:rPr>
                <w:rFonts w:cstheme="minorHAnsi"/>
                <w:i/>
                <w:iCs/>
                <w:sz w:val="24"/>
                <w:szCs w:val="24"/>
              </w:rPr>
              <w:t xml:space="preserve">  Semi-Routine Occupations</w:t>
            </w:r>
          </w:p>
        </w:tc>
        <w:tc>
          <w:tcPr>
            <w:tcW w:w="292" w:type="pct"/>
          </w:tcPr>
          <w:p w14:paraId="7301562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6</w:t>
            </w:r>
          </w:p>
        </w:tc>
        <w:tc>
          <w:tcPr>
            <w:tcW w:w="302" w:type="pct"/>
          </w:tcPr>
          <w:p w14:paraId="15537D1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4)</w:t>
            </w:r>
          </w:p>
        </w:tc>
        <w:tc>
          <w:tcPr>
            <w:tcW w:w="236" w:type="pct"/>
          </w:tcPr>
          <w:p w14:paraId="3EF2FB0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645" w:type="pct"/>
          </w:tcPr>
          <w:p w14:paraId="0A95184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2</w:t>
            </w:r>
          </w:p>
        </w:tc>
        <w:tc>
          <w:tcPr>
            <w:tcW w:w="512" w:type="pct"/>
          </w:tcPr>
          <w:p w14:paraId="14D23D3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2)</w:t>
            </w:r>
          </w:p>
        </w:tc>
        <w:tc>
          <w:tcPr>
            <w:tcW w:w="510" w:type="pct"/>
          </w:tcPr>
          <w:p w14:paraId="6083D28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7</w:t>
            </w:r>
          </w:p>
        </w:tc>
        <w:tc>
          <w:tcPr>
            <w:tcW w:w="508" w:type="pct"/>
          </w:tcPr>
          <w:p w14:paraId="3C316E6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r>
      <w:tr w:rsidR="009106F1" w:rsidRPr="009106F1" w14:paraId="49A199A9"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1744EA16" w14:textId="77777777" w:rsidR="00B947F6" w:rsidRPr="009106F1" w:rsidRDefault="00B947F6" w:rsidP="00E1481F">
            <w:pPr>
              <w:rPr>
                <w:rFonts w:cstheme="minorHAnsi"/>
                <w:sz w:val="24"/>
                <w:szCs w:val="24"/>
              </w:rPr>
            </w:pPr>
            <w:r w:rsidRPr="009106F1">
              <w:rPr>
                <w:rFonts w:cstheme="minorHAnsi"/>
                <w:i/>
                <w:iCs/>
                <w:sz w:val="24"/>
                <w:szCs w:val="24"/>
              </w:rPr>
              <w:t xml:space="preserve">  Routine Occupations</w:t>
            </w:r>
          </w:p>
        </w:tc>
        <w:tc>
          <w:tcPr>
            <w:tcW w:w="292" w:type="pct"/>
            <w:vAlign w:val="bottom"/>
          </w:tcPr>
          <w:p w14:paraId="49D504D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45</w:t>
            </w:r>
          </w:p>
        </w:tc>
        <w:tc>
          <w:tcPr>
            <w:tcW w:w="302" w:type="pct"/>
          </w:tcPr>
          <w:p w14:paraId="0C27847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4)</w:t>
            </w:r>
          </w:p>
        </w:tc>
        <w:tc>
          <w:tcPr>
            <w:tcW w:w="236" w:type="pct"/>
          </w:tcPr>
          <w:p w14:paraId="6310E92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tcPr>
          <w:p w14:paraId="1ACE1C1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2" w:type="pct"/>
          </w:tcPr>
          <w:p w14:paraId="7017A54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2)</w:t>
            </w:r>
          </w:p>
        </w:tc>
        <w:tc>
          <w:tcPr>
            <w:tcW w:w="510" w:type="pct"/>
          </w:tcPr>
          <w:p w14:paraId="562C33E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7</w:t>
            </w:r>
          </w:p>
        </w:tc>
        <w:tc>
          <w:tcPr>
            <w:tcW w:w="508" w:type="pct"/>
          </w:tcPr>
          <w:p w14:paraId="78CF73F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r>
      <w:tr w:rsidR="009106F1" w:rsidRPr="009106F1" w14:paraId="6339B27F"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5790BFD6" w14:textId="77777777" w:rsidR="00B947F6" w:rsidRPr="009106F1" w:rsidRDefault="00B947F6" w:rsidP="00E1481F">
            <w:pPr>
              <w:rPr>
                <w:rFonts w:cstheme="minorHAnsi"/>
                <w:i/>
                <w:iCs/>
                <w:sz w:val="24"/>
                <w:szCs w:val="24"/>
              </w:rPr>
            </w:pPr>
            <w:r w:rsidRPr="009106F1">
              <w:rPr>
                <w:rFonts w:cstheme="minorHAnsi"/>
                <w:sz w:val="24"/>
                <w:szCs w:val="24"/>
              </w:rPr>
              <w:t>Reading Scores</w:t>
            </w:r>
          </w:p>
        </w:tc>
        <w:tc>
          <w:tcPr>
            <w:tcW w:w="292" w:type="pct"/>
            <w:vAlign w:val="bottom"/>
          </w:tcPr>
          <w:p w14:paraId="671C4D9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02" w:type="pct"/>
            <w:vAlign w:val="bottom"/>
          </w:tcPr>
          <w:p w14:paraId="43DA1D7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236" w:type="pct"/>
          </w:tcPr>
          <w:p w14:paraId="21A9E04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645" w:type="pct"/>
            <w:vAlign w:val="bottom"/>
          </w:tcPr>
          <w:p w14:paraId="0D0E19E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2" w:type="pct"/>
          </w:tcPr>
          <w:p w14:paraId="7103798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0" w:type="pct"/>
          </w:tcPr>
          <w:p w14:paraId="2D5ABB2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0CCB02D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75B84CAD"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781A6A7" w14:textId="77777777" w:rsidR="00B947F6" w:rsidRPr="009106F1" w:rsidRDefault="00B947F6" w:rsidP="00E1481F">
            <w:pPr>
              <w:rPr>
                <w:rFonts w:cstheme="minorHAnsi"/>
                <w:i/>
                <w:iCs/>
                <w:sz w:val="24"/>
                <w:szCs w:val="24"/>
              </w:rPr>
            </w:pPr>
            <w:r w:rsidRPr="009106F1">
              <w:rPr>
                <w:rFonts w:cstheme="minorHAnsi"/>
                <w:sz w:val="24"/>
                <w:szCs w:val="24"/>
              </w:rPr>
              <w:t>Maths Scores</w:t>
            </w:r>
          </w:p>
        </w:tc>
        <w:tc>
          <w:tcPr>
            <w:tcW w:w="292" w:type="pct"/>
            <w:vAlign w:val="bottom"/>
          </w:tcPr>
          <w:p w14:paraId="03E3197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2</w:t>
            </w:r>
          </w:p>
        </w:tc>
        <w:tc>
          <w:tcPr>
            <w:tcW w:w="302" w:type="pct"/>
            <w:vAlign w:val="bottom"/>
          </w:tcPr>
          <w:p w14:paraId="3A54473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236" w:type="pct"/>
          </w:tcPr>
          <w:p w14:paraId="4E3DCFA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vAlign w:val="bottom"/>
          </w:tcPr>
          <w:p w14:paraId="3454AB2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2" w:type="pct"/>
            <w:vAlign w:val="bottom"/>
          </w:tcPr>
          <w:p w14:paraId="2F372E2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0" w:type="pct"/>
          </w:tcPr>
          <w:p w14:paraId="72F20AA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4A8F478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39A277FC"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3A6276FE" w14:textId="77777777" w:rsidR="00B947F6" w:rsidRPr="009106F1" w:rsidRDefault="00B947F6" w:rsidP="00E1481F">
            <w:pPr>
              <w:rPr>
                <w:rFonts w:cstheme="minorHAnsi"/>
                <w:i/>
                <w:iCs/>
                <w:sz w:val="24"/>
                <w:szCs w:val="24"/>
              </w:rPr>
            </w:pPr>
            <w:r w:rsidRPr="009106F1">
              <w:rPr>
                <w:rFonts w:cstheme="minorHAnsi"/>
                <w:sz w:val="24"/>
                <w:szCs w:val="24"/>
              </w:rPr>
              <w:t>Intercept</w:t>
            </w:r>
          </w:p>
        </w:tc>
        <w:tc>
          <w:tcPr>
            <w:tcW w:w="292" w:type="pct"/>
            <w:vAlign w:val="bottom"/>
          </w:tcPr>
          <w:p w14:paraId="6E7BC8B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90</w:t>
            </w:r>
          </w:p>
        </w:tc>
        <w:tc>
          <w:tcPr>
            <w:tcW w:w="302" w:type="pct"/>
            <w:vAlign w:val="bottom"/>
          </w:tcPr>
          <w:p w14:paraId="1DCFD12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7)</w:t>
            </w:r>
          </w:p>
        </w:tc>
        <w:tc>
          <w:tcPr>
            <w:tcW w:w="236" w:type="pct"/>
          </w:tcPr>
          <w:p w14:paraId="489863E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tcPr>
          <w:p w14:paraId="193E0D8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2" w:type="pct"/>
          </w:tcPr>
          <w:p w14:paraId="7C99E81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0" w:type="pct"/>
          </w:tcPr>
          <w:p w14:paraId="376A3B8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0179D30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1A44BB46"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28E1C55B" w14:textId="77777777" w:rsidR="00B947F6" w:rsidRPr="009106F1" w:rsidRDefault="00B947F6" w:rsidP="00E1481F">
            <w:pPr>
              <w:rPr>
                <w:rFonts w:cstheme="minorHAnsi"/>
                <w:i/>
                <w:iCs/>
                <w:sz w:val="24"/>
                <w:szCs w:val="24"/>
              </w:rPr>
            </w:pPr>
          </w:p>
        </w:tc>
        <w:tc>
          <w:tcPr>
            <w:tcW w:w="292" w:type="pct"/>
          </w:tcPr>
          <w:p w14:paraId="785D0BF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02" w:type="pct"/>
          </w:tcPr>
          <w:p w14:paraId="24A0459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36" w:type="pct"/>
          </w:tcPr>
          <w:p w14:paraId="339A834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645" w:type="pct"/>
          </w:tcPr>
          <w:p w14:paraId="49AC0BD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2" w:type="pct"/>
          </w:tcPr>
          <w:p w14:paraId="684E51E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0" w:type="pct"/>
          </w:tcPr>
          <w:p w14:paraId="1FA7EF5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08" w:type="pct"/>
          </w:tcPr>
          <w:p w14:paraId="0896BFB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61F41F56"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59D13B54" w14:textId="77777777" w:rsidR="00B947F6" w:rsidRPr="009106F1" w:rsidRDefault="00B947F6" w:rsidP="00E1481F">
            <w:pPr>
              <w:rPr>
                <w:rFonts w:cstheme="minorHAnsi"/>
                <w:sz w:val="24"/>
                <w:szCs w:val="24"/>
              </w:rPr>
            </w:pPr>
            <w:r w:rsidRPr="009106F1">
              <w:rPr>
                <w:rFonts w:cstheme="minorHAnsi"/>
                <w:sz w:val="24"/>
                <w:szCs w:val="24"/>
              </w:rPr>
              <w:t>Unemployment &amp; Out of Labour Force</w:t>
            </w:r>
          </w:p>
        </w:tc>
        <w:tc>
          <w:tcPr>
            <w:tcW w:w="292" w:type="pct"/>
          </w:tcPr>
          <w:p w14:paraId="4ADDE99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02" w:type="pct"/>
          </w:tcPr>
          <w:p w14:paraId="3E58460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36" w:type="pct"/>
          </w:tcPr>
          <w:p w14:paraId="5B82C55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645" w:type="pct"/>
          </w:tcPr>
          <w:p w14:paraId="42D99C2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2" w:type="pct"/>
          </w:tcPr>
          <w:p w14:paraId="3148868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0" w:type="pct"/>
          </w:tcPr>
          <w:p w14:paraId="465E5E6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08" w:type="pct"/>
          </w:tcPr>
          <w:p w14:paraId="2D599D4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6152B2B0"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6D62FEF4" w14:textId="77777777" w:rsidR="00B947F6" w:rsidRPr="009106F1" w:rsidRDefault="00B947F6" w:rsidP="00E1481F">
            <w:pPr>
              <w:rPr>
                <w:rFonts w:cstheme="minorHAnsi"/>
                <w:sz w:val="24"/>
                <w:szCs w:val="24"/>
              </w:rPr>
            </w:pPr>
            <w:r w:rsidRPr="009106F1">
              <w:rPr>
                <w:rFonts w:cstheme="minorHAnsi"/>
                <w:sz w:val="24"/>
                <w:szCs w:val="24"/>
              </w:rPr>
              <w:t>Educational Attainment</w:t>
            </w:r>
          </w:p>
        </w:tc>
        <w:tc>
          <w:tcPr>
            <w:tcW w:w="292" w:type="pct"/>
          </w:tcPr>
          <w:p w14:paraId="09DBD93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02" w:type="pct"/>
          </w:tcPr>
          <w:p w14:paraId="5229EA1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36" w:type="pct"/>
          </w:tcPr>
          <w:p w14:paraId="2D05D0D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645" w:type="pct"/>
          </w:tcPr>
          <w:p w14:paraId="53299E3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2" w:type="pct"/>
          </w:tcPr>
          <w:p w14:paraId="7EA6D90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0" w:type="pct"/>
          </w:tcPr>
          <w:p w14:paraId="61E1AF5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08" w:type="pct"/>
          </w:tcPr>
          <w:p w14:paraId="2A10CB4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69DBF8D2"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3C9DF29D" w14:textId="77777777" w:rsidR="00B947F6" w:rsidRPr="009106F1" w:rsidRDefault="00B947F6" w:rsidP="00E1481F">
            <w:pPr>
              <w:rPr>
                <w:rFonts w:cstheme="minorHAnsi"/>
                <w:sz w:val="24"/>
                <w:szCs w:val="24"/>
              </w:rPr>
            </w:pPr>
            <w:r w:rsidRPr="009106F1">
              <w:rPr>
                <w:rFonts w:cstheme="minorHAnsi"/>
                <w:i/>
                <w:iCs/>
                <w:sz w:val="24"/>
                <w:szCs w:val="24"/>
              </w:rPr>
              <w:t xml:space="preserve">  Less than five O-levels</w:t>
            </w:r>
          </w:p>
        </w:tc>
        <w:tc>
          <w:tcPr>
            <w:tcW w:w="292" w:type="pct"/>
          </w:tcPr>
          <w:p w14:paraId="1271415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02" w:type="pct"/>
          </w:tcPr>
          <w:p w14:paraId="1DE5357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36" w:type="pct"/>
          </w:tcPr>
          <w:p w14:paraId="7D412EA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645" w:type="pct"/>
          </w:tcPr>
          <w:p w14:paraId="48A6E83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2" w:type="pct"/>
          </w:tcPr>
          <w:p w14:paraId="4627B7C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0" w:type="pct"/>
          </w:tcPr>
          <w:p w14:paraId="7CC2752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4B146E6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547B9904"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6E59237" w14:textId="77777777" w:rsidR="00B947F6" w:rsidRPr="009106F1" w:rsidRDefault="00B947F6" w:rsidP="00E1481F">
            <w:pPr>
              <w:rPr>
                <w:rFonts w:cstheme="minorHAnsi"/>
                <w:sz w:val="24"/>
                <w:szCs w:val="24"/>
              </w:rPr>
            </w:pPr>
            <w:r w:rsidRPr="009106F1">
              <w:rPr>
                <w:rFonts w:cstheme="minorHAnsi"/>
                <w:i/>
                <w:iCs/>
                <w:sz w:val="24"/>
                <w:szCs w:val="24"/>
              </w:rPr>
              <w:t xml:space="preserve">  Five or More O-levels</w:t>
            </w:r>
          </w:p>
        </w:tc>
        <w:tc>
          <w:tcPr>
            <w:tcW w:w="292" w:type="pct"/>
            <w:vAlign w:val="bottom"/>
          </w:tcPr>
          <w:p w14:paraId="2027207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2</w:t>
            </w:r>
          </w:p>
        </w:tc>
        <w:tc>
          <w:tcPr>
            <w:tcW w:w="302" w:type="pct"/>
            <w:vAlign w:val="bottom"/>
          </w:tcPr>
          <w:p w14:paraId="1815894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8)</w:t>
            </w:r>
          </w:p>
        </w:tc>
        <w:tc>
          <w:tcPr>
            <w:tcW w:w="236" w:type="pct"/>
          </w:tcPr>
          <w:p w14:paraId="0D40B2B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645" w:type="pct"/>
            <w:vAlign w:val="bottom"/>
          </w:tcPr>
          <w:p w14:paraId="0615510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2</w:t>
            </w:r>
          </w:p>
        </w:tc>
        <w:tc>
          <w:tcPr>
            <w:tcW w:w="512" w:type="pct"/>
            <w:vAlign w:val="bottom"/>
          </w:tcPr>
          <w:p w14:paraId="7AD3447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0" w:type="pct"/>
          </w:tcPr>
          <w:p w14:paraId="15F7C81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5DC472F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25DE2FBD"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24AA1123" w14:textId="77777777" w:rsidR="00B947F6" w:rsidRPr="009106F1" w:rsidRDefault="00B947F6" w:rsidP="00E1481F">
            <w:pPr>
              <w:rPr>
                <w:rFonts w:cstheme="minorHAnsi"/>
                <w:i/>
                <w:iCs/>
                <w:sz w:val="24"/>
                <w:szCs w:val="24"/>
              </w:rPr>
            </w:pPr>
            <w:r w:rsidRPr="009106F1">
              <w:rPr>
                <w:rFonts w:cstheme="minorHAnsi"/>
                <w:sz w:val="24"/>
                <w:szCs w:val="24"/>
              </w:rPr>
              <w:t>Sex</w:t>
            </w:r>
          </w:p>
        </w:tc>
        <w:tc>
          <w:tcPr>
            <w:tcW w:w="292" w:type="pct"/>
          </w:tcPr>
          <w:p w14:paraId="2B6027A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02" w:type="pct"/>
          </w:tcPr>
          <w:p w14:paraId="22DE3DD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36" w:type="pct"/>
          </w:tcPr>
          <w:p w14:paraId="42F7F4F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645" w:type="pct"/>
          </w:tcPr>
          <w:p w14:paraId="3D7E867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2" w:type="pct"/>
          </w:tcPr>
          <w:p w14:paraId="39F98D6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0" w:type="pct"/>
          </w:tcPr>
          <w:p w14:paraId="35B259C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08" w:type="pct"/>
          </w:tcPr>
          <w:p w14:paraId="162BB57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5453E590"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57DA2965" w14:textId="77777777" w:rsidR="00B947F6" w:rsidRPr="009106F1" w:rsidRDefault="00B947F6" w:rsidP="00E1481F">
            <w:pPr>
              <w:rPr>
                <w:rFonts w:cstheme="minorHAnsi"/>
                <w:sz w:val="24"/>
                <w:szCs w:val="24"/>
              </w:rPr>
            </w:pPr>
            <w:r w:rsidRPr="009106F1">
              <w:rPr>
                <w:rFonts w:cstheme="minorHAnsi"/>
                <w:sz w:val="24"/>
                <w:szCs w:val="24"/>
              </w:rPr>
              <w:t xml:space="preserve">  </w:t>
            </w:r>
            <w:r w:rsidRPr="009106F1">
              <w:rPr>
                <w:rFonts w:cstheme="minorHAnsi"/>
                <w:i/>
                <w:iCs/>
                <w:sz w:val="24"/>
                <w:szCs w:val="24"/>
              </w:rPr>
              <w:t>Female</w:t>
            </w:r>
          </w:p>
        </w:tc>
        <w:tc>
          <w:tcPr>
            <w:tcW w:w="292" w:type="pct"/>
          </w:tcPr>
          <w:p w14:paraId="6772E95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02" w:type="pct"/>
          </w:tcPr>
          <w:p w14:paraId="3E6DE2A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36" w:type="pct"/>
          </w:tcPr>
          <w:p w14:paraId="189C0D4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645" w:type="pct"/>
          </w:tcPr>
          <w:p w14:paraId="35B6785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12" w:type="pct"/>
          </w:tcPr>
          <w:p w14:paraId="3433A51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10" w:type="pct"/>
          </w:tcPr>
          <w:p w14:paraId="3C51CE2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295F9E9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1271A67F"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319AB5EE" w14:textId="77777777" w:rsidR="00B947F6" w:rsidRPr="009106F1" w:rsidRDefault="00B947F6" w:rsidP="00E1481F">
            <w:pPr>
              <w:rPr>
                <w:rFonts w:cstheme="minorHAnsi"/>
                <w:i/>
                <w:iCs/>
                <w:sz w:val="24"/>
                <w:szCs w:val="24"/>
              </w:rPr>
            </w:pPr>
            <w:r w:rsidRPr="009106F1">
              <w:rPr>
                <w:rFonts w:cstheme="minorHAnsi"/>
                <w:i/>
                <w:iCs/>
                <w:sz w:val="24"/>
                <w:szCs w:val="24"/>
              </w:rPr>
              <w:t xml:space="preserve">  Male</w:t>
            </w:r>
          </w:p>
        </w:tc>
        <w:tc>
          <w:tcPr>
            <w:tcW w:w="292" w:type="pct"/>
            <w:vAlign w:val="bottom"/>
          </w:tcPr>
          <w:p w14:paraId="1742458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02" w:type="pct"/>
          </w:tcPr>
          <w:p w14:paraId="64720C4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4)</w:t>
            </w:r>
          </w:p>
        </w:tc>
        <w:tc>
          <w:tcPr>
            <w:tcW w:w="236" w:type="pct"/>
          </w:tcPr>
          <w:p w14:paraId="064D0D0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645" w:type="pct"/>
          </w:tcPr>
          <w:p w14:paraId="54F8AEB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2" w:type="pct"/>
          </w:tcPr>
          <w:p w14:paraId="635363A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0" w:type="pct"/>
          </w:tcPr>
          <w:p w14:paraId="1123720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17D99D3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0DB7DE2F"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2D0D033F" w14:textId="77777777" w:rsidR="00B947F6" w:rsidRPr="009106F1" w:rsidRDefault="00B947F6" w:rsidP="00E1481F">
            <w:pPr>
              <w:rPr>
                <w:rFonts w:cstheme="minorHAnsi"/>
                <w:sz w:val="24"/>
                <w:szCs w:val="24"/>
              </w:rPr>
            </w:pPr>
            <w:r w:rsidRPr="009106F1">
              <w:rPr>
                <w:rFonts w:cstheme="minorHAnsi"/>
                <w:sz w:val="24"/>
                <w:szCs w:val="24"/>
              </w:rPr>
              <w:t>Housing Tenure</w:t>
            </w:r>
          </w:p>
        </w:tc>
        <w:tc>
          <w:tcPr>
            <w:tcW w:w="292" w:type="pct"/>
          </w:tcPr>
          <w:p w14:paraId="674248B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02" w:type="pct"/>
          </w:tcPr>
          <w:p w14:paraId="74EBD96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36" w:type="pct"/>
          </w:tcPr>
          <w:p w14:paraId="1701726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645" w:type="pct"/>
          </w:tcPr>
          <w:p w14:paraId="2D8FD09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2" w:type="pct"/>
          </w:tcPr>
          <w:p w14:paraId="0141D02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0" w:type="pct"/>
          </w:tcPr>
          <w:p w14:paraId="54DC255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08" w:type="pct"/>
          </w:tcPr>
          <w:p w14:paraId="1C91500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0E9ED4F9"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61D3690B" w14:textId="77777777" w:rsidR="00B947F6" w:rsidRPr="009106F1" w:rsidRDefault="00B947F6" w:rsidP="00E1481F">
            <w:pPr>
              <w:rPr>
                <w:rFonts w:cstheme="minorHAnsi"/>
                <w:i/>
                <w:iCs/>
                <w:sz w:val="24"/>
                <w:szCs w:val="24"/>
              </w:rPr>
            </w:pPr>
            <w:r w:rsidRPr="009106F1">
              <w:rPr>
                <w:rFonts w:cstheme="minorHAnsi"/>
                <w:i/>
                <w:iCs/>
                <w:sz w:val="24"/>
                <w:szCs w:val="24"/>
              </w:rPr>
              <w:t xml:space="preserve">  Own Home</w:t>
            </w:r>
          </w:p>
        </w:tc>
        <w:tc>
          <w:tcPr>
            <w:tcW w:w="292" w:type="pct"/>
          </w:tcPr>
          <w:p w14:paraId="0671BF2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02" w:type="pct"/>
          </w:tcPr>
          <w:p w14:paraId="54BE6A0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36" w:type="pct"/>
          </w:tcPr>
          <w:p w14:paraId="27F6268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645" w:type="pct"/>
          </w:tcPr>
          <w:p w14:paraId="29309AF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2" w:type="pct"/>
          </w:tcPr>
          <w:p w14:paraId="48B545E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0" w:type="pct"/>
          </w:tcPr>
          <w:p w14:paraId="6D48734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0F7B775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732900F6"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7E5D120B" w14:textId="77777777" w:rsidR="00B947F6" w:rsidRPr="009106F1" w:rsidRDefault="00B947F6" w:rsidP="00E1481F">
            <w:pPr>
              <w:rPr>
                <w:rFonts w:cstheme="minorHAnsi"/>
                <w:sz w:val="24"/>
                <w:szCs w:val="24"/>
              </w:rPr>
            </w:pPr>
            <w:r w:rsidRPr="009106F1">
              <w:rPr>
                <w:rFonts w:cstheme="minorHAnsi"/>
                <w:i/>
                <w:iCs/>
                <w:sz w:val="24"/>
                <w:szCs w:val="24"/>
              </w:rPr>
              <w:t xml:space="preserve">  Don't Own Home</w:t>
            </w:r>
          </w:p>
        </w:tc>
        <w:tc>
          <w:tcPr>
            <w:tcW w:w="292" w:type="pct"/>
          </w:tcPr>
          <w:p w14:paraId="538A3C0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3</w:t>
            </w:r>
          </w:p>
        </w:tc>
        <w:tc>
          <w:tcPr>
            <w:tcW w:w="302" w:type="pct"/>
          </w:tcPr>
          <w:p w14:paraId="792E11D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6)</w:t>
            </w:r>
          </w:p>
        </w:tc>
        <w:tc>
          <w:tcPr>
            <w:tcW w:w="236" w:type="pct"/>
          </w:tcPr>
          <w:p w14:paraId="776F468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645" w:type="pct"/>
          </w:tcPr>
          <w:p w14:paraId="02F0EE8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2" w:type="pct"/>
          </w:tcPr>
          <w:p w14:paraId="6FFB69E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0" w:type="pct"/>
          </w:tcPr>
          <w:p w14:paraId="1B1B0AA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7775898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11DAAA88"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0716DB2D" w14:textId="77777777" w:rsidR="00B947F6" w:rsidRPr="009106F1" w:rsidRDefault="00B947F6" w:rsidP="00E1481F">
            <w:pPr>
              <w:rPr>
                <w:rFonts w:cstheme="minorHAnsi"/>
                <w:i/>
                <w:iCs/>
                <w:sz w:val="24"/>
                <w:szCs w:val="24"/>
              </w:rPr>
            </w:pPr>
            <w:r w:rsidRPr="009106F1">
              <w:rPr>
                <w:rFonts w:cstheme="minorHAnsi"/>
                <w:sz w:val="24"/>
                <w:szCs w:val="24"/>
              </w:rPr>
              <w:t>NS-SEC</w:t>
            </w:r>
          </w:p>
        </w:tc>
        <w:tc>
          <w:tcPr>
            <w:tcW w:w="292" w:type="pct"/>
          </w:tcPr>
          <w:p w14:paraId="12E2FFE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02" w:type="pct"/>
          </w:tcPr>
          <w:p w14:paraId="2980F1E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36" w:type="pct"/>
          </w:tcPr>
          <w:p w14:paraId="52CC02D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645" w:type="pct"/>
          </w:tcPr>
          <w:p w14:paraId="7796554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2" w:type="pct"/>
          </w:tcPr>
          <w:p w14:paraId="5D52C78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0" w:type="pct"/>
          </w:tcPr>
          <w:p w14:paraId="4BBD898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08" w:type="pct"/>
          </w:tcPr>
          <w:p w14:paraId="41526AD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125AB129"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0CCCDBC1" w14:textId="77777777" w:rsidR="00B947F6" w:rsidRPr="009106F1" w:rsidRDefault="00B947F6" w:rsidP="00E1481F">
            <w:pPr>
              <w:rPr>
                <w:rFonts w:cstheme="minorHAnsi"/>
                <w:sz w:val="24"/>
                <w:szCs w:val="24"/>
              </w:rPr>
            </w:pPr>
            <w:r w:rsidRPr="009106F1">
              <w:rPr>
                <w:rFonts w:cstheme="minorHAnsi"/>
                <w:i/>
                <w:iCs/>
                <w:sz w:val="24"/>
                <w:szCs w:val="24"/>
              </w:rPr>
              <w:t xml:space="preserve">  Higher Managerial</w:t>
            </w:r>
          </w:p>
        </w:tc>
        <w:tc>
          <w:tcPr>
            <w:tcW w:w="292" w:type="pct"/>
          </w:tcPr>
          <w:p w14:paraId="2A17455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02" w:type="pct"/>
          </w:tcPr>
          <w:p w14:paraId="59CD013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36" w:type="pct"/>
          </w:tcPr>
          <w:p w14:paraId="28B45B3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645" w:type="pct"/>
          </w:tcPr>
          <w:p w14:paraId="2A1B5A3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12" w:type="pct"/>
          </w:tcPr>
          <w:p w14:paraId="765FD92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10" w:type="pct"/>
          </w:tcPr>
          <w:p w14:paraId="561A6E5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5</w:t>
            </w:r>
          </w:p>
        </w:tc>
        <w:tc>
          <w:tcPr>
            <w:tcW w:w="508" w:type="pct"/>
          </w:tcPr>
          <w:p w14:paraId="4F08741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6</w:t>
            </w:r>
          </w:p>
        </w:tc>
      </w:tr>
      <w:tr w:rsidR="009106F1" w:rsidRPr="009106F1" w14:paraId="61F32D24"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3C4B2FB6" w14:textId="77777777" w:rsidR="00B947F6" w:rsidRPr="009106F1" w:rsidRDefault="00B947F6" w:rsidP="00E1481F">
            <w:pPr>
              <w:rPr>
                <w:rFonts w:cstheme="minorHAnsi"/>
                <w:i/>
                <w:iCs/>
                <w:sz w:val="24"/>
                <w:szCs w:val="24"/>
              </w:rPr>
            </w:pPr>
            <w:r w:rsidRPr="009106F1">
              <w:rPr>
                <w:rFonts w:cstheme="minorHAnsi"/>
                <w:i/>
                <w:iCs/>
                <w:sz w:val="24"/>
                <w:szCs w:val="24"/>
              </w:rPr>
              <w:t xml:space="preserve">  Lower Managerial</w:t>
            </w:r>
          </w:p>
        </w:tc>
        <w:tc>
          <w:tcPr>
            <w:tcW w:w="292" w:type="pct"/>
          </w:tcPr>
          <w:p w14:paraId="2B722D5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46</w:t>
            </w:r>
          </w:p>
        </w:tc>
        <w:tc>
          <w:tcPr>
            <w:tcW w:w="302" w:type="pct"/>
          </w:tcPr>
          <w:p w14:paraId="56421C6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34)</w:t>
            </w:r>
          </w:p>
        </w:tc>
        <w:tc>
          <w:tcPr>
            <w:tcW w:w="236" w:type="pct"/>
          </w:tcPr>
          <w:p w14:paraId="41476A7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645" w:type="pct"/>
          </w:tcPr>
          <w:p w14:paraId="6BCB232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2" w:type="pct"/>
          </w:tcPr>
          <w:p w14:paraId="6B11630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0" w:type="pct"/>
          </w:tcPr>
          <w:p w14:paraId="151173D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3</w:t>
            </w:r>
          </w:p>
        </w:tc>
        <w:tc>
          <w:tcPr>
            <w:tcW w:w="508" w:type="pct"/>
          </w:tcPr>
          <w:p w14:paraId="5995C6A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6</w:t>
            </w:r>
          </w:p>
        </w:tc>
      </w:tr>
      <w:tr w:rsidR="009106F1" w:rsidRPr="009106F1" w14:paraId="48C62698"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49179F8F" w14:textId="77777777" w:rsidR="00B947F6" w:rsidRPr="009106F1" w:rsidRDefault="00B947F6" w:rsidP="00E1481F">
            <w:pPr>
              <w:rPr>
                <w:rFonts w:cstheme="minorHAnsi"/>
                <w:i/>
                <w:iCs/>
                <w:sz w:val="24"/>
                <w:szCs w:val="24"/>
              </w:rPr>
            </w:pPr>
            <w:r w:rsidRPr="009106F1">
              <w:rPr>
                <w:rFonts w:cstheme="minorHAnsi"/>
                <w:i/>
                <w:iCs/>
                <w:sz w:val="24"/>
                <w:szCs w:val="24"/>
              </w:rPr>
              <w:t xml:space="preserve">  Intermediate Occupations</w:t>
            </w:r>
          </w:p>
        </w:tc>
        <w:tc>
          <w:tcPr>
            <w:tcW w:w="292" w:type="pct"/>
            <w:vAlign w:val="bottom"/>
          </w:tcPr>
          <w:p w14:paraId="2A5116D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39</w:t>
            </w:r>
          </w:p>
        </w:tc>
        <w:tc>
          <w:tcPr>
            <w:tcW w:w="302" w:type="pct"/>
          </w:tcPr>
          <w:p w14:paraId="03E6843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58)</w:t>
            </w:r>
          </w:p>
        </w:tc>
        <w:tc>
          <w:tcPr>
            <w:tcW w:w="236" w:type="pct"/>
          </w:tcPr>
          <w:p w14:paraId="3D6BBFD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645" w:type="pct"/>
          </w:tcPr>
          <w:p w14:paraId="69ACB23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2" w:type="pct"/>
          </w:tcPr>
          <w:p w14:paraId="213CD60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2)</w:t>
            </w:r>
          </w:p>
        </w:tc>
        <w:tc>
          <w:tcPr>
            <w:tcW w:w="510" w:type="pct"/>
          </w:tcPr>
          <w:p w14:paraId="35EB5DF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52</w:t>
            </w:r>
          </w:p>
        </w:tc>
        <w:tc>
          <w:tcPr>
            <w:tcW w:w="508" w:type="pct"/>
          </w:tcPr>
          <w:p w14:paraId="21800ED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7</w:t>
            </w:r>
          </w:p>
        </w:tc>
      </w:tr>
      <w:tr w:rsidR="009106F1" w:rsidRPr="009106F1" w14:paraId="666A35B6"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74C382E9" w14:textId="77777777" w:rsidR="00B947F6" w:rsidRPr="009106F1" w:rsidRDefault="00B947F6" w:rsidP="00E1481F">
            <w:pPr>
              <w:rPr>
                <w:rFonts w:cstheme="minorHAnsi"/>
                <w:sz w:val="24"/>
                <w:szCs w:val="24"/>
              </w:rPr>
            </w:pPr>
            <w:r w:rsidRPr="009106F1">
              <w:rPr>
                <w:rFonts w:cstheme="minorHAnsi"/>
                <w:i/>
                <w:iCs/>
                <w:sz w:val="24"/>
                <w:szCs w:val="24"/>
              </w:rPr>
              <w:t xml:space="preserve">  Small Employers</w:t>
            </w:r>
          </w:p>
        </w:tc>
        <w:tc>
          <w:tcPr>
            <w:tcW w:w="292" w:type="pct"/>
            <w:vAlign w:val="bottom"/>
          </w:tcPr>
          <w:p w14:paraId="0B8221D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52</w:t>
            </w:r>
          </w:p>
        </w:tc>
        <w:tc>
          <w:tcPr>
            <w:tcW w:w="302" w:type="pct"/>
          </w:tcPr>
          <w:p w14:paraId="1A596FC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33)</w:t>
            </w:r>
          </w:p>
        </w:tc>
        <w:tc>
          <w:tcPr>
            <w:tcW w:w="236" w:type="pct"/>
          </w:tcPr>
          <w:p w14:paraId="7421047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645" w:type="pct"/>
          </w:tcPr>
          <w:p w14:paraId="31B65D9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2" w:type="pct"/>
          </w:tcPr>
          <w:p w14:paraId="3C325C6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0" w:type="pct"/>
          </w:tcPr>
          <w:p w14:paraId="730EB0E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2</w:t>
            </w:r>
          </w:p>
        </w:tc>
        <w:tc>
          <w:tcPr>
            <w:tcW w:w="508" w:type="pct"/>
          </w:tcPr>
          <w:p w14:paraId="15A4980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5</w:t>
            </w:r>
          </w:p>
        </w:tc>
      </w:tr>
      <w:tr w:rsidR="009106F1" w:rsidRPr="009106F1" w14:paraId="340406DC"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139B8526" w14:textId="77777777" w:rsidR="00B947F6" w:rsidRPr="009106F1" w:rsidRDefault="00B947F6" w:rsidP="00E1481F">
            <w:pPr>
              <w:rPr>
                <w:rFonts w:cstheme="minorHAnsi"/>
                <w:sz w:val="24"/>
                <w:szCs w:val="24"/>
              </w:rPr>
            </w:pPr>
            <w:r w:rsidRPr="009106F1">
              <w:rPr>
                <w:rFonts w:cstheme="minorHAnsi"/>
                <w:i/>
                <w:iCs/>
                <w:sz w:val="24"/>
                <w:szCs w:val="24"/>
              </w:rPr>
              <w:t xml:space="preserve">  Lower Supervisory &amp; Technical Occupations</w:t>
            </w:r>
          </w:p>
        </w:tc>
        <w:tc>
          <w:tcPr>
            <w:tcW w:w="292" w:type="pct"/>
            <w:vAlign w:val="bottom"/>
          </w:tcPr>
          <w:p w14:paraId="504FCA3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72</w:t>
            </w:r>
          </w:p>
        </w:tc>
        <w:tc>
          <w:tcPr>
            <w:tcW w:w="302" w:type="pct"/>
          </w:tcPr>
          <w:p w14:paraId="200D576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32)</w:t>
            </w:r>
          </w:p>
        </w:tc>
        <w:tc>
          <w:tcPr>
            <w:tcW w:w="236" w:type="pct"/>
          </w:tcPr>
          <w:p w14:paraId="3ADFDA5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tcPr>
          <w:p w14:paraId="38C760F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2" w:type="pct"/>
          </w:tcPr>
          <w:p w14:paraId="53DEDFA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0" w:type="pct"/>
          </w:tcPr>
          <w:p w14:paraId="28361AC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0</w:t>
            </w:r>
          </w:p>
        </w:tc>
        <w:tc>
          <w:tcPr>
            <w:tcW w:w="508" w:type="pct"/>
          </w:tcPr>
          <w:p w14:paraId="3EADFE5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4</w:t>
            </w:r>
          </w:p>
        </w:tc>
      </w:tr>
      <w:tr w:rsidR="009106F1" w:rsidRPr="009106F1" w14:paraId="2118D262"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1987EDEE" w14:textId="77777777" w:rsidR="00B947F6" w:rsidRPr="009106F1" w:rsidRDefault="00B947F6" w:rsidP="00E1481F">
            <w:pPr>
              <w:rPr>
                <w:rFonts w:cstheme="minorHAnsi"/>
                <w:sz w:val="24"/>
                <w:szCs w:val="24"/>
              </w:rPr>
            </w:pPr>
            <w:r w:rsidRPr="009106F1">
              <w:rPr>
                <w:rFonts w:cstheme="minorHAnsi"/>
                <w:i/>
                <w:iCs/>
                <w:sz w:val="24"/>
                <w:szCs w:val="24"/>
              </w:rPr>
              <w:t xml:space="preserve">  Semi-Routine Occupations</w:t>
            </w:r>
          </w:p>
        </w:tc>
        <w:tc>
          <w:tcPr>
            <w:tcW w:w="292" w:type="pct"/>
            <w:vAlign w:val="bottom"/>
          </w:tcPr>
          <w:p w14:paraId="0EBF8C4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6</w:t>
            </w:r>
          </w:p>
        </w:tc>
        <w:tc>
          <w:tcPr>
            <w:tcW w:w="302" w:type="pct"/>
          </w:tcPr>
          <w:p w14:paraId="6575E20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9)</w:t>
            </w:r>
          </w:p>
        </w:tc>
        <w:tc>
          <w:tcPr>
            <w:tcW w:w="236" w:type="pct"/>
          </w:tcPr>
          <w:p w14:paraId="766C022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645" w:type="pct"/>
          </w:tcPr>
          <w:p w14:paraId="289B581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2" w:type="pct"/>
          </w:tcPr>
          <w:p w14:paraId="6A8EBCD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0" w:type="pct"/>
          </w:tcPr>
          <w:p w14:paraId="00F0AD6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4</w:t>
            </w:r>
          </w:p>
        </w:tc>
        <w:tc>
          <w:tcPr>
            <w:tcW w:w="508" w:type="pct"/>
          </w:tcPr>
          <w:p w14:paraId="2C38FB9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2</w:t>
            </w:r>
          </w:p>
        </w:tc>
      </w:tr>
      <w:tr w:rsidR="009106F1" w:rsidRPr="009106F1" w14:paraId="09B76A86"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504BC89D" w14:textId="77777777" w:rsidR="00B947F6" w:rsidRPr="009106F1" w:rsidRDefault="00B947F6" w:rsidP="00E1481F">
            <w:pPr>
              <w:rPr>
                <w:rFonts w:cstheme="minorHAnsi"/>
                <w:sz w:val="24"/>
                <w:szCs w:val="24"/>
              </w:rPr>
            </w:pPr>
            <w:r w:rsidRPr="009106F1">
              <w:rPr>
                <w:rFonts w:cstheme="minorHAnsi"/>
                <w:i/>
                <w:iCs/>
                <w:sz w:val="24"/>
                <w:szCs w:val="24"/>
              </w:rPr>
              <w:lastRenderedPageBreak/>
              <w:t xml:space="preserve">  Routine Occupations</w:t>
            </w:r>
          </w:p>
        </w:tc>
        <w:tc>
          <w:tcPr>
            <w:tcW w:w="292" w:type="pct"/>
            <w:vAlign w:val="bottom"/>
          </w:tcPr>
          <w:p w14:paraId="065C0A6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33</w:t>
            </w:r>
          </w:p>
        </w:tc>
        <w:tc>
          <w:tcPr>
            <w:tcW w:w="302" w:type="pct"/>
          </w:tcPr>
          <w:p w14:paraId="1408385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8)</w:t>
            </w:r>
          </w:p>
        </w:tc>
        <w:tc>
          <w:tcPr>
            <w:tcW w:w="236" w:type="pct"/>
          </w:tcPr>
          <w:p w14:paraId="1A66EF9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645" w:type="pct"/>
          </w:tcPr>
          <w:p w14:paraId="7A019F2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2" w:type="pct"/>
          </w:tcPr>
          <w:p w14:paraId="2B44C48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0" w:type="pct"/>
          </w:tcPr>
          <w:p w14:paraId="08349C5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2</w:t>
            </w:r>
          </w:p>
        </w:tc>
        <w:tc>
          <w:tcPr>
            <w:tcW w:w="508" w:type="pct"/>
          </w:tcPr>
          <w:p w14:paraId="655F07B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r>
      <w:tr w:rsidR="009106F1" w:rsidRPr="009106F1" w14:paraId="5FA639C1"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5C7E39E5" w14:textId="77777777" w:rsidR="00B947F6" w:rsidRPr="009106F1" w:rsidRDefault="00B947F6" w:rsidP="00E1481F">
            <w:pPr>
              <w:rPr>
                <w:rFonts w:cstheme="minorHAnsi"/>
                <w:i/>
                <w:iCs/>
                <w:sz w:val="24"/>
                <w:szCs w:val="24"/>
              </w:rPr>
            </w:pPr>
            <w:r w:rsidRPr="009106F1">
              <w:rPr>
                <w:rFonts w:cstheme="minorHAnsi"/>
                <w:sz w:val="24"/>
                <w:szCs w:val="24"/>
              </w:rPr>
              <w:t>Reading Scores</w:t>
            </w:r>
          </w:p>
        </w:tc>
        <w:tc>
          <w:tcPr>
            <w:tcW w:w="292" w:type="pct"/>
            <w:vAlign w:val="bottom"/>
          </w:tcPr>
          <w:p w14:paraId="717FEE4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6</w:t>
            </w:r>
          </w:p>
        </w:tc>
        <w:tc>
          <w:tcPr>
            <w:tcW w:w="302" w:type="pct"/>
            <w:vAlign w:val="bottom"/>
          </w:tcPr>
          <w:p w14:paraId="53E48C0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2)</w:t>
            </w:r>
          </w:p>
        </w:tc>
        <w:tc>
          <w:tcPr>
            <w:tcW w:w="236" w:type="pct"/>
          </w:tcPr>
          <w:p w14:paraId="01DBF26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vAlign w:val="bottom"/>
          </w:tcPr>
          <w:p w14:paraId="6DEE624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2" w:type="pct"/>
          </w:tcPr>
          <w:p w14:paraId="6D3D455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0" w:type="pct"/>
          </w:tcPr>
          <w:p w14:paraId="6299FBA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48577EB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78680407"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07028F30" w14:textId="77777777" w:rsidR="00B947F6" w:rsidRPr="009106F1" w:rsidRDefault="00B947F6" w:rsidP="00E1481F">
            <w:pPr>
              <w:rPr>
                <w:rFonts w:cstheme="minorHAnsi"/>
                <w:i/>
                <w:iCs/>
                <w:sz w:val="24"/>
                <w:szCs w:val="24"/>
              </w:rPr>
            </w:pPr>
            <w:r w:rsidRPr="009106F1">
              <w:rPr>
                <w:rFonts w:cstheme="minorHAnsi"/>
                <w:sz w:val="24"/>
                <w:szCs w:val="24"/>
              </w:rPr>
              <w:t>Maths Scores</w:t>
            </w:r>
          </w:p>
        </w:tc>
        <w:tc>
          <w:tcPr>
            <w:tcW w:w="292" w:type="pct"/>
            <w:vAlign w:val="bottom"/>
          </w:tcPr>
          <w:p w14:paraId="083BD16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2</w:t>
            </w:r>
          </w:p>
        </w:tc>
        <w:tc>
          <w:tcPr>
            <w:tcW w:w="302" w:type="pct"/>
            <w:vAlign w:val="bottom"/>
          </w:tcPr>
          <w:p w14:paraId="79DCE8E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236" w:type="pct"/>
          </w:tcPr>
          <w:p w14:paraId="2AE0D91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645" w:type="pct"/>
            <w:vAlign w:val="bottom"/>
          </w:tcPr>
          <w:p w14:paraId="0EF601A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2" w:type="pct"/>
          </w:tcPr>
          <w:p w14:paraId="0EAB496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0" w:type="pct"/>
          </w:tcPr>
          <w:p w14:paraId="5C2AC78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7036911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1C1AD145"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496F6C11" w14:textId="77777777" w:rsidR="00B947F6" w:rsidRPr="009106F1" w:rsidRDefault="00B947F6" w:rsidP="00E1481F">
            <w:pPr>
              <w:rPr>
                <w:rFonts w:cstheme="minorHAnsi"/>
                <w:i/>
                <w:iCs/>
                <w:sz w:val="24"/>
                <w:szCs w:val="24"/>
              </w:rPr>
            </w:pPr>
            <w:r w:rsidRPr="009106F1">
              <w:rPr>
                <w:rFonts w:cstheme="minorHAnsi"/>
                <w:sz w:val="24"/>
                <w:szCs w:val="24"/>
              </w:rPr>
              <w:t>Intercept</w:t>
            </w:r>
          </w:p>
        </w:tc>
        <w:tc>
          <w:tcPr>
            <w:tcW w:w="292" w:type="pct"/>
            <w:vAlign w:val="bottom"/>
          </w:tcPr>
          <w:p w14:paraId="529194D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34</w:t>
            </w:r>
          </w:p>
        </w:tc>
        <w:tc>
          <w:tcPr>
            <w:tcW w:w="302" w:type="pct"/>
            <w:vAlign w:val="bottom"/>
          </w:tcPr>
          <w:p w14:paraId="36075BE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33)</w:t>
            </w:r>
          </w:p>
        </w:tc>
        <w:tc>
          <w:tcPr>
            <w:tcW w:w="236" w:type="pct"/>
          </w:tcPr>
          <w:p w14:paraId="535CE94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tcPr>
          <w:p w14:paraId="2E6D61F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2" w:type="pct"/>
          </w:tcPr>
          <w:p w14:paraId="35551F0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0" w:type="pct"/>
          </w:tcPr>
          <w:p w14:paraId="1D93E32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4D7EFF7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6D8C123B"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4BDB0C86" w14:textId="77777777" w:rsidR="00B947F6" w:rsidRPr="009106F1" w:rsidRDefault="00B947F6" w:rsidP="00E1481F">
            <w:pPr>
              <w:rPr>
                <w:rFonts w:cstheme="minorHAnsi"/>
                <w:sz w:val="24"/>
                <w:szCs w:val="24"/>
              </w:rPr>
            </w:pPr>
          </w:p>
        </w:tc>
        <w:tc>
          <w:tcPr>
            <w:tcW w:w="292" w:type="pct"/>
          </w:tcPr>
          <w:p w14:paraId="2D7C3CF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02" w:type="pct"/>
          </w:tcPr>
          <w:p w14:paraId="123B596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36" w:type="pct"/>
          </w:tcPr>
          <w:p w14:paraId="09E1621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645" w:type="pct"/>
          </w:tcPr>
          <w:p w14:paraId="267CE38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2" w:type="pct"/>
          </w:tcPr>
          <w:p w14:paraId="2030627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0" w:type="pct"/>
          </w:tcPr>
          <w:p w14:paraId="7B3F501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08" w:type="pct"/>
          </w:tcPr>
          <w:p w14:paraId="46EF834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1A09EC05"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31A460AA" w14:textId="77777777" w:rsidR="00B947F6" w:rsidRPr="009106F1" w:rsidRDefault="00B947F6" w:rsidP="00E1481F">
            <w:pPr>
              <w:rPr>
                <w:rFonts w:cstheme="minorHAnsi"/>
                <w:sz w:val="24"/>
                <w:szCs w:val="24"/>
              </w:rPr>
            </w:pPr>
            <w:r w:rsidRPr="009106F1">
              <w:rPr>
                <w:rFonts w:cstheme="minorHAnsi"/>
                <w:sz w:val="24"/>
                <w:szCs w:val="24"/>
              </w:rPr>
              <w:t>Number of observations</w:t>
            </w:r>
          </w:p>
        </w:tc>
        <w:tc>
          <w:tcPr>
            <w:tcW w:w="3005" w:type="pct"/>
            <w:gridSpan w:val="7"/>
          </w:tcPr>
          <w:p w14:paraId="0A1D1DB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7915</w:t>
            </w:r>
          </w:p>
        </w:tc>
      </w:tr>
      <w:tr w:rsidR="009106F1" w:rsidRPr="009106F1" w14:paraId="2A1855DD"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09B03CEF" w14:textId="77777777" w:rsidR="00B947F6" w:rsidRPr="009106F1" w:rsidRDefault="00B947F6" w:rsidP="00E1481F">
            <w:pPr>
              <w:rPr>
                <w:rFonts w:cstheme="minorHAnsi"/>
                <w:sz w:val="24"/>
                <w:szCs w:val="24"/>
              </w:rPr>
            </w:pPr>
            <w:r w:rsidRPr="009106F1">
              <w:rPr>
                <w:rFonts w:cstheme="minorHAnsi"/>
                <w:sz w:val="24"/>
                <w:szCs w:val="24"/>
              </w:rPr>
              <w:t>McFadden’s Adjusted Pseudo R2</w:t>
            </w:r>
          </w:p>
        </w:tc>
        <w:tc>
          <w:tcPr>
            <w:tcW w:w="3005" w:type="pct"/>
            <w:gridSpan w:val="7"/>
          </w:tcPr>
          <w:p w14:paraId="491E4A6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6</w:t>
            </w:r>
          </w:p>
        </w:tc>
      </w:tr>
      <w:tr w:rsidR="009106F1" w:rsidRPr="009106F1" w14:paraId="60E06269"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02A2C4F9" w14:textId="77777777" w:rsidR="00B947F6" w:rsidRPr="009106F1" w:rsidRDefault="00B947F6" w:rsidP="00E1481F">
            <w:pPr>
              <w:rPr>
                <w:rFonts w:cstheme="minorHAnsi"/>
                <w:sz w:val="24"/>
                <w:szCs w:val="24"/>
              </w:rPr>
            </w:pPr>
            <w:r w:rsidRPr="009106F1">
              <w:rPr>
                <w:rFonts w:cstheme="minorHAnsi"/>
                <w:sz w:val="24"/>
                <w:szCs w:val="24"/>
              </w:rPr>
              <w:t>Cox-Snell Pseudo R2</w:t>
            </w:r>
          </w:p>
        </w:tc>
        <w:tc>
          <w:tcPr>
            <w:tcW w:w="3005" w:type="pct"/>
            <w:gridSpan w:val="7"/>
          </w:tcPr>
          <w:p w14:paraId="396B351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51</w:t>
            </w:r>
          </w:p>
        </w:tc>
      </w:tr>
      <w:tr w:rsidR="009106F1" w:rsidRPr="009106F1" w14:paraId="444F263B"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1B2C49B0" w14:textId="77777777" w:rsidR="00B947F6" w:rsidRPr="009106F1" w:rsidRDefault="00B947F6" w:rsidP="00E1481F">
            <w:pPr>
              <w:rPr>
                <w:rFonts w:cstheme="minorHAnsi"/>
                <w:sz w:val="24"/>
                <w:szCs w:val="24"/>
              </w:rPr>
            </w:pPr>
            <w:r w:rsidRPr="009106F1">
              <w:rPr>
                <w:rFonts w:cstheme="minorHAnsi"/>
                <w:sz w:val="24"/>
                <w:szCs w:val="24"/>
              </w:rPr>
              <w:t>Nagelkerke Pseudo R2</w:t>
            </w:r>
          </w:p>
        </w:tc>
        <w:tc>
          <w:tcPr>
            <w:tcW w:w="3005" w:type="pct"/>
            <w:gridSpan w:val="7"/>
          </w:tcPr>
          <w:p w14:paraId="0D139BD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54</w:t>
            </w:r>
          </w:p>
        </w:tc>
      </w:tr>
      <w:tr w:rsidR="009106F1" w:rsidRPr="009106F1" w14:paraId="12CD1637"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2B7A8113" w14:textId="77777777" w:rsidR="00B947F6" w:rsidRPr="009106F1" w:rsidRDefault="00B947F6" w:rsidP="00E1481F">
            <w:pPr>
              <w:rPr>
                <w:rFonts w:cstheme="minorHAnsi"/>
                <w:sz w:val="24"/>
                <w:szCs w:val="24"/>
              </w:rPr>
            </w:pPr>
            <w:r w:rsidRPr="009106F1">
              <w:rPr>
                <w:rFonts w:cstheme="minorHAnsi"/>
                <w:sz w:val="24"/>
                <w:szCs w:val="24"/>
              </w:rPr>
              <w:t>AIC</w:t>
            </w:r>
          </w:p>
        </w:tc>
        <w:tc>
          <w:tcPr>
            <w:tcW w:w="3005" w:type="pct"/>
            <w:gridSpan w:val="7"/>
          </w:tcPr>
          <w:p w14:paraId="15B66F0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6122.66</w:t>
            </w:r>
          </w:p>
        </w:tc>
      </w:tr>
      <w:tr w:rsidR="009106F1" w:rsidRPr="009106F1" w14:paraId="24657691"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60D9ECD5" w14:textId="77777777" w:rsidR="00B947F6" w:rsidRPr="009106F1" w:rsidRDefault="00B947F6" w:rsidP="00E1481F">
            <w:pPr>
              <w:rPr>
                <w:rFonts w:cstheme="minorHAnsi"/>
                <w:sz w:val="24"/>
                <w:szCs w:val="24"/>
              </w:rPr>
            </w:pPr>
            <w:r w:rsidRPr="009106F1">
              <w:rPr>
                <w:rFonts w:cstheme="minorHAnsi"/>
                <w:sz w:val="24"/>
                <w:szCs w:val="24"/>
              </w:rPr>
              <w:t>BIC</w:t>
            </w:r>
          </w:p>
        </w:tc>
        <w:tc>
          <w:tcPr>
            <w:tcW w:w="3005" w:type="pct"/>
            <w:gridSpan w:val="7"/>
            <w:vAlign w:val="bottom"/>
          </w:tcPr>
          <w:p w14:paraId="235F91B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457.53</w:t>
            </w:r>
          </w:p>
        </w:tc>
      </w:tr>
      <w:tr w:rsidR="009106F1" w:rsidRPr="009106F1" w14:paraId="039D3545"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638259C9" w14:textId="77777777" w:rsidR="00B947F6" w:rsidRPr="009106F1" w:rsidRDefault="00B947F6" w:rsidP="00E1481F">
            <w:pPr>
              <w:rPr>
                <w:rFonts w:cstheme="minorHAnsi"/>
                <w:sz w:val="24"/>
                <w:szCs w:val="24"/>
              </w:rPr>
            </w:pPr>
          </w:p>
        </w:tc>
        <w:tc>
          <w:tcPr>
            <w:tcW w:w="3005" w:type="pct"/>
            <w:gridSpan w:val="7"/>
          </w:tcPr>
          <w:p w14:paraId="1ABB6E4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 p&lt;.001, ** p&lt;.01, * p&lt;.05</w:t>
            </w:r>
            <w:r w:rsidRPr="009106F1">
              <w:rPr>
                <w:rFonts w:cstheme="minorHAnsi"/>
                <w:sz w:val="24"/>
                <w:szCs w:val="24"/>
              </w:rPr>
              <w:br/>
              <w:t>Data Source: NCDS</w:t>
            </w:r>
          </w:p>
          <w:p w14:paraId="23836A9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Note: Complete Case Analysis</w:t>
            </w:r>
          </w:p>
        </w:tc>
      </w:tr>
      <w:bookmarkEnd w:id="34"/>
    </w:tbl>
    <w:p w14:paraId="33241B7A" w14:textId="77777777" w:rsidR="00B947F6" w:rsidRPr="009106F1" w:rsidRDefault="00B947F6">
      <w:pPr>
        <w:rPr>
          <w:rFonts w:cstheme="minorHAnsi"/>
          <w:sz w:val="24"/>
          <w:szCs w:val="24"/>
        </w:rPr>
        <w:sectPr w:rsidR="00B947F6" w:rsidRPr="009106F1" w:rsidSect="00B947F6">
          <w:pgSz w:w="16838" w:h="11906" w:orient="landscape"/>
          <w:pgMar w:top="1440" w:right="1440" w:bottom="1440" w:left="1440" w:header="709" w:footer="709" w:gutter="0"/>
          <w:cols w:space="708"/>
          <w:docGrid w:linePitch="360"/>
        </w:sectPr>
      </w:pPr>
    </w:p>
    <w:p w14:paraId="2A9CD589" w14:textId="0C22BC10" w:rsidR="00224718" w:rsidRPr="009106F1" w:rsidRDefault="007904B9" w:rsidP="00B947F6">
      <w:pPr>
        <w:rPr>
          <w:rFonts w:cstheme="minorHAnsi"/>
          <w:sz w:val="24"/>
          <w:szCs w:val="24"/>
        </w:rPr>
      </w:pPr>
      <w:r w:rsidRPr="009106F1">
        <w:rPr>
          <w:rFonts w:cstheme="minorHAnsi"/>
          <w:sz w:val="24"/>
          <w:szCs w:val="24"/>
        </w:rPr>
        <w:lastRenderedPageBreak/>
        <w:t>To understand this in a more manageable format, each variable</w:t>
      </w:r>
      <w:r w:rsidRPr="009106F1">
        <w:rPr>
          <w:rStyle w:val="FootnoteReference"/>
          <w:rFonts w:cstheme="minorHAnsi"/>
          <w:sz w:val="24"/>
          <w:szCs w:val="24"/>
        </w:rPr>
        <w:footnoteReference w:id="11"/>
      </w:r>
      <w:r w:rsidR="00224718" w:rsidRPr="009106F1">
        <w:rPr>
          <w:rFonts w:cstheme="minorHAnsi"/>
          <w:sz w:val="24"/>
          <w:szCs w:val="24"/>
        </w:rPr>
        <w:t xml:space="preserve"> is graphically visualised with their predicted probabilities. This allows for a more intuitive understanding of the multinominal logistic regression as well as providing a different outlook for interpretation. Graphing predicted probabilities by variable rather than looking at a table with variables grouped by outcome variable allows for each variable to have cross-outcome group trends to be compare.</w:t>
      </w:r>
    </w:p>
    <w:p w14:paraId="492C9477" w14:textId="61622EF7" w:rsidR="00B947F6" w:rsidRPr="009106F1" w:rsidRDefault="00B947F6" w:rsidP="00B947F6">
      <w:pPr>
        <w:rPr>
          <w:rFonts w:cstheme="minorHAnsi"/>
          <w:sz w:val="24"/>
          <w:szCs w:val="24"/>
        </w:rPr>
      </w:pPr>
      <w:r w:rsidRPr="009106F1">
        <w:rPr>
          <w:rFonts w:cstheme="minorHAnsi"/>
          <w:sz w:val="24"/>
          <w:szCs w:val="24"/>
        </w:rPr>
        <w:t xml:space="preserve">Focusing on NS-SEC, figure 1.1 depicts the predicted probabilities at means of economic activity of those categories that were statistically significant. Predicted probabilities for each economic activity category are presented. There is a general upward trend for individuals to be in employment going down the class schema. The opposite can be said with respect to post-schooling education and </w:t>
      </w:r>
      <w:r w:rsidR="00224718" w:rsidRPr="009106F1">
        <w:rPr>
          <w:rFonts w:cstheme="minorHAnsi"/>
          <w:sz w:val="24"/>
          <w:szCs w:val="24"/>
        </w:rPr>
        <w:t xml:space="preserve">even more sharply so for those individuals that are continuing in </w:t>
      </w:r>
      <w:r w:rsidRPr="009106F1">
        <w:rPr>
          <w:rFonts w:cstheme="minorHAnsi"/>
          <w:sz w:val="24"/>
          <w:szCs w:val="24"/>
        </w:rPr>
        <w:t>school.</w:t>
      </w:r>
      <w:r w:rsidR="00224718" w:rsidRPr="009106F1">
        <w:rPr>
          <w:rFonts w:cstheme="minorHAnsi"/>
          <w:sz w:val="24"/>
          <w:szCs w:val="24"/>
        </w:rPr>
        <w:t xml:space="preserve"> Training &amp; apprenticeships demonstrate that those individuals whose fathers were from NS-SEC class IV – in other words skilled manual occupations – are most likely to </w:t>
      </w:r>
      <w:r w:rsidR="00B06FD1" w:rsidRPr="009106F1">
        <w:rPr>
          <w:rFonts w:cstheme="minorHAnsi"/>
          <w:sz w:val="24"/>
          <w:szCs w:val="24"/>
        </w:rPr>
        <w:t>enter</w:t>
      </w:r>
      <w:r w:rsidR="00224718" w:rsidRPr="009106F1">
        <w:rPr>
          <w:rFonts w:cstheme="minorHAnsi"/>
          <w:sz w:val="24"/>
          <w:szCs w:val="24"/>
        </w:rPr>
        <w:t xml:space="preserve"> into training &amp; apprenticeship pathways. This is not entirely surprising giving the socio-historical context of the NCDS. Apprenticeship &amp; training schemes were heavily influenced by skilled manual worker occupations </w:t>
      </w:r>
      <w:r w:rsidR="00224718" w:rsidRPr="009106F1">
        <w:rPr>
          <w:rFonts w:cstheme="minorHAnsi"/>
          <w:sz w:val="24"/>
          <w:szCs w:val="24"/>
        </w:rPr>
        <w:fldChar w:fldCharType="begin"/>
      </w:r>
      <w:r w:rsidR="00224718" w:rsidRPr="009106F1">
        <w:rPr>
          <w:rFonts w:cstheme="minorHAnsi"/>
          <w:sz w:val="24"/>
          <w:szCs w:val="24"/>
        </w:rPr>
        <w:instrText xml:space="preserve"> ADDIN ZOTERO_ITEM CSL_CITATION {"citationID":"YN6Cug9d","properties":{"formattedCitation":"(Booth and Satchell, 1994)","plainCitation":"(Booth and Satchell, 1994)","noteIndex":0},"citationItems":[{"id":11511,"uris":["http://zotero.org/users/8741181/items/7YJ99XBP"],"itemData":{"id":11511,"type":"article-journal","container-title":"Oxford Economic Papers","DOI":"10.1093/oxfordjournals.oep.a042153","ISSN":"1464-3812, 0030-7653","issue":"4","language":"en","page":"676-695","source":"DOI.org (Crossref)","title":"APPRENTICESHIPS AND JOB TENURE","volume":"46","author":[{"family":"Booth","given":"Alison L."},{"family":"Satchell","given":"Stephen E."}],"issued":{"date-parts":[["1994",10]]}}}],"schema":"https://github.com/citation-style-language/schema/raw/master/csl-citation.json"} </w:instrText>
      </w:r>
      <w:r w:rsidR="00224718" w:rsidRPr="009106F1">
        <w:rPr>
          <w:rFonts w:cstheme="minorHAnsi"/>
          <w:sz w:val="24"/>
          <w:szCs w:val="24"/>
        </w:rPr>
        <w:fldChar w:fldCharType="separate"/>
      </w:r>
      <w:r w:rsidR="00224718" w:rsidRPr="009106F1">
        <w:rPr>
          <w:rFonts w:cstheme="minorHAnsi"/>
          <w:sz w:val="24"/>
          <w:szCs w:val="24"/>
        </w:rPr>
        <w:t>(Booth and Satchell, 1994)</w:t>
      </w:r>
      <w:r w:rsidR="00224718" w:rsidRPr="009106F1">
        <w:rPr>
          <w:rFonts w:cstheme="minorHAnsi"/>
          <w:sz w:val="24"/>
          <w:szCs w:val="24"/>
        </w:rPr>
        <w:fldChar w:fldCharType="end"/>
      </w:r>
      <w:r w:rsidR="00224718" w:rsidRPr="009106F1">
        <w:rPr>
          <w:rFonts w:cstheme="minorHAnsi"/>
          <w:sz w:val="24"/>
          <w:szCs w:val="24"/>
        </w:rPr>
        <w:t xml:space="preserve">. </w:t>
      </w:r>
    </w:p>
    <w:p w14:paraId="4E488534" w14:textId="77777777" w:rsidR="00B947F6" w:rsidRPr="009106F1" w:rsidRDefault="00B947F6" w:rsidP="00B947F6">
      <w:pPr>
        <w:rPr>
          <w:rFonts w:cstheme="minorHAnsi"/>
          <w:sz w:val="24"/>
          <w:szCs w:val="24"/>
        </w:rPr>
      </w:pPr>
    </w:p>
    <w:p w14:paraId="7F473BE9" w14:textId="77777777" w:rsidR="00CE053C" w:rsidRPr="009106F1" w:rsidRDefault="00B947F6" w:rsidP="00CE053C">
      <w:pPr>
        <w:keepNext/>
        <w:rPr>
          <w:rFonts w:cstheme="minorHAnsi"/>
          <w:sz w:val="24"/>
          <w:szCs w:val="24"/>
        </w:rPr>
      </w:pPr>
      <w:r w:rsidRPr="009106F1">
        <w:rPr>
          <w:rFonts w:cstheme="minorHAnsi"/>
          <w:noProof/>
          <w:sz w:val="24"/>
          <w:szCs w:val="24"/>
        </w:rPr>
        <w:drawing>
          <wp:inline distT="0" distB="0" distL="0" distR="0" wp14:anchorId="3BB149BC" wp14:editId="1B66824C">
            <wp:extent cx="5029200" cy="3657600"/>
            <wp:effectExtent l="0" t="0" r="0" b="0"/>
            <wp:docPr id="359725187"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725187" name="Picture 1" descr="Char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029200" cy="3657600"/>
                    </a:xfrm>
                    <a:prstGeom prst="rect">
                      <a:avLst/>
                    </a:prstGeom>
                  </pic:spPr>
                </pic:pic>
              </a:graphicData>
            </a:graphic>
          </wp:inline>
        </w:drawing>
      </w:r>
    </w:p>
    <w:p w14:paraId="3C997B74" w14:textId="1F8CA97B" w:rsidR="00F94D1C" w:rsidRPr="009106F1" w:rsidRDefault="00CE053C" w:rsidP="00CE053C">
      <w:pPr>
        <w:pStyle w:val="Caption"/>
        <w:rPr>
          <w:rFonts w:cstheme="minorHAnsi"/>
          <w:color w:val="auto"/>
          <w:sz w:val="24"/>
          <w:szCs w:val="24"/>
        </w:rPr>
      </w:pPr>
      <w:bookmarkStart w:id="35" w:name="_Toc137904689"/>
      <w:r w:rsidRPr="009106F1">
        <w:rPr>
          <w:rFonts w:cstheme="minorHAnsi"/>
          <w:color w:val="auto"/>
          <w:sz w:val="24"/>
          <w:szCs w:val="24"/>
        </w:rPr>
        <w:t xml:space="preserve">Figure 1. </w:t>
      </w:r>
      <w:r w:rsidRPr="009106F1">
        <w:rPr>
          <w:rFonts w:cstheme="minorHAnsi"/>
          <w:color w:val="auto"/>
          <w:sz w:val="24"/>
          <w:szCs w:val="24"/>
        </w:rPr>
        <w:fldChar w:fldCharType="begin"/>
      </w:r>
      <w:r w:rsidRPr="009106F1">
        <w:rPr>
          <w:rFonts w:cstheme="minorHAnsi"/>
          <w:color w:val="auto"/>
          <w:sz w:val="24"/>
          <w:szCs w:val="24"/>
        </w:rPr>
        <w:instrText xml:space="preserve"> SEQ Figure_1. \* ARABIC </w:instrText>
      </w:r>
      <w:r w:rsidRPr="009106F1">
        <w:rPr>
          <w:rFonts w:cstheme="minorHAnsi"/>
          <w:color w:val="auto"/>
          <w:sz w:val="24"/>
          <w:szCs w:val="24"/>
        </w:rPr>
        <w:fldChar w:fldCharType="separate"/>
      </w:r>
      <w:r w:rsidR="0067151A">
        <w:rPr>
          <w:rFonts w:cstheme="minorHAnsi"/>
          <w:noProof/>
          <w:color w:val="auto"/>
          <w:sz w:val="24"/>
          <w:szCs w:val="24"/>
        </w:rPr>
        <w:t>1</w:t>
      </w:r>
      <w:r w:rsidRPr="009106F1">
        <w:rPr>
          <w:rFonts w:cstheme="minorHAnsi"/>
          <w:color w:val="auto"/>
          <w:sz w:val="24"/>
          <w:szCs w:val="24"/>
        </w:rPr>
        <w:fldChar w:fldCharType="end"/>
      </w:r>
      <w:r w:rsidRPr="009106F1">
        <w:rPr>
          <w:rFonts w:cstheme="minorHAnsi"/>
          <w:color w:val="auto"/>
          <w:sz w:val="24"/>
          <w:szCs w:val="24"/>
        </w:rPr>
        <w:t xml:space="preserve"> Predicted Probabilities of Economic Activity by NS-SEC</w:t>
      </w:r>
      <w:bookmarkEnd w:id="35"/>
    </w:p>
    <w:p w14:paraId="45775C05" w14:textId="144EE298" w:rsidR="00B947F6" w:rsidRPr="009106F1" w:rsidRDefault="00224718" w:rsidP="00B947F6">
      <w:pPr>
        <w:pStyle w:val="Caption"/>
        <w:rPr>
          <w:rFonts w:cstheme="minorHAnsi"/>
          <w:b w:val="0"/>
          <w:bCs w:val="0"/>
          <w:color w:val="auto"/>
          <w:sz w:val="24"/>
          <w:szCs w:val="24"/>
        </w:rPr>
      </w:pPr>
      <w:r w:rsidRPr="009106F1">
        <w:rPr>
          <w:rFonts w:cstheme="minorHAnsi"/>
          <w:b w:val="0"/>
          <w:bCs w:val="0"/>
          <w:color w:val="auto"/>
          <w:sz w:val="24"/>
          <w:szCs w:val="24"/>
        </w:rPr>
        <w:t>Moving on to Sex, figure 1.</w:t>
      </w:r>
      <w:r w:rsidR="00804CFB" w:rsidRPr="009106F1">
        <w:rPr>
          <w:rFonts w:cstheme="minorHAnsi"/>
          <w:b w:val="0"/>
          <w:bCs w:val="0"/>
          <w:color w:val="auto"/>
          <w:sz w:val="24"/>
          <w:szCs w:val="24"/>
        </w:rPr>
        <w:t>2</w:t>
      </w:r>
      <w:r w:rsidRPr="009106F1">
        <w:rPr>
          <w:rFonts w:cstheme="minorHAnsi"/>
          <w:b w:val="0"/>
          <w:bCs w:val="0"/>
          <w:color w:val="auto"/>
          <w:sz w:val="24"/>
          <w:szCs w:val="24"/>
        </w:rPr>
        <w:t xml:space="preserve"> demonstrates that women are more likely than men to enter in employment post-mandatory schooling. </w:t>
      </w:r>
      <w:r w:rsidR="00D866C8" w:rsidRPr="009106F1">
        <w:rPr>
          <w:rFonts w:cstheme="minorHAnsi"/>
          <w:b w:val="0"/>
          <w:bCs w:val="0"/>
          <w:color w:val="auto"/>
          <w:sz w:val="24"/>
          <w:szCs w:val="24"/>
        </w:rPr>
        <w:t xml:space="preserve">This is also true for less traditional post-schooling education and school (though comparatively the effect sizes are much smaller for school </w:t>
      </w:r>
      <w:r w:rsidR="00D866C8" w:rsidRPr="009106F1">
        <w:rPr>
          <w:rFonts w:cstheme="minorHAnsi"/>
          <w:b w:val="0"/>
          <w:bCs w:val="0"/>
          <w:color w:val="auto"/>
          <w:sz w:val="24"/>
          <w:szCs w:val="24"/>
        </w:rPr>
        <w:lastRenderedPageBreak/>
        <w:t xml:space="preserve">than for post-schooling education). The largest </w:t>
      </w:r>
      <w:r w:rsidR="00F87056" w:rsidRPr="009106F1">
        <w:rPr>
          <w:rFonts w:cstheme="minorHAnsi"/>
          <w:b w:val="0"/>
          <w:bCs w:val="0"/>
          <w:color w:val="auto"/>
          <w:sz w:val="24"/>
          <w:szCs w:val="24"/>
        </w:rPr>
        <w:t>sex-based</w:t>
      </w:r>
      <w:r w:rsidR="00D866C8" w:rsidRPr="009106F1">
        <w:rPr>
          <w:rFonts w:cstheme="minorHAnsi"/>
          <w:b w:val="0"/>
          <w:bCs w:val="0"/>
          <w:color w:val="auto"/>
          <w:sz w:val="24"/>
          <w:szCs w:val="24"/>
        </w:rPr>
        <w:t xml:space="preserve"> effect relates to men being more likely to </w:t>
      </w:r>
      <w:r w:rsidR="00F87056" w:rsidRPr="009106F1">
        <w:rPr>
          <w:rFonts w:cstheme="minorHAnsi"/>
          <w:b w:val="0"/>
          <w:bCs w:val="0"/>
          <w:color w:val="auto"/>
          <w:sz w:val="24"/>
          <w:szCs w:val="24"/>
        </w:rPr>
        <w:t>enter</w:t>
      </w:r>
      <w:r w:rsidR="00D866C8" w:rsidRPr="009106F1">
        <w:rPr>
          <w:rFonts w:cstheme="minorHAnsi"/>
          <w:b w:val="0"/>
          <w:bCs w:val="0"/>
          <w:color w:val="auto"/>
          <w:sz w:val="24"/>
          <w:szCs w:val="24"/>
        </w:rPr>
        <w:t xml:space="preserve"> training &amp; apprenticeship pathways compared to women. Given that the ‘feminization’ of the labour market had only recently begun </w:t>
      </w:r>
      <w:r w:rsidR="00D866C8" w:rsidRPr="009106F1">
        <w:rPr>
          <w:rFonts w:cstheme="minorHAnsi"/>
          <w:b w:val="0"/>
          <w:bCs w:val="0"/>
          <w:color w:val="auto"/>
          <w:sz w:val="24"/>
          <w:szCs w:val="24"/>
        </w:rPr>
        <w:fldChar w:fldCharType="begin"/>
      </w:r>
      <w:r w:rsidR="00D866C8" w:rsidRPr="009106F1">
        <w:rPr>
          <w:rFonts w:cstheme="minorHAnsi"/>
          <w:b w:val="0"/>
          <w:bCs w:val="0"/>
          <w:color w:val="auto"/>
          <w:sz w:val="24"/>
          <w:szCs w:val="24"/>
        </w:rPr>
        <w:instrText xml:space="preserve"> ADDIN ZOTERO_ITEM CSL_CITATION {"citationID":"iWc8aHaA","properties":{"formattedCitation":"(Guinea-Martin and Elliott, 2008)","plainCitation":"(Guinea-Martin and Elliott, 2008)","noteIndex":0},"citationItems":[{"id":11660,"uris":["http://zotero.org/users/8741181/items/DREYBAX8"],"itemData":{"id":11660,"type":"article-journal","container-title":"CLS Cohort Studies","language":"en","source":"Zotero","title":"Economic position and occupational segregation in the 1990s: A comparison of the ONS Longitudinal Study and the 1958 National Child Development Study","author":[{"family":"Guinea-Martin","given":"Daniel"},{"family":"Elliott","given":"Jane"}],"issued":{"date-parts":[["2008"]]}}}],"schema":"https://github.com/citation-style-language/schema/raw/master/csl-citation.json"} </w:instrText>
      </w:r>
      <w:r w:rsidR="00D866C8" w:rsidRPr="009106F1">
        <w:rPr>
          <w:rFonts w:cstheme="minorHAnsi"/>
          <w:b w:val="0"/>
          <w:bCs w:val="0"/>
          <w:color w:val="auto"/>
          <w:sz w:val="24"/>
          <w:szCs w:val="24"/>
        </w:rPr>
        <w:fldChar w:fldCharType="separate"/>
      </w:r>
      <w:r w:rsidR="00D866C8" w:rsidRPr="009106F1">
        <w:rPr>
          <w:rFonts w:cstheme="minorHAnsi"/>
          <w:b w:val="0"/>
          <w:bCs w:val="0"/>
          <w:color w:val="auto"/>
          <w:sz w:val="24"/>
          <w:szCs w:val="24"/>
        </w:rPr>
        <w:t>(Guinea-Martin and Elliott, 2008)</w:t>
      </w:r>
      <w:r w:rsidR="00D866C8" w:rsidRPr="009106F1">
        <w:rPr>
          <w:rFonts w:cstheme="minorHAnsi"/>
          <w:b w:val="0"/>
          <w:bCs w:val="0"/>
          <w:color w:val="auto"/>
          <w:sz w:val="24"/>
          <w:szCs w:val="24"/>
        </w:rPr>
        <w:fldChar w:fldCharType="end"/>
      </w:r>
      <w:r w:rsidR="00D866C8" w:rsidRPr="009106F1">
        <w:rPr>
          <w:rFonts w:cstheme="minorHAnsi"/>
          <w:b w:val="0"/>
          <w:bCs w:val="0"/>
          <w:color w:val="auto"/>
          <w:sz w:val="24"/>
          <w:szCs w:val="24"/>
        </w:rPr>
        <w:t xml:space="preserve"> under the NCDS cohort, alongside the predisposition for apprenticeship programs to be focused primarily upon skilled manual labour </w:t>
      </w:r>
      <w:r w:rsidR="00D866C8" w:rsidRPr="009106F1">
        <w:rPr>
          <w:rFonts w:cstheme="minorHAnsi"/>
          <w:b w:val="0"/>
          <w:bCs w:val="0"/>
          <w:color w:val="auto"/>
          <w:sz w:val="24"/>
          <w:szCs w:val="24"/>
        </w:rPr>
        <w:fldChar w:fldCharType="begin"/>
      </w:r>
      <w:r w:rsidR="00D866C8" w:rsidRPr="009106F1">
        <w:rPr>
          <w:rFonts w:cstheme="minorHAnsi"/>
          <w:b w:val="0"/>
          <w:bCs w:val="0"/>
          <w:color w:val="auto"/>
          <w:sz w:val="24"/>
          <w:szCs w:val="24"/>
        </w:rPr>
        <w:instrText xml:space="preserve"> ADDIN ZOTERO_ITEM CSL_CITATION {"citationID":"BRBDy66L","properties":{"formattedCitation":"(Booth and Satchell, 1994)","plainCitation":"(Booth and Satchell, 1994)","noteIndex":0},"citationItems":[{"id":11511,"uris":["http://zotero.org/users/8741181/items/7YJ99XBP"],"itemData":{"id":11511,"type":"article-journal","container-title":"Oxford Economic Papers","DOI":"10.1093/oxfordjournals.oep.a042153","ISSN":"1464-3812, 0030-7653","issue":"4","language":"en","page":"676-695","source":"DOI.org (Crossref)","title":"APPRENTICESHIPS AND JOB TENURE","volume":"46","author":[{"family":"Booth","given":"Alison L."},{"family":"Satchell","given":"Stephen E."}],"issued":{"date-parts":[["1994",10]]}}}],"schema":"https://github.com/citation-style-language/schema/raw/master/csl-citation.json"} </w:instrText>
      </w:r>
      <w:r w:rsidR="00D866C8" w:rsidRPr="009106F1">
        <w:rPr>
          <w:rFonts w:cstheme="minorHAnsi"/>
          <w:b w:val="0"/>
          <w:bCs w:val="0"/>
          <w:color w:val="auto"/>
          <w:sz w:val="24"/>
          <w:szCs w:val="24"/>
        </w:rPr>
        <w:fldChar w:fldCharType="separate"/>
      </w:r>
      <w:r w:rsidR="00D866C8" w:rsidRPr="009106F1">
        <w:rPr>
          <w:rFonts w:cstheme="minorHAnsi"/>
          <w:b w:val="0"/>
          <w:bCs w:val="0"/>
          <w:color w:val="auto"/>
          <w:sz w:val="24"/>
          <w:szCs w:val="24"/>
        </w:rPr>
        <w:t>(Booth and Satchell, 1994)</w:t>
      </w:r>
      <w:r w:rsidR="00D866C8" w:rsidRPr="009106F1">
        <w:rPr>
          <w:rFonts w:cstheme="minorHAnsi"/>
          <w:b w:val="0"/>
          <w:bCs w:val="0"/>
          <w:color w:val="auto"/>
          <w:sz w:val="24"/>
          <w:szCs w:val="24"/>
        </w:rPr>
        <w:fldChar w:fldCharType="end"/>
      </w:r>
      <w:r w:rsidR="00D866C8" w:rsidRPr="009106F1">
        <w:rPr>
          <w:rFonts w:cstheme="minorHAnsi"/>
          <w:b w:val="0"/>
          <w:bCs w:val="0"/>
          <w:color w:val="auto"/>
          <w:sz w:val="24"/>
          <w:szCs w:val="24"/>
        </w:rPr>
        <w:t xml:space="preserve"> it is somewhat understandable as to why this effect size is as large as it is. </w:t>
      </w:r>
    </w:p>
    <w:p w14:paraId="43D8D862" w14:textId="77777777" w:rsidR="00CE053C" w:rsidRPr="009106F1" w:rsidRDefault="00B947F6" w:rsidP="00CE053C">
      <w:pPr>
        <w:pStyle w:val="Caption"/>
        <w:keepNext/>
        <w:rPr>
          <w:rFonts w:cstheme="minorHAnsi"/>
          <w:color w:val="auto"/>
          <w:sz w:val="24"/>
          <w:szCs w:val="24"/>
        </w:rPr>
      </w:pPr>
      <w:r w:rsidRPr="009106F1">
        <w:rPr>
          <w:rFonts w:cstheme="minorHAnsi"/>
          <w:noProof/>
          <w:color w:val="auto"/>
          <w:sz w:val="24"/>
          <w:szCs w:val="24"/>
        </w:rPr>
        <w:drawing>
          <wp:inline distT="0" distB="0" distL="0" distR="0" wp14:anchorId="46A15EA6" wp14:editId="37B8D342">
            <wp:extent cx="5029200" cy="3657600"/>
            <wp:effectExtent l="0" t="0" r="0" b="0"/>
            <wp:docPr id="962780261" name="Picture 1" descr="A picture containing text, diagram, line,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780261" name="Picture 1" descr="A picture containing text, diagram, line, parallel&#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029200" cy="3657600"/>
                    </a:xfrm>
                    <a:prstGeom prst="rect">
                      <a:avLst/>
                    </a:prstGeom>
                  </pic:spPr>
                </pic:pic>
              </a:graphicData>
            </a:graphic>
          </wp:inline>
        </w:drawing>
      </w:r>
    </w:p>
    <w:p w14:paraId="0D1F3656" w14:textId="4D9FCF2E" w:rsidR="00935A6A" w:rsidRPr="009106F1" w:rsidRDefault="00CE053C" w:rsidP="00CE053C">
      <w:pPr>
        <w:pStyle w:val="Caption"/>
        <w:rPr>
          <w:rFonts w:cstheme="minorHAnsi"/>
          <w:color w:val="auto"/>
          <w:sz w:val="24"/>
          <w:szCs w:val="24"/>
        </w:rPr>
      </w:pPr>
      <w:bookmarkStart w:id="36" w:name="_Toc137904690"/>
      <w:r w:rsidRPr="009106F1">
        <w:rPr>
          <w:rFonts w:cstheme="minorHAnsi"/>
          <w:color w:val="auto"/>
          <w:sz w:val="24"/>
          <w:szCs w:val="24"/>
        </w:rPr>
        <w:t xml:space="preserve">Figure 1. </w:t>
      </w:r>
      <w:r w:rsidRPr="009106F1">
        <w:rPr>
          <w:rFonts w:cstheme="minorHAnsi"/>
          <w:color w:val="auto"/>
          <w:sz w:val="24"/>
          <w:szCs w:val="24"/>
        </w:rPr>
        <w:fldChar w:fldCharType="begin"/>
      </w:r>
      <w:r w:rsidRPr="009106F1">
        <w:rPr>
          <w:rFonts w:cstheme="minorHAnsi"/>
          <w:color w:val="auto"/>
          <w:sz w:val="24"/>
          <w:szCs w:val="24"/>
        </w:rPr>
        <w:instrText xml:space="preserve"> SEQ Figure_1. \* ARABIC </w:instrText>
      </w:r>
      <w:r w:rsidRPr="009106F1">
        <w:rPr>
          <w:rFonts w:cstheme="minorHAnsi"/>
          <w:color w:val="auto"/>
          <w:sz w:val="24"/>
          <w:szCs w:val="24"/>
        </w:rPr>
        <w:fldChar w:fldCharType="separate"/>
      </w:r>
      <w:r w:rsidR="0067151A">
        <w:rPr>
          <w:rFonts w:cstheme="minorHAnsi"/>
          <w:noProof/>
          <w:color w:val="auto"/>
          <w:sz w:val="24"/>
          <w:szCs w:val="24"/>
        </w:rPr>
        <w:t>2</w:t>
      </w:r>
      <w:r w:rsidRPr="009106F1">
        <w:rPr>
          <w:rFonts w:cstheme="minorHAnsi"/>
          <w:color w:val="auto"/>
          <w:sz w:val="24"/>
          <w:szCs w:val="24"/>
        </w:rPr>
        <w:fldChar w:fldCharType="end"/>
      </w:r>
      <w:r w:rsidRPr="009106F1">
        <w:rPr>
          <w:rFonts w:cstheme="minorHAnsi"/>
          <w:color w:val="auto"/>
          <w:sz w:val="24"/>
          <w:szCs w:val="24"/>
        </w:rPr>
        <w:t xml:space="preserve"> Predicted Probabilities of Economic Activity by Sex</w:t>
      </w:r>
      <w:bookmarkEnd w:id="36"/>
    </w:p>
    <w:p w14:paraId="7EA76FAD" w14:textId="7DF2C8C7" w:rsidR="00C939A3" w:rsidRPr="009106F1" w:rsidRDefault="00C939A3" w:rsidP="00C939A3">
      <w:pPr>
        <w:pStyle w:val="Caption"/>
        <w:rPr>
          <w:rFonts w:cstheme="minorHAnsi"/>
          <w:b w:val="0"/>
          <w:bCs w:val="0"/>
          <w:color w:val="auto"/>
          <w:sz w:val="24"/>
          <w:szCs w:val="24"/>
        </w:rPr>
      </w:pPr>
      <w:r w:rsidRPr="009106F1">
        <w:rPr>
          <w:rFonts w:cstheme="minorHAnsi"/>
          <w:b w:val="0"/>
          <w:bCs w:val="0"/>
          <w:color w:val="auto"/>
          <w:sz w:val="24"/>
          <w:szCs w:val="24"/>
        </w:rPr>
        <w:t>Moving on to educational attainment, figure 1.</w:t>
      </w:r>
      <w:r w:rsidR="00804CFB" w:rsidRPr="009106F1">
        <w:rPr>
          <w:rFonts w:cstheme="minorHAnsi"/>
          <w:b w:val="0"/>
          <w:bCs w:val="0"/>
          <w:color w:val="auto"/>
          <w:sz w:val="24"/>
          <w:szCs w:val="24"/>
        </w:rPr>
        <w:t>3</w:t>
      </w:r>
      <w:r w:rsidRPr="009106F1">
        <w:rPr>
          <w:rFonts w:cstheme="minorHAnsi"/>
          <w:b w:val="0"/>
          <w:bCs w:val="0"/>
          <w:color w:val="auto"/>
          <w:sz w:val="24"/>
          <w:szCs w:val="24"/>
        </w:rPr>
        <w:t xml:space="preserve"> demonstrates tha</w:t>
      </w:r>
      <w:r w:rsidR="00D866C8" w:rsidRPr="009106F1">
        <w:rPr>
          <w:rFonts w:cstheme="minorHAnsi"/>
          <w:b w:val="0"/>
          <w:bCs w:val="0"/>
          <w:color w:val="auto"/>
          <w:sz w:val="24"/>
          <w:szCs w:val="24"/>
        </w:rPr>
        <w:t xml:space="preserve">t effect sizes comparatively are largest when discussing attainment over other variables. Predictably, those individuals that gained five or more O-levels were more likely to enter school pathways and less likely to enter in employment pathways compared to their peers that received less than five O-levels. Those that earned less than five O-levels were more likely than their academically successful peers to enter training &amp; apprenticeship and post-schooling education pathways. This suggests that for the NCDS cohort, even those that did not do well academically, there were a variety of pathways above and beyond entering employment straight after mandatory schooling ended. For those that did want to continue their education in some manner, pathways were available to them that were not rigidly restricted based upon academic merit at earlier life stages. </w:t>
      </w:r>
    </w:p>
    <w:p w14:paraId="4EE33CFC" w14:textId="77777777" w:rsidR="00C939A3" w:rsidRPr="009106F1" w:rsidRDefault="00C939A3" w:rsidP="00C939A3">
      <w:pPr>
        <w:rPr>
          <w:rFonts w:cstheme="minorHAnsi"/>
          <w:sz w:val="24"/>
          <w:szCs w:val="24"/>
          <w:lang w:val="en-US"/>
        </w:rPr>
      </w:pPr>
    </w:p>
    <w:p w14:paraId="77254A5A" w14:textId="77777777" w:rsidR="00CE053C" w:rsidRPr="009106F1" w:rsidRDefault="00B947F6" w:rsidP="00CE053C">
      <w:pPr>
        <w:pStyle w:val="Caption"/>
        <w:keepNext/>
        <w:rPr>
          <w:rFonts w:cstheme="minorHAnsi"/>
          <w:color w:val="auto"/>
          <w:sz w:val="24"/>
          <w:szCs w:val="24"/>
        </w:rPr>
      </w:pPr>
      <w:r w:rsidRPr="009106F1">
        <w:rPr>
          <w:rFonts w:cstheme="minorHAnsi"/>
          <w:noProof/>
          <w:color w:val="auto"/>
          <w:sz w:val="24"/>
          <w:szCs w:val="24"/>
        </w:rPr>
        <w:lastRenderedPageBreak/>
        <w:drawing>
          <wp:inline distT="0" distB="0" distL="0" distR="0" wp14:anchorId="488D535B" wp14:editId="70C3B5BA">
            <wp:extent cx="5029200" cy="3657600"/>
            <wp:effectExtent l="0" t="0" r="0" b="0"/>
            <wp:docPr id="1642326829" name="Picture 2" descr="A picture containing text, diagram, line,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2326829" name="Picture 2" descr="A picture containing text, diagram, line, parallel&#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029200" cy="3657600"/>
                    </a:xfrm>
                    <a:prstGeom prst="rect">
                      <a:avLst/>
                    </a:prstGeom>
                  </pic:spPr>
                </pic:pic>
              </a:graphicData>
            </a:graphic>
          </wp:inline>
        </w:drawing>
      </w:r>
    </w:p>
    <w:p w14:paraId="0CE393E2" w14:textId="6744098C" w:rsidR="00935A6A" w:rsidRPr="009106F1" w:rsidRDefault="00CE053C" w:rsidP="00CE053C">
      <w:pPr>
        <w:pStyle w:val="Caption"/>
        <w:rPr>
          <w:rFonts w:cstheme="minorHAnsi"/>
          <w:color w:val="auto"/>
          <w:sz w:val="24"/>
          <w:szCs w:val="24"/>
        </w:rPr>
      </w:pPr>
      <w:bookmarkStart w:id="37" w:name="_Toc137904691"/>
      <w:r w:rsidRPr="009106F1">
        <w:rPr>
          <w:rFonts w:cstheme="minorHAnsi"/>
          <w:color w:val="auto"/>
          <w:sz w:val="24"/>
          <w:szCs w:val="24"/>
        </w:rPr>
        <w:t xml:space="preserve">Figure 1. </w:t>
      </w:r>
      <w:r w:rsidRPr="009106F1">
        <w:rPr>
          <w:rFonts w:cstheme="minorHAnsi"/>
          <w:color w:val="auto"/>
          <w:sz w:val="24"/>
          <w:szCs w:val="24"/>
        </w:rPr>
        <w:fldChar w:fldCharType="begin"/>
      </w:r>
      <w:r w:rsidRPr="009106F1">
        <w:rPr>
          <w:rFonts w:cstheme="minorHAnsi"/>
          <w:color w:val="auto"/>
          <w:sz w:val="24"/>
          <w:szCs w:val="24"/>
        </w:rPr>
        <w:instrText xml:space="preserve"> SEQ Figure_1. \* ARABIC </w:instrText>
      </w:r>
      <w:r w:rsidRPr="009106F1">
        <w:rPr>
          <w:rFonts w:cstheme="minorHAnsi"/>
          <w:color w:val="auto"/>
          <w:sz w:val="24"/>
          <w:szCs w:val="24"/>
        </w:rPr>
        <w:fldChar w:fldCharType="separate"/>
      </w:r>
      <w:r w:rsidR="0067151A">
        <w:rPr>
          <w:rFonts w:cstheme="minorHAnsi"/>
          <w:noProof/>
          <w:color w:val="auto"/>
          <w:sz w:val="24"/>
          <w:szCs w:val="24"/>
        </w:rPr>
        <w:t>3</w:t>
      </w:r>
      <w:r w:rsidRPr="009106F1">
        <w:rPr>
          <w:rFonts w:cstheme="minorHAnsi"/>
          <w:color w:val="auto"/>
          <w:sz w:val="24"/>
          <w:szCs w:val="24"/>
        </w:rPr>
        <w:fldChar w:fldCharType="end"/>
      </w:r>
      <w:r w:rsidRPr="009106F1">
        <w:rPr>
          <w:rFonts w:cstheme="minorHAnsi"/>
          <w:color w:val="auto"/>
          <w:sz w:val="24"/>
          <w:szCs w:val="24"/>
        </w:rPr>
        <w:t xml:space="preserve"> Predicted Probabilities of Economic Activity by Educational Attainment</w:t>
      </w:r>
      <w:bookmarkEnd w:id="37"/>
    </w:p>
    <w:p w14:paraId="6FD491D8" w14:textId="09B0AE2A" w:rsidR="00C939A3" w:rsidRPr="009106F1" w:rsidRDefault="00C939A3" w:rsidP="00C939A3">
      <w:pPr>
        <w:pStyle w:val="Caption"/>
        <w:rPr>
          <w:rFonts w:cstheme="minorHAnsi"/>
          <w:b w:val="0"/>
          <w:bCs w:val="0"/>
          <w:color w:val="auto"/>
          <w:sz w:val="24"/>
          <w:szCs w:val="24"/>
        </w:rPr>
      </w:pPr>
      <w:r w:rsidRPr="009106F1">
        <w:rPr>
          <w:rFonts w:cstheme="minorHAnsi"/>
          <w:b w:val="0"/>
          <w:bCs w:val="0"/>
          <w:color w:val="auto"/>
          <w:sz w:val="24"/>
          <w:szCs w:val="24"/>
        </w:rPr>
        <w:t>Moving on to housing tenure, figure 1.</w:t>
      </w:r>
      <w:r w:rsidR="00804CFB" w:rsidRPr="009106F1">
        <w:rPr>
          <w:rFonts w:cstheme="minorHAnsi"/>
          <w:b w:val="0"/>
          <w:bCs w:val="0"/>
          <w:color w:val="auto"/>
          <w:sz w:val="24"/>
          <w:szCs w:val="24"/>
        </w:rPr>
        <w:t>4</w:t>
      </w:r>
      <w:r w:rsidRPr="009106F1">
        <w:rPr>
          <w:rFonts w:cstheme="minorHAnsi"/>
          <w:b w:val="0"/>
          <w:bCs w:val="0"/>
          <w:color w:val="auto"/>
          <w:sz w:val="24"/>
          <w:szCs w:val="24"/>
        </w:rPr>
        <w:t xml:space="preserve"> demonstrates that</w:t>
      </w:r>
      <w:r w:rsidR="00D866C8" w:rsidRPr="009106F1">
        <w:rPr>
          <w:rFonts w:cstheme="minorHAnsi"/>
          <w:b w:val="0"/>
          <w:bCs w:val="0"/>
          <w:color w:val="auto"/>
          <w:sz w:val="24"/>
          <w:szCs w:val="24"/>
        </w:rPr>
        <w:t xml:space="preserve"> whilst there are substantive findings, the effect sizes compared to other variables are the smallest. Those that grew up in households that owned their own home were </w:t>
      </w:r>
      <w:r w:rsidR="007A41FC" w:rsidRPr="009106F1">
        <w:rPr>
          <w:rFonts w:cstheme="minorHAnsi"/>
          <w:b w:val="0"/>
          <w:bCs w:val="0"/>
          <w:color w:val="auto"/>
          <w:sz w:val="24"/>
          <w:szCs w:val="24"/>
        </w:rPr>
        <w:t xml:space="preserve">less likely to enter employment straight after mandatory schooling ended and more likely to </w:t>
      </w:r>
      <w:r w:rsidR="00F87056" w:rsidRPr="009106F1">
        <w:rPr>
          <w:rFonts w:cstheme="minorHAnsi"/>
          <w:b w:val="0"/>
          <w:bCs w:val="0"/>
          <w:color w:val="auto"/>
          <w:sz w:val="24"/>
          <w:szCs w:val="24"/>
        </w:rPr>
        <w:t>enter</w:t>
      </w:r>
      <w:r w:rsidR="007A41FC" w:rsidRPr="009106F1">
        <w:rPr>
          <w:rFonts w:cstheme="minorHAnsi"/>
          <w:b w:val="0"/>
          <w:bCs w:val="0"/>
          <w:color w:val="auto"/>
          <w:sz w:val="24"/>
          <w:szCs w:val="24"/>
        </w:rPr>
        <w:t xml:space="preserve"> some form of education – either post-schooling education or </w:t>
      </w:r>
      <w:r w:rsidR="00F87056" w:rsidRPr="009106F1">
        <w:rPr>
          <w:rFonts w:cstheme="minorHAnsi"/>
          <w:b w:val="0"/>
          <w:bCs w:val="0"/>
          <w:color w:val="auto"/>
          <w:sz w:val="24"/>
          <w:szCs w:val="24"/>
        </w:rPr>
        <w:t>school-based</w:t>
      </w:r>
      <w:r w:rsidR="007A41FC" w:rsidRPr="009106F1">
        <w:rPr>
          <w:rFonts w:cstheme="minorHAnsi"/>
          <w:b w:val="0"/>
          <w:bCs w:val="0"/>
          <w:color w:val="auto"/>
          <w:sz w:val="24"/>
          <w:szCs w:val="24"/>
        </w:rPr>
        <w:t xml:space="preserve"> pathways. </w:t>
      </w:r>
    </w:p>
    <w:p w14:paraId="4F5E4D9E" w14:textId="77777777" w:rsidR="00C939A3" w:rsidRPr="009106F1" w:rsidRDefault="00C939A3" w:rsidP="00C939A3">
      <w:pPr>
        <w:rPr>
          <w:rFonts w:cstheme="minorHAnsi"/>
          <w:sz w:val="24"/>
          <w:szCs w:val="24"/>
          <w:lang w:val="en-US"/>
        </w:rPr>
      </w:pPr>
    </w:p>
    <w:p w14:paraId="3EC4D95E" w14:textId="77777777" w:rsidR="00CE053C" w:rsidRPr="009106F1" w:rsidRDefault="00B947F6" w:rsidP="00CE053C">
      <w:pPr>
        <w:pStyle w:val="Caption"/>
        <w:keepNext/>
        <w:rPr>
          <w:rFonts w:cstheme="minorHAnsi"/>
          <w:color w:val="auto"/>
          <w:sz w:val="24"/>
          <w:szCs w:val="24"/>
        </w:rPr>
      </w:pPr>
      <w:r w:rsidRPr="009106F1">
        <w:rPr>
          <w:rFonts w:cstheme="minorHAnsi"/>
          <w:noProof/>
          <w:color w:val="auto"/>
          <w:sz w:val="24"/>
          <w:szCs w:val="24"/>
        </w:rPr>
        <w:lastRenderedPageBreak/>
        <w:drawing>
          <wp:inline distT="0" distB="0" distL="0" distR="0" wp14:anchorId="1F1FA173" wp14:editId="1B817C71">
            <wp:extent cx="5029200" cy="3657600"/>
            <wp:effectExtent l="0" t="0" r="0" b="0"/>
            <wp:docPr id="1483202472" name="Picture 3" descr="A picture containing text, diagram, line,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202472" name="Picture 3" descr="A picture containing text, diagram, line, screensho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029200" cy="3657600"/>
                    </a:xfrm>
                    <a:prstGeom prst="rect">
                      <a:avLst/>
                    </a:prstGeom>
                  </pic:spPr>
                </pic:pic>
              </a:graphicData>
            </a:graphic>
          </wp:inline>
        </w:drawing>
      </w:r>
    </w:p>
    <w:p w14:paraId="5A8DB155" w14:textId="2B4EC998" w:rsidR="00935A6A" w:rsidRPr="009106F1" w:rsidRDefault="00CE053C" w:rsidP="00CE053C">
      <w:pPr>
        <w:pStyle w:val="Caption"/>
        <w:rPr>
          <w:rFonts w:cstheme="minorHAnsi"/>
          <w:color w:val="auto"/>
          <w:sz w:val="24"/>
          <w:szCs w:val="24"/>
        </w:rPr>
      </w:pPr>
      <w:bookmarkStart w:id="38" w:name="_Toc137904692"/>
      <w:r w:rsidRPr="009106F1">
        <w:rPr>
          <w:rFonts w:cstheme="minorHAnsi"/>
          <w:color w:val="auto"/>
          <w:sz w:val="24"/>
          <w:szCs w:val="24"/>
        </w:rPr>
        <w:t xml:space="preserve">Figure 1. </w:t>
      </w:r>
      <w:r w:rsidRPr="009106F1">
        <w:rPr>
          <w:rFonts w:cstheme="minorHAnsi"/>
          <w:color w:val="auto"/>
          <w:sz w:val="24"/>
          <w:szCs w:val="24"/>
        </w:rPr>
        <w:fldChar w:fldCharType="begin"/>
      </w:r>
      <w:r w:rsidRPr="009106F1">
        <w:rPr>
          <w:rFonts w:cstheme="minorHAnsi"/>
          <w:color w:val="auto"/>
          <w:sz w:val="24"/>
          <w:szCs w:val="24"/>
        </w:rPr>
        <w:instrText xml:space="preserve"> SEQ Figure_1. \* ARABIC </w:instrText>
      </w:r>
      <w:r w:rsidRPr="009106F1">
        <w:rPr>
          <w:rFonts w:cstheme="minorHAnsi"/>
          <w:color w:val="auto"/>
          <w:sz w:val="24"/>
          <w:szCs w:val="24"/>
        </w:rPr>
        <w:fldChar w:fldCharType="separate"/>
      </w:r>
      <w:r w:rsidR="0067151A">
        <w:rPr>
          <w:rFonts w:cstheme="minorHAnsi"/>
          <w:noProof/>
          <w:color w:val="auto"/>
          <w:sz w:val="24"/>
          <w:szCs w:val="24"/>
        </w:rPr>
        <w:t>4</w:t>
      </w:r>
      <w:r w:rsidRPr="009106F1">
        <w:rPr>
          <w:rFonts w:cstheme="minorHAnsi"/>
          <w:color w:val="auto"/>
          <w:sz w:val="24"/>
          <w:szCs w:val="24"/>
        </w:rPr>
        <w:fldChar w:fldCharType="end"/>
      </w:r>
      <w:r w:rsidRPr="009106F1">
        <w:rPr>
          <w:rFonts w:cstheme="minorHAnsi"/>
          <w:color w:val="auto"/>
          <w:sz w:val="24"/>
          <w:szCs w:val="24"/>
        </w:rPr>
        <w:t xml:space="preserve"> Predicted Probabilities of Economic Activity by Housing Tenure</w:t>
      </w:r>
      <w:bookmarkEnd w:id="38"/>
    </w:p>
    <w:p w14:paraId="09690FCA" w14:textId="77777777" w:rsidR="00B947F6" w:rsidRPr="009106F1" w:rsidRDefault="00B947F6" w:rsidP="00B947F6">
      <w:pPr>
        <w:pStyle w:val="Heading3"/>
        <w:rPr>
          <w:rFonts w:asciiTheme="minorHAnsi" w:hAnsiTheme="minorHAnsi" w:cstheme="minorHAnsi"/>
          <w:b/>
          <w:bCs/>
          <w:color w:val="auto"/>
        </w:rPr>
      </w:pPr>
      <w:bookmarkStart w:id="39" w:name="_Toc137904659"/>
      <w:r w:rsidRPr="009106F1">
        <w:rPr>
          <w:rFonts w:asciiTheme="minorHAnsi" w:hAnsiTheme="minorHAnsi" w:cstheme="minorHAnsi"/>
          <w:b/>
          <w:bCs/>
          <w:color w:val="auto"/>
        </w:rPr>
        <w:t>Discussion and Conclusion</w:t>
      </w:r>
      <w:bookmarkEnd w:id="39"/>
    </w:p>
    <w:p w14:paraId="1DE82BAA" w14:textId="77777777" w:rsidR="007A41FC" w:rsidRPr="009106F1" w:rsidRDefault="00B947F6" w:rsidP="00B947F6">
      <w:pPr>
        <w:rPr>
          <w:rFonts w:cstheme="minorHAnsi"/>
          <w:sz w:val="24"/>
          <w:szCs w:val="24"/>
        </w:rPr>
      </w:pPr>
      <w:r w:rsidRPr="009106F1">
        <w:rPr>
          <w:rFonts w:cstheme="minorHAnsi"/>
          <w:sz w:val="24"/>
          <w:szCs w:val="24"/>
        </w:rPr>
        <w:t xml:space="preserve">The multinominal logistic regression model indicates that educational attainment by far has the largest single substantive impact upon an individual’s economic activity sorting post-mandatory schooling. The impact of educational attainment had the greatest level of impact on those sorting into schooling over employment. Sex was also found to have substantively significant relationships with certain economic activities – primarily training &amp; apprenticeships. The negative gradient amongst NS-SEC indicates that for educational economic activity outcomes, there is a class-based impact upon individual activity sorting post-mandatory education. Though, this class impact is not as pronounced as educational attainment. Cognitive ability provides a small but statistically significant effect upon economic activity outcomes. The interaction between cognitive ability and educational attainment within this model presents evidence for a mediating effect. </w:t>
      </w:r>
    </w:p>
    <w:p w14:paraId="389FC36F" w14:textId="5C8C8EDD" w:rsidR="002B417C" w:rsidRPr="009106F1" w:rsidRDefault="007A41FC" w:rsidP="00B947F6">
      <w:pPr>
        <w:rPr>
          <w:rFonts w:cstheme="minorHAnsi"/>
          <w:sz w:val="24"/>
          <w:szCs w:val="24"/>
        </w:rPr>
      </w:pPr>
      <w:r w:rsidRPr="009106F1">
        <w:rPr>
          <w:rFonts w:cstheme="minorHAnsi"/>
          <w:sz w:val="24"/>
          <w:szCs w:val="24"/>
        </w:rPr>
        <w:t xml:space="preserve">There are </w:t>
      </w:r>
      <w:r w:rsidR="00D26CB7" w:rsidRPr="009106F1">
        <w:rPr>
          <w:rFonts w:cstheme="minorHAnsi"/>
          <w:sz w:val="24"/>
          <w:szCs w:val="24"/>
        </w:rPr>
        <w:t>several</w:t>
      </w:r>
      <w:r w:rsidRPr="009106F1">
        <w:rPr>
          <w:rFonts w:cstheme="minorHAnsi"/>
          <w:sz w:val="24"/>
          <w:szCs w:val="24"/>
        </w:rPr>
        <w:t xml:space="preserve"> implications these findings have on previous discussions of social theory. The first relates to the discussion on individualisation and structuralism. These findings present a clear picture that structural inequalities do in fact matter. Social class, sex, and housing tenure all present clear substantive effects on the pathways that individuals choose post-mandatory schooling. Importantly however, is that different structural inequalities have varied levels of influence and effect sizes dependent upon the given pathway being discussed. For example, some of the most pronounced social class effects relate to individuals choosing to stay on in school post-mandatory schooling. With those whose parents occupy NS-SEC VII having a much lower chance of choosing this pathway comparative to say, choosing to start employment. Comparative to another structural inequality such as sex however, and the sexed effects for staying on in school are very small </w:t>
      </w:r>
      <w:r w:rsidRPr="009106F1">
        <w:rPr>
          <w:rFonts w:cstheme="minorHAnsi"/>
          <w:sz w:val="24"/>
          <w:szCs w:val="24"/>
        </w:rPr>
        <w:lastRenderedPageBreak/>
        <w:t xml:space="preserve">substantively speaking. When it comes to training &amp; apprenticeship pathways however, there is a much more pronounced effect here – with men much more likely to choose this pathway comparative to women. These varied structural effects speak to the complex socio-historical context of the NCDS. </w:t>
      </w:r>
      <w:r w:rsidR="002B417C" w:rsidRPr="009106F1">
        <w:rPr>
          <w:rFonts w:cstheme="minorHAnsi"/>
          <w:sz w:val="24"/>
          <w:szCs w:val="24"/>
        </w:rPr>
        <w:t xml:space="preserve">As previously mentioned, the status of the labour market at the time of the NCDS cohort, as well as the skilled manual dominance of training &amp; apprenticeship schemes during this time is probably the best explanation for this structural variation. </w:t>
      </w:r>
    </w:p>
    <w:p w14:paraId="3041A23A" w14:textId="77777777" w:rsidR="00D26CB7" w:rsidRPr="009106F1" w:rsidRDefault="002B417C" w:rsidP="00B947F6">
      <w:pPr>
        <w:rPr>
          <w:rFonts w:cstheme="minorHAnsi"/>
          <w:sz w:val="24"/>
          <w:szCs w:val="24"/>
        </w:rPr>
      </w:pPr>
      <w:r w:rsidRPr="009106F1">
        <w:rPr>
          <w:rFonts w:cstheme="minorHAnsi"/>
          <w:sz w:val="24"/>
          <w:szCs w:val="24"/>
        </w:rPr>
        <w:t xml:space="preserve">Social class and sex were not the only structural inequalities measured within this model. Housing tenure was included to assess the views of ‘new structuralism’. Firstly, the view that social class is disaggregated </w:t>
      </w:r>
      <w:r w:rsidRPr="009106F1">
        <w:rPr>
          <w:rFonts w:cstheme="minorHAnsi"/>
          <w:sz w:val="24"/>
          <w:szCs w:val="24"/>
        </w:rPr>
        <w:fldChar w:fldCharType="begin"/>
      </w:r>
      <w:r w:rsidRPr="009106F1">
        <w:rPr>
          <w:rFonts w:cstheme="minorHAnsi"/>
          <w:sz w:val="24"/>
          <w:szCs w:val="24"/>
        </w:rPr>
        <w:instrText xml:space="preserve"> ADDIN ZOTERO_ITEM CSL_CITATION {"citationID":"uEpaCxxB","properties":{"formattedCitation":"(Saunders, 2003)","plainCitation":"(Saunders, 2003)","noteIndex":0},"citationItems":[{"id":12723,"uris":["http://zotero.org/users/8741181/items/MJKZD9AL"],"itemData":{"id":12723,"type":"book","publisher":"Routledge","title":"Social Theory and the Urban Question","author":[{"family":"Saunders","given":"Peter"}],"issued":{"date-parts":[["2003"]]}}}],"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Saunders, 2003)</w:t>
      </w:r>
      <w:r w:rsidRPr="009106F1">
        <w:rPr>
          <w:rFonts w:cstheme="minorHAnsi"/>
          <w:sz w:val="24"/>
          <w:szCs w:val="24"/>
        </w:rPr>
        <w:fldChar w:fldCharType="end"/>
      </w:r>
      <w:r w:rsidRPr="009106F1">
        <w:rPr>
          <w:rFonts w:cstheme="minorHAnsi"/>
          <w:sz w:val="24"/>
          <w:szCs w:val="24"/>
        </w:rPr>
        <w:t xml:space="preserve"> is demonstrated to be incorrect. That does not necessarily mean that the main tenant of new structuralism – that being the social restratification of advanced capitalist societies (ibid) presenting new consumption cleavages like housing tenure – is necessarily totally incorrect. Whilst this model presents clear evidence that housing tenure, when controlling for social class influences individual’s pathway selection, the effect size across pathways is substantively small. Thus, whilst it would be correct to state that consumption cleavages in the form of housing tenure, constitute a level of influence in shaping the material life chances of individuals </w:t>
      </w:r>
      <w:r w:rsidRPr="009106F1">
        <w:rPr>
          <w:rFonts w:cstheme="minorHAnsi"/>
          <w:sz w:val="24"/>
          <w:szCs w:val="24"/>
        </w:rPr>
        <w:fldChar w:fldCharType="begin"/>
      </w:r>
      <w:r w:rsidRPr="009106F1">
        <w:rPr>
          <w:rFonts w:cstheme="minorHAnsi"/>
          <w:sz w:val="24"/>
          <w:szCs w:val="24"/>
        </w:rPr>
        <w:instrText xml:space="preserve"> ADDIN ZOTERO_ITEM CSL_CITATION {"citationID":"UcK3t85i","properties":{"formattedCitation":"(Saunders, 2021)","plainCitation":"(Saunders, 2021)","noteIndex":0},"citationItems":[{"id":12724,"uris":["http://zotero.org/users/8741181/items/ABKNULJG"],"itemData":{"id":12724,"type":"book","publisher":"Routledge","title":"A Nation of Home Owners","author":[{"family":"Saunders","given":"Peter"}],"issued":{"date-parts":[["202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Saunders, 2021)</w:t>
      </w:r>
      <w:r w:rsidRPr="009106F1">
        <w:rPr>
          <w:rFonts w:cstheme="minorHAnsi"/>
          <w:sz w:val="24"/>
          <w:szCs w:val="24"/>
        </w:rPr>
        <w:fldChar w:fldCharType="end"/>
      </w:r>
      <w:r w:rsidRPr="009106F1">
        <w:rPr>
          <w:rFonts w:cstheme="minorHAnsi"/>
          <w:sz w:val="24"/>
          <w:szCs w:val="24"/>
        </w:rPr>
        <w:t xml:space="preserve">, there needs to be care not to overstate this influence. Social class matters – above that of housing tenure. Ultimately whilst new structuralisms arguments that social class has become disaggregated does not find empirical evidence amongst the NCDS cohort, the view that housing tenure is important in influencing pathway choice does find some support. </w:t>
      </w:r>
    </w:p>
    <w:p w14:paraId="6FFE9754" w14:textId="77777777" w:rsidR="00D26CB7" w:rsidRPr="009106F1" w:rsidRDefault="00D26CB7" w:rsidP="00B947F6">
      <w:pPr>
        <w:rPr>
          <w:rFonts w:cstheme="minorHAnsi"/>
          <w:sz w:val="24"/>
          <w:szCs w:val="24"/>
        </w:rPr>
      </w:pPr>
      <w:r w:rsidRPr="009106F1">
        <w:rPr>
          <w:rFonts w:cstheme="minorHAnsi"/>
          <w:sz w:val="24"/>
          <w:szCs w:val="24"/>
        </w:rPr>
        <w:t xml:space="preserve">These findings are not without caveats. Firstly, given the socio-historical context of the NCDS cohort other structural factors such as race would have been relevant for inclusion within the model. Unfortunately, practical reasons related to how the NCDS measured race, alongside the weak statistical power of any race variable given the low sample size means this is not feasible. Alongside this, the combination of an unemployment category with an out of the labour force category qualitatively conflates two sociologically distinct concepts – the latter of which has a rich history with structural inequalities related to sex, that for reasons related to statistical power could not be analysed. </w:t>
      </w:r>
    </w:p>
    <w:p w14:paraId="1E8F66B1" w14:textId="04FEA1FC" w:rsidR="00B947F6" w:rsidRPr="009106F1" w:rsidRDefault="00D26CB7" w:rsidP="00B947F6">
      <w:pPr>
        <w:rPr>
          <w:rFonts w:eastAsiaTheme="majorEastAsia" w:cstheme="minorHAnsi"/>
          <w:sz w:val="24"/>
          <w:szCs w:val="24"/>
        </w:rPr>
      </w:pPr>
      <w:r w:rsidRPr="009106F1">
        <w:rPr>
          <w:rFonts w:cstheme="minorHAnsi"/>
          <w:sz w:val="24"/>
          <w:szCs w:val="24"/>
        </w:rPr>
        <w:t xml:space="preserve">In addition to this, when constructing social class for this model, the choice was made to use NS-SEC. There is no definitive reason for choosing NS-SEC over any other social class schema. The fact that a different choice of schema could potentially influence the substantive interpretation of the findings presented here is cause for concern. Finally, another potential issue relates to missing data. The model presented here covers 7915 individuals. This amounts to 63 per cent complete cases for sweep 4 (age 23). Missing data could potentially skew the substantive findings. In the next section, this model will undergo a sensitivity analysis alongside other social stratification measures to assess the first issue raised. After this, another section seeks to handle missing data within this model in an attempt to understand the potential impact missingness has had upon the interpretation of this model.  </w:t>
      </w:r>
      <w:r w:rsidR="00B947F6" w:rsidRPr="009106F1">
        <w:rPr>
          <w:rFonts w:cstheme="minorHAnsi"/>
          <w:sz w:val="24"/>
          <w:szCs w:val="24"/>
        </w:rPr>
        <w:br w:type="page"/>
      </w:r>
    </w:p>
    <w:p w14:paraId="7E635184" w14:textId="77777777" w:rsidR="00B947F6" w:rsidRPr="009106F1" w:rsidRDefault="00B947F6" w:rsidP="00B947F6">
      <w:pPr>
        <w:pStyle w:val="Heading2"/>
        <w:rPr>
          <w:rFonts w:asciiTheme="minorHAnsi" w:hAnsiTheme="minorHAnsi" w:cstheme="minorHAnsi"/>
          <w:b/>
          <w:bCs/>
          <w:color w:val="auto"/>
          <w:sz w:val="24"/>
          <w:szCs w:val="24"/>
        </w:rPr>
      </w:pPr>
      <w:bookmarkStart w:id="40" w:name="_Toc137904660"/>
      <w:r w:rsidRPr="009106F1">
        <w:rPr>
          <w:rFonts w:asciiTheme="minorHAnsi" w:hAnsiTheme="minorHAnsi" w:cstheme="minorHAnsi"/>
          <w:b/>
          <w:bCs/>
          <w:color w:val="auto"/>
          <w:sz w:val="24"/>
          <w:szCs w:val="24"/>
        </w:rPr>
        <w:lastRenderedPageBreak/>
        <w:t>Sensitivity Analysis of Independent Variables</w:t>
      </w:r>
      <w:bookmarkEnd w:id="40"/>
    </w:p>
    <w:p w14:paraId="433B1E27" w14:textId="6FF4A63E" w:rsidR="00B947F6" w:rsidRPr="009106F1" w:rsidRDefault="00B947F6" w:rsidP="00B947F6">
      <w:pPr>
        <w:rPr>
          <w:rFonts w:cstheme="minorHAnsi"/>
          <w:sz w:val="24"/>
          <w:szCs w:val="24"/>
        </w:rPr>
      </w:pPr>
      <w:r w:rsidRPr="009106F1">
        <w:rPr>
          <w:rFonts w:cstheme="minorHAnsi"/>
          <w:sz w:val="24"/>
          <w:szCs w:val="24"/>
        </w:rPr>
        <w:t xml:space="preserve">There are a variety of socio-economic measures used by social scientists. It is not common practice within social stratification research </w:t>
      </w:r>
      <w:r w:rsidRPr="009106F1">
        <w:rPr>
          <w:rFonts w:cstheme="minorHAnsi"/>
          <w:sz w:val="24"/>
          <w:szCs w:val="24"/>
        </w:rPr>
        <w:fldChar w:fldCharType="begin"/>
      </w:r>
      <w:r w:rsidRPr="009106F1">
        <w:rPr>
          <w:rFonts w:cstheme="minorHAnsi"/>
          <w:sz w:val="24"/>
          <w:szCs w:val="24"/>
        </w:rPr>
        <w:instrText xml:space="preserve"> ADDIN ZOTERO_ITEM CSL_CITATION {"citationID":"XsjPChtI","properties":{"formattedCitation":"(Lambert and Barnett, 2021)","plainCitation":"(Lambert and Barnett, 2021)","noteIndex":0},"citationItems":[{"id":1305,"uris":["http://zotero.org/users/8741181/items/RQZ4C89C"],"itemData":{"id":1305,"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Lambert and Barnett, 2021)</w:t>
      </w:r>
      <w:r w:rsidRPr="009106F1">
        <w:rPr>
          <w:rFonts w:cstheme="minorHAnsi"/>
          <w:sz w:val="24"/>
          <w:szCs w:val="24"/>
        </w:rPr>
        <w:fldChar w:fldCharType="end"/>
      </w:r>
      <w:r w:rsidRPr="009106F1">
        <w:rPr>
          <w:rFonts w:cstheme="minorHAnsi"/>
          <w:sz w:val="24"/>
          <w:szCs w:val="24"/>
        </w:rPr>
        <w:t xml:space="preserve"> but a sensitivity analysis of social stratification measures provides the most well-informed assessment about which social stratification measure to use within a given model. NS-SEC, CAMSIS, and RGSC are three of these measures. The analytical distinctions between these three measures has already been discussed. Given the historical nature of the NCDS cohort, a sensitivity analysis would provide an interesting insight to the temporal sensitivity of these socio-economic measures, as well as presenting results that demonstrate the best model fit. The </w:t>
      </w:r>
      <w:r w:rsidR="007A41FC" w:rsidRPr="009106F1">
        <w:rPr>
          <w:rFonts w:cstheme="minorHAnsi"/>
          <w:sz w:val="24"/>
          <w:szCs w:val="24"/>
        </w:rPr>
        <w:t>subsequent</w:t>
      </w:r>
      <w:r w:rsidRPr="009106F1">
        <w:rPr>
          <w:rFonts w:cstheme="minorHAnsi"/>
          <w:sz w:val="24"/>
          <w:szCs w:val="24"/>
        </w:rPr>
        <w:t xml:space="preserve"> sensitivity analysis will compare like-for-like models of economic activity each using a different socio-economic measure. The base model – NS-SEC – is then compared to the CAMSIS and RGSC models. Whilst it is not appropriate to compare log odds across regression models, the following sensitivity analysis will instead compare models following substantive conclusions. Goodness-of-fit statistics are provided and are assessed via AIC, BIC, and a range of R2 measures. </w:t>
      </w:r>
    </w:p>
    <w:p w14:paraId="4E0098E8" w14:textId="77777777" w:rsidR="00B947F6" w:rsidRPr="009106F1" w:rsidRDefault="00B947F6" w:rsidP="00B947F6">
      <w:pPr>
        <w:pStyle w:val="Heading3"/>
        <w:rPr>
          <w:rFonts w:asciiTheme="minorHAnsi" w:hAnsiTheme="minorHAnsi" w:cstheme="minorHAnsi"/>
          <w:b/>
          <w:bCs/>
          <w:color w:val="auto"/>
        </w:rPr>
      </w:pPr>
      <w:bookmarkStart w:id="41" w:name="_Toc137904661"/>
      <w:r w:rsidRPr="009106F1">
        <w:rPr>
          <w:rFonts w:asciiTheme="minorHAnsi" w:hAnsiTheme="minorHAnsi" w:cstheme="minorHAnsi"/>
          <w:b/>
          <w:bCs/>
          <w:color w:val="auto"/>
        </w:rPr>
        <w:t>Testing Measures of Parental Social Class</w:t>
      </w:r>
      <w:bookmarkEnd w:id="41"/>
    </w:p>
    <w:p w14:paraId="07F6D4DA" w14:textId="77777777" w:rsidR="00B947F6" w:rsidRPr="009106F1" w:rsidRDefault="00B947F6" w:rsidP="00B947F6">
      <w:pPr>
        <w:rPr>
          <w:rFonts w:cstheme="minorHAnsi"/>
          <w:sz w:val="24"/>
          <w:szCs w:val="24"/>
        </w:rPr>
      </w:pPr>
      <w:r w:rsidRPr="009106F1">
        <w:rPr>
          <w:rFonts w:cstheme="minorHAnsi"/>
          <w:sz w:val="24"/>
          <w:szCs w:val="24"/>
        </w:rPr>
        <w:t xml:space="preserve">There are strong correlations between parental social class measures. Parental NS-SEC and Parental RGSC has a significant Chi-Square statistic at the p&lt;0.001 level. Parental NS-SEC and CAMSIS have a significant Anova at the p&lt;0.001 level. </w:t>
      </w:r>
    </w:p>
    <w:p w14:paraId="23505722" w14:textId="1C8074C0" w:rsidR="00B947F6" w:rsidRPr="009106F1" w:rsidRDefault="00B947F6" w:rsidP="00B947F6">
      <w:pPr>
        <w:rPr>
          <w:rFonts w:cstheme="minorHAnsi"/>
          <w:sz w:val="24"/>
          <w:szCs w:val="24"/>
        </w:rPr>
      </w:pPr>
      <w:r w:rsidRPr="009106F1">
        <w:rPr>
          <w:rFonts w:cstheme="minorHAnsi"/>
          <w:sz w:val="24"/>
          <w:szCs w:val="24"/>
        </w:rPr>
        <w:t>Three separate multinominal logistic regressions are presented in table 1.1</w:t>
      </w:r>
      <w:r w:rsidR="00F15E62" w:rsidRPr="009106F1">
        <w:rPr>
          <w:rFonts w:cstheme="minorHAnsi"/>
          <w:sz w:val="24"/>
          <w:szCs w:val="24"/>
        </w:rPr>
        <w:t>2</w:t>
      </w:r>
      <w:r w:rsidRPr="009106F1">
        <w:rPr>
          <w:rFonts w:cstheme="minorHAnsi"/>
          <w:sz w:val="24"/>
          <w:szCs w:val="24"/>
        </w:rPr>
        <w:t xml:space="preserve">. The first model has been described at length in the previous section and uses NS-SEC. The second model uses CAMSIS and the third uses RGSC. These models all present using log odds. A further table assessing all models using average marginal effects is found within the appendix in table A5. </w:t>
      </w:r>
    </w:p>
    <w:p w14:paraId="5C2B8612" w14:textId="77777777" w:rsidR="00B947F6" w:rsidRPr="009106F1" w:rsidRDefault="00B947F6" w:rsidP="00B947F6">
      <w:pPr>
        <w:rPr>
          <w:rFonts w:cstheme="minorHAnsi"/>
          <w:sz w:val="24"/>
          <w:szCs w:val="24"/>
        </w:rPr>
      </w:pPr>
      <w:r w:rsidRPr="009106F1">
        <w:rPr>
          <w:rFonts w:cstheme="minorHAnsi"/>
          <w:sz w:val="24"/>
          <w:szCs w:val="24"/>
        </w:rPr>
        <w:t xml:space="preserve">The substantive conclusions drawn from the analysis of the NS-SEC model do not change across all three models. In fact, it is remarkable how similar the coefficients are across the models. Looking specifically the social stratification measures across the models, all produce substantively identical conclusions. This provides evidence to suggest that none of the socio-economic measures diverge greatly and all are as temporally sensitive (or insensitive) as one another. This is an interesting finding, considering the construction of each of these various socio-economic measures happened at different time-points, the similarity within substantive findings is remarkable. Especially when considering the fact each socio-economic measure operates under slightly different analytical frameworks. </w:t>
      </w:r>
    </w:p>
    <w:p w14:paraId="0CC34EC3" w14:textId="77777777" w:rsidR="00B947F6" w:rsidRPr="009106F1" w:rsidRDefault="00B947F6" w:rsidP="00B947F6">
      <w:pPr>
        <w:rPr>
          <w:rFonts w:cstheme="minorHAnsi"/>
          <w:sz w:val="24"/>
          <w:szCs w:val="24"/>
        </w:rPr>
      </w:pPr>
      <w:r w:rsidRPr="009106F1">
        <w:rPr>
          <w:rFonts w:cstheme="minorHAnsi"/>
          <w:sz w:val="24"/>
          <w:szCs w:val="24"/>
        </w:rPr>
        <w:t xml:space="preserve">The goodness-of-fit statistics are similar for all three models. Differences in R2 measures exist but the small nature of these differences indicate the amount of variance explained across the three models remains consistent. AIC and BIC differences are also small. The most parsimonious model is the CAMSIS model. Considering BIC penalises models for estimating additional parameters it is not entirely surprising that it considers the CAMSIS to be a better fit than the NS-SEC schema. These differences are however extremely small. Given the identical substantive conclusions alongside the near identical goodness-of-fit statistics there is no overall preferred model statistically speaking. As such, going forward the preferred model of choice for subsequent analysis will be the NS-SEC model. This choice </w:t>
      </w:r>
      <w:r w:rsidRPr="009106F1">
        <w:rPr>
          <w:rFonts w:cstheme="minorHAnsi"/>
          <w:sz w:val="24"/>
          <w:szCs w:val="24"/>
        </w:rPr>
        <w:lastRenderedPageBreak/>
        <w:t xml:space="preserve">was primarily made due to its relative use in contemporary sociological literature compared to the RGSC and to a lesser degree CAMSIS. </w:t>
      </w:r>
    </w:p>
    <w:p w14:paraId="76BAA9B9" w14:textId="77777777" w:rsidR="00F04363" w:rsidRPr="009106F1" w:rsidRDefault="00F04363">
      <w:pPr>
        <w:rPr>
          <w:rFonts w:cstheme="minorHAnsi"/>
          <w:sz w:val="24"/>
          <w:szCs w:val="24"/>
        </w:rPr>
      </w:pPr>
    </w:p>
    <w:p w14:paraId="3E65CB2C" w14:textId="77777777" w:rsidR="00B947F6" w:rsidRPr="009106F1" w:rsidRDefault="00B947F6">
      <w:pPr>
        <w:rPr>
          <w:rFonts w:cstheme="minorHAnsi"/>
          <w:sz w:val="24"/>
          <w:szCs w:val="24"/>
        </w:rPr>
      </w:pPr>
    </w:p>
    <w:p w14:paraId="6FA82AFC" w14:textId="77777777" w:rsidR="00B947F6" w:rsidRPr="009106F1" w:rsidRDefault="00B947F6">
      <w:pPr>
        <w:rPr>
          <w:rFonts w:cstheme="minorHAnsi"/>
          <w:sz w:val="24"/>
          <w:szCs w:val="24"/>
        </w:rPr>
      </w:pPr>
    </w:p>
    <w:p w14:paraId="295BB954" w14:textId="77777777" w:rsidR="00B947F6" w:rsidRPr="009106F1" w:rsidRDefault="00B947F6">
      <w:pPr>
        <w:rPr>
          <w:rFonts w:cstheme="minorHAnsi"/>
          <w:sz w:val="24"/>
          <w:szCs w:val="24"/>
        </w:rPr>
      </w:pPr>
    </w:p>
    <w:p w14:paraId="70B40FB0" w14:textId="77777777" w:rsidR="00B947F6" w:rsidRPr="009106F1" w:rsidRDefault="00B947F6">
      <w:pPr>
        <w:rPr>
          <w:rFonts w:cstheme="minorHAnsi"/>
          <w:sz w:val="24"/>
          <w:szCs w:val="24"/>
        </w:rPr>
      </w:pPr>
    </w:p>
    <w:p w14:paraId="69D16EC3" w14:textId="77777777" w:rsidR="00B947F6" w:rsidRPr="009106F1" w:rsidRDefault="00B947F6">
      <w:pPr>
        <w:rPr>
          <w:rFonts w:cstheme="minorHAnsi"/>
          <w:sz w:val="24"/>
          <w:szCs w:val="24"/>
        </w:rPr>
      </w:pPr>
    </w:p>
    <w:p w14:paraId="01C8BE75" w14:textId="77777777" w:rsidR="00B947F6" w:rsidRPr="009106F1" w:rsidRDefault="00B947F6">
      <w:pPr>
        <w:rPr>
          <w:rFonts w:cstheme="minorHAnsi"/>
          <w:sz w:val="24"/>
          <w:szCs w:val="24"/>
        </w:rPr>
      </w:pPr>
    </w:p>
    <w:p w14:paraId="5142CFCB" w14:textId="77777777" w:rsidR="00B947F6" w:rsidRPr="009106F1" w:rsidRDefault="00B947F6">
      <w:pPr>
        <w:rPr>
          <w:rFonts w:cstheme="minorHAnsi"/>
          <w:sz w:val="24"/>
          <w:szCs w:val="24"/>
        </w:rPr>
      </w:pPr>
    </w:p>
    <w:p w14:paraId="78F8B5C9" w14:textId="77777777" w:rsidR="00B947F6" w:rsidRPr="009106F1" w:rsidRDefault="00B947F6">
      <w:pPr>
        <w:rPr>
          <w:rFonts w:cstheme="minorHAnsi"/>
          <w:sz w:val="24"/>
          <w:szCs w:val="24"/>
        </w:rPr>
      </w:pPr>
    </w:p>
    <w:p w14:paraId="026951AB" w14:textId="77777777" w:rsidR="00B947F6" w:rsidRPr="009106F1" w:rsidRDefault="00B947F6">
      <w:pPr>
        <w:rPr>
          <w:rFonts w:cstheme="minorHAnsi"/>
          <w:sz w:val="24"/>
          <w:szCs w:val="24"/>
        </w:rPr>
      </w:pPr>
    </w:p>
    <w:p w14:paraId="3BA90D39" w14:textId="77777777" w:rsidR="00B947F6" w:rsidRPr="009106F1" w:rsidRDefault="00B947F6">
      <w:pPr>
        <w:rPr>
          <w:rFonts w:cstheme="minorHAnsi"/>
          <w:sz w:val="24"/>
          <w:szCs w:val="24"/>
        </w:rPr>
      </w:pPr>
    </w:p>
    <w:p w14:paraId="792A28FC" w14:textId="77777777" w:rsidR="00B947F6" w:rsidRPr="009106F1" w:rsidRDefault="00B947F6">
      <w:pPr>
        <w:rPr>
          <w:rFonts w:cstheme="minorHAnsi"/>
          <w:sz w:val="24"/>
          <w:szCs w:val="24"/>
        </w:rPr>
      </w:pPr>
    </w:p>
    <w:p w14:paraId="1CB29328" w14:textId="77777777" w:rsidR="00B947F6" w:rsidRPr="009106F1" w:rsidRDefault="00B947F6">
      <w:pPr>
        <w:rPr>
          <w:rFonts w:cstheme="minorHAnsi"/>
          <w:sz w:val="24"/>
          <w:szCs w:val="24"/>
        </w:rPr>
      </w:pPr>
    </w:p>
    <w:p w14:paraId="43874D52" w14:textId="77777777" w:rsidR="00B947F6" w:rsidRPr="009106F1" w:rsidRDefault="00B947F6">
      <w:pPr>
        <w:rPr>
          <w:rFonts w:cstheme="minorHAnsi"/>
          <w:sz w:val="24"/>
          <w:szCs w:val="24"/>
        </w:rPr>
      </w:pPr>
    </w:p>
    <w:p w14:paraId="0A34022C" w14:textId="77777777" w:rsidR="00B947F6" w:rsidRPr="009106F1" w:rsidRDefault="00B947F6">
      <w:pPr>
        <w:rPr>
          <w:rFonts w:cstheme="minorHAnsi"/>
          <w:sz w:val="24"/>
          <w:szCs w:val="24"/>
        </w:rPr>
      </w:pPr>
    </w:p>
    <w:p w14:paraId="3666DC76" w14:textId="77777777" w:rsidR="00B947F6" w:rsidRPr="009106F1" w:rsidRDefault="00B947F6">
      <w:pPr>
        <w:rPr>
          <w:rFonts w:cstheme="minorHAnsi"/>
          <w:sz w:val="24"/>
          <w:szCs w:val="24"/>
        </w:rPr>
      </w:pPr>
    </w:p>
    <w:p w14:paraId="459E97F5" w14:textId="77777777" w:rsidR="00B947F6" w:rsidRPr="009106F1" w:rsidRDefault="00B947F6">
      <w:pPr>
        <w:rPr>
          <w:rFonts w:cstheme="minorHAnsi"/>
          <w:sz w:val="24"/>
          <w:szCs w:val="24"/>
        </w:rPr>
      </w:pPr>
    </w:p>
    <w:p w14:paraId="3DA844FF" w14:textId="77777777" w:rsidR="00B947F6" w:rsidRPr="009106F1" w:rsidRDefault="00B947F6">
      <w:pPr>
        <w:rPr>
          <w:rFonts w:cstheme="minorHAnsi"/>
          <w:sz w:val="24"/>
          <w:szCs w:val="24"/>
        </w:rPr>
      </w:pPr>
    </w:p>
    <w:p w14:paraId="7132046B" w14:textId="77777777" w:rsidR="00B947F6" w:rsidRPr="009106F1" w:rsidRDefault="00B947F6">
      <w:pPr>
        <w:rPr>
          <w:rFonts w:cstheme="minorHAnsi"/>
          <w:sz w:val="24"/>
          <w:szCs w:val="24"/>
        </w:rPr>
      </w:pPr>
    </w:p>
    <w:p w14:paraId="0D649111" w14:textId="77777777" w:rsidR="00B947F6" w:rsidRPr="009106F1" w:rsidRDefault="00B947F6">
      <w:pPr>
        <w:rPr>
          <w:rFonts w:cstheme="minorHAnsi"/>
          <w:sz w:val="24"/>
          <w:szCs w:val="24"/>
        </w:rPr>
      </w:pPr>
    </w:p>
    <w:p w14:paraId="252C32EB" w14:textId="77777777" w:rsidR="00B947F6" w:rsidRPr="009106F1" w:rsidRDefault="00B947F6">
      <w:pPr>
        <w:rPr>
          <w:rFonts w:cstheme="minorHAnsi"/>
          <w:sz w:val="24"/>
          <w:szCs w:val="24"/>
        </w:rPr>
      </w:pPr>
    </w:p>
    <w:p w14:paraId="3B91C518" w14:textId="77777777" w:rsidR="00B947F6" w:rsidRPr="009106F1" w:rsidRDefault="00B947F6">
      <w:pPr>
        <w:rPr>
          <w:rFonts w:cstheme="minorHAnsi"/>
          <w:sz w:val="24"/>
          <w:szCs w:val="24"/>
        </w:rPr>
      </w:pPr>
    </w:p>
    <w:p w14:paraId="3DC18F95" w14:textId="77777777" w:rsidR="00B947F6" w:rsidRPr="009106F1" w:rsidRDefault="00B947F6">
      <w:pPr>
        <w:rPr>
          <w:rFonts w:cstheme="minorHAnsi"/>
          <w:sz w:val="24"/>
          <w:szCs w:val="24"/>
        </w:rPr>
      </w:pPr>
    </w:p>
    <w:p w14:paraId="42988E42" w14:textId="77777777" w:rsidR="00B947F6" w:rsidRPr="009106F1" w:rsidRDefault="00B947F6">
      <w:pPr>
        <w:rPr>
          <w:rFonts w:cstheme="minorHAnsi"/>
          <w:sz w:val="24"/>
          <w:szCs w:val="24"/>
        </w:rPr>
      </w:pPr>
    </w:p>
    <w:p w14:paraId="311CD373" w14:textId="77777777" w:rsidR="00B947F6" w:rsidRPr="009106F1" w:rsidRDefault="00B947F6">
      <w:pPr>
        <w:rPr>
          <w:rFonts w:cstheme="minorHAnsi"/>
          <w:sz w:val="24"/>
          <w:szCs w:val="24"/>
        </w:rPr>
      </w:pPr>
    </w:p>
    <w:p w14:paraId="2F3A1AD9" w14:textId="77777777" w:rsidR="00B947F6" w:rsidRPr="009106F1" w:rsidRDefault="00B947F6">
      <w:pPr>
        <w:rPr>
          <w:rFonts w:cstheme="minorHAnsi"/>
          <w:sz w:val="24"/>
          <w:szCs w:val="24"/>
        </w:rPr>
      </w:pPr>
    </w:p>
    <w:p w14:paraId="7375EEE8" w14:textId="77777777" w:rsidR="00B947F6" w:rsidRPr="009106F1" w:rsidRDefault="00B947F6" w:rsidP="00B947F6">
      <w:pPr>
        <w:rPr>
          <w:rFonts w:cstheme="minorHAnsi"/>
          <w:b/>
          <w:bCs/>
          <w:sz w:val="24"/>
          <w:szCs w:val="24"/>
        </w:rPr>
        <w:sectPr w:rsidR="00B947F6" w:rsidRPr="009106F1">
          <w:pgSz w:w="11906" w:h="16838"/>
          <w:pgMar w:top="1440" w:right="1440" w:bottom="1440" w:left="1440" w:header="708" w:footer="708" w:gutter="0"/>
          <w:cols w:space="708"/>
          <w:docGrid w:linePitch="360"/>
        </w:sectPr>
      </w:pPr>
    </w:p>
    <w:p w14:paraId="40CE89BA" w14:textId="531DD2D7" w:rsidR="003A5D27" w:rsidRPr="009106F1" w:rsidRDefault="003A5D27" w:rsidP="003A5D27">
      <w:pPr>
        <w:pStyle w:val="Caption"/>
        <w:keepNext/>
        <w:rPr>
          <w:rFonts w:cstheme="minorHAnsi"/>
          <w:color w:val="auto"/>
          <w:sz w:val="24"/>
          <w:szCs w:val="24"/>
        </w:rPr>
      </w:pPr>
    </w:p>
    <w:p w14:paraId="3FF1C2FC" w14:textId="0C3D4E31" w:rsidR="00CE053C" w:rsidRPr="009106F1" w:rsidRDefault="00CE053C" w:rsidP="00CE053C">
      <w:pPr>
        <w:pStyle w:val="Caption"/>
        <w:keepNext/>
        <w:rPr>
          <w:rFonts w:cstheme="minorHAnsi"/>
          <w:color w:val="auto"/>
          <w:sz w:val="24"/>
          <w:szCs w:val="24"/>
        </w:rPr>
      </w:pPr>
      <w:bookmarkStart w:id="42" w:name="_Toc137904681"/>
      <w:r w:rsidRPr="009106F1">
        <w:rPr>
          <w:rFonts w:cstheme="minorHAnsi"/>
          <w:color w:val="auto"/>
          <w:sz w:val="24"/>
          <w:szCs w:val="24"/>
        </w:rPr>
        <w:t xml:space="preserve">Table 1. </w:t>
      </w:r>
      <w:r w:rsidRPr="009106F1">
        <w:rPr>
          <w:rFonts w:cstheme="minorHAnsi"/>
          <w:color w:val="auto"/>
          <w:sz w:val="24"/>
          <w:szCs w:val="24"/>
        </w:rPr>
        <w:fldChar w:fldCharType="begin"/>
      </w:r>
      <w:r w:rsidRPr="009106F1">
        <w:rPr>
          <w:rFonts w:cstheme="minorHAnsi"/>
          <w:color w:val="auto"/>
          <w:sz w:val="24"/>
          <w:szCs w:val="24"/>
        </w:rPr>
        <w:instrText xml:space="preserve"> SEQ Table_1. \* ARABIC </w:instrText>
      </w:r>
      <w:r w:rsidRPr="009106F1">
        <w:rPr>
          <w:rFonts w:cstheme="minorHAnsi"/>
          <w:color w:val="auto"/>
          <w:sz w:val="24"/>
          <w:szCs w:val="24"/>
        </w:rPr>
        <w:fldChar w:fldCharType="separate"/>
      </w:r>
      <w:r w:rsidR="0067151A">
        <w:rPr>
          <w:rFonts w:cstheme="minorHAnsi"/>
          <w:noProof/>
          <w:color w:val="auto"/>
          <w:sz w:val="24"/>
          <w:szCs w:val="24"/>
        </w:rPr>
        <w:t>12</w:t>
      </w:r>
      <w:r w:rsidRPr="009106F1">
        <w:rPr>
          <w:rFonts w:cstheme="minorHAnsi"/>
          <w:color w:val="auto"/>
          <w:sz w:val="24"/>
          <w:szCs w:val="24"/>
        </w:rPr>
        <w:fldChar w:fldCharType="end"/>
      </w:r>
      <w:r w:rsidRPr="009106F1">
        <w:rPr>
          <w:rFonts w:cstheme="minorHAnsi"/>
          <w:color w:val="auto"/>
          <w:sz w:val="24"/>
          <w:szCs w:val="24"/>
        </w:rPr>
        <w:t xml:space="preserve"> Sensitivity analyses of alternative measures of parental social stratification</w:t>
      </w:r>
      <w:bookmarkEnd w:id="42"/>
    </w:p>
    <w:tbl>
      <w:tblPr>
        <w:tblStyle w:val="PlainTable4"/>
        <w:tblW w:w="5000" w:type="pct"/>
        <w:tblLook w:val="04A0" w:firstRow="1" w:lastRow="0" w:firstColumn="1" w:lastColumn="0" w:noHBand="0" w:noVBand="1"/>
      </w:tblPr>
      <w:tblGrid>
        <w:gridCol w:w="5924"/>
        <w:gridCol w:w="935"/>
        <w:gridCol w:w="1008"/>
        <w:gridCol w:w="734"/>
        <w:gridCol w:w="935"/>
        <w:gridCol w:w="1008"/>
        <w:gridCol w:w="734"/>
        <w:gridCol w:w="935"/>
        <w:gridCol w:w="1008"/>
        <w:gridCol w:w="737"/>
      </w:tblGrid>
      <w:tr w:rsidR="009106F1" w:rsidRPr="009106F1" w14:paraId="52437435" w14:textId="77777777" w:rsidTr="00CE05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0E5B36F7" w14:textId="79CA6C25" w:rsidR="00B947F6" w:rsidRPr="009106F1" w:rsidRDefault="00B947F6" w:rsidP="00E1481F">
            <w:pPr>
              <w:rPr>
                <w:rFonts w:cstheme="minorHAnsi"/>
                <w:sz w:val="24"/>
                <w:szCs w:val="24"/>
              </w:rPr>
            </w:pPr>
            <w:bookmarkStart w:id="43" w:name="_Hlk136963657"/>
          </w:p>
        </w:tc>
        <w:tc>
          <w:tcPr>
            <w:tcW w:w="959" w:type="pct"/>
            <w:gridSpan w:val="3"/>
          </w:tcPr>
          <w:p w14:paraId="5C585ECC"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4539935F"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4CD7867E"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034F6798"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1845E134"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4BDD3719"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w:p>
        </w:tc>
        <w:tc>
          <w:tcPr>
            <w:tcW w:w="264" w:type="pct"/>
          </w:tcPr>
          <w:p w14:paraId="00979533"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732677E5"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00CDF551" w14:textId="77777777" w:rsidR="00B947F6" w:rsidRPr="009106F1" w:rsidRDefault="00B947F6" w:rsidP="00E1481F">
            <w:pPr>
              <w:rPr>
                <w:rFonts w:cstheme="minorHAnsi"/>
                <w:sz w:val="24"/>
                <w:szCs w:val="24"/>
              </w:rPr>
            </w:pPr>
          </w:p>
        </w:tc>
        <w:tc>
          <w:tcPr>
            <w:tcW w:w="959" w:type="pct"/>
            <w:gridSpan w:val="3"/>
          </w:tcPr>
          <w:p w14:paraId="7848DE1E"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r w:rsidRPr="009106F1">
              <w:rPr>
                <w:rFonts w:cstheme="minorHAnsi"/>
                <w:b/>
                <w:bCs/>
                <w:sz w:val="24"/>
                <w:szCs w:val="24"/>
              </w:rPr>
              <w:t>NS-SEC</w:t>
            </w:r>
          </w:p>
        </w:tc>
        <w:tc>
          <w:tcPr>
            <w:tcW w:w="959" w:type="pct"/>
            <w:gridSpan w:val="3"/>
          </w:tcPr>
          <w:p w14:paraId="1E7E1FDC"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r w:rsidRPr="009106F1">
              <w:rPr>
                <w:rFonts w:cstheme="minorHAnsi"/>
                <w:b/>
                <w:bCs/>
                <w:sz w:val="24"/>
                <w:szCs w:val="24"/>
              </w:rPr>
              <w:t>CAMSIS</w:t>
            </w:r>
          </w:p>
        </w:tc>
        <w:tc>
          <w:tcPr>
            <w:tcW w:w="960" w:type="pct"/>
            <w:gridSpan w:val="3"/>
          </w:tcPr>
          <w:p w14:paraId="6798FCC8"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r w:rsidRPr="009106F1">
              <w:rPr>
                <w:rFonts w:cstheme="minorHAnsi"/>
                <w:b/>
                <w:bCs/>
                <w:sz w:val="24"/>
                <w:szCs w:val="24"/>
              </w:rPr>
              <w:t>RGSC</w:t>
            </w:r>
          </w:p>
        </w:tc>
      </w:tr>
      <w:tr w:rsidR="009106F1" w:rsidRPr="009106F1" w14:paraId="7B4F22C1"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25D273F8" w14:textId="77777777" w:rsidR="00B947F6" w:rsidRPr="009106F1" w:rsidRDefault="00B947F6" w:rsidP="00E1481F">
            <w:pPr>
              <w:rPr>
                <w:rFonts w:cstheme="minorHAnsi"/>
                <w:sz w:val="24"/>
                <w:szCs w:val="24"/>
              </w:rPr>
            </w:pPr>
            <w:r w:rsidRPr="009106F1">
              <w:rPr>
                <w:rFonts w:cstheme="minorHAnsi"/>
                <w:sz w:val="24"/>
                <w:szCs w:val="24"/>
              </w:rPr>
              <w:t>Economic Activity</w:t>
            </w:r>
          </w:p>
        </w:tc>
        <w:tc>
          <w:tcPr>
            <w:tcW w:w="335" w:type="pct"/>
          </w:tcPr>
          <w:p w14:paraId="15B7BA9A"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b/>
                <w:bCs/>
                <w:sz w:val="24"/>
                <w:szCs w:val="24"/>
              </w:rPr>
            </w:pPr>
            <w:r w:rsidRPr="009106F1">
              <w:rPr>
                <w:rFonts w:cstheme="minorHAnsi"/>
                <w:b/>
                <w:bCs/>
                <w:sz w:val="24"/>
                <w:szCs w:val="24"/>
              </w:rPr>
              <w:t>Coef.</w:t>
            </w:r>
          </w:p>
        </w:tc>
        <w:tc>
          <w:tcPr>
            <w:tcW w:w="361" w:type="pct"/>
          </w:tcPr>
          <w:p w14:paraId="447E60B0"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b/>
                <w:bCs/>
                <w:sz w:val="24"/>
                <w:szCs w:val="24"/>
              </w:rPr>
            </w:pPr>
            <w:r w:rsidRPr="009106F1">
              <w:rPr>
                <w:rFonts w:cstheme="minorHAnsi"/>
                <w:b/>
                <w:bCs/>
                <w:sz w:val="24"/>
                <w:szCs w:val="24"/>
              </w:rPr>
              <w:t>S.E</w:t>
            </w:r>
          </w:p>
        </w:tc>
        <w:tc>
          <w:tcPr>
            <w:tcW w:w="263" w:type="pct"/>
          </w:tcPr>
          <w:p w14:paraId="3F50295D"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b/>
                <w:bCs/>
                <w:sz w:val="24"/>
                <w:szCs w:val="24"/>
              </w:rPr>
            </w:pPr>
            <w:r w:rsidRPr="009106F1">
              <w:rPr>
                <w:rFonts w:cstheme="minorHAnsi"/>
                <w:b/>
                <w:bCs/>
                <w:sz w:val="24"/>
                <w:szCs w:val="24"/>
              </w:rPr>
              <w:t>Sig.</w:t>
            </w:r>
          </w:p>
        </w:tc>
        <w:tc>
          <w:tcPr>
            <w:tcW w:w="335" w:type="pct"/>
          </w:tcPr>
          <w:p w14:paraId="014F9E12"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b/>
                <w:bCs/>
                <w:sz w:val="24"/>
                <w:szCs w:val="24"/>
              </w:rPr>
            </w:pPr>
            <w:r w:rsidRPr="009106F1">
              <w:rPr>
                <w:rFonts w:cstheme="minorHAnsi"/>
                <w:b/>
                <w:bCs/>
                <w:sz w:val="24"/>
                <w:szCs w:val="24"/>
              </w:rPr>
              <w:t>Coef.</w:t>
            </w:r>
          </w:p>
        </w:tc>
        <w:tc>
          <w:tcPr>
            <w:tcW w:w="361" w:type="pct"/>
          </w:tcPr>
          <w:p w14:paraId="666FBE60"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b/>
                <w:bCs/>
                <w:sz w:val="24"/>
                <w:szCs w:val="24"/>
              </w:rPr>
            </w:pPr>
            <w:r w:rsidRPr="009106F1">
              <w:rPr>
                <w:rFonts w:cstheme="minorHAnsi"/>
                <w:b/>
                <w:bCs/>
                <w:sz w:val="24"/>
                <w:szCs w:val="24"/>
              </w:rPr>
              <w:t>S.E</w:t>
            </w:r>
          </w:p>
        </w:tc>
        <w:tc>
          <w:tcPr>
            <w:tcW w:w="263" w:type="pct"/>
          </w:tcPr>
          <w:p w14:paraId="67E75EA9"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b/>
                <w:bCs/>
                <w:sz w:val="24"/>
                <w:szCs w:val="24"/>
              </w:rPr>
            </w:pPr>
            <w:r w:rsidRPr="009106F1">
              <w:rPr>
                <w:rFonts w:cstheme="minorHAnsi"/>
                <w:b/>
                <w:bCs/>
                <w:sz w:val="24"/>
                <w:szCs w:val="24"/>
              </w:rPr>
              <w:t>Sig.</w:t>
            </w:r>
          </w:p>
        </w:tc>
        <w:tc>
          <w:tcPr>
            <w:tcW w:w="335" w:type="pct"/>
          </w:tcPr>
          <w:p w14:paraId="32277361"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b/>
                <w:bCs/>
                <w:sz w:val="24"/>
                <w:szCs w:val="24"/>
              </w:rPr>
            </w:pPr>
            <w:r w:rsidRPr="009106F1">
              <w:rPr>
                <w:rFonts w:cstheme="minorHAnsi"/>
                <w:b/>
                <w:bCs/>
                <w:sz w:val="24"/>
                <w:szCs w:val="24"/>
              </w:rPr>
              <w:t>Coef.</w:t>
            </w:r>
          </w:p>
        </w:tc>
        <w:tc>
          <w:tcPr>
            <w:tcW w:w="361" w:type="pct"/>
          </w:tcPr>
          <w:p w14:paraId="2E821EFD"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b/>
                <w:bCs/>
                <w:sz w:val="24"/>
                <w:szCs w:val="24"/>
              </w:rPr>
            </w:pPr>
            <w:r w:rsidRPr="009106F1">
              <w:rPr>
                <w:rFonts w:cstheme="minorHAnsi"/>
                <w:b/>
                <w:bCs/>
                <w:sz w:val="24"/>
                <w:szCs w:val="24"/>
              </w:rPr>
              <w:t>S.E</w:t>
            </w:r>
          </w:p>
        </w:tc>
        <w:tc>
          <w:tcPr>
            <w:tcW w:w="264" w:type="pct"/>
          </w:tcPr>
          <w:p w14:paraId="50EBA614"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b/>
                <w:bCs/>
                <w:sz w:val="24"/>
                <w:szCs w:val="24"/>
              </w:rPr>
            </w:pPr>
            <w:r w:rsidRPr="009106F1">
              <w:rPr>
                <w:rFonts w:cstheme="minorHAnsi"/>
                <w:b/>
                <w:bCs/>
                <w:sz w:val="24"/>
                <w:szCs w:val="24"/>
              </w:rPr>
              <w:t>Sig.</w:t>
            </w:r>
          </w:p>
        </w:tc>
      </w:tr>
      <w:tr w:rsidR="009106F1" w:rsidRPr="009106F1" w14:paraId="2E8C7F42"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25F54FFC" w14:textId="77777777" w:rsidR="00B947F6" w:rsidRPr="009106F1" w:rsidRDefault="00B947F6" w:rsidP="00E1481F">
            <w:pPr>
              <w:rPr>
                <w:rFonts w:cstheme="minorHAnsi"/>
                <w:sz w:val="24"/>
                <w:szCs w:val="24"/>
              </w:rPr>
            </w:pPr>
            <w:r w:rsidRPr="009106F1">
              <w:rPr>
                <w:rFonts w:cstheme="minorHAnsi"/>
                <w:sz w:val="24"/>
                <w:szCs w:val="24"/>
              </w:rPr>
              <w:t>Employment</w:t>
            </w:r>
          </w:p>
        </w:tc>
        <w:tc>
          <w:tcPr>
            <w:tcW w:w="335" w:type="pct"/>
          </w:tcPr>
          <w:p w14:paraId="4F0A326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61" w:type="pct"/>
          </w:tcPr>
          <w:p w14:paraId="553CEB5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1D1E4D5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2E89D46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78A740E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43728A1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1C28144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489EE10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4" w:type="pct"/>
          </w:tcPr>
          <w:p w14:paraId="122B9F5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4E5E56E5"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5EFAD8B9" w14:textId="77777777" w:rsidR="00B947F6" w:rsidRPr="009106F1" w:rsidRDefault="00B947F6" w:rsidP="00E1481F">
            <w:pPr>
              <w:rPr>
                <w:rFonts w:cstheme="minorHAnsi"/>
                <w:sz w:val="24"/>
                <w:szCs w:val="24"/>
              </w:rPr>
            </w:pPr>
          </w:p>
        </w:tc>
        <w:tc>
          <w:tcPr>
            <w:tcW w:w="335" w:type="pct"/>
          </w:tcPr>
          <w:p w14:paraId="5859119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6C03B1C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64C811C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6A5F147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5CA1589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34D0BBF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46C829D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07FA8DB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4" w:type="pct"/>
          </w:tcPr>
          <w:p w14:paraId="321AEF6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6952219C"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1438764C" w14:textId="77777777" w:rsidR="00B947F6" w:rsidRPr="009106F1" w:rsidRDefault="00B947F6" w:rsidP="00E1481F">
            <w:pPr>
              <w:rPr>
                <w:rFonts w:cstheme="minorHAnsi"/>
                <w:sz w:val="24"/>
                <w:szCs w:val="24"/>
              </w:rPr>
            </w:pPr>
            <w:r w:rsidRPr="009106F1">
              <w:rPr>
                <w:rFonts w:cstheme="minorHAnsi"/>
                <w:sz w:val="24"/>
                <w:szCs w:val="24"/>
              </w:rPr>
              <w:t>Post-Schooling Education</w:t>
            </w:r>
          </w:p>
        </w:tc>
        <w:tc>
          <w:tcPr>
            <w:tcW w:w="335" w:type="pct"/>
          </w:tcPr>
          <w:p w14:paraId="551EF2B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1F5122C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06B0FCA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4ED92E8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7CDB53D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052CA55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1CD0D29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122C346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4" w:type="pct"/>
          </w:tcPr>
          <w:p w14:paraId="44E3918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1C8D4D61"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0EE04168" w14:textId="77777777" w:rsidR="00B947F6" w:rsidRPr="009106F1" w:rsidRDefault="00B947F6" w:rsidP="00E1481F">
            <w:pPr>
              <w:rPr>
                <w:rFonts w:cstheme="minorHAnsi"/>
                <w:sz w:val="24"/>
                <w:szCs w:val="24"/>
              </w:rPr>
            </w:pPr>
            <w:r w:rsidRPr="009106F1">
              <w:rPr>
                <w:rFonts w:cstheme="minorHAnsi"/>
                <w:sz w:val="24"/>
                <w:szCs w:val="24"/>
              </w:rPr>
              <w:t>Educational Attainment</w:t>
            </w:r>
          </w:p>
        </w:tc>
        <w:tc>
          <w:tcPr>
            <w:tcW w:w="335" w:type="pct"/>
          </w:tcPr>
          <w:p w14:paraId="4C39DD3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62E7734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643F03E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6086625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1E780CE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7E94F86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340B520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3155B32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4" w:type="pct"/>
          </w:tcPr>
          <w:p w14:paraId="3FC5A66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2F092129"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73DE5029" w14:textId="77777777" w:rsidR="00B947F6" w:rsidRPr="009106F1" w:rsidRDefault="00B947F6" w:rsidP="00E1481F">
            <w:pPr>
              <w:rPr>
                <w:rFonts w:cstheme="minorHAnsi"/>
                <w:i/>
                <w:iCs/>
                <w:sz w:val="24"/>
                <w:szCs w:val="24"/>
              </w:rPr>
            </w:pPr>
            <w:r w:rsidRPr="009106F1">
              <w:rPr>
                <w:rFonts w:cstheme="minorHAnsi"/>
                <w:i/>
                <w:iCs/>
                <w:sz w:val="24"/>
                <w:szCs w:val="24"/>
              </w:rPr>
              <w:t xml:space="preserve">  Less than five O-levels</w:t>
            </w:r>
          </w:p>
        </w:tc>
        <w:tc>
          <w:tcPr>
            <w:tcW w:w="335" w:type="pct"/>
          </w:tcPr>
          <w:p w14:paraId="32B6318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61" w:type="pct"/>
          </w:tcPr>
          <w:p w14:paraId="1295D80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198DB7A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6CCA2D3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2336A59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027BC50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6141C32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32E9934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4" w:type="pct"/>
          </w:tcPr>
          <w:p w14:paraId="45C4EEC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6DC32764"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0C49E5B5" w14:textId="77777777" w:rsidR="00B947F6" w:rsidRPr="009106F1" w:rsidRDefault="00B947F6" w:rsidP="00E1481F">
            <w:pPr>
              <w:rPr>
                <w:rFonts w:cstheme="minorHAnsi"/>
                <w:sz w:val="24"/>
                <w:szCs w:val="24"/>
              </w:rPr>
            </w:pPr>
            <w:r w:rsidRPr="009106F1">
              <w:rPr>
                <w:rFonts w:cstheme="minorHAnsi"/>
                <w:i/>
                <w:iCs/>
                <w:sz w:val="24"/>
                <w:szCs w:val="24"/>
              </w:rPr>
              <w:t xml:space="preserve">  Five or More O-levels</w:t>
            </w:r>
          </w:p>
        </w:tc>
        <w:tc>
          <w:tcPr>
            <w:tcW w:w="335" w:type="pct"/>
            <w:vAlign w:val="bottom"/>
          </w:tcPr>
          <w:p w14:paraId="09FE12F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60</w:t>
            </w:r>
          </w:p>
        </w:tc>
        <w:tc>
          <w:tcPr>
            <w:tcW w:w="361" w:type="pct"/>
            <w:vAlign w:val="bottom"/>
          </w:tcPr>
          <w:p w14:paraId="732B63A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1)</w:t>
            </w:r>
          </w:p>
        </w:tc>
        <w:tc>
          <w:tcPr>
            <w:tcW w:w="263" w:type="pct"/>
          </w:tcPr>
          <w:p w14:paraId="6299EAA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vAlign w:val="bottom"/>
          </w:tcPr>
          <w:p w14:paraId="45CC20D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60</w:t>
            </w:r>
          </w:p>
        </w:tc>
        <w:tc>
          <w:tcPr>
            <w:tcW w:w="361" w:type="pct"/>
            <w:vAlign w:val="bottom"/>
          </w:tcPr>
          <w:p w14:paraId="4314FB4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1)</w:t>
            </w:r>
          </w:p>
        </w:tc>
        <w:tc>
          <w:tcPr>
            <w:tcW w:w="263" w:type="pct"/>
          </w:tcPr>
          <w:p w14:paraId="16F983F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vAlign w:val="bottom"/>
          </w:tcPr>
          <w:p w14:paraId="7D48E0D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61</w:t>
            </w:r>
          </w:p>
        </w:tc>
        <w:tc>
          <w:tcPr>
            <w:tcW w:w="361" w:type="pct"/>
            <w:vAlign w:val="bottom"/>
          </w:tcPr>
          <w:p w14:paraId="6FE67BD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1)</w:t>
            </w:r>
          </w:p>
        </w:tc>
        <w:tc>
          <w:tcPr>
            <w:tcW w:w="264" w:type="pct"/>
          </w:tcPr>
          <w:p w14:paraId="7829919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66F01902"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72CB29ED" w14:textId="77777777" w:rsidR="00B947F6" w:rsidRPr="009106F1" w:rsidRDefault="00B947F6" w:rsidP="00E1481F">
            <w:pPr>
              <w:rPr>
                <w:rFonts w:cstheme="minorHAnsi"/>
                <w:i/>
                <w:iCs/>
                <w:sz w:val="24"/>
                <w:szCs w:val="24"/>
              </w:rPr>
            </w:pPr>
            <w:r w:rsidRPr="009106F1">
              <w:rPr>
                <w:rFonts w:cstheme="minorHAnsi"/>
                <w:sz w:val="24"/>
                <w:szCs w:val="24"/>
              </w:rPr>
              <w:t>Sex</w:t>
            </w:r>
          </w:p>
        </w:tc>
        <w:tc>
          <w:tcPr>
            <w:tcW w:w="335" w:type="pct"/>
          </w:tcPr>
          <w:p w14:paraId="77145A0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62CE1B1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17F2919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4FC7D28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3FE35C6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105BD3F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2DDEDB8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5998CA7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4" w:type="pct"/>
          </w:tcPr>
          <w:p w14:paraId="559C442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062C1B6E"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23FC5771" w14:textId="77777777" w:rsidR="00B947F6" w:rsidRPr="009106F1" w:rsidRDefault="00B947F6" w:rsidP="00E1481F">
            <w:pPr>
              <w:rPr>
                <w:rFonts w:cstheme="minorHAnsi"/>
                <w:sz w:val="24"/>
                <w:szCs w:val="24"/>
              </w:rPr>
            </w:pPr>
            <w:r w:rsidRPr="009106F1">
              <w:rPr>
                <w:rFonts w:cstheme="minorHAnsi"/>
                <w:sz w:val="24"/>
                <w:szCs w:val="24"/>
              </w:rPr>
              <w:t xml:space="preserve">  </w:t>
            </w:r>
            <w:r w:rsidRPr="009106F1">
              <w:rPr>
                <w:rFonts w:cstheme="minorHAnsi"/>
                <w:i/>
                <w:iCs/>
                <w:sz w:val="24"/>
                <w:szCs w:val="24"/>
              </w:rPr>
              <w:t>Female</w:t>
            </w:r>
          </w:p>
        </w:tc>
        <w:tc>
          <w:tcPr>
            <w:tcW w:w="335" w:type="pct"/>
          </w:tcPr>
          <w:p w14:paraId="22B34B3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61" w:type="pct"/>
          </w:tcPr>
          <w:p w14:paraId="535A3E0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480B38D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71913C5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6BC4CF7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7856E30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384FD68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69E5332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64" w:type="pct"/>
          </w:tcPr>
          <w:p w14:paraId="18E78D8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6E45CF8A"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6524F9B7" w14:textId="77777777" w:rsidR="00B947F6" w:rsidRPr="009106F1" w:rsidRDefault="00B947F6" w:rsidP="00E1481F">
            <w:pPr>
              <w:rPr>
                <w:rFonts w:cstheme="minorHAnsi"/>
                <w:i/>
                <w:iCs/>
                <w:sz w:val="24"/>
                <w:szCs w:val="24"/>
              </w:rPr>
            </w:pPr>
            <w:r w:rsidRPr="009106F1">
              <w:rPr>
                <w:rFonts w:cstheme="minorHAnsi"/>
                <w:i/>
                <w:iCs/>
                <w:sz w:val="24"/>
                <w:szCs w:val="24"/>
              </w:rPr>
              <w:t xml:space="preserve">  Male</w:t>
            </w:r>
          </w:p>
        </w:tc>
        <w:tc>
          <w:tcPr>
            <w:tcW w:w="335" w:type="pct"/>
            <w:vAlign w:val="bottom"/>
          </w:tcPr>
          <w:p w14:paraId="568CC88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43</w:t>
            </w:r>
          </w:p>
        </w:tc>
        <w:tc>
          <w:tcPr>
            <w:tcW w:w="361" w:type="pct"/>
          </w:tcPr>
          <w:p w14:paraId="71F4F3B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0)</w:t>
            </w:r>
          </w:p>
        </w:tc>
        <w:tc>
          <w:tcPr>
            <w:tcW w:w="263" w:type="pct"/>
          </w:tcPr>
          <w:p w14:paraId="5D35F70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vAlign w:val="bottom"/>
          </w:tcPr>
          <w:p w14:paraId="7A5217F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44</w:t>
            </w:r>
          </w:p>
        </w:tc>
        <w:tc>
          <w:tcPr>
            <w:tcW w:w="361" w:type="pct"/>
          </w:tcPr>
          <w:p w14:paraId="3A6E2B7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0)</w:t>
            </w:r>
          </w:p>
        </w:tc>
        <w:tc>
          <w:tcPr>
            <w:tcW w:w="263" w:type="pct"/>
          </w:tcPr>
          <w:p w14:paraId="2F86015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vAlign w:val="bottom"/>
          </w:tcPr>
          <w:p w14:paraId="42EE5EA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43</w:t>
            </w:r>
          </w:p>
        </w:tc>
        <w:tc>
          <w:tcPr>
            <w:tcW w:w="361" w:type="pct"/>
          </w:tcPr>
          <w:p w14:paraId="4DB192F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0)</w:t>
            </w:r>
          </w:p>
        </w:tc>
        <w:tc>
          <w:tcPr>
            <w:tcW w:w="264" w:type="pct"/>
          </w:tcPr>
          <w:p w14:paraId="3060025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046609D2"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0737D37A" w14:textId="77777777" w:rsidR="00B947F6" w:rsidRPr="009106F1" w:rsidRDefault="00B947F6" w:rsidP="00E1481F">
            <w:pPr>
              <w:rPr>
                <w:rFonts w:cstheme="minorHAnsi"/>
                <w:sz w:val="24"/>
                <w:szCs w:val="24"/>
              </w:rPr>
            </w:pPr>
            <w:r w:rsidRPr="009106F1">
              <w:rPr>
                <w:rFonts w:cstheme="minorHAnsi"/>
                <w:sz w:val="24"/>
                <w:szCs w:val="24"/>
              </w:rPr>
              <w:t>Housing Tenure</w:t>
            </w:r>
          </w:p>
        </w:tc>
        <w:tc>
          <w:tcPr>
            <w:tcW w:w="335" w:type="pct"/>
          </w:tcPr>
          <w:p w14:paraId="03B8A9F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5E5E315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5E98B08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22B9DD0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4F620EA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7FD992E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58E4BCF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5A3354D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4" w:type="pct"/>
          </w:tcPr>
          <w:p w14:paraId="7E4A532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37E1685D"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59936560" w14:textId="77777777" w:rsidR="00B947F6" w:rsidRPr="009106F1" w:rsidRDefault="00B947F6" w:rsidP="00E1481F">
            <w:pPr>
              <w:rPr>
                <w:rFonts w:cstheme="minorHAnsi"/>
                <w:i/>
                <w:iCs/>
                <w:sz w:val="24"/>
                <w:szCs w:val="24"/>
              </w:rPr>
            </w:pPr>
            <w:r w:rsidRPr="009106F1">
              <w:rPr>
                <w:rFonts w:cstheme="minorHAnsi"/>
                <w:i/>
                <w:iCs/>
                <w:sz w:val="24"/>
                <w:szCs w:val="24"/>
              </w:rPr>
              <w:t xml:space="preserve">  Own Home</w:t>
            </w:r>
          </w:p>
        </w:tc>
        <w:tc>
          <w:tcPr>
            <w:tcW w:w="335" w:type="pct"/>
          </w:tcPr>
          <w:p w14:paraId="06A4F48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61" w:type="pct"/>
          </w:tcPr>
          <w:p w14:paraId="0145EB6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7263F09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7F125AA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7E2B9C4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6A17BFF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2C2B3A2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1163779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4" w:type="pct"/>
          </w:tcPr>
          <w:p w14:paraId="2FF07C6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02505898"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5D6D95AB" w14:textId="77777777" w:rsidR="00B947F6" w:rsidRPr="009106F1" w:rsidRDefault="00B947F6" w:rsidP="00E1481F">
            <w:pPr>
              <w:rPr>
                <w:rFonts w:cstheme="minorHAnsi"/>
                <w:sz w:val="24"/>
                <w:szCs w:val="24"/>
              </w:rPr>
            </w:pPr>
            <w:r w:rsidRPr="009106F1">
              <w:rPr>
                <w:rFonts w:cstheme="minorHAnsi"/>
                <w:i/>
                <w:iCs/>
                <w:sz w:val="24"/>
                <w:szCs w:val="24"/>
              </w:rPr>
              <w:t xml:space="preserve">  Don't Own Home</w:t>
            </w:r>
          </w:p>
        </w:tc>
        <w:tc>
          <w:tcPr>
            <w:tcW w:w="335" w:type="pct"/>
          </w:tcPr>
          <w:p w14:paraId="5013B1D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71</w:t>
            </w:r>
          </w:p>
        </w:tc>
        <w:tc>
          <w:tcPr>
            <w:tcW w:w="361" w:type="pct"/>
          </w:tcPr>
          <w:p w14:paraId="1E99599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0)</w:t>
            </w:r>
          </w:p>
        </w:tc>
        <w:tc>
          <w:tcPr>
            <w:tcW w:w="263" w:type="pct"/>
          </w:tcPr>
          <w:p w14:paraId="7C0EFEA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tcPr>
          <w:p w14:paraId="664D003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68</w:t>
            </w:r>
          </w:p>
        </w:tc>
        <w:tc>
          <w:tcPr>
            <w:tcW w:w="361" w:type="pct"/>
          </w:tcPr>
          <w:p w14:paraId="330F632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0)</w:t>
            </w:r>
          </w:p>
        </w:tc>
        <w:tc>
          <w:tcPr>
            <w:tcW w:w="263" w:type="pct"/>
          </w:tcPr>
          <w:p w14:paraId="705BA91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vAlign w:val="bottom"/>
          </w:tcPr>
          <w:p w14:paraId="0772634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72</w:t>
            </w:r>
          </w:p>
        </w:tc>
        <w:tc>
          <w:tcPr>
            <w:tcW w:w="361" w:type="pct"/>
          </w:tcPr>
          <w:p w14:paraId="4A57236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0)</w:t>
            </w:r>
          </w:p>
        </w:tc>
        <w:tc>
          <w:tcPr>
            <w:tcW w:w="264" w:type="pct"/>
          </w:tcPr>
          <w:p w14:paraId="0BF648B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2F1F0155"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5F6376F7" w14:textId="77777777" w:rsidR="00B947F6" w:rsidRPr="009106F1" w:rsidRDefault="00B947F6" w:rsidP="00E1481F">
            <w:pPr>
              <w:rPr>
                <w:rFonts w:cstheme="minorHAnsi"/>
                <w:i/>
                <w:iCs/>
                <w:sz w:val="24"/>
                <w:szCs w:val="24"/>
              </w:rPr>
            </w:pPr>
            <w:r w:rsidRPr="009106F1">
              <w:rPr>
                <w:rFonts w:cstheme="minorHAnsi"/>
                <w:sz w:val="24"/>
                <w:szCs w:val="24"/>
              </w:rPr>
              <w:t>NS-SEC</w:t>
            </w:r>
          </w:p>
        </w:tc>
        <w:tc>
          <w:tcPr>
            <w:tcW w:w="335" w:type="pct"/>
          </w:tcPr>
          <w:p w14:paraId="05D7C0F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4112AF6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04DFDCE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1B2B807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6EECEFB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12B4EAB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419D40F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48D2902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4" w:type="pct"/>
          </w:tcPr>
          <w:p w14:paraId="50F055F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13212A58"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5382E57B" w14:textId="77777777" w:rsidR="00B947F6" w:rsidRPr="009106F1" w:rsidRDefault="00B947F6" w:rsidP="00E1481F">
            <w:pPr>
              <w:rPr>
                <w:rFonts w:cstheme="minorHAnsi"/>
                <w:i/>
                <w:iCs/>
                <w:sz w:val="24"/>
                <w:szCs w:val="24"/>
              </w:rPr>
            </w:pPr>
            <w:r w:rsidRPr="009106F1">
              <w:rPr>
                <w:rFonts w:cstheme="minorHAnsi"/>
                <w:i/>
                <w:iCs/>
                <w:sz w:val="24"/>
                <w:szCs w:val="24"/>
              </w:rPr>
              <w:t xml:space="preserve">  Higher Managerial</w:t>
            </w:r>
          </w:p>
        </w:tc>
        <w:tc>
          <w:tcPr>
            <w:tcW w:w="335" w:type="pct"/>
          </w:tcPr>
          <w:p w14:paraId="5FAA841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61" w:type="pct"/>
          </w:tcPr>
          <w:p w14:paraId="2B9A291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542837A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25EC77C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7BBD0E1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1ED3B7D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3B419C2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5F119D6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64" w:type="pct"/>
          </w:tcPr>
          <w:p w14:paraId="41D13D1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52B5A886"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7A623207" w14:textId="77777777" w:rsidR="00B947F6" w:rsidRPr="009106F1" w:rsidRDefault="00B947F6" w:rsidP="00E1481F">
            <w:pPr>
              <w:rPr>
                <w:rFonts w:cstheme="minorHAnsi"/>
                <w:i/>
                <w:iCs/>
                <w:sz w:val="24"/>
                <w:szCs w:val="24"/>
              </w:rPr>
            </w:pPr>
            <w:r w:rsidRPr="009106F1">
              <w:rPr>
                <w:rFonts w:cstheme="minorHAnsi"/>
                <w:i/>
                <w:iCs/>
                <w:sz w:val="24"/>
                <w:szCs w:val="24"/>
              </w:rPr>
              <w:t xml:space="preserve">  Lower Managerial</w:t>
            </w:r>
          </w:p>
        </w:tc>
        <w:tc>
          <w:tcPr>
            <w:tcW w:w="335" w:type="pct"/>
          </w:tcPr>
          <w:p w14:paraId="2426425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47</w:t>
            </w:r>
          </w:p>
        </w:tc>
        <w:tc>
          <w:tcPr>
            <w:tcW w:w="361" w:type="pct"/>
          </w:tcPr>
          <w:p w14:paraId="6ACC9B2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6)</w:t>
            </w:r>
          </w:p>
        </w:tc>
        <w:tc>
          <w:tcPr>
            <w:tcW w:w="263" w:type="pct"/>
          </w:tcPr>
          <w:p w14:paraId="466968A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tcPr>
          <w:p w14:paraId="54DFE8B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2CEE9FF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597BECD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023A0F1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08607E3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4" w:type="pct"/>
          </w:tcPr>
          <w:p w14:paraId="78D65CD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6869AD1C"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1E0EFF5D" w14:textId="77777777" w:rsidR="00B947F6" w:rsidRPr="009106F1" w:rsidRDefault="00B947F6" w:rsidP="00E1481F">
            <w:pPr>
              <w:rPr>
                <w:rFonts w:cstheme="minorHAnsi"/>
                <w:i/>
                <w:iCs/>
                <w:sz w:val="24"/>
                <w:szCs w:val="24"/>
              </w:rPr>
            </w:pPr>
            <w:r w:rsidRPr="009106F1">
              <w:rPr>
                <w:rFonts w:cstheme="minorHAnsi"/>
                <w:i/>
                <w:iCs/>
                <w:sz w:val="24"/>
                <w:szCs w:val="24"/>
              </w:rPr>
              <w:t xml:space="preserve">  Intermediate Occupations</w:t>
            </w:r>
          </w:p>
        </w:tc>
        <w:tc>
          <w:tcPr>
            <w:tcW w:w="335" w:type="pct"/>
            <w:vAlign w:val="bottom"/>
          </w:tcPr>
          <w:p w14:paraId="40674EB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66</w:t>
            </w:r>
          </w:p>
        </w:tc>
        <w:tc>
          <w:tcPr>
            <w:tcW w:w="361" w:type="pct"/>
          </w:tcPr>
          <w:p w14:paraId="56441B6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30)</w:t>
            </w:r>
          </w:p>
        </w:tc>
        <w:tc>
          <w:tcPr>
            <w:tcW w:w="263" w:type="pct"/>
          </w:tcPr>
          <w:p w14:paraId="0DDBEC2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tcPr>
          <w:p w14:paraId="48FE59D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60C8B11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0E3EBD7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17F7263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7F82F23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4" w:type="pct"/>
          </w:tcPr>
          <w:p w14:paraId="5D92EBB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2CB6B733"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3922FF03" w14:textId="77777777" w:rsidR="00B947F6" w:rsidRPr="009106F1" w:rsidRDefault="00B947F6" w:rsidP="00E1481F">
            <w:pPr>
              <w:rPr>
                <w:rFonts w:cstheme="minorHAnsi"/>
                <w:i/>
                <w:iCs/>
                <w:sz w:val="24"/>
                <w:szCs w:val="24"/>
              </w:rPr>
            </w:pPr>
            <w:r w:rsidRPr="009106F1">
              <w:rPr>
                <w:rFonts w:cstheme="minorHAnsi"/>
                <w:i/>
                <w:iCs/>
                <w:sz w:val="24"/>
                <w:szCs w:val="24"/>
              </w:rPr>
              <w:t xml:space="preserve">  Small Employers</w:t>
            </w:r>
          </w:p>
        </w:tc>
        <w:tc>
          <w:tcPr>
            <w:tcW w:w="335" w:type="pct"/>
          </w:tcPr>
          <w:p w14:paraId="0E9DE8E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05</w:t>
            </w:r>
          </w:p>
        </w:tc>
        <w:tc>
          <w:tcPr>
            <w:tcW w:w="361" w:type="pct"/>
          </w:tcPr>
          <w:p w14:paraId="5AFC1B4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9)</w:t>
            </w:r>
          </w:p>
        </w:tc>
        <w:tc>
          <w:tcPr>
            <w:tcW w:w="263" w:type="pct"/>
          </w:tcPr>
          <w:p w14:paraId="14AFC30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tcPr>
          <w:p w14:paraId="35D9683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707EDD5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4DFD4B2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093847F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4F2DCF2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4" w:type="pct"/>
          </w:tcPr>
          <w:p w14:paraId="2B71181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426C1A2D"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789EEEE0" w14:textId="77777777" w:rsidR="00B947F6" w:rsidRPr="009106F1" w:rsidRDefault="00B947F6" w:rsidP="00E1481F">
            <w:pPr>
              <w:rPr>
                <w:rFonts w:cstheme="minorHAnsi"/>
                <w:sz w:val="24"/>
                <w:szCs w:val="24"/>
              </w:rPr>
            </w:pPr>
            <w:r w:rsidRPr="009106F1">
              <w:rPr>
                <w:rFonts w:cstheme="minorHAnsi"/>
                <w:i/>
                <w:iCs/>
                <w:sz w:val="24"/>
                <w:szCs w:val="24"/>
              </w:rPr>
              <w:t xml:space="preserve">  Lower Supervisory &amp; Technical Occupations</w:t>
            </w:r>
          </w:p>
        </w:tc>
        <w:tc>
          <w:tcPr>
            <w:tcW w:w="335" w:type="pct"/>
            <w:vAlign w:val="bottom"/>
          </w:tcPr>
          <w:p w14:paraId="043EEEE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71</w:t>
            </w:r>
          </w:p>
        </w:tc>
        <w:tc>
          <w:tcPr>
            <w:tcW w:w="361" w:type="pct"/>
          </w:tcPr>
          <w:p w14:paraId="7D60D52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6)</w:t>
            </w:r>
          </w:p>
        </w:tc>
        <w:tc>
          <w:tcPr>
            <w:tcW w:w="263" w:type="pct"/>
          </w:tcPr>
          <w:p w14:paraId="06DD6DC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tcPr>
          <w:p w14:paraId="77C9C2B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123FA24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2E412F7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15C6F8D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0D453FA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4" w:type="pct"/>
          </w:tcPr>
          <w:p w14:paraId="34A8951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367FA7F0"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4834F821" w14:textId="77777777" w:rsidR="00B947F6" w:rsidRPr="009106F1" w:rsidRDefault="00B947F6" w:rsidP="00E1481F">
            <w:pPr>
              <w:rPr>
                <w:rFonts w:cstheme="minorHAnsi"/>
                <w:sz w:val="24"/>
                <w:szCs w:val="24"/>
              </w:rPr>
            </w:pPr>
            <w:r w:rsidRPr="009106F1">
              <w:rPr>
                <w:rFonts w:cstheme="minorHAnsi"/>
                <w:i/>
                <w:iCs/>
                <w:sz w:val="24"/>
                <w:szCs w:val="24"/>
              </w:rPr>
              <w:t xml:space="preserve">  Semi-Routine Occupations</w:t>
            </w:r>
          </w:p>
        </w:tc>
        <w:tc>
          <w:tcPr>
            <w:tcW w:w="335" w:type="pct"/>
            <w:vAlign w:val="bottom"/>
          </w:tcPr>
          <w:p w14:paraId="331FE44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05</w:t>
            </w:r>
          </w:p>
        </w:tc>
        <w:tc>
          <w:tcPr>
            <w:tcW w:w="361" w:type="pct"/>
          </w:tcPr>
          <w:p w14:paraId="69854CE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7)</w:t>
            </w:r>
          </w:p>
        </w:tc>
        <w:tc>
          <w:tcPr>
            <w:tcW w:w="263" w:type="pct"/>
          </w:tcPr>
          <w:p w14:paraId="39E46DA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tcPr>
          <w:p w14:paraId="0B502FF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1E4CA6F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7DAF21B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42AD08E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033A576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4" w:type="pct"/>
          </w:tcPr>
          <w:p w14:paraId="70382F6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3496FE5E"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5A5A7608" w14:textId="77777777" w:rsidR="00B947F6" w:rsidRPr="009106F1" w:rsidRDefault="00B947F6" w:rsidP="00E1481F">
            <w:pPr>
              <w:rPr>
                <w:rFonts w:cstheme="minorHAnsi"/>
                <w:sz w:val="24"/>
                <w:szCs w:val="24"/>
              </w:rPr>
            </w:pPr>
            <w:r w:rsidRPr="009106F1">
              <w:rPr>
                <w:rFonts w:cstheme="minorHAnsi"/>
                <w:i/>
                <w:iCs/>
                <w:sz w:val="24"/>
                <w:szCs w:val="24"/>
              </w:rPr>
              <w:t xml:space="preserve">  Routine Occupations</w:t>
            </w:r>
          </w:p>
        </w:tc>
        <w:tc>
          <w:tcPr>
            <w:tcW w:w="335" w:type="pct"/>
            <w:vAlign w:val="bottom"/>
          </w:tcPr>
          <w:p w14:paraId="5B6EF48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04</w:t>
            </w:r>
          </w:p>
        </w:tc>
        <w:tc>
          <w:tcPr>
            <w:tcW w:w="361" w:type="pct"/>
          </w:tcPr>
          <w:p w14:paraId="4AA9021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6)</w:t>
            </w:r>
          </w:p>
        </w:tc>
        <w:tc>
          <w:tcPr>
            <w:tcW w:w="263" w:type="pct"/>
          </w:tcPr>
          <w:p w14:paraId="50C30F8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tcPr>
          <w:p w14:paraId="663713E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6A0302F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1095C89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5D3C792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73FFDCF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4" w:type="pct"/>
          </w:tcPr>
          <w:p w14:paraId="39CE261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6CA7E322"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1FA92BB9" w14:textId="77777777" w:rsidR="00B947F6" w:rsidRPr="009106F1" w:rsidRDefault="00B947F6" w:rsidP="00E1481F">
            <w:pPr>
              <w:rPr>
                <w:rFonts w:cstheme="minorHAnsi"/>
                <w:sz w:val="24"/>
                <w:szCs w:val="24"/>
              </w:rPr>
            </w:pPr>
            <w:r w:rsidRPr="009106F1">
              <w:rPr>
                <w:rFonts w:cstheme="minorHAnsi"/>
                <w:sz w:val="24"/>
                <w:szCs w:val="24"/>
              </w:rPr>
              <w:t>CAMSIS</w:t>
            </w:r>
          </w:p>
        </w:tc>
        <w:tc>
          <w:tcPr>
            <w:tcW w:w="335" w:type="pct"/>
            <w:vAlign w:val="bottom"/>
          </w:tcPr>
          <w:p w14:paraId="37FF2E4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vAlign w:val="bottom"/>
          </w:tcPr>
          <w:p w14:paraId="53A00E7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vAlign w:val="bottom"/>
          </w:tcPr>
          <w:p w14:paraId="3E5905C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783EEBB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8</w:t>
            </w:r>
          </w:p>
        </w:tc>
        <w:tc>
          <w:tcPr>
            <w:tcW w:w="361" w:type="pct"/>
          </w:tcPr>
          <w:p w14:paraId="20E4EE0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4)</w:t>
            </w:r>
          </w:p>
        </w:tc>
        <w:tc>
          <w:tcPr>
            <w:tcW w:w="263" w:type="pct"/>
          </w:tcPr>
          <w:p w14:paraId="098D08D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tcPr>
          <w:p w14:paraId="029A039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6987A02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4" w:type="pct"/>
          </w:tcPr>
          <w:p w14:paraId="1316CC4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226B7C48"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7FC18EA7" w14:textId="77777777" w:rsidR="00B947F6" w:rsidRPr="009106F1" w:rsidRDefault="00B947F6" w:rsidP="00E1481F">
            <w:pPr>
              <w:rPr>
                <w:rFonts w:cstheme="minorHAnsi"/>
                <w:sz w:val="24"/>
                <w:szCs w:val="24"/>
              </w:rPr>
            </w:pPr>
            <w:r w:rsidRPr="009106F1">
              <w:rPr>
                <w:rFonts w:cstheme="minorHAnsi"/>
                <w:sz w:val="24"/>
                <w:szCs w:val="24"/>
              </w:rPr>
              <w:t>RGSC</w:t>
            </w:r>
          </w:p>
        </w:tc>
        <w:tc>
          <w:tcPr>
            <w:tcW w:w="335" w:type="pct"/>
            <w:vAlign w:val="bottom"/>
          </w:tcPr>
          <w:p w14:paraId="3F8A8DE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vAlign w:val="bottom"/>
          </w:tcPr>
          <w:p w14:paraId="417202A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4DDB80B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78E5454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0EA0282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3131858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53DCAE0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540D843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4" w:type="pct"/>
          </w:tcPr>
          <w:p w14:paraId="2596BA0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56F2F45E"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108B928D" w14:textId="77777777" w:rsidR="00B947F6" w:rsidRPr="009106F1" w:rsidRDefault="00B947F6" w:rsidP="00E1481F">
            <w:pPr>
              <w:rPr>
                <w:rFonts w:cstheme="minorHAnsi"/>
                <w:sz w:val="24"/>
                <w:szCs w:val="24"/>
              </w:rPr>
            </w:pPr>
            <w:r w:rsidRPr="009106F1">
              <w:rPr>
                <w:rFonts w:cstheme="minorHAnsi"/>
                <w:i/>
                <w:iCs/>
                <w:sz w:val="24"/>
                <w:szCs w:val="24"/>
              </w:rPr>
              <w:t xml:space="preserve">  Professional</w:t>
            </w:r>
          </w:p>
        </w:tc>
        <w:tc>
          <w:tcPr>
            <w:tcW w:w="335" w:type="pct"/>
            <w:vAlign w:val="bottom"/>
          </w:tcPr>
          <w:p w14:paraId="5581EE2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vAlign w:val="bottom"/>
          </w:tcPr>
          <w:p w14:paraId="7499700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3D6CC3E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10A3F6F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7D4551B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675CD55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6F7127D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63118C7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4" w:type="pct"/>
          </w:tcPr>
          <w:p w14:paraId="3347722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11E2DFB7"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4195AED0" w14:textId="77777777" w:rsidR="00B947F6" w:rsidRPr="009106F1" w:rsidRDefault="00B947F6" w:rsidP="00E1481F">
            <w:pPr>
              <w:rPr>
                <w:rFonts w:cstheme="minorHAnsi"/>
                <w:sz w:val="24"/>
                <w:szCs w:val="24"/>
              </w:rPr>
            </w:pPr>
            <w:r w:rsidRPr="009106F1">
              <w:rPr>
                <w:rFonts w:cstheme="minorHAnsi"/>
                <w:i/>
                <w:iCs/>
                <w:sz w:val="24"/>
                <w:szCs w:val="24"/>
              </w:rPr>
              <w:t xml:space="preserve">  Managerial and Technical</w:t>
            </w:r>
          </w:p>
        </w:tc>
        <w:tc>
          <w:tcPr>
            <w:tcW w:w="335" w:type="pct"/>
          </w:tcPr>
          <w:p w14:paraId="2660344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53C29C6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6BF5F02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550A195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7F7B52C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3924A31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4D92A08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56</w:t>
            </w:r>
          </w:p>
        </w:tc>
        <w:tc>
          <w:tcPr>
            <w:tcW w:w="361" w:type="pct"/>
          </w:tcPr>
          <w:p w14:paraId="0D24FA5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8)</w:t>
            </w:r>
          </w:p>
        </w:tc>
        <w:tc>
          <w:tcPr>
            <w:tcW w:w="264" w:type="pct"/>
          </w:tcPr>
          <w:p w14:paraId="5EA598C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0288946C"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47AD25A7" w14:textId="77777777" w:rsidR="00B947F6" w:rsidRPr="009106F1" w:rsidRDefault="00B947F6" w:rsidP="00E1481F">
            <w:pPr>
              <w:rPr>
                <w:rFonts w:cstheme="minorHAnsi"/>
                <w:sz w:val="24"/>
                <w:szCs w:val="24"/>
              </w:rPr>
            </w:pPr>
            <w:r w:rsidRPr="009106F1">
              <w:rPr>
                <w:rFonts w:cstheme="minorHAnsi"/>
                <w:i/>
                <w:iCs/>
                <w:sz w:val="24"/>
                <w:szCs w:val="24"/>
              </w:rPr>
              <w:lastRenderedPageBreak/>
              <w:t xml:space="preserve">  Skilled Non-Manual</w:t>
            </w:r>
          </w:p>
        </w:tc>
        <w:tc>
          <w:tcPr>
            <w:tcW w:w="335" w:type="pct"/>
          </w:tcPr>
          <w:p w14:paraId="588A5E0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4F45C44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428899A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0D7CB50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0438A67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0C5687B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6EA1F7B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46</w:t>
            </w:r>
          </w:p>
        </w:tc>
        <w:tc>
          <w:tcPr>
            <w:tcW w:w="361" w:type="pct"/>
          </w:tcPr>
          <w:p w14:paraId="56A9C93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9)</w:t>
            </w:r>
          </w:p>
        </w:tc>
        <w:tc>
          <w:tcPr>
            <w:tcW w:w="264" w:type="pct"/>
          </w:tcPr>
          <w:p w14:paraId="4A999F7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59351A95"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4CB29913" w14:textId="77777777" w:rsidR="00B947F6" w:rsidRPr="009106F1" w:rsidRDefault="00B947F6" w:rsidP="00E1481F">
            <w:pPr>
              <w:rPr>
                <w:rFonts w:cstheme="minorHAnsi"/>
                <w:sz w:val="24"/>
                <w:szCs w:val="24"/>
              </w:rPr>
            </w:pPr>
            <w:r w:rsidRPr="009106F1">
              <w:rPr>
                <w:rFonts w:cstheme="minorHAnsi"/>
                <w:i/>
                <w:iCs/>
                <w:sz w:val="24"/>
                <w:szCs w:val="24"/>
              </w:rPr>
              <w:t xml:space="preserve">  Skilled Manual</w:t>
            </w:r>
          </w:p>
        </w:tc>
        <w:tc>
          <w:tcPr>
            <w:tcW w:w="335" w:type="pct"/>
          </w:tcPr>
          <w:p w14:paraId="7AA73D5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7CE89EA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031C20B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691F426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6F42446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5C47FB7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5087C7D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00</w:t>
            </w:r>
          </w:p>
        </w:tc>
        <w:tc>
          <w:tcPr>
            <w:tcW w:w="361" w:type="pct"/>
          </w:tcPr>
          <w:p w14:paraId="040A96B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7)</w:t>
            </w:r>
          </w:p>
        </w:tc>
        <w:tc>
          <w:tcPr>
            <w:tcW w:w="264" w:type="pct"/>
          </w:tcPr>
          <w:p w14:paraId="2544BDE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5132A46B"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6549A8A8" w14:textId="77777777" w:rsidR="00B947F6" w:rsidRPr="009106F1" w:rsidRDefault="00B947F6" w:rsidP="00E1481F">
            <w:pPr>
              <w:rPr>
                <w:rFonts w:cstheme="minorHAnsi"/>
                <w:sz w:val="24"/>
                <w:szCs w:val="24"/>
              </w:rPr>
            </w:pPr>
            <w:r w:rsidRPr="009106F1">
              <w:rPr>
                <w:rFonts w:cstheme="minorHAnsi"/>
                <w:i/>
                <w:iCs/>
                <w:sz w:val="24"/>
                <w:szCs w:val="24"/>
              </w:rPr>
              <w:t xml:space="preserve">  Partly Skilled</w:t>
            </w:r>
          </w:p>
        </w:tc>
        <w:tc>
          <w:tcPr>
            <w:tcW w:w="335" w:type="pct"/>
          </w:tcPr>
          <w:p w14:paraId="55D82FC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61AD39E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4D9372F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2CAE46F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34E57EB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633C396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18722FD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14</w:t>
            </w:r>
          </w:p>
        </w:tc>
        <w:tc>
          <w:tcPr>
            <w:tcW w:w="361" w:type="pct"/>
          </w:tcPr>
          <w:p w14:paraId="6FA1BFF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9)</w:t>
            </w:r>
          </w:p>
        </w:tc>
        <w:tc>
          <w:tcPr>
            <w:tcW w:w="264" w:type="pct"/>
          </w:tcPr>
          <w:p w14:paraId="2B4D57E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5B5B503C"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1EDA72BE" w14:textId="77777777" w:rsidR="00B947F6" w:rsidRPr="009106F1" w:rsidRDefault="00B947F6" w:rsidP="00E1481F">
            <w:pPr>
              <w:rPr>
                <w:rFonts w:cstheme="minorHAnsi"/>
                <w:sz w:val="24"/>
                <w:szCs w:val="24"/>
              </w:rPr>
            </w:pPr>
            <w:r w:rsidRPr="009106F1">
              <w:rPr>
                <w:rFonts w:cstheme="minorHAnsi"/>
                <w:i/>
                <w:iCs/>
                <w:sz w:val="24"/>
                <w:szCs w:val="24"/>
              </w:rPr>
              <w:t xml:space="preserve">  Unskilled</w:t>
            </w:r>
          </w:p>
        </w:tc>
        <w:tc>
          <w:tcPr>
            <w:tcW w:w="335" w:type="pct"/>
          </w:tcPr>
          <w:p w14:paraId="3D709CA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2436339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4E65226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18E5DCB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4551A97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68DEB7D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vAlign w:val="bottom"/>
          </w:tcPr>
          <w:p w14:paraId="433F476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52</w:t>
            </w:r>
          </w:p>
        </w:tc>
        <w:tc>
          <w:tcPr>
            <w:tcW w:w="361" w:type="pct"/>
          </w:tcPr>
          <w:p w14:paraId="6DA3699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33)</w:t>
            </w:r>
          </w:p>
        </w:tc>
        <w:tc>
          <w:tcPr>
            <w:tcW w:w="264" w:type="pct"/>
          </w:tcPr>
          <w:p w14:paraId="3117065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4F665EC6"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5921E7B6" w14:textId="77777777" w:rsidR="00B947F6" w:rsidRPr="009106F1" w:rsidRDefault="00B947F6" w:rsidP="00E1481F">
            <w:pPr>
              <w:rPr>
                <w:rFonts w:cstheme="minorHAnsi"/>
                <w:i/>
                <w:iCs/>
                <w:sz w:val="24"/>
                <w:szCs w:val="24"/>
              </w:rPr>
            </w:pPr>
            <w:r w:rsidRPr="009106F1">
              <w:rPr>
                <w:rFonts w:cstheme="minorHAnsi"/>
                <w:sz w:val="24"/>
                <w:szCs w:val="24"/>
              </w:rPr>
              <w:t>Reading Scores</w:t>
            </w:r>
          </w:p>
        </w:tc>
        <w:tc>
          <w:tcPr>
            <w:tcW w:w="335" w:type="pct"/>
            <w:vAlign w:val="bottom"/>
          </w:tcPr>
          <w:p w14:paraId="04C309C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4</w:t>
            </w:r>
          </w:p>
        </w:tc>
        <w:tc>
          <w:tcPr>
            <w:tcW w:w="361" w:type="pct"/>
            <w:vAlign w:val="bottom"/>
          </w:tcPr>
          <w:p w14:paraId="495A2CB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263" w:type="pct"/>
            <w:vAlign w:val="bottom"/>
          </w:tcPr>
          <w:p w14:paraId="237369F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vAlign w:val="bottom"/>
          </w:tcPr>
          <w:p w14:paraId="1DB5D72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4</w:t>
            </w:r>
          </w:p>
        </w:tc>
        <w:tc>
          <w:tcPr>
            <w:tcW w:w="361" w:type="pct"/>
            <w:vAlign w:val="bottom"/>
          </w:tcPr>
          <w:p w14:paraId="640B5DD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263" w:type="pct"/>
          </w:tcPr>
          <w:p w14:paraId="231AD75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vAlign w:val="bottom"/>
          </w:tcPr>
          <w:p w14:paraId="57C327B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4</w:t>
            </w:r>
          </w:p>
        </w:tc>
        <w:tc>
          <w:tcPr>
            <w:tcW w:w="361" w:type="pct"/>
            <w:vAlign w:val="bottom"/>
          </w:tcPr>
          <w:p w14:paraId="74D6DFB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264" w:type="pct"/>
          </w:tcPr>
          <w:p w14:paraId="725203B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4D4B0D58"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254EA82D" w14:textId="77777777" w:rsidR="00B947F6" w:rsidRPr="009106F1" w:rsidRDefault="00B947F6" w:rsidP="00E1481F">
            <w:pPr>
              <w:rPr>
                <w:rFonts w:cstheme="minorHAnsi"/>
                <w:i/>
                <w:iCs/>
                <w:sz w:val="24"/>
                <w:szCs w:val="24"/>
              </w:rPr>
            </w:pPr>
            <w:r w:rsidRPr="009106F1">
              <w:rPr>
                <w:rFonts w:cstheme="minorHAnsi"/>
                <w:sz w:val="24"/>
                <w:szCs w:val="24"/>
              </w:rPr>
              <w:t>Maths Scores</w:t>
            </w:r>
          </w:p>
        </w:tc>
        <w:tc>
          <w:tcPr>
            <w:tcW w:w="335" w:type="pct"/>
            <w:vAlign w:val="bottom"/>
          </w:tcPr>
          <w:p w14:paraId="55967C7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61" w:type="pct"/>
            <w:vAlign w:val="bottom"/>
          </w:tcPr>
          <w:p w14:paraId="093100C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263" w:type="pct"/>
          </w:tcPr>
          <w:p w14:paraId="37F874B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vAlign w:val="bottom"/>
          </w:tcPr>
          <w:p w14:paraId="51A26BD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61" w:type="pct"/>
            <w:vAlign w:val="bottom"/>
          </w:tcPr>
          <w:p w14:paraId="5F0F1AD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263" w:type="pct"/>
          </w:tcPr>
          <w:p w14:paraId="6186D71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vAlign w:val="bottom"/>
          </w:tcPr>
          <w:p w14:paraId="0CF5A34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61" w:type="pct"/>
            <w:vAlign w:val="bottom"/>
          </w:tcPr>
          <w:p w14:paraId="4684ED0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264" w:type="pct"/>
          </w:tcPr>
          <w:p w14:paraId="7485D50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460A5BBE"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534BB6AB" w14:textId="77777777" w:rsidR="00B947F6" w:rsidRPr="009106F1" w:rsidRDefault="00B947F6" w:rsidP="00E1481F">
            <w:pPr>
              <w:rPr>
                <w:rFonts w:cstheme="minorHAnsi"/>
                <w:sz w:val="24"/>
                <w:szCs w:val="24"/>
              </w:rPr>
            </w:pPr>
            <w:r w:rsidRPr="009106F1">
              <w:rPr>
                <w:rFonts w:cstheme="minorHAnsi"/>
                <w:sz w:val="24"/>
                <w:szCs w:val="24"/>
              </w:rPr>
              <w:t>Intercept</w:t>
            </w:r>
          </w:p>
        </w:tc>
        <w:tc>
          <w:tcPr>
            <w:tcW w:w="335" w:type="pct"/>
            <w:vAlign w:val="bottom"/>
          </w:tcPr>
          <w:p w14:paraId="1AABA5D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35</w:t>
            </w:r>
          </w:p>
        </w:tc>
        <w:tc>
          <w:tcPr>
            <w:tcW w:w="361" w:type="pct"/>
            <w:vAlign w:val="bottom"/>
          </w:tcPr>
          <w:p w14:paraId="4605521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0)</w:t>
            </w:r>
          </w:p>
        </w:tc>
        <w:tc>
          <w:tcPr>
            <w:tcW w:w="263" w:type="pct"/>
          </w:tcPr>
          <w:p w14:paraId="552C00C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vAlign w:val="bottom"/>
          </w:tcPr>
          <w:p w14:paraId="142758E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3.32</w:t>
            </w:r>
          </w:p>
        </w:tc>
        <w:tc>
          <w:tcPr>
            <w:tcW w:w="361" w:type="pct"/>
            <w:vAlign w:val="bottom"/>
          </w:tcPr>
          <w:p w14:paraId="448AFBC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2)</w:t>
            </w:r>
          </w:p>
        </w:tc>
        <w:tc>
          <w:tcPr>
            <w:tcW w:w="263" w:type="pct"/>
          </w:tcPr>
          <w:p w14:paraId="22EAA57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vAlign w:val="bottom"/>
          </w:tcPr>
          <w:p w14:paraId="1ED99BD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25</w:t>
            </w:r>
          </w:p>
        </w:tc>
        <w:tc>
          <w:tcPr>
            <w:tcW w:w="361" w:type="pct"/>
            <w:vAlign w:val="bottom"/>
          </w:tcPr>
          <w:p w14:paraId="1D3C855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31)</w:t>
            </w:r>
          </w:p>
        </w:tc>
        <w:tc>
          <w:tcPr>
            <w:tcW w:w="264" w:type="pct"/>
          </w:tcPr>
          <w:p w14:paraId="35D4F6B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405AB60E"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166E72E0" w14:textId="77777777" w:rsidR="00B947F6" w:rsidRPr="009106F1" w:rsidRDefault="00B947F6" w:rsidP="00E1481F">
            <w:pPr>
              <w:rPr>
                <w:rFonts w:cstheme="minorHAnsi"/>
                <w:i/>
                <w:iCs/>
                <w:sz w:val="24"/>
                <w:szCs w:val="24"/>
              </w:rPr>
            </w:pPr>
          </w:p>
        </w:tc>
        <w:tc>
          <w:tcPr>
            <w:tcW w:w="335" w:type="pct"/>
          </w:tcPr>
          <w:p w14:paraId="2639AF9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0E12719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749BEAF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1C9117E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054E2E8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235B49A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002490D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15D62CE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4" w:type="pct"/>
          </w:tcPr>
          <w:p w14:paraId="5486543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539D257F"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730719D7" w14:textId="77777777" w:rsidR="00B947F6" w:rsidRPr="009106F1" w:rsidRDefault="00B947F6" w:rsidP="00E1481F">
            <w:pPr>
              <w:rPr>
                <w:rFonts w:cstheme="minorHAnsi"/>
                <w:sz w:val="24"/>
                <w:szCs w:val="24"/>
              </w:rPr>
            </w:pPr>
            <w:r w:rsidRPr="009106F1">
              <w:rPr>
                <w:rFonts w:cstheme="minorHAnsi"/>
                <w:sz w:val="24"/>
                <w:szCs w:val="24"/>
              </w:rPr>
              <w:t>School</w:t>
            </w:r>
          </w:p>
        </w:tc>
        <w:tc>
          <w:tcPr>
            <w:tcW w:w="335" w:type="pct"/>
          </w:tcPr>
          <w:p w14:paraId="7277366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626E090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325CE04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3015E1D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5286806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0CF7B95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168E2FF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67D3367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4" w:type="pct"/>
          </w:tcPr>
          <w:p w14:paraId="2CDDCA0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13343BB3"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4EB44BA2" w14:textId="77777777" w:rsidR="00B947F6" w:rsidRPr="009106F1" w:rsidRDefault="00B947F6" w:rsidP="00E1481F">
            <w:pPr>
              <w:rPr>
                <w:rFonts w:cstheme="minorHAnsi"/>
                <w:i/>
                <w:iCs/>
                <w:sz w:val="24"/>
                <w:szCs w:val="24"/>
              </w:rPr>
            </w:pPr>
            <w:r w:rsidRPr="009106F1">
              <w:rPr>
                <w:rFonts w:cstheme="minorHAnsi"/>
                <w:sz w:val="24"/>
                <w:szCs w:val="24"/>
              </w:rPr>
              <w:t>Educational Attainment</w:t>
            </w:r>
          </w:p>
        </w:tc>
        <w:tc>
          <w:tcPr>
            <w:tcW w:w="335" w:type="pct"/>
          </w:tcPr>
          <w:p w14:paraId="75C65F2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563DBBE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195D76B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319F108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3E492B8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181703B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45F6C6D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27362E5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4" w:type="pct"/>
          </w:tcPr>
          <w:p w14:paraId="649DC24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0F272CBD"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55E30430" w14:textId="77777777" w:rsidR="00B947F6" w:rsidRPr="009106F1" w:rsidRDefault="00B947F6" w:rsidP="00E1481F">
            <w:pPr>
              <w:rPr>
                <w:rFonts w:cstheme="minorHAnsi"/>
                <w:sz w:val="24"/>
                <w:szCs w:val="24"/>
              </w:rPr>
            </w:pPr>
            <w:r w:rsidRPr="009106F1">
              <w:rPr>
                <w:rFonts w:cstheme="minorHAnsi"/>
                <w:i/>
                <w:iCs/>
                <w:sz w:val="24"/>
                <w:szCs w:val="24"/>
              </w:rPr>
              <w:t xml:space="preserve">  Less than five O-levels</w:t>
            </w:r>
          </w:p>
        </w:tc>
        <w:tc>
          <w:tcPr>
            <w:tcW w:w="335" w:type="pct"/>
          </w:tcPr>
          <w:p w14:paraId="01248E3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61" w:type="pct"/>
          </w:tcPr>
          <w:p w14:paraId="726F9EB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3F2936D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2B2A93E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1B77DF2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60B9A34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4CB9C42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0DA681C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4" w:type="pct"/>
          </w:tcPr>
          <w:p w14:paraId="47CC997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40A8AA9F"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6CEC1A56" w14:textId="77777777" w:rsidR="00B947F6" w:rsidRPr="009106F1" w:rsidRDefault="00B947F6" w:rsidP="00E1481F">
            <w:pPr>
              <w:rPr>
                <w:rFonts w:cstheme="minorHAnsi"/>
                <w:i/>
                <w:iCs/>
                <w:sz w:val="24"/>
                <w:szCs w:val="24"/>
              </w:rPr>
            </w:pPr>
            <w:r w:rsidRPr="009106F1">
              <w:rPr>
                <w:rFonts w:cstheme="minorHAnsi"/>
                <w:i/>
                <w:iCs/>
                <w:sz w:val="24"/>
                <w:szCs w:val="24"/>
              </w:rPr>
              <w:t xml:space="preserve">  Five or More O-levels</w:t>
            </w:r>
          </w:p>
        </w:tc>
        <w:tc>
          <w:tcPr>
            <w:tcW w:w="335" w:type="pct"/>
            <w:vAlign w:val="bottom"/>
          </w:tcPr>
          <w:p w14:paraId="38BB409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94</w:t>
            </w:r>
          </w:p>
        </w:tc>
        <w:tc>
          <w:tcPr>
            <w:tcW w:w="361" w:type="pct"/>
            <w:vAlign w:val="bottom"/>
          </w:tcPr>
          <w:p w14:paraId="02AAAC1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9)</w:t>
            </w:r>
          </w:p>
        </w:tc>
        <w:tc>
          <w:tcPr>
            <w:tcW w:w="263" w:type="pct"/>
          </w:tcPr>
          <w:p w14:paraId="6899AFA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tcPr>
          <w:p w14:paraId="6AF4485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93</w:t>
            </w:r>
          </w:p>
        </w:tc>
        <w:tc>
          <w:tcPr>
            <w:tcW w:w="361" w:type="pct"/>
            <w:vAlign w:val="bottom"/>
          </w:tcPr>
          <w:p w14:paraId="3888756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9)</w:t>
            </w:r>
          </w:p>
        </w:tc>
        <w:tc>
          <w:tcPr>
            <w:tcW w:w="263" w:type="pct"/>
          </w:tcPr>
          <w:p w14:paraId="660C6F4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tcPr>
          <w:p w14:paraId="061674A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94</w:t>
            </w:r>
          </w:p>
        </w:tc>
        <w:tc>
          <w:tcPr>
            <w:tcW w:w="361" w:type="pct"/>
            <w:vAlign w:val="bottom"/>
          </w:tcPr>
          <w:p w14:paraId="2685ED6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9)</w:t>
            </w:r>
          </w:p>
        </w:tc>
        <w:tc>
          <w:tcPr>
            <w:tcW w:w="264" w:type="pct"/>
          </w:tcPr>
          <w:p w14:paraId="7AF268B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2A2223F7"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21A663C4" w14:textId="77777777" w:rsidR="00B947F6" w:rsidRPr="009106F1" w:rsidRDefault="00B947F6" w:rsidP="00E1481F">
            <w:pPr>
              <w:rPr>
                <w:rFonts w:cstheme="minorHAnsi"/>
                <w:sz w:val="24"/>
                <w:szCs w:val="24"/>
              </w:rPr>
            </w:pPr>
            <w:r w:rsidRPr="009106F1">
              <w:rPr>
                <w:rFonts w:cstheme="minorHAnsi"/>
                <w:sz w:val="24"/>
                <w:szCs w:val="24"/>
              </w:rPr>
              <w:t>Sex</w:t>
            </w:r>
          </w:p>
        </w:tc>
        <w:tc>
          <w:tcPr>
            <w:tcW w:w="335" w:type="pct"/>
          </w:tcPr>
          <w:p w14:paraId="074E0D0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5857841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3072399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2917752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03F5135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6BF475E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1C5B213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6F15105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4" w:type="pct"/>
          </w:tcPr>
          <w:p w14:paraId="1621CF8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1C5779A5"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7ACA72A0" w14:textId="77777777" w:rsidR="00B947F6" w:rsidRPr="009106F1" w:rsidRDefault="00B947F6" w:rsidP="00E1481F">
            <w:pPr>
              <w:rPr>
                <w:rFonts w:cstheme="minorHAnsi"/>
                <w:i/>
                <w:iCs/>
                <w:sz w:val="24"/>
                <w:szCs w:val="24"/>
              </w:rPr>
            </w:pPr>
            <w:r w:rsidRPr="009106F1">
              <w:rPr>
                <w:rFonts w:cstheme="minorHAnsi"/>
                <w:sz w:val="24"/>
                <w:szCs w:val="24"/>
              </w:rPr>
              <w:t xml:space="preserve">  </w:t>
            </w:r>
            <w:r w:rsidRPr="009106F1">
              <w:rPr>
                <w:rFonts w:cstheme="minorHAnsi"/>
                <w:i/>
                <w:iCs/>
                <w:sz w:val="24"/>
                <w:szCs w:val="24"/>
              </w:rPr>
              <w:t>Female</w:t>
            </w:r>
          </w:p>
        </w:tc>
        <w:tc>
          <w:tcPr>
            <w:tcW w:w="335" w:type="pct"/>
          </w:tcPr>
          <w:p w14:paraId="439C514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61" w:type="pct"/>
          </w:tcPr>
          <w:p w14:paraId="5EE79D1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7683267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2067A7A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4396A3D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0517DBC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7F571A0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4B8DD22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64" w:type="pct"/>
          </w:tcPr>
          <w:p w14:paraId="1AC540E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76B4145F"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62E26A5C" w14:textId="77777777" w:rsidR="00B947F6" w:rsidRPr="009106F1" w:rsidRDefault="00B947F6" w:rsidP="00E1481F">
            <w:pPr>
              <w:rPr>
                <w:rFonts w:cstheme="minorHAnsi"/>
                <w:sz w:val="24"/>
                <w:szCs w:val="24"/>
              </w:rPr>
            </w:pPr>
            <w:r w:rsidRPr="009106F1">
              <w:rPr>
                <w:rFonts w:cstheme="minorHAnsi"/>
                <w:i/>
                <w:iCs/>
                <w:sz w:val="24"/>
                <w:szCs w:val="24"/>
              </w:rPr>
              <w:t xml:space="preserve">  Male</w:t>
            </w:r>
          </w:p>
        </w:tc>
        <w:tc>
          <w:tcPr>
            <w:tcW w:w="335" w:type="pct"/>
            <w:vAlign w:val="bottom"/>
          </w:tcPr>
          <w:p w14:paraId="231726D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37</w:t>
            </w:r>
          </w:p>
        </w:tc>
        <w:tc>
          <w:tcPr>
            <w:tcW w:w="361" w:type="pct"/>
            <w:vAlign w:val="bottom"/>
          </w:tcPr>
          <w:p w14:paraId="4A39AA4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8)</w:t>
            </w:r>
          </w:p>
        </w:tc>
        <w:tc>
          <w:tcPr>
            <w:tcW w:w="263" w:type="pct"/>
          </w:tcPr>
          <w:p w14:paraId="2146F52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vAlign w:val="bottom"/>
          </w:tcPr>
          <w:p w14:paraId="3A38E22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35</w:t>
            </w:r>
          </w:p>
        </w:tc>
        <w:tc>
          <w:tcPr>
            <w:tcW w:w="361" w:type="pct"/>
          </w:tcPr>
          <w:p w14:paraId="33495A2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8)</w:t>
            </w:r>
          </w:p>
        </w:tc>
        <w:tc>
          <w:tcPr>
            <w:tcW w:w="263" w:type="pct"/>
          </w:tcPr>
          <w:p w14:paraId="2014251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vAlign w:val="bottom"/>
          </w:tcPr>
          <w:p w14:paraId="3FDEDF0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36</w:t>
            </w:r>
          </w:p>
        </w:tc>
        <w:tc>
          <w:tcPr>
            <w:tcW w:w="361" w:type="pct"/>
          </w:tcPr>
          <w:p w14:paraId="641F184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8)</w:t>
            </w:r>
          </w:p>
        </w:tc>
        <w:tc>
          <w:tcPr>
            <w:tcW w:w="264" w:type="pct"/>
          </w:tcPr>
          <w:p w14:paraId="17F3955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64FE6FEB"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757E7971" w14:textId="77777777" w:rsidR="00B947F6" w:rsidRPr="009106F1" w:rsidRDefault="00B947F6" w:rsidP="00E1481F">
            <w:pPr>
              <w:rPr>
                <w:rFonts w:cstheme="minorHAnsi"/>
                <w:i/>
                <w:iCs/>
                <w:sz w:val="24"/>
                <w:szCs w:val="24"/>
              </w:rPr>
            </w:pPr>
            <w:r w:rsidRPr="009106F1">
              <w:rPr>
                <w:rFonts w:cstheme="minorHAnsi"/>
                <w:sz w:val="24"/>
                <w:szCs w:val="24"/>
              </w:rPr>
              <w:t>Housing Tenure</w:t>
            </w:r>
          </w:p>
        </w:tc>
        <w:tc>
          <w:tcPr>
            <w:tcW w:w="335" w:type="pct"/>
          </w:tcPr>
          <w:p w14:paraId="1005EAD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4E0F57F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3DAF072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7EB2749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1F30277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1565D85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7F28731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4DD4272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4" w:type="pct"/>
          </w:tcPr>
          <w:p w14:paraId="5EEDD48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6B150793"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10186B68" w14:textId="77777777" w:rsidR="00B947F6" w:rsidRPr="009106F1" w:rsidRDefault="00B947F6" w:rsidP="00E1481F">
            <w:pPr>
              <w:rPr>
                <w:rFonts w:cstheme="minorHAnsi"/>
                <w:i/>
                <w:iCs/>
                <w:sz w:val="24"/>
                <w:szCs w:val="24"/>
              </w:rPr>
            </w:pPr>
            <w:r w:rsidRPr="009106F1">
              <w:rPr>
                <w:rFonts w:cstheme="minorHAnsi"/>
                <w:i/>
                <w:iCs/>
                <w:sz w:val="24"/>
                <w:szCs w:val="24"/>
              </w:rPr>
              <w:t xml:space="preserve">  Own Home</w:t>
            </w:r>
          </w:p>
        </w:tc>
        <w:tc>
          <w:tcPr>
            <w:tcW w:w="335" w:type="pct"/>
          </w:tcPr>
          <w:p w14:paraId="13DD30E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61" w:type="pct"/>
          </w:tcPr>
          <w:p w14:paraId="27A8CEC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1211742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42A09C3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26957A0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4F76C05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19BDE87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258B86F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4" w:type="pct"/>
          </w:tcPr>
          <w:p w14:paraId="74C600A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0631B236"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20D06FB1" w14:textId="77777777" w:rsidR="00B947F6" w:rsidRPr="009106F1" w:rsidRDefault="00B947F6" w:rsidP="00E1481F">
            <w:pPr>
              <w:rPr>
                <w:rFonts w:cstheme="minorHAnsi"/>
                <w:i/>
                <w:iCs/>
                <w:sz w:val="24"/>
                <w:szCs w:val="24"/>
              </w:rPr>
            </w:pPr>
            <w:r w:rsidRPr="009106F1">
              <w:rPr>
                <w:rFonts w:cstheme="minorHAnsi"/>
                <w:i/>
                <w:iCs/>
                <w:sz w:val="24"/>
                <w:szCs w:val="24"/>
              </w:rPr>
              <w:t xml:space="preserve">  Don't Own Home</w:t>
            </w:r>
          </w:p>
        </w:tc>
        <w:tc>
          <w:tcPr>
            <w:tcW w:w="335" w:type="pct"/>
          </w:tcPr>
          <w:p w14:paraId="7759925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56</w:t>
            </w:r>
          </w:p>
        </w:tc>
        <w:tc>
          <w:tcPr>
            <w:tcW w:w="361" w:type="pct"/>
          </w:tcPr>
          <w:p w14:paraId="424F366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8)</w:t>
            </w:r>
          </w:p>
        </w:tc>
        <w:tc>
          <w:tcPr>
            <w:tcW w:w="263" w:type="pct"/>
          </w:tcPr>
          <w:p w14:paraId="73E69C0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vAlign w:val="bottom"/>
          </w:tcPr>
          <w:p w14:paraId="70FCA27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52</w:t>
            </w:r>
          </w:p>
        </w:tc>
        <w:tc>
          <w:tcPr>
            <w:tcW w:w="361" w:type="pct"/>
          </w:tcPr>
          <w:p w14:paraId="26F28F9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8)</w:t>
            </w:r>
          </w:p>
        </w:tc>
        <w:tc>
          <w:tcPr>
            <w:tcW w:w="263" w:type="pct"/>
          </w:tcPr>
          <w:p w14:paraId="427C842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tcPr>
          <w:p w14:paraId="3DE5B6C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58</w:t>
            </w:r>
          </w:p>
        </w:tc>
        <w:tc>
          <w:tcPr>
            <w:tcW w:w="361" w:type="pct"/>
          </w:tcPr>
          <w:p w14:paraId="30A1295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8)</w:t>
            </w:r>
          </w:p>
        </w:tc>
        <w:tc>
          <w:tcPr>
            <w:tcW w:w="264" w:type="pct"/>
          </w:tcPr>
          <w:p w14:paraId="31BBA18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53C9DBDD"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3B8E6B21" w14:textId="77777777" w:rsidR="00B947F6" w:rsidRPr="009106F1" w:rsidRDefault="00B947F6" w:rsidP="00E1481F">
            <w:pPr>
              <w:rPr>
                <w:rFonts w:cstheme="minorHAnsi"/>
                <w:i/>
                <w:iCs/>
                <w:sz w:val="24"/>
                <w:szCs w:val="24"/>
              </w:rPr>
            </w:pPr>
            <w:r w:rsidRPr="009106F1">
              <w:rPr>
                <w:rFonts w:cstheme="minorHAnsi"/>
                <w:sz w:val="24"/>
                <w:szCs w:val="24"/>
              </w:rPr>
              <w:t>NS-SEC</w:t>
            </w:r>
          </w:p>
        </w:tc>
        <w:tc>
          <w:tcPr>
            <w:tcW w:w="335" w:type="pct"/>
          </w:tcPr>
          <w:p w14:paraId="61B09C9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4F74314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37929A1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0E2EAB3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2F6B39A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3F90230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179D599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0A83456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4" w:type="pct"/>
          </w:tcPr>
          <w:p w14:paraId="690A862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77CC9724"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020488A0" w14:textId="77777777" w:rsidR="00B947F6" w:rsidRPr="009106F1" w:rsidRDefault="00B947F6" w:rsidP="00E1481F">
            <w:pPr>
              <w:rPr>
                <w:rFonts w:cstheme="minorHAnsi"/>
                <w:i/>
                <w:iCs/>
                <w:sz w:val="24"/>
                <w:szCs w:val="24"/>
              </w:rPr>
            </w:pPr>
            <w:r w:rsidRPr="009106F1">
              <w:rPr>
                <w:rFonts w:cstheme="minorHAnsi"/>
                <w:i/>
                <w:iCs/>
                <w:sz w:val="24"/>
                <w:szCs w:val="24"/>
              </w:rPr>
              <w:t xml:space="preserve">  Higher Managerial</w:t>
            </w:r>
          </w:p>
        </w:tc>
        <w:tc>
          <w:tcPr>
            <w:tcW w:w="335" w:type="pct"/>
          </w:tcPr>
          <w:p w14:paraId="02FA25B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61" w:type="pct"/>
          </w:tcPr>
          <w:p w14:paraId="51858AD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0B2B3A4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14679D7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6611D39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54EF72D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01158F4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3326633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64" w:type="pct"/>
          </w:tcPr>
          <w:p w14:paraId="62B93FA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1A0951FC"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7ECF2694" w14:textId="77777777" w:rsidR="00B947F6" w:rsidRPr="009106F1" w:rsidRDefault="00B947F6" w:rsidP="00E1481F">
            <w:pPr>
              <w:rPr>
                <w:rFonts w:cstheme="minorHAnsi"/>
                <w:sz w:val="24"/>
                <w:szCs w:val="24"/>
              </w:rPr>
            </w:pPr>
            <w:r w:rsidRPr="009106F1">
              <w:rPr>
                <w:rFonts w:cstheme="minorHAnsi"/>
                <w:i/>
                <w:iCs/>
                <w:sz w:val="24"/>
                <w:szCs w:val="24"/>
              </w:rPr>
              <w:t xml:space="preserve">  Lower Managerial</w:t>
            </w:r>
          </w:p>
        </w:tc>
        <w:tc>
          <w:tcPr>
            <w:tcW w:w="335" w:type="pct"/>
            <w:vAlign w:val="bottom"/>
          </w:tcPr>
          <w:p w14:paraId="6C07E82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67</w:t>
            </w:r>
          </w:p>
        </w:tc>
        <w:tc>
          <w:tcPr>
            <w:tcW w:w="361" w:type="pct"/>
          </w:tcPr>
          <w:p w14:paraId="06634CF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4)</w:t>
            </w:r>
          </w:p>
        </w:tc>
        <w:tc>
          <w:tcPr>
            <w:tcW w:w="263" w:type="pct"/>
          </w:tcPr>
          <w:p w14:paraId="2A8D276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tcPr>
          <w:p w14:paraId="042D7BA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5FEE6CD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58D281D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1ECD14F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3CAA101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4" w:type="pct"/>
          </w:tcPr>
          <w:p w14:paraId="6338EDD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4C65C866"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729AF434" w14:textId="77777777" w:rsidR="00B947F6" w:rsidRPr="009106F1" w:rsidRDefault="00B947F6" w:rsidP="00E1481F">
            <w:pPr>
              <w:rPr>
                <w:rFonts w:cstheme="minorHAnsi"/>
                <w:sz w:val="24"/>
                <w:szCs w:val="24"/>
              </w:rPr>
            </w:pPr>
            <w:r w:rsidRPr="009106F1">
              <w:rPr>
                <w:rFonts w:cstheme="minorHAnsi"/>
                <w:i/>
                <w:iCs/>
                <w:sz w:val="24"/>
                <w:szCs w:val="24"/>
              </w:rPr>
              <w:t xml:space="preserve">  Intermediate Occupations</w:t>
            </w:r>
          </w:p>
        </w:tc>
        <w:tc>
          <w:tcPr>
            <w:tcW w:w="335" w:type="pct"/>
            <w:vAlign w:val="bottom"/>
          </w:tcPr>
          <w:p w14:paraId="3D976FE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16</w:t>
            </w:r>
          </w:p>
        </w:tc>
        <w:tc>
          <w:tcPr>
            <w:tcW w:w="361" w:type="pct"/>
          </w:tcPr>
          <w:p w14:paraId="75AD5C1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7)</w:t>
            </w:r>
          </w:p>
        </w:tc>
        <w:tc>
          <w:tcPr>
            <w:tcW w:w="263" w:type="pct"/>
          </w:tcPr>
          <w:p w14:paraId="16B3CB4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tcPr>
          <w:p w14:paraId="0A896D3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55304A7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38A6D0B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72A1C98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43BC4F9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4" w:type="pct"/>
          </w:tcPr>
          <w:p w14:paraId="2A45A20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27403163"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77C5D36F" w14:textId="77777777" w:rsidR="00B947F6" w:rsidRPr="009106F1" w:rsidRDefault="00B947F6" w:rsidP="00E1481F">
            <w:pPr>
              <w:rPr>
                <w:rFonts w:cstheme="minorHAnsi"/>
                <w:sz w:val="24"/>
                <w:szCs w:val="24"/>
              </w:rPr>
            </w:pPr>
            <w:r w:rsidRPr="009106F1">
              <w:rPr>
                <w:rFonts w:cstheme="minorHAnsi"/>
                <w:i/>
                <w:iCs/>
                <w:sz w:val="24"/>
                <w:szCs w:val="24"/>
              </w:rPr>
              <w:t xml:space="preserve">  Small Employers</w:t>
            </w:r>
          </w:p>
        </w:tc>
        <w:tc>
          <w:tcPr>
            <w:tcW w:w="335" w:type="pct"/>
          </w:tcPr>
          <w:p w14:paraId="7B4D361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21</w:t>
            </w:r>
          </w:p>
        </w:tc>
        <w:tc>
          <w:tcPr>
            <w:tcW w:w="361" w:type="pct"/>
          </w:tcPr>
          <w:p w14:paraId="5C22133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6)</w:t>
            </w:r>
          </w:p>
        </w:tc>
        <w:tc>
          <w:tcPr>
            <w:tcW w:w="263" w:type="pct"/>
          </w:tcPr>
          <w:p w14:paraId="2247D14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tcPr>
          <w:p w14:paraId="3833DE9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38EF2C3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4A80CA6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49E255C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0B022E4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4" w:type="pct"/>
          </w:tcPr>
          <w:p w14:paraId="6DB72CD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2CCDDB22"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64B3716A" w14:textId="77777777" w:rsidR="00B947F6" w:rsidRPr="009106F1" w:rsidRDefault="00B947F6" w:rsidP="00E1481F">
            <w:pPr>
              <w:rPr>
                <w:rFonts w:cstheme="minorHAnsi"/>
                <w:sz w:val="24"/>
                <w:szCs w:val="24"/>
              </w:rPr>
            </w:pPr>
            <w:r w:rsidRPr="009106F1">
              <w:rPr>
                <w:rFonts w:cstheme="minorHAnsi"/>
                <w:i/>
                <w:iCs/>
                <w:sz w:val="24"/>
                <w:szCs w:val="24"/>
              </w:rPr>
              <w:t xml:space="preserve">  Lower Supervisory &amp; Technical Occupations</w:t>
            </w:r>
          </w:p>
        </w:tc>
        <w:tc>
          <w:tcPr>
            <w:tcW w:w="335" w:type="pct"/>
          </w:tcPr>
          <w:p w14:paraId="5312D02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06</w:t>
            </w:r>
          </w:p>
        </w:tc>
        <w:tc>
          <w:tcPr>
            <w:tcW w:w="361" w:type="pct"/>
          </w:tcPr>
          <w:p w14:paraId="13C8C13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4)</w:t>
            </w:r>
          </w:p>
        </w:tc>
        <w:tc>
          <w:tcPr>
            <w:tcW w:w="263" w:type="pct"/>
          </w:tcPr>
          <w:p w14:paraId="17A9FCC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tcPr>
          <w:p w14:paraId="6F5434C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0C7A0DF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4175810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53E40FB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6F3C747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4" w:type="pct"/>
          </w:tcPr>
          <w:p w14:paraId="7D4DCD6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07A846D4"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705C84C9" w14:textId="77777777" w:rsidR="00B947F6" w:rsidRPr="009106F1" w:rsidRDefault="00B947F6" w:rsidP="00E1481F">
            <w:pPr>
              <w:rPr>
                <w:rFonts w:cstheme="minorHAnsi"/>
                <w:i/>
                <w:iCs/>
                <w:sz w:val="24"/>
                <w:szCs w:val="24"/>
              </w:rPr>
            </w:pPr>
            <w:r w:rsidRPr="009106F1">
              <w:rPr>
                <w:rFonts w:cstheme="minorHAnsi"/>
                <w:i/>
                <w:iCs/>
                <w:sz w:val="24"/>
                <w:szCs w:val="24"/>
              </w:rPr>
              <w:t xml:space="preserve">  Semi-Routine Occupations</w:t>
            </w:r>
          </w:p>
        </w:tc>
        <w:tc>
          <w:tcPr>
            <w:tcW w:w="335" w:type="pct"/>
            <w:vAlign w:val="bottom"/>
          </w:tcPr>
          <w:p w14:paraId="285F004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09</w:t>
            </w:r>
          </w:p>
        </w:tc>
        <w:tc>
          <w:tcPr>
            <w:tcW w:w="361" w:type="pct"/>
          </w:tcPr>
          <w:p w14:paraId="5F9A043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4)</w:t>
            </w:r>
          </w:p>
        </w:tc>
        <w:tc>
          <w:tcPr>
            <w:tcW w:w="263" w:type="pct"/>
          </w:tcPr>
          <w:p w14:paraId="32A1D30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tcPr>
          <w:p w14:paraId="0529B43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2BF2B74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196E2C2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32A1D78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05D6F2D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4" w:type="pct"/>
          </w:tcPr>
          <w:p w14:paraId="222F324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7972FF2F"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5DB1EA9C" w14:textId="77777777" w:rsidR="00B947F6" w:rsidRPr="009106F1" w:rsidRDefault="00B947F6" w:rsidP="00E1481F">
            <w:pPr>
              <w:rPr>
                <w:rFonts w:cstheme="minorHAnsi"/>
                <w:sz w:val="24"/>
                <w:szCs w:val="24"/>
              </w:rPr>
            </w:pPr>
            <w:r w:rsidRPr="009106F1">
              <w:rPr>
                <w:rFonts w:cstheme="minorHAnsi"/>
                <w:i/>
                <w:iCs/>
                <w:sz w:val="24"/>
                <w:szCs w:val="24"/>
              </w:rPr>
              <w:t xml:space="preserve">  Routine Occupations</w:t>
            </w:r>
          </w:p>
        </w:tc>
        <w:tc>
          <w:tcPr>
            <w:tcW w:w="335" w:type="pct"/>
            <w:vAlign w:val="bottom"/>
          </w:tcPr>
          <w:p w14:paraId="0D825A5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48</w:t>
            </w:r>
          </w:p>
        </w:tc>
        <w:tc>
          <w:tcPr>
            <w:tcW w:w="361" w:type="pct"/>
          </w:tcPr>
          <w:p w14:paraId="5CD04BC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4)</w:t>
            </w:r>
          </w:p>
        </w:tc>
        <w:tc>
          <w:tcPr>
            <w:tcW w:w="263" w:type="pct"/>
          </w:tcPr>
          <w:p w14:paraId="3DF8673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tcPr>
          <w:p w14:paraId="7D9C72D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75EF3F8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7664331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7D09FE7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0373B26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4" w:type="pct"/>
          </w:tcPr>
          <w:p w14:paraId="088F386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69E13CF5"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4BB4AA61" w14:textId="77777777" w:rsidR="00B947F6" w:rsidRPr="009106F1" w:rsidRDefault="00B947F6" w:rsidP="00E1481F">
            <w:pPr>
              <w:rPr>
                <w:rFonts w:cstheme="minorHAnsi"/>
                <w:sz w:val="24"/>
                <w:szCs w:val="24"/>
              </w:rPr>
            </w:pPr>
            <w:r w:rsidRPr="009106F1">
              <w:rPr>
                <w:rFonts w:cstheme="minorHAnsi"/>
                <w:sz w:val="24"/>
                <w:szCs w:val="24"/>
              </w:rPr>
              <w:t>CAMSIS</w:t>
            </w:r>
          </w:p>
        </w:tc>
        <w:tc>
          <w:tcPr>
            <w:tcW w:w="335" w:type="pct"/>
            <w:vAlign w:val="bottom"/>
          </w:tcPr>
          <w:p w14:paraId="6CF9324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vAlign w:val="bottom"/>
          </w:tcPr>
          <w:p w14:paraId="2F0A2B2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34273A7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5FFB786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36</w:t>
            </w:r>
          </w:p>
        </w:tc>
        <w:tc>
          <w:tcPr>
            <w:tcW w:w="361" w:type="pct"/>
          </w:tcPr>
          <w:p w14:paraId="4D4784C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3)</w:t>
            </w:r>
          </w:p>
        </w:tc>
        <w:tc>
          <w:tcPr>
            <w:tcW w:w="263" w:type="pct"/>
          </w:tcPr>
          <w:p w14:paraId="4BBC987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tcPr>
          <w:p w14:paraId="1D31B12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1664CC5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4" w:type="pct"/>
          </w:tcPr>
          <w:p w14:paraId="33FF72B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2DBC1326"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00EC78B8" w14:textId="77777777" w:rsidR="00B947F6" w:rsidRPr="009106F1" w:rsidRDefault="00B947F6" w:rsidP="00E1481F">
            <w:pPr>
              <w:rPr>
                <w:rFonts w:cstheme="minorHAnsi"/>
                <w:sz w:val="24"/>
                <w:szCs w:val="24"/>
              </w:rPr>
            </w:pPr>
            <w:r w:rsidRPr="009106F1">
              <w:rPr>
                <w:rFonts w:cstheme="minorHAnsi"/>
                <w:sz w:val="24"/>
                <w:szCs w:val="24"/>
              </w:rPr>
              <w:t>RGSC</w:t>
            </w:r>
          </w:p>
        </w:tc>
        <w:tc>
          <w:tcPr>
            <w:tcW w:w="335" w:type="pct"/>
            <w:vAlign w:val="bottom"/>
          </w:tcPr>
          <w:p w14:paraId="0ADFEC0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vAlign w:val="bottom"/>
          </w:tcPr>
          <w:p w14:paraId="4B6EC9C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744062B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6519346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12FCD09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07DB74B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0919895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33B6A7E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4" w:type="pct"/>
          </w:tcPr>
          <w:p w14:paraId="0154CFF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5FD09B3E"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23376469" w14:textId="77777777" w:rsidR="00B947F6" w:rsidRPr="009106F1" w:rsidRDefault="00B947F6" w:rsidP="00E1481F">
            <w:pPr>
              <w:rPr>
                <w:rFonts w:cstheme="minorHAnsi"/>
                <w:i/>
                <w:iCs/>
                <w:sz w:val="24"/>
                <w:szCs w:val="24"/>
              </w:rPr>
            </w:pPr>
            <w:r w:rsidRPr="009106F1">
              <w:rPr>
                <w:rFonts w:cstheme="minorHAnsi"/>
                <w:i/>
                <w:iCs/>
                <w:sz w:val="24"/>
                <w:szCs w:val="24"/>
              </w:rPr>
              <w:t xml:space="preserve">  Professional</w:t>
            </w:r>
          </w:p>
        </w:tc>
        <w:tc>
          <w:tcPr>
            <w:tcW w:w="335" w:type="pct"/>
            <w:vAlign w:val="bottom"/>
          </w:tcPr>
          <w:p w14:paraId="1F13D9B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vAlign w:val="bottom"/>
          </w:tcPr>
          <w:p w14:paraId="5793065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3E67588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1DBB896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3E924EB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0DE3963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6F06382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5CA54C9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4" w:type="pct"/>
          </w:tcPr>
          <w:p w14:paraId="4C792D6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5555562C"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60E081E6" w14:textId="77777777" w:rsidR="00B947F6" w:rsidRPr="009106F1" w:rsidRDefault="00B947F6" w:rsidP="00E1481F">
            <w:pPr>
              <w:rPr>
                <w:rFonts w:cstheme="minorHAnsi"/>
                <w:i/>
                <w:iCs/>
                <w:sz w:val="24"/>
                <w:szCs w:val="24"/>
              </w:rPr>
            </w:pPr>
            <w:r w:rsidRPr="009106F1">
              <w:rPr>
                <w:rFonts w:cstheme="minorHAnsi"/>
                <w:i/>
                <w:iCs/>
                <w:sz w:val="24"/>
                <w:szCs w:val="24"/>
              </w:rPr>
              <w:t xml:space="preserve">  Managerial and Technical</w:t>
            </w:r>
          </w:p>
        </w:tc>
        <w:tc>
          <w:tcPr>
            <w:tcW w:w="335" w:type="pct"/>
          </w:tcPr>
          <w:p w14:paraId="1FE42F5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0FFA08A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062BEBC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5E001E3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4593C1F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50847A4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vAlign w:val="bottom"/>
          </w:tcPr>
          <w:p w14:paraId="0554621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97</w:t>
            </w:r>
          </w:p>
        </w:tc>
        <w:tc>
          <w:tcPr>
            <w:tcW w:w="361" w:type="pct"/>
          </w:tcPr>
          <w:p w14:paraId="1144EEB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4)</w:t>
            </w:r>
          </w:p>
        </w:tc>
        <w:tc>
          <w:tcPr>
            <w:tcW w:w="264" w:type="pct"/>
          </w:tcPr>
          <w:p w14:paraId="1C85D55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4ABAF0EA"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45D7B658" w14:textId="77777777" w:rsidR="00B947F6" w:rsidRPr="009106F1" w:rsidRDefault="00B947F6" w:rsidP="00E1481F">
            <w:pPr>
              <w:rPr>
                <w:rFonts w:cstheme="minorHAnsi"/>
                <w:i/>
                <w:iCs/>
                <w:sz w:val="24"/>
                <w:szCs w:val="24"/>
              </w:rPr>
            </w:pPr>
            <w:r w:rsidRPr="009106F1">
              <w:rPr>
                <w:rFonts w:cstheme="minorHAnsi"/>
                <w:i/>
                <w:iCs/>
                <w:sz w:val="24"/>
                <w:szCs w:val="24"/>
              </w:rPr>
              <w:lastRenderedPageBreak/>
              <w:t xml:space="preserve">  Skilled Non-Manual</w:t>
            </w:r>
          </w:p>
        </w:tc>
        <w:tc>
          <w:tcPr>
            <w:tcW w:w="335" w:type="pct"/>
          </w:tcPr>
          <w:p w14:paraId="7F7B181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30575D0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2298C45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59B1F01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1A536C3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0D6AF14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vAlign w:val="bottom"/>
          </w:tcPr>
          <w:p w14:paraId="5AB77B0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97</w:t>
            </w:r>
          </w:p>
        </w:tc>
        <w:tc>
          <w:tcPr>
            <w:tcW w:w="361" w:type="pct"/>
          </w:tcPr>
          <w:p w14:paraId="4BF7788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5)</w:t>
            </w:r>
          </w:p>
        </w:tc>
        <w:tc>
          <w:tcPr>
            <w:tcW w:w="264" w:type="pct"/>
          </w:tcPr>
          <w:p w14:paraId="6FD7F41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6977593F"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00B91874" w14:textId="77777777" w:rsidR="00B947F6" w:rsidRPr="009106F1" w:rsidRDefault="00B947F6" w:rsidP="00E1481F">
            <w:pPr>
              <w:rPr>
                <w:rFonts w:cstheme="minorHAnsi"/>
                <w:i/>
                <w:iCs/>
                <w:sz w:val="24"/>
                <w:szCs w:val="24"/>
              </w:rPr>
            </w:pPr>
            <w:r w:rsidRPr="009106F1">
              <w:rPr>
                <w:rFonts w:cstheme="minorHAnsi"/>
                <w:i/>
                <w:iCs/>
                <w:sz w:val="24"/>
                <w:szCs w:val="24"/>
              </w:rPr>
              <w:t xml:space="preserve">  Skilled Manual</w:t>
            </w:r>
          </w:p>
        </w:tc>
        <w:tc>
          <w:tcPr>
            <w:tcW w:w="335" w:type="pct"/>
          </w:tcPr>
          <w:p w14:paraId="57EBCCA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0C1699C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5A154ED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7E7D694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2C3C182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1877E19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vAlign w:val="bottom"/>
          </w:tcPr>
          <w:p w14:paraId="4A1651F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57</w:t>
            </w:r>
          </w:p>
        </w:tc>
        <w:tc>
          <w:tcPr>
            <w:tcW w:w="361" w:type="pct"/>
          </w:tcPr>
          <w:p w14:paraId="55546BF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3)</w:t>
            </w:r>
          </w:p>
        </w:tc>
        <w:tc>
          <w:tcPr>
            <w:tcW w:w="264" w:type="pct"/>
          </w:tcPr>
          <w:p w14:paraId="22BDE14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054F34C1"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22A7AF8A" w14:textId="77777777" w:rsidR="00B947F6" w:rsidRPr="009106F1" w:rsidRDefault="00B947F6" w:rsidP="00E1481F">
            <w:pPr>
              <w:rPr>
                <w:rFonts w:cstheme="minorHAnsi"/>
                <w:i/>
                <w:iCs/>
                <w:sz w:val="24"/>
                <w:szCs w:val="24"/>
              </w:rPr>
            </w:pPr>
            <w:r w:rsidRPr="009106F1">
              <w:rPr>
                <w:rFonts w:cstheme="minorHAnsi"/>
                <w:i/>
                <w:iCs/>
                <w:sz w:val="24"/>
                <w:szCs w:val="24"/>
              </w:rPr>
              <w:t xml:space="preserve">  Partly Skilled</w:t>
            </w:r>
          </w:p>
        </w:tc>
        <w:tc>
          <w:tcPr>
            <w:tcW w:w="335" w:type="pct"/>
          </w:tcPr>
          <w:p w14:paraId="1605F8F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7E2C8ED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0E70C50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17430E7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028F715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53FB8BE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743284A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3</w:t>
            </w:r>
          </w:p>
        </w:tc>
        <w:tc>
          <w:tcPr>
            <w:tcW w:w="361" w:type="pct"/>
          </w:tcPr>
          <w:p w14:paraId="51177E1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5)</w:t>
            </w:r>
          </w:p>
        </w:tc>
        <w:tc>
          <w:tcPr>
            <w:tcW w:w="264" w:type="pct"/>
          </w:tcPr>
          <w:p w14:paraId="0D4E062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04C63B79"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4AA78C21" w14:textId="77777777" w:rsidR="00B947F6" w:rsidRPr="009106F1" w:rsidRDefault="00B947F6" w:rsidP="00E1481F">
            <w:pPr>
              <w:rPr>
                <w:rFonts w:cstheme="minorHAnsi"/>
                <w:i/>
                <w:iCs/>
                <w:sz w:val="24"/>
                <w:szCs w:val="24"/>
              </w:rPr>
            </w:pPr>
            <w:r w:rsidRPr="009106F1">
              <w:rPr>
                <w:rFonts w:cstheme="minorHAnsi"/>
                <w:i/>
                <w:iCs/>
                <w:sz w:val="24"/>
                <w:szCs w:val="24"/>
              </w:rPr>
              <w:t xml:space="preserve">  Unskilled</w:t>
            </w:r>
          </w:p>
        </w:tc>
        <w:tc>
          <w:tcPr>
            <w:tcW w:w="335" w:type="pct"/>
          </w:tcPr>
          <w:p w14:paraId="18B7BAC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5B8580F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2BB17CA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5308660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043F772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11CA239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12C4930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86</w:t>
            </w:r>
          </w:p>
        </w:tc>
        <w:tc>
          <w:tcPr>
            <w:tcW w:w="361" w:type="pct"/>
          </w:tcPr>
          <w:p w14:paraId="1A49435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7)</w:t>
            </w:r>
          </w:p>
        </w:tc>
        <w:tc>
          <w:tcPr>
            <w:tcW w:w="264" w:type="pct"/>
          </w:tcPr>
          <w:p w14:paraId="07A94B9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4451537A"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43E45358" w14:textId="77777777" w:rsidR="00B947F6" w:rsidRPr="009106F1" w:rsidRDefault="00B947F6" w:rsidP="00E1481F">
            <w:pPr>
              <w:rPr>
                <w:rFonts w:cstheme="minorHAnsi"/>
                <w:i/>
                <w:iCs/>
                <w:sz w:val="24"/>
                <w:szCs w:val="24"/>
              </w:rPr>
            </w:pPr>
            <w:r w:rsidRPr="009106F1">
              <w:rPr>
                <w:rFonts w:cstheme="minorHAnsi"/>
                <w:sz w:val="24"/>
                <w:szCs w:val="24"/>
              </w:rPr>
              <w:t>Reading Scores</w:t>
            </w:r>
          </w:p>
        </w:tc>
        <w:tc>
          <w:tcPr>
            <w:tcW w:w="335" w:type="pct"/>
            <w:vAlign w:val="bottom"/>
          </w:tcPr>
          <w:p w14:paraId="295E2E4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6</w:t>
            </w:r>
          </w:p>
        </w:tc>
        <w:tc>
          <w:tcPr>
            <w:tcW w:w="361" w:type="pct"/>
            <w:vAlign w:val="bottom"/>
          </w:tcPr>
          <w:p w14:paraId="1D218B4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263" w:type="pct"/>
          </w:tcPr>
          <w:p w14:paraId="2AE8A21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vAlign w:val="bottom"/>
          </w:tcPr>
          <w:p w14:paraId="39A040C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6</w:t>
            </w:r>
          </w:p>
        </w:tc>
        <w:tc>
          <w:tcPr>
            <w:tcW w:w="361" w:type="pct"/>
            <w:vAlign w:val="bottom"/>
          </w:tcPr>
          <w:p w14:paraId="53E0D62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263" w:type="pct"/>
          </w:tcPr>
          <w:p w14:paraId="738445D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vAlign w:val="bottom"/>
          </w:tcPr>
          <w:p w14:paraId="3477773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6</w:t>
            </w:r>
          </w:p>
        </w:tc>
        <w:tc>
          <w:tcPr>
            <w:tcW w:w="361" w:type="pct"/>
            <w:vAlign w:val="bottom"/>
          </w:tcPr>
          <w:p w14:paraId="6625181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264" w:type="pct"/>
          </w:tcPr>
          <w:p w14:paraId="3819795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7A7A6A94"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7EFC4ABB" w14:textId="77777777" w:rsidR="00B947F6" w:rsidRPr="009106F1" w:rsidRDefault="00B947F6" w:rsidP="00E1481F">
            <w:pPr>
              <w:rPr>
                <w:rFonts w:cstheme="minorHAnsi"/>
                <w:i/>
                <w:iCs/>
                <w:sz w:val="24"/>
                <w:szCs w:val="24"/>
              </w:rPr>
            </w:pPr>
            <w:r w:rsidRPr="009106F1">
              <w:rPr>
                <w:rFonts w:cstheme="minorHAnsi"/>
                <w:sz w:val="24"/>
                <w:szCs w:val="24"/>
              </w:rPr>
              <w:t>Maths Scores</w:t>
            </w:r>
          </w:p>
        </w:tc>
        <w:tc>
          <w:tcPr>
            <w:tcW w:w="335" w:type="pct"/>
            <w:vAlign w:val="bottom"/>
          </w:tcPr>
          <w:p w14:paraId="2FCBD8D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4</w:t>
            </w:r>
          </w:p>
        </w:tc>
        <w:tc>
          <w:tcPr>
            <w:tcW w:w="361" w:type="pct"/>
            <w:vAlign w:val="bottom"/>
          </w:tcPr>
          <w:p w14:paraId="3A4AF2D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263" w:type="pct"/>
          </w:tcPr>
          <w:p w14:paraId="6853258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vAlign w:val="bottom"/>
          </w:tcPr>
          <w:p w14:paraId="58D39CC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4</w:t>
            </w:r>
          </w:p>
        </w:tc>
        <w:tc>
          <w:tcPr>
            <w:tcW w:w="361" w:type="pct"/>
            <w:vAlign w:val="bottom"/>
          </w:tcPr>
          <w:p w14:paraId="4933993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263" w:type="pct"/>
          </w:tcPr>
          <w:p w14:paraId="5B8917D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vAlign w:val="bottom"/>
          </w:tcPr>
          <w:p w14:paraId="3565471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4</w:t>
            </w:r>
          </w:p>
        </w:tc>
        <w:tc>
          <w:tcPr>
            <w:tcW w:w="361" w:type="pct"/>
            <w:vAlign w:val="bottom"/>
          </w:tcPr>
          <w:p w14:paraId="0963F91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264" w:type="pct"/>
          </w:tcPr>
          <w:p w14:paraId="5B58D89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7B9BE203"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4557996A" w14:textId="77777777" w:rsidR="00B947F6" w:rsidRPr="009106F1" w:rsidRDefault="00B947F6" w:rsidP="00E1481F">
            <w:pPr>
              <w:rPr>
                <w:rFonts w:cstheme="minorHAnsi"/>
                <w:i/>
                <w:iCs/>
                <w:sz w:val="24"/>
                <w:szCs w:val="24"/>
              </w:rPr>
            </w:pPr>
            <w:r w:rsidRPr="009106F1">
              <w:rPr>
                <w:rFonts w:cstheme="minorHAnsi"/>
                <w:sz w:val="24"/>
                <w:szCs w:val="24"/>
              </w:rPr>
              <w:t>Intercept</w:t>
            </w:r>
          </w:p>
        </w:tc>
        <w:tc>
          <w:tcPr>
            <w:tcW w:w="335" w:type="pct"/>
            <w:vAlign w:val="bottom"/>
          </w:tcPr>
          <w:p w14:paraId="4CA555D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19</w:t>
            </w:r>
          </w:p>
        </w:tc>
        <w:tc>
          <w:tcPr>
            <w:tcW w:w="361" w:type="pct"/>
            <w:vAlign w:val="bottom"/>
          </w:tcPr>
          <w:p w14:paraId="7DDB0D3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8)</w:t>
            </w:r>
          </w:p>
        </w:tc>
        <w:tc>
          <w:tcPr>
            <w:tcW w:w="263" w:type="pct"/>
          </w:tcPr>
          <w:p w14:paraId="5797F23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vAlign w:val="bottom"/>
          </w:tcPr>
          <w:p w14:paraId="7B33269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4.76</w:t>
            </w:r>
          </w:p>
        </w:tc>
        <w:tc>
          <w:tcPr>
            <w:tcW w:w="361" w:type="pct"/>
            <w:vAlign w:val="bottom"/>
          </w:tcPr>
          <w:p w14:paraId="745BE15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0)</w:t>
            </w:r>
          </w:p>
        </w:tc>
        <w:tc>
          <w:tcPr>
            <w:tcW w:w="263" w:type="pct"/>
          </w:tcPr>
          <w:p w14:paraId="03E1B8A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vAlign w:val="bottom"/>
          </w:tcPr>
          <w:p w14:paraId="0576A37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84</w:t>
            </w:r>
          </w:p>
        </w:tc>
        <w:tc>
          <w:tcPr>
            <w:tcW w:w="361" w:type="pct"/>
            <w:vAlign w:val="bottom"/>
          </w:tcPr>
          <w:p w14:paraId="336A8F5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6)</w:t>
            </w:r>
          </w:p>
        </w:tc>
        <w:tc>
          <w:tcPr>
            <w:tcW w:w="264" w:type="pct"/>
          </w:tcPr>
          <w:p w14:paraId="1A098E1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474A1F50"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263A8401" w14:textId="77777777" w:rsidR="00B947F6" w:rsidRPr="009106F1" w:rsidRDefault="00B947F6" w:rsidP="00E1481F">
            <w:pPr>
              <w:rPr>
                <w:rFonts w:cstheme="minorHAnsi"/>
                <w:sz w:val="24"/>
                <w:szCs w:val="24"/>
              </w:rPr>
            </w:pPr>
          </w:p>
        </w:tc>
        <w:tc>
          <w:tcPr>
            <w:tcW w:w="335" w:type="pct"/>
          </w:tcPr>
          <w:p w14:paraId="2DE6D80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0BFA713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21D526D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093ED46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4A66466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50A7F45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5654E73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1238469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4" w:type="pct"/>
          </w:tcPr>
          <w:p w14:paraId="13F8B52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1DFB863A"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01A015DC" w14:textId="77777777" w:rsidR="00B947F6" w:rsidRPr="009106F1" w:rsidRDefault="00B947F6" w:rsidP="00E1481F">
            <w:pPr>
              <w:rPr>
                <w:rFonts w:cstheme="minorHAnsi"/>
                <w:i/>
                <w:iCs/>
                <w:sz w:val="24"/>
                <w:szCs w:val="24"/>
              </w:rPr>
            </w:pPr>
            <w:r w:rsidRPr="009106F1">
              <w:rPr>
                <w:rFonts w:cstheme="minorHAnsi"/>
                <w:sz w:val="24"/>
                <w:szCs w:val="24"/>
              </w:rPr>
              <w:t>Training &amp; Apprenticeships</w:t>
            </w:r>
          </w:p>
        </w:tc>
        <w:tc>
          <w:tcPr>
            <w:tcW w:w="335" w:type="pct"/>
          </w:tcPr>
          <w:p w14:paraId="75734B9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6327182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6DD655C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52A5835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32AB93F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7B5846E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04A482B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3637003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4" w:type="pct"/>
          </w:tcPr>
          <w:p w14:paraId="770F389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50EB6D50"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5559128C" w14:textId="77777777" w:rsidR="00B947F6" w:rsidRPr="009106F1" w:rsidRDefault="00B947F6" w:rsidP="00E1481F">
            <w:pPr>
              <w:rPr>
                <w:rFonts w:cstheme="minorHAnsi"/>
                <w:sz w:val="24"/>
                <w:szCs w:val="24"/>
              </w:rPr>
            </w:pPr>
            <w:r w:rsidRPr="009106F1">
              <w:rPr>
                <w:rFonts w:cstheme="minorHAnsi"/>
                <w:sz w:val="24"/>
                <w:szCs w:val="24"/>
              </w:rPr>
              <w:t>Educational Attainment</w:t>
            </w:r>
          </w:p>
        </w:tc>
        <w:tc>
          <w:tcPr>
            <w:tcW w:w="335" w:type="pct"/>
          </w:tcPr>
          <w:p w14:paraId="5529568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2DE978C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70CBF85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5C02C6F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7198F0B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135677C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773E50E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2CB39E6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4" w:type="pct"/>
          </w:tcPr>
          <w:p w14:paraId="01D12E5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00C41AB6"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72CD6842" w14:textId="77777777" w:rsidR="00B947F6" w:rsidRPr="009106F1" w:rsidRDefault="00B947F6" w:rsidP="00E1481F">
            <w:pPr>
              <w:rPr>
                <w:rFonts w:cstheme="minorHAnsi"/>
                <w:i/>
                <w:iCs/>
                <w:sz w:val="24"/>
                <w:szCs w:val="24"/>
              </w:rPr>
            </w:pPr>
            <w:r w:rsidRPr="009106F1">
              <w:rPr>
                <w:rFonts w:cstheme="minorHAnsi"/>
                <w:i/>
                <w:iCs/>
                <w:sz w:val="24"/>
                <w:szCs w:val="24"/>
              </w:rPr>
              <w:t xml:space="preserve">  Less than five O-levels</w:t>
            </w:r>
          </w:p>
        </w:tc>
        <w:tc>
          <w:tcPr>
            <w:tcW w:w="335" w:type="pct"/>
          </w:tcPr>
          <w:p w14:paraId="4D25A6C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61" w:type="pct"/>
          </w:tcPr>
          <w:p w14:paraId="387C3BC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110DCAB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592763C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572C1FE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52D029B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16DC708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21D59CD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4" w:type="pct"/>
          </w:tcPr>
          <w:p w14:paraId="1AEFE8D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74F1B437"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7E4157BC" w14:textId="77777777" w:rsidR="00B947F6" w:rsidRPr="009106F1" w:rsidRDefault="00B947F6" w:rsidP="00E1481F">
            <w:pPr>
              <w:rPr>
                <w:rFonts w:cstheme="minorHAnsi"/>
                <w:sz w:val="24"/>
                <w:szCs w:val="24"/>
              </w:rPr>
            </w:pPr>
            <w:r w:rsidRPr="009106F1">
              <w:rPr>
                <w:rFonts w:cstheme="minorHAnsi"/>
                <w:i/>
                <w:iCs/>
                <w:sz w:val="24"/>
                <w:szCs w:val="24"/>
              </w:rPr>
              <w:t xml:space="preserve">  Five or More O-levels</w:t>
            </w:r>
          </w:p>
        </w:tc>
        <w:tc>
          <w:tcPr>
            <w:tcW w:w="335" w:type="pct"/>
            <w:vAlign w:val="bottom"/>
          </w:tcPr>
          <w:p w14:paraId="2BCFBA2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9</w:t>
            </w:r>
          </w:p>
        </w:tc>
        <w:tc>
          <w:tcPr>
            <w:tcW w:w="361" w:type="pct"/>
            <w:vAlign w:val="bottom"/>
          </w:tcPr>
          <w:p w14:paraId="5B25ADC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1)</w:t>
            </w:r>
          </w:p>
        </w:tc>
        <w:tc>
          <w:tcPr>
            <w:tcW w:w="263" w:type="pct"/>
          </w:tcPr>
          <w:p w14:paraId="4F899BC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vAlign w:val="bottom"/>
          </w:tcPr>
          <w:p w14:paraId="6D2A7A0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1</w:t>
            </w:r>
          </w:p>
        </w:tc>
        <w:tc>
          <w:tcPr>
            <w:tcW w:w="361" w:type="pct"/>
            <w:vAlign w:val="bottom"/>
          </w:tcPr>
          <w:p w14:paraId="11997DF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1)</w:t>
            </w:r>
          </w:p>
        </w:tc>
        <w:tc>
          <w:tcPr>
            <w:tcW w:w="263" w:type="pct"/>
          </w:tcPr>
          <w:p w14:paraId="4881875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vAlign w:val="bottom"/>
          </w:tcPr>
          <w:p w14:paraId="2C326AC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1</w:t>
            </w:r>
          </w:p>
        </w:tc>
        <w:tc>
          <w:tcPr>
            <w:tcW w:w="361" w:type="pct"/>
            <w:vAlign w:val="bottom"/>
          </w:tcPr>
          <w:p w14:paraId="2536268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1)</w:t>
            </w:r>
          </w:p>
        </w:tc>
        <w:tc>
          <w:tcPr>
            <w:tcW w:w="264" w:type="pct"/>
          </w:tcPr>
          <w:p w14:paraId="297126F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50CFC0CB"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779B88EE" w14:textId="77777777" w:rsidR="00B947F6" w:rsidRPr="009106F1" w:rsidRDefault="00B947F6" w:rsidP="00E1481F">
            <w:pPr>
              <w:rPr>
                <w:rFonts w:cstheme="minorHAnsi"/>
                <w:i/>
                <w:iCs/>
                <w:sz w:val="24"/>
                <w:szCs w:val="24"/>
              </w:rPr>
            </w:pPr>
            <w:r w:rsidRPr="009106F1">
              <w:rPr>
                <w:rFonts w:cstheme="minorHAnsi"/>
                <w:sz w:val="24"/>
                <w:szCs w:val="24"/>
              </w:rPr>
              <w:t>Sex</w:t>
            </w:r>
          </w:p>
        </w:tc>
        <w:tc>
          <w:tcPr>
            <w:tcW w:w="335" w:type="pct"/>
          </w:tcPr>
          <w:p w14:paraId="24E1027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6728F17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28C33DD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6528270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506D89F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155377F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3E2E1C6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0A04041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4" w:type="pct"/>
          </w:tcPr>
          <w:p w14:paraId="571EB9E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5A289246"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4D2403B6" w14:textId="77777777" w:rsidR="00B947F6" w:rsidRPr="009106F1" w:rsidRDefault="00B947F6" w:rsidP="00E1481F">
            <w:pPr>
              <w:rPr>
                <w:rFonts w:cstheme="minorHAnsi"/>
                <w:i/>
                <w:iCs/>
                <w:sz w:val="24"/>
                <w:szCs w:val="24"/>
              </w:rPr>
            </w:pPr>
            <w:r w:rsidRPr="009106F1">
              <w:rPr>
                <w:rFonts w:cstheme="minorHAnsi"/>
                <w:sz w:val="24"/>
                <w:szCs w:val="24"/>
              </w:rPr>
              <w:t xml:space="preserve">  </w:t>
            </w:r>
            <w:r w:rsidRPr="009106F1">
              <w:rPr>
                <w:rFonts w:cstheme="minorHAnsi"/>
                <w:i/>
                <w:iCs/>
                <w:sz w:val="24"/>
                <w:szCs w:val="24"/>
              </w:rPr>
              <w:t>Female</w:t>
            </w:r>
          </w:p>
        </w:tc>
        <w:tc>
          <w:tcPr>
            <w:tcW w:w="335" w:type="pct"/>
          </w:tcPr>
          <w:p w14:paraId="79AF406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61" w:type="pct"/>
          </w:tcPr>
          <w:p w14:paraId="5346566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4C6CB27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01072FF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0BC6C03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62C8B00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4816152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1235A30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64" w:type="pct"/>
          </w:tcPr>
          <w:p w14:paraId="2EBB153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7CD0D86C"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61807E57" w14:textId="77777777" w:rsidR="00B947F6" w:rsidRPr="009106F1" w:rsidRDefault="00B947F6" w:rsidP="00E1481F">
            <w:pPr>
              <w:rPr>
                <w:rFonts w:cstheme="minorHAnsi"/>
                <w:i/>
                <w:iCs/>
                <w:sz w:val="24"/>
                <w:szCs w:val="24"/>
              </w:rPr>
            </w:pPr>
            <w:r w:rsidRPr="009106F1">
              <w:rPr>
                <w:rFonts w:cstheme="minorHAnsi"/>
                <w:i/>
                <w:iCs/>
                <w:sz w:val="24"/>
                <w:szCs w:val="24"/>
              </w:rPr>
              <w:t xml:space="preserve">  Male</w:t>
            </w:r>
          </w:p>
        </w:tc>
        <w:tc>
          <w:tcPr>
            <w:tcW w:w="335" w:type="pct"/>
            <w:vAlign w:val="bottom"/>
          </w:tcPr>
          <w:p w14:paraId="197BB39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94</w:t>
            </w:r>
          </w:p>
        </w:tc>
        <w:tc>
          <w:tcPr>
            <w:tcW w:w="361" w:type="pct"/>
          </w:tcPr>
          <w:p w14:paraId="39A45AA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8)</w:t>
            </w:r>
          </w:p>
        </w:tc>
        <w:tc>
          <w:tcPr>
            <w:tcW w:w="263" w:type="pct"/>
          </w:tcPr>
          <w:p w14:paraId="7135989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vAlign w:val="bottom"/>
          </w:tcPr>
          <w:p w14:paraId="302CE63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93</w:t>
            </w:r>
          </w:p>
        </w:tc>
        <w:tc>
          <w:tcPr>
            <w:tcW w:w="361" w:type="pct"/>
          </w:tcPr>
          <w:p w14:paraId="458815A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8)</w:t>
            </w:r>
          </w:p>
        </w:tc>
        <w:tc>
          <w:tcPr>
            <w:tcW w:w="263" w:type="pct"/>
          </w:tcPr>
          <w:p w14:paraId="10B3B3C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vAlign w:val="bottom"/>
          </w:tcPr>
          <w:p w14:paraId="5904F31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94</w:t>
            </w:r>
          </w:p>
        </w:tc>
        <w:tc>
          <w:tcPr>
            <w:tcW w:w="361" w:type="pct"/>
          </w:tcPr>
          <w:p w14:paraId="2DEFC29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8)</w:t>
            </w:r>
          </w:p>
        </w:tc>
        <w:tc>
          <w:tcPr>
            <w:tcW w:w="264" w:type="pct"/>
          </w:tcPr>
          <w:p w14:paraId="62088B3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50929613"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730BB093" w14:textId="77777777" w:rsidR="00B947F6" w:rsidRPr="009106F1" w:rsidRDefault="00B947F6" w:rsidP="00E1481F">
            <w:pPr>
              <w:rPr>
                <w:rFonts w:cstheme="minorHAnsi"/>
                <w:i/>
                <w:iCs/>
                <w:sz w:val="24"/>
                <w:szCs w:val="24"/>
              </w:rPr>
            </w:pPr>
            <w:r w:rsidRPr="009106F1">
              <w:rPr>
                <w:rFonts w:cstheme="minorHAnsi"/>
                <w:sz w:val="24"/>
                <w:szCs w:val="24"/>
              </w:rPr>
              <w:t>Housing Tenure</w:t>
            </w:r>
          </w:p>
        </w:tc>
        <w:tc>
          <w:tcPr>
            <w:tcW w:w="335" w:type="pct"/>
          </w:tcPr>
          <w:p w14:paraId="2281F5A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6EBA0A6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722E834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7D6F6E3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36E541E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141EEF4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01CD2F0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37923C5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4" w:type="pct"/>
          </w:tcPr>
          <w:p w14:paraId="0022C2A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5F0110A5"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22943817" w14:textId="77777777" w:rsidR="00B947F6" w:rsidRPr="009106F1" w:rsidRDefault="00B947F6" w:rsidP="00E1481F">
            <w:pPr>
              <w:rPr>
                <w:rFonts w:cstheme="minorHAnsi"/>
                <w:i/>
                <w:iCs/>
                <w:sz w:val="24"/>
                <w:szCs w:val="24"/>
              </w:rPr>
            </w:pPr>
            <w:r w:rsidRPr="009106F1">
              <w:rPr>
                <w:rFonts w:cstheme="minorHAnsi"/>
                <w:i/>
                <w:iCs/>
                <w:sz w:val="24"/>
                <w:szCs w:val="24"/>
              </w:rPr>
              <w:t xml:space="preserve">  Own Home</w:t>
            </w:r>
          </w:p>
        </w:tc>
        <w:tc>
          <w:tcPr>
            <w:tcW w:w="335" w:type="pct"/>
          </w:tcPr>
          <w:p w14:paraId="2B387C6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61" w:type="pct"/>
          </w:tcPr>
          <w:p w14:paraId="3109888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55C6BE3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447B24E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4343C09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193FE7F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43B31F1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49BD655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4" w:type="pct"/>
          </w:tcPr>
          <w:p w14:paraId="01E5913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3BEF3A83"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46E87B16" w14:textId="77777777" w:rsidR="00B947F6" w:rsidRPr="009106F1" w:rsidRDefault="00B947F6" w:rsidP="00E1481F">
            <w:pPr>
              <w:rPr>
                <w:rFonts w:cstheme="minorHAnsi"/>
                <w:sz w:val="24"/>
                <w:szCs w:val="24"/>
              </w:rPr>
            </w:pPr>
            <w:r w:rsidRPr="009106F1">
              <w:rPr>
                <w:rFonts w:cstheme="minorHAnsi"/>
                <w:i/>
                <w:iCs/>
                <w:sz w:val="24"/>
                <w:szCs w:val="24"/>
              </w:rPr>
              <w:t xml:space="preserve">  Don't Own Home</w:t>
            </w:r>
          </w:p>
        </w:tc>
        <w:tc>
          <w:tcPr>
            <w:tcW w:w="335" w:type="pct"/>
            <w:vAlign w:val="bottom"/>
          </w:tcPr>
          <w:p w14:paraId="5FC6D01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5</w:t>
            </w:r>
          </w:p>
        </w:tc>
        <w:tc>
          <w:tcPr>
            <w:tcW w:w="361" w:type="pct"/>
          </w:tcPr>
          <w:p w14:paraId="692AA93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7)</w:t>
            </w:r>
          </w:p>
        </w:tc>
        <w:tc>
          <w:tcPr>
            <w:tcW w:w="263" w:type="pct"/>
            <w:vAlign w:val="bottom"/>
          </w:tcPr>
          <w:p w14:paraId="24A9DA0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vAlign w:val="bottom"/>
          </w:tcPr>
          <w:p w14:paraId="231D0EF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5</w:t>
            </w:r>
          </w:p>
        </w:tc>
        <w:tc>
          <w:tcPr>
            <w:tcW w:w="361" w:type="pct"/>
          </w:tcPr>
          <w:p w14:paraId="2CD4C35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7)</w:t>
            </w:r>
          </w:p>
        </w:tc>
        <w:tc>
          <w:tcPr>
            <w:tcW w:w="263" w:type="pct"/>
          </w:tcPr>
          <w:p w14:paraId="7956F31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vAlign w:val="bottom"/>
          </w:tcPr>
          <w:p w14:paraId="17B8975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5</w:t>
            </w:r>
          </w:p>
        </w:tc>
        <w:tc>
          <w:tcPr>
            <w:tcW w:w="361" w:type="pct"/>
          </w:tcPr>
          <w:p w14:paraId="1F91CFE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7)</w:t>
            </w:r>
          </w:p>
        </w:tc>
        <w:tc>
          <w:tcPr>
            <w:tcW w:w="264" w:type="pct"/>
          </w:tcPr>
          <w:p w14:paraId="37E088D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72F922B4"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63A47E37" w14:textId="77777777" w:rsidR="00B947F6" w:rsidRPr="009106F1" w:rsidRDefault="00B947F6" w:rsidP="00E1481F">
            <w:pPr>
              <w:rPr>
                <w:rFonts w:cstheme="minorHAnsi"/>
                <w:sz w:val="24"/>
                <w:szCs w:val="24"/>
              </w:rPr>
            </w:pPr>
            <w:r w:rsidRPr="009106F1">
              <w:rPr>
                <w:rFonts w:cstheme="minorHAnsi"/>
                <w:sz w:val="24"/>
                <w:szCs w:val="24"/>
              </w:rPr>
              <w:t>NS-SEC</w:t>
            </w:r>
          </w:p>
        </w:tc>
        <w:tc>
          <w:tcPr>
            <w:tcW w:w="335" w:type="pct"/>
          </w:tcPr>
          <w:p w14:paraId="388B00E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47ADD67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7308559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21C83F9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1A3C9DD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227FD8A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1DA69A0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1B704DA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4" w:type="pct"/>
          </w:tcPr>
          <w:p w14:paraId="3E5F8EE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108DCE9F"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5AB552D8" w14:textId="77777777" w:rsidR="00B947F6" w:rsidRPr="009106F1" w:rsidRDefault="00B947F6" w:rsidP="00E1481F">
            <w:pPr>
              <w:rPr>
                <w:rFonts w:cstheme="minorHAnsi"/>
                <w:sz w:val="24"/>
                <w:szCs w:val="24"/>
              </w:rPr>
            </w:pPr>
            <w:r w:rsidRPr="009106F1">
              <w:rPr>
                <w:rFonts w:cstheme="minorHAnsi"/>
                <w:i/>
                <w:iCs/>
                <w:sz w:val="24"/>
                <w:szCs w:val="24"/>
              </w:rPr>
              <w:t xml:space="preserve">  Higher Managerial</w:t>
            </w:r>
          </w:p>
        </w:tc>
        <w:tc>
          <w:tcPr>
            <w:tcW w:w="335" w:type="pct"/>
          </w:tcPr>
          <w:p w14:paraId="7938014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61" w:type="pct"/>
          </w:tcPr>
          <w:p w14:paraId="7495242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1899E56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63039C6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1C9312E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5148DD5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73603FF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4E84215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64" w:type="pct"/>
          </w:tcPr>
          <w:p w14:paraId="3DFF91E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444C2395"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2B3C72F8" w14:textId="77777777" w:rsidR="00B947F6" w:rsidRPr="009106F1" w:rsidRDefault="00B947F6" w:rsidP="00E1481F">
            <w:pPr>
              <w:rPr>
                <w:rFonts w:cstheme="minorHAnsi"/>
                <w:sz w:val="24"/>
                <w:szCs w:val="24"/>
              </w:rPr>
            </w:pPr>
            <w:r w:rsidRPr="009106F1">
              <w:rPr>
                <w:rFonts w:cstheme="minorHAnsi"/>
                <w:i/>
                <w:iCs/>
                <w:sz w:val="24"/>
                <w:szCs w:val="24"/>
              </w:rPr>
              <w:t xml:space="preserve">  Lower Managerial</w:t>
            </w:r>
          </w:p>
        </w:tc>
        <w:tc>
          <w:tcPr>
            <w:tcW w:w="335" w:type="pct"/>
          </w:tcPr>
          <w:p w14:paraId="4913595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50</w:t>
            </w:r>
          </w:p>
        </w:tc>
        <w:tc>
          <w:tcPr>
            <w:tcW w:w="361" w:type="pct"/>
          </w:tcPr>
          <w:p w14:paraId="0656BF1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5)</w:t>
            </w:r>
          </w:p>
        </w:tc>
        <w:tc>
          <w:tcPr>
            <w:tcW w:w="263" w:type="pct"/>
            <w:vAlign w:val="bottom"/>
          </w:tcPr>
          <w:p w14:paraId="48EC909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tcPr>
          <w:p w14:paraId="3673F18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1904DD5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6AAC5FF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71EB8A1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741E312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4" w:type="pct"/>
          </w:tcPr>
          <w:p w14:paraId="4550B56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4819B248"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37FDEBF0" w14:textId="77777777" w:rsidR="00B947F6" w:rsidRPr="009106F1" w:rsidRDefault="00B947F6" w:rsidP="00E1481F">
            <w:pPr>
              <w:rPr>
                <w:rFonts w:cstheme="minorHAnsi"/>
                <w:i/>
                <w:iCs/>
                <w:sz w:val="24"/>
                <w:szCs w:val="24"/>
              </w:rPr>
            </w:pPr>
            <w:r w:rsidRPr="009106F1">
              <w:rPr>
                <w:rFonts w:cstheme="minorHAnsi"/>
                <w:i/>
                <w:iCs/>
                <w:sz w:val="24"/>
                <w:szCs w:val="24"/>
              </w:rPr>
              <w:t xml:space="preserve">  Intermediate Occupations</w:t>
            </w:r>
          </w:p>
        </w:tc>
        <w:tc>
          <w:tcPr>
            <w:tcW w:w="335" w:type="pct"/>
            <w:vAlign w:val="bottom"/>
          </w:tcPr>
          <w:p w14:paraId="235123B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40</w:t>
            </w:r>
          </w:p>
        </w:tc>
        <w:tc>
          <w:tcPr>
            <w:tcW w:w="361" w:type="pct"/>
          </w:tcPr>
          <w:p w14:paraId="7AD4E36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7)</w:t>
            </w:r>
          </w:p>
        </w:tc>
        <w:tc>
          <w:tcPr>
            <w:tcW w:w="263" w:type="pct"/>
          </w:tcPr>
          <w:p w14:paraId="5425974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412A428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0D483CC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27501CB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476A9FC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608156F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4" w:type="pct"/>
          </w:tcPr>
          <w:p w14:paraId="5CF1ECE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2B346FE5"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1CD94AA0" w14:textId="77777777" w:rsidR="00B947F6" w:rsidRPr="009106F1" w:rsidRDefault="00B947F6" w:rsidP="00E1481F">
            <w:pPr>
              <w:rPr>
                <w:rFonts w:cstheme="minorHAnsi"/>
                <w:sz w:val="24"/>
                <w:szCs w:val="24"/>
              </w:rPr>
            </w:pPr>
            <w:r w:rsidRPr="009106F1">
              <w:rPr>
                <w:rFonts w:cstheme="minorHAnsi"/>
                <w:i/>
                <w:iCs/>
                <w:sz w:val="24"/>
                <w:szCs w:val="24"/>
              </w:rPr>
              <w:t xml:space="preserve">  Small Employers</w:t>
            </w:r>
          </w:p>
        </w:tc>
        <w:tc>
          <w:tcPr>
            <w:tcW w:w="335" w:type="pct"/>
          </w:tcPr>
          <w:p w14:paraId="5710A72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9</w:t>
            </w:r>
          </w:p>
        </w:tc>
        <w:tc>
          <w:tcPr>
            <w:tcW w:w="361" w:type="pct"/>
          </w:tcPr>
          <w:p w14:paraId="34E8700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5)</w:t>
            </w:r>
          </w:p>
        </w:tc>
        <w:tc>
          <w:tcPr>
            <w:tcW w:w="263" w:type="pct"/>
          </w:tcPr>
          <w:p w14:paraId="541DE07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1938B94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3028AB4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23400F3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6B93DEC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22D694E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4" w:type="pct"/>
          </w:tcPr>
          <w:p w14:paraId="1D1AE0F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2AB6C780"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15B55EB7" w14:textId="77777777" w:rsidR="00B947F6" w:rsidRPr="009106F1" w:rsidRDefault="00B947F6" w:rsidP="00E1481F">
            <w:pPr>
              <w:rPr>
                <w:rFonts w:cstheme="minorHAnsi"/>
                <w:i/>
                <w:iCs/>
                <w:sz w:val="24"/>
                <w:szCs w:val="24"/>
              </w:rPr>
            </w:pPr>
            <w:r w:rsidRPr="009106F1">
              <w:rPr>
                <w:rFonts w:cstheme="minorHAnsi"/>
                <w:i/>
                <w:iCs/>
                <w:sz w:val="24"/>
                <w:szCs w:val="24"/>
              </w:rPr>
              <w:t xml:space="preserve">  Lower Supervisory &amp; Technical Occupations</w:t>
            </w:r>
          </w:p>
        </w:tc>
        <w:tc>
          <w:tcPr>
            <w:tcW w:w="335" w:type="pct"/>
            <w:vAlign w:val="bottom"/>
          </w:tcPr>
          <w:p w14:paraId="69FF40A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7</w:t>
            </w:r>
          </w:p>
        </w:tc>
        <w:tc>
          <w:tcPr>
            <w:tcW w:w="361" w:type="pct"/>
          </w:tcPr>
          <w:p w14:paraId="005F82D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4)</w:t>
            </w:r>
          </w:p>
        </w:tc>
        <w:tc>
          <w:tcPr>
            <w:tcW w:w="263" w:type="pct"/>
          </w:tcPr>
          <w:p w14:paraId="6B2BFCF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1195C2F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396651F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2563DD8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0335771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3527071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4" w:type="pct"/>
          </w:tcPr>
          <w:p w14:paraId="35481E1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021DC0AF"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411031FF" w14:textId="77777777" w:rsidR="00B947F6" w:rsidRPr="009106F1" w:rsidRDefault="00B947F6" w:rsidP="00E1481F">
            <w:pPr>
              <w:rPr>
                <w:rFonts w:cstheme="minorHAnsi"/>
                <w:sz w:val="24"/>
                <w:szCs w:val="24"/>
              </w:rPr>
            </w:pPr>
            <w:r w:rsidRPr="009106F1">
              <w:rPr>
                <w:rFonts w:cstheme="minorHAnsi"/>
                <w:i/>
                <w:iCs/>
                <w:sz w:val="24"/>
                <w:szCs w:val="24"/>
              </w:rPr>
              <w:t xml:space="preserve">  Semi-Routine Occupations</w:t>
            </w:r>
          </w:p>
        </w:tc>
        <w:tc>
          <w:tcPr>
            <w:tcW w:w="335" w:type="pct"/>
          </w:tcPr>
          <w:p w14:paraId="255ADBD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6</w:t>
            </w:r>
          </w:p>
        </w:tc>
        <w:tc>
          <w:tcPr>
            <w:tcW w:w="361" w:type="pct"/>
          </w:tcPr>
          <w:p w14:paraId="29B025D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4)</w:t>
            </w:r>
          </w:p>
        </w:tc>
        <w:tc>
          <w:tcPr>
            <w:tcW w:w="263" w:type="pct"/>
          </w:tcPr>
          <w:p w14:paraId="65A86A1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08F9FA8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790CB32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7742D70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5A3F45C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4864222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4" w:type="pct"/>
          </w:tcPr>
          <w:p w14:paraId="44801E7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5370D7BD"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4A7599F1" w14:textId="77777777" w:rsidR="00B947F6" w:rsidRPr="009106F1" w:rsidRDefault="00B947F6" w:rsidP="00E1481F">
            <w:pPr>
              <w:rPr>
                <w:rFonts w:cstheme="minorHAnsi"/>
                <w:i/>
                <w:iCs/>
                <w:sz w:val="24"/>
                <w:szCs w:val="24"/>
              </w:rPr>
            </w:pPr>
            <w:r w:rsidRPr="009106F1">
              <w:rPr>
                <w:rFonts w:cstheme="minorHAnsi"/>
                <w:i/>
                <w:iCs/>
                <w:sz w:val="24"/>
                <w:szCs w:val="24"/>
              </w:rPr>
              <w:t xml:space="preserve">  Routine Occupations</w:t>
            </w:r>
          </w:p>
        </w:tc>
        <w:tc>
          <w:tcPr>
            <w:tcW w:w="335" w:type="pct"/>
            <w:vAlign w:val="bottom"/>
          </w:tcPr>
          <w:p w14:paraId="1C9F9E6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45</w:t>
            </w:r>
          </w:p>
        </w:tc>
        <w:tc>
          <w:tcPr>
            <w:tcW w:w="361" w:type="pct"/>
          </w:tcPr>
          <w:p w14:paraId="328BA1F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4)</w:t>
            </w:r>
          </w:p>
        </w:tc>
        <w:tc>
          <w:tcPr>
            <w:tcW w:w="263" w:type="pct"/>
          </w:tcPr>
          <w:p w14:paraId="31D1597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tcPr>
          <w:p w14:paraId="476146A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79E03F2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2AE35D6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6F835F6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1DF0FA7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4" w:type="pct"/>
          </w:tcPr>
          <w:p w14:paraId="40C4A81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5004B898"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2B114AA6" w14:textId="77777777" w:rsidR="00B947F6" w:rsidRPr="009106F1" w:rsidRDefault="00B947F6" w:rsidP="00E1481F">
            <w:pPr>
              <w:rPr>
                <w:rFonts w:cstheme="minorHAnsi"/>
                <w:sz w:val="24"/>
                <w:szCs w:val="24"/>
              </w:rPr>
            </w:pPr>
            <w:r w:rsidRPr="009106F1">
              <w:rPr>
                <w:rFonts w:cstheme="minorHAnsi"/>
                <w:sz w:val="24"/>
                <w:szCs w:val="24"/>
              </w:rPr>
              <w:t>CAMSIS</w:t>
            </w:r>
          </w:p>
        </w:tc>
        <w:tc>
          <w:tcPr>
            <w:tcW w:w="335" w:type="pct"/>
            <w:vAlign w:val="bottom"/>
          </w:tcPr>
          <w:p w14:paraId="516985B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vAlign w:val="bottom"/>
          </w:tcPr>
          <w:p w14:paraId="583C8FC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2664C99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vAlign w:val="bottom"/>
          </w:tcPr>
          <w:p w14:paraId="039783B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4</w:t>
            </w:r>
          </w:p>
        </w:tc>
        <w:tc>
          <w:tcPr>
            <w:tcW w:w="361" w:type="pct"/>
          </w:tcPr>
          <w:p w14:paraId="66A4209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3)</w:t>
            </w:r>
          </w:p>
        </w:tc>
        <w:tc>
          <w:tcPr>
            <w:tcW w:w="263" w:type="pct"/>
          </w:tcPr>
          <w:p w14:paraId="41828A3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47FDE9A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72FA6F6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4" w:type="pct"/>
          </w:tcPr>
          <w:p w14:paraId="0C91CA2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44EE3693"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602A802D" w14:textId="77777777" w:rsidR="00B947F6" w:rsidRPr="009106F1" w:rsidRDefault="00B947F6" w:rsidP="00E1481F">
            <w:pPr>
              <w:rPr>
                <w:rFonts w:cstheme="minorHAnsi"/>
                <w:sz w:val="24"/>
                <w:szCs w:val="24"/>
              </w:rPr>
            </w:pPr>
            <w:r w:rsidRPr="009106F1">
              <w:rPr>
                <w:rFonts w:cstheme="minorHAnsi"/>
                <w:sz w:val="24"/>
                <w:szCs w:val="24"/>
              </w:rPr>
              <w:t>RGSC</w:t>
            </w:r>
          </w:p>
        </w:tc>
        <w:tc>
          <w:tcPr>
            <w:tcW w:w="335" w:type="pct"/>
            <w:vAlign w:val="bottom"/>
          </w:tcPr>
          <w:p w14:paraId="598419D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vAlign w:val="bottom"/>
          </w:tcPr>
          <w:p w14:paraId="3BDFF84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1A44142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40C6190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0AB9E00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17D3596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2218E85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3095D5A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4" w:type="pct"/>
          </w:tcPr>
          <w:p w14:paraId="7F323A2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064E5282"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01B06CAA" w14:textId="77777777" w:rsidR="00B947F6" w:rsidRPr="009106F1" w:rsidRDefault="00B947F6" w:rsidP="00E1481F">
            <w:pPr>
              <w:rPr>
                <w:rFonts w:cstheme="minorHAnsi"/>
                <w:sz w:val="24"/>
                <w:szCs w:val="24"/>
              </w:rPr>
            </w:pPr>
            <w:r w:rsidRPr="009106F1">
              <w:rPr>
                <w:rFonts w:cstheme="minorHAnsi"/>
                <w:i/>
                <w:iCs/>
                <w:sz w:val="24"/>
                <w:szCs w:val="24"/>
              </w:rPr>
              <w:t xml:space="preserve">  Professional</w:t>
            </w:r>
          </w:p>
        </w:tc>
        <w:tc>
          <w:tcPr>
            <w:tcW w:w="335" w:type="pct"/>
            <w:vAlign w:val="bottom"/>
          </w:tcPr>
          <w:p w14:paraId="68455F4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vAlign w:val="bottom"/>
          </w:tcPr>
          <w:p w14:paraId="4864A5A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58348C8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72FFF71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60B7750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7911DD5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3D6460B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4EDF22B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4" w:type="pct"/>
          </w:tcPr>
          <w:p w14:paraId="6143EFA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396376CA"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05C00179" w14:textId="77777777" w:rsidR="00B947F6" w:rsidRPr="009106F1" w:rsidRDefault="00B947F6" w:rsidP="00E1481F">
            <w:pPr>
              <w:rPr>
                <w:rFonts w:cstheme="minorHAnsi"/>
                <w:sz w:val="24"/>
                <w:szCs w:val="24"/>
              </w:rPr>
            </w:pPr>
            <w:r w:rsidRPr="009106F1">
              <w:rPr>
                <w:rFonts w:cstheme="minorHAnsi"/>
                <w:i/>
                <w:iCs/>
                <w:sz w:val="24"/>
                <w:szCs w:val="24"/>
              </w:rPr>
              <w:t xml:space="preserve">  Managerial and Technical</w:t>
            </w:r>
          </w:p>
        </w:tc>
        <w:tc>
          <w:tcPr>
            <w:tcW w:w="335" w:type="pct"/>
          </w:tcPr>
          <w:p w14:paraId="320533E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0CA61B6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5B765ED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672133D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7FCDF7B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1BA463E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vAlign w:val="bottom"/>
          </w:tcPr>
          <w:p w14:paraId="0C99285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51</w:t>
            </w:r>
          </w:p>
        </w:tc>
        <w:tc>
          <w:tcPr>
            <w:tcW w:w="361" w:type="pct"/>
          </w:tcPr>
          <w:p w14:paraId="6AACD3B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7)</w:t>
            </w:r>
          </w:p>
        </w:tc>
        <w:tc>
          <w:tcPr>
            <w:tcW w:w="264" w:type="pct"/>
          </w:tcPr>
          <w:p w14:paraId="0342EBF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0966F9D1"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37D0FA3A" w14:textId="77777777" w:rsidR="00B947F6" w:rsidRPr="009106F1" w:rsidRDefault="00B947F6" w:rsidP="00E1481F">
            <w:pPr>
              <w:rPr>
                <w:rFonts w:cstheme="minorHAnsi"/>
                <w:sz w:val="24"/>
                <w:szCs w:val="24"/>
              </w:rPr>
            </w:pPr>
            <w:r w:rsidRPr="009106F1">
              <w:rPr>
                <w:rFonts w:cstheme="minorHAnsi"/>
                <w:i/>
                <w:iCs/>
                <w:sz w:val="24"/>
                <w:szCs w:val="24"/>
              </w:rPr>
              <w:lastRenderedPageBreak/>
              <w:t xml:space="preserve">  Skilled Non-Manual</w:t>
            </w:r>
          </w:p>
        </w:tc>
        <w:tc>
          <w:tcPr>
            <w:tcW w:w="335" w:type="pct"/>
          </w:tcPr>
          <w:p w14:paraId="671C618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46D7604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4F962A0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4ED780B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3C7210C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7EFB48E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vAlign w:val="bottom"/>
          </w:tcPr>
          <w:p w14:paraId="0928F49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40</w:t>
            </w:r>
          </w:p>
        </w:tc>
        <w:tc>
          <w:tcPr>
            <w:tcW w:w="361" w:type="pct"/>
          </w:tcPr>
          <w:p w14:paraId="033B94D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8)</w:t>
            </w:r>
          </w:p>
        </w:tc>
        <w:tc>
          <w:tcPr>
            <w:tcW w:w="264" w:type="pct"/>
          </w:tcPr>
          <w:p w14:paraId="1FC9524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5C80C763"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4E8A86FD" w14:textId="77777777" w:rsidR="00B947F6" w:rsidRPr="009106F1" w:rsidRDefault="00B947F6" w:rsidP="00E1481F">
            <w:pPr>
              <w:rPr>
                <w:rFonts w:cstheme="minorHAnsi"/>
                <w:sz w:val="24"/>
                <w:szCs w:val="24"/>
              </w:rPr>
            </w:pPr>
            <w:r w:rsidRPr="009106F1">
              <w:rPr>
                <w:rFonts w:cstheme="minorHAnsi"/>
                <w:i/>
                <w:iCs/>
                <w:sz w:val="24"/>
                <w:szCs w:val="24"/>
              </w:rPr>
              <w:t xml:space="preserve">  Skilled Manual</w:t>
            </w:r>
          </w:p>
        </w:tc>
        <w:tc>
          <w:tcPr>
            <w:tcW w:w="335" w:type="pct"/>
          </w:tcPr>
          <w:p w14:paraId="33697D5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70FB306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6F7BB9A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788F03C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2190D2B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4BF0A63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vAlign w:val="bottom"/>
          </w:tcPr>
          <w:p w14:paraId="6A24C5B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42</w:t>
            </w:r>
          </w:p>
        </w:tc>
        <w:tc>
          <w:tcPr>
            <w:tcW w:w="361" w:type="pct"/>
          </w:tcPr>
          <w:p w14:paraId="1FC12F5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6)</w:t>
            </w:r>
          </w:p>
        </w:tc>
        <w:tc>
          <w:tcPr>
            <w:tcW w:w="264" w:type="pct"/>
          </w:tcPr>
          <w:p w14:paraId="5141986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159098EE"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536E1999" w14:textId="77777777" w:rsidR="00B947F6" w:rsidRPr="009106F1" w:rsidRDefault="00B947F6" w:rsidP="00E1481F">
            <w:pPr>
              <w:rPr>
                <w:rFonts w:cstheme="minorHAnsi"/>
                <w:sz w:val="24"/>
                <w:szCs w:val="24"/>
              </w:rPr>
            </w:pPr>
            <w:r w:rsidRPr="009106F1">
              <w:rPr>
                <w:rFonts w:cstheme="minorHAnsi"/>
                <w:i/>
                <w:iCs/>
                <w:sz w:val="24"/>
                <w:szCs w:val="24"/>
              </w:rPr>
              <w:t xml:space="preserve">  Partly Skilled</w:t>
            </w:r>
          </w:p>
        </w:tc>
        <w:tc>
          <w:tcPr>
            <w:tcW w:w="335" w:type="pct"/>
          </w:tcPr>
          <w:p w14:paraId="41D8ED5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3A168FA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0E92D4F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3200B78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608DD84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3CAE65D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vAlign w:val="bottom"/>
          </w:tcPr>
          <w:p w14:paraId="0985F1B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43</w:t>
            </w:r>
          </w:p>
        </w:tc>
        <w:tc>
          <w:tcPr>
            <w:tcW w:w="361" w:type="pct"/>
          </w:tcPr>
          <w:p w14:paraId="72963EE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7)</w:t>
            </w:r>
          </w:p>
        </w:tc>
        <w:tc>
          <w:tcPr>
            <w:tcW w:w="264" w:type="pct"/>
          </w:tcPr>
          <w:p w14:paraId="08F762A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0BA9451C"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6747AA64" w14:textId="77777777" w:rsidR="00B947F6" w:rsidRPr="009106F1" w:rsidRDefault="00B947F6" w:rsidP="00E1481F">
            <w:pPr>
              <w:rPr>
                <w:rFonts w:cstheme="minorHAnsi"/>
                <w:sz w:val="24"/>
                <w:szCs w:val="24"/>
              </w:rPr>
            </w:pPr>
            <w:r w:rsidRPr="009106F1">
              <w:rPr>
                <w:rFonts w:cstheme="minorHAnsi"/>
                <w:i/>
                <w:iCs/>
                <w:sz w:val="24"/>
                <w:szCs w:val="24"/>
              </w:rPr>
              <w:t xml:space="preserve">  Unskilled</w:t>
            </w:r>
          </w:p>
        </w:tc>
        <w:tc>
          <w:tcPr>
            <w:tcW w:w="335" w:type="pct"/>
          </w:tcPr>
          <w:p w14:paraId="4360A68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6DE2627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20E830A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069EF37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1AEE3D8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40BB00B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vAlign w:val="bottom"/>
          </w:tcPr>
          <w:p w14:paraId="6118424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81</w:t>
            </w:r>
          </w:p>
        </w:tc>
        <w:tc>
          <w:tcPr>
            <w:tcW w:w="361" w:type="pct"/>
          </w:tcPr>
          <w:p w14:paraId="7AB4768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8)</w:t>
            </w:r>
          </w:p>
        </w:tc>
        <w:tc>
          <w:tcPr>
            <w:tcW w:w="264" w:type="pct"/>
          </w:tcPr>
          <w:p w14:paraId="78345B8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3B17EA46"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77CCF3A6" w14:textId="77777777" w:rsidR="00B947F6" w:rsidRPr="009106F1" w:rsidRDefault="00B947F6" w:rsidP="00E1481F">
            <w:pPr>
              <w:rPr>
                <w:rFonts w:cstheme="minorHAnsi"/>
                <w:i/>
                <w:iCs/>
                <w:sz w:val="24"/>
                <w:szCs w:val="24"/>
              </w:rPr>
            </w:pPr>
            <w:r w:rsidRPr="009106F1">
              <w:rPr>
                <w:rFonts w:cstheme="minorHAnsi"/>
                <w:sz w:val="24"/>
                <w:szCs w:val="24"/>
              </w:rPr>
              <w:t>Reading Scores</w:t>
            </w:r>
          </w:p>
        </w:tc>
        <w:tc>
          <w:tcPr>
            <w:tcW w:w="335" w:type="pct"/>
            <w:vAlign w:val="bottom"/>
          </w:tcPr>
          <w:p w14:paraId="0CAC152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61" w:type="pct"/>
            <w:vAlign w:val="bottom"/>
          </w:tcPr>
          <w:p w14:paraId="40B437B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263" w:type="pct"/>
          </w:tcPr>
          <w:p w14:paraId="5CCAF47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vAlign w:val="bottom"/>
          </w:tcPr>
          <w:p w14:paraId="7111A33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61" w:type="pct"/>
            <w:vAlign w:val="bottom"/>
          </w:tcPr>
          <w:p w14:paraId="4CB060D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263" w:type="pct"/>
          </w:tcPr>
          <w:p w14:paraId="257FA70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vAlign w:val="bottom"/>
          </w:tcPr>
          <w:p w14:paraId="2D3723E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61" w:type="pct"/>
            <w:vAlign w:val="bottom"/>
          </w:tcPr>
          <w:p w14:paraId="37698B3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264" w:type="pct"/>
          </w:tcPr>
          <w:p w14:paraId="670EBA8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056C4D81"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1F834F9B" w14:textId="77777777" w:rsidR="00B947F6" w:rsidRPr="009106F1" w:rsidRDefault="00B947F6" w:rsidP="00E1481F">
            <w:pPr>
              <w:rPr>
                <w:rFonts w:cstheme="minorHAnsi"/>
                <w:i/>
                <w:iCs/>
                <w:sz w:val="24"/>
                <w:szCs w:val="24"/>
              </w:rPr>
            </w:pPr>
            <w:r w:rsidRPr="009106F1">
              <w:rPr>
                <w:rFonts w:cstheme="minorHAnsi"/>
                <w:sz w:val="24"/>
                <w:szCs w:val="24"/>
              </w:rPr>
              <w:t>Math Scores</w:t>
            </w:r>
          </w:p>
        </w:tc>
        <w:tc>
          <w:tcPr>
            <w:tcW w:w="335" w:type="pct"/>
            <w:vAlign w:val="bottom"/>
          </w:tcPr>
          <w:p w14:paraId="0B91AE6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2</w:t>
            </w:r>
          </w:p>
        </w:tc>
        <w:tc>
          <w:tcPr>
            <w:tcW w:w="361" w:type="pct"/>
            <w:vAlign w:val="bottom"/>
          </w:tcPr>
          <w:p w14:paraId="6EDD392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263" w:type="pct"/>
          </w:tcPr>
          <w:p w14:paraId="37E677C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vAlign w:val="bottom"/>
          </w:tcPr>
          <w:p w14:paraId="1F8E6C8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2</w:t>
            </w:r>
          </w:p>
        </w:tc>
        <w:tc>
          <w:tcPr>
            <w:tcW w:w="361" w:type="pct"/>
            <w:vAlign w:val="bottom"/>
          </w:tcPr>
          <w:p w14:paraId="35E56ED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263" w:type="pct"/>
          </w:tcPr>
          <w:p w14:paraId="3DD965F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vAlign w:val="bottom"/>
          </w:tcPr>
          <w:p w14:paraId="5828F83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2</w:t>
            </w:r>
          </w:p>
        </w:tc>
        <w:tc>
          <w:tcPr>
            <w:tcW w:w="361" w:type="pct"/>
            <w:vAlign w:val="bottom"/>
          </w:tcPr>
          <w:p w14:paraId="36C62C4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264" w:type="pct"/>
          </w:tcPr>
          <w:p w14:paraId="6B9D1CF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7D8BC6A2"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26E5FC65" w14:textId="77777777" w:rsidR="00B947F6" w:rsidRPr="009106F1" w:rsidRDefault="00B947F6" w:rsidP="00E1481F">
            <w:pPr>
              <w:rPr>
                <w:rFonts w:cstheme="minorHAnsi"/>
                <w:sz w:val="24"/>
                <w:szCs w:val="24"/>
              </w:rPr>
            </w:pPr>
            <w:r w:rsidRPr="009106F1">
              <w:rPr>
                <w:rFonts w:cstheme="minorHAnsi"/>
                <w:sz w:val="24"/>
                <w:szCs w:val="24"/>
              </w:rPr>
              <w:t>Intercept</w:t>
            </w:r>
          </w:p>
        </w:tc>
        <w:tc>
          <w:tcPr>
            <w:tcW w:w="335" w:type="pct"/>
            <w:vAlign w:val="bottom"/>
          </w:tcPr>
          <w:p w14:paraId="601080D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90</w:t>
            </w:r>
          </w:p>
        </w:tc>
        <w:tc>
          <w:tcPr>
            <w:tcW w:w="361" w:type="pct"/>
            <w:vAlign w:val="bottom"/>
          </w:tcPr>
          <w:p w14:paraId="742A886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7)</w:t>
            </w:r>
          </w:p>
        </w:tc>
        <w:tc>
          <w:tcPr>
            <w:tcW w:w="263" w:type="pct"/>
          </w:tcPr>
          <w:p w14:paraId="1EBF8CE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vAlign w:val="bottom"/>
          </w:tcPr>
          <w:p w14:paraId="358DE18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35</w:t>
            </w:r>
          </w:p>
        </w:tc>
        <w:tc>
          <w:tcPr>
            <w:tcW w:w="361" w:type="pct"/>
            <w:vAlign w:val="bottom"/>
          </w:tcPr>
          <w:p w14:paraId="1F11967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8)</w:t>
            </w:r>
          </w:p>
        </w:tc>
        <w:tc>
          <w:tcPr>
            <w:tcW w:w="263" w:type="pct"/>
          </w:tcPr>
          <w:p w14:paraId="00C6235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vAlign w:val="bottom"/>
          </w:tcPr>
          <w:p w14:paraId="4C462E0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72</w:t>
            </w:r>
          </w:p>
        </w:tc>
        <w:tc>
          <w:tcPr>
            <w:tcW w:w="361" w:type="pct"/>
            <w:vAlign w:val="bottom"/>
          </w:tcPr>
          <w:p w14:paraId="3B60743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8)</w:t>
            </w:r>
          </w:p>
        </w:tc>
        <w:tc>
          <w:tcPr>
            <w:tcW w:w="264" w:type="pct"/>
          </w:tcPr>
          <w:p w14:paraId="7E577E0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02B346E1"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76503640" w14:textId="77777777" w:rsidR="00B947F6" w:rsidRPr="009106F1" w:rsidRDefault="00B947F6" w:rsidP="00E1481F">
            <w:pPr>
              <w:rPr>
                <w:rFonts w:cstheme="minorHAnsi"/>
                <w:i/>
                <w:iCs/>
                <w:sz w:val="24"/>
                <w:szCs w:val="24"/>
              </w:rPr>
            </w:pPr>
          </w:p>
        </w:tc>
        <w:tc>
          <w:tcPr>
            <w:tcW w:w="335" w:type="pct"/>
          </w:tcPr>
          <w:p w14:paraId="7E3E29C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31D5091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54C981F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518B50F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68AF1AE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20A9039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0EFA82C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3B76FEF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4" w:type="pct"/>
          </w:tcPr>
          <w:p w14:paraId="5F20A6F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4709D5A0"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32B2C8BB" w14:textId="77777777" w:rsidR="00B947F6" w:rsidRPr="009106F1" w:rsidRDefault="00B947F6" w:rsidP="00E1481F">
            <w:pPr>
              <w:rPr>
                <w:rFonts w:cstheme="minorHAnsi"/>
                <w:sz w:val="24"/>
                <w:szCs w:val="24"/>
              </w:rPr>
            </w:pPr>
            <w:r w:rsidRPr="009106F1">
              <w:rPr>
                <w:rFonts w:cstheme="minorHAnsi"/>
                <w:sz w:val="24"/>
                <w:szCs w:val="24"/>
              </w:rPr>
              <w:t>Unemployment &amp; Out of Labour Force</w:t>
            </w:r>
          </w:p>
        </w:tc>
        <w:tc>
          <w:tcPr>
            <w:tcW w:w="335" w:type="pct"/>
          </w:tcPr>
          <w:p w14:paraId="0FCB811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0D24CB1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5790FD5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7054ACD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7B781FC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4A6712F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6F50790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7D4105A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4" w:type="pct"/>
          </w:tcPr>
          <w:p w14:paraId="42836D6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25B86D45"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5F552B99" w14:textId="77777777" w:rsidR="00B947F6" w:rsidRPr="009106F1" w:rsidRDefault="00B947F6" w:rsidP="00E1481F">
            <w:pPr>
              <w:rPr>
                <w:rFonts w:cstheme="minorHAnsi"/>
                <w:i/>
                <w:iCs/>
                <w:sz w:val="24"/>
                <w:szCs w:val="24"/>
              </w:rPr>
            </w:pPr>
            <w:r w:rsidRPr="009106F1">
              <w:rPr>
                <w:rFonts w:cstheme="minorHAnsi"/>
                <w:sz w:val="24"/>
                <w:szCs w:val="24"/>
              </w:rPr>
              <w:t>Educational Attainment</w:t>
            </w:r>
          </w:p>
        </w:tc>
        <w:tc>
          <w:tcPr>
            <w:tcW w:w="335" w:type="pct"/>
          </w:tcPr>
          <w:p w14:paraId="6176699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16BCC97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638A131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430AC43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0F16B65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755F110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5B1E4F4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34D4471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4" w:type="pct"/>
          </w:tcPr>
          <w:p w14:paraId="4EB8E1B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1C1144AB"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2F44BB98" w14:textId="77777777" w:rsidR="00B947F6" w:rsidRPr="009106F1" w:rsidRDefault="00B947F6" w:rsidP="00E1481F">
            <w:pPr>
              <w:rPr>
                <w:rFonts w:cstheme="minorHAnsi"/>
                <w:i/>
                <w:iCs/>
                <w:sz w:val="24"/>
                <w:szCs w:val="24"/>
              </w:rPr>
            </w:pPr>
            <w:r w:rsidRPr="009106F1">
              <w:rPr>
                <w:rFonts w:cstheme="minorHAnsi"/>
                <w:i/>
                <w:iCs/>
                <w:sz w:val="24"/>
                <w:szCs w:val="24"/>
              </w:rPr>
              <w:t xml:space="preserve">  Less than five O-levels</w:t>
            </w:r>
          </w:p>
        </w:tc>
        <w:tc>
          <w:tcPr>
            <w:tcW w:w="335" w:type="pct"/>
          </w:tcPr>
          <w:p w14:paraId="7ADD93A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61" w:type="pct"/>
          </w:tcPr>
          <w:p w14:paraId="21765AE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548A968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63BE8D5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2042297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253C82C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1D72FFD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5FCE91C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4" w:type="pct"/>
          </w:tcPr>
          <w:p w14:paraId="12BA9C7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4265681D"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5D8419E1" w14:textId="77777777" w:rsidR="00B947F6" w:rsidRPr="009106F1" w:rsidRDefault="00B947F6" w:rsidP="00E1481F">
            <w:pPr>
              <w:rPr>
                <w:rFonts w:cstheme="minorHAnsi"/>
                <w:i/>
                <w:iCs/>
                <w:sz w:val="24"/>
                <w:szCs w:val="24"/>
              </w:rPr>
            </w:pPr>
            <w:r w:rsidRPr="009106F1">
              <w:rPr>
                <w:rFonts w:cstheme="minorHAnsi"/>
                <w:i/>
                <w:iCs/>
                <w:sz w:val="24"/>
                <w:szCs w:val="24"/>
              </w:rPr>
              <w:t xml:space="preserve">  Five or More O-levels</w:t>
            </w:r>
          </w:p>
        </w:tc>
        <w:tc>
          <w:tcPr>
            <w:tcW w:w="335" w:type="pct"/>
            <w:vAlign w:val="bottom"/>
          </w:tcPr>
          <w:p w14:paraId="2FE1AAB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2</w:t>
            </w:r>
          </w:p>
        </w:tc>
        <w:tc>
          <w:tcPr>
            <w:tcW w:w="361" w:type="pct"/>
            <w:vAlign w:val="bottom"/>
          </w:tcPr>
          <w:p w14:paraId="7F5E665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8)</w:t>
            </w:r>
          </w:p>
        </w:tc>
        <w:tc>
          <w:tcPr>
            <w:tcW w:w="263" w:type="pct"/>
          </w:tcPr>
          <w:p w14:paraId="63885B1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vAlign w:val="bottom"/>
          </w:tcPr>
          <w:p w14:paraId="011A57A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2</w:t>
            </w:r>
          </w:p>
        </w:tc>
        <w:tc>
          <w:tcPr>
            <w:tcW w:w="361" w:type="pct"/>
            <w:vAlign w:val="bottom"/>
          </w:tcPr>
          <w:p w14:paraId="6AA11ED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8)</w:t>
            </w:r>
          </w:p>
        </w:tc>
        <w:tc>
          <w:tcPr>
            <w:tcW w:w="263" w:type="pct"/>
          </w:tcPr>
          <w:p w14:paraId="42283BE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vAlign w:val="bottom"/>
          </w:tcPr>
          <w:p w14:paraId="1C8DE0A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1</w:t>
            </w:r>
          </w:p>
        </w:tc>
        <w:tc>
          <w:tcPr>
            <w:tcW w:w="361" w:type="pct"/>
            <w:vAlign w:val="bottom"/>
          </w:tcPr>
          <w:p w14:paraId="09F0768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8)</w:t>
            </w:r>
          </w:p>
        </w:tc>
        <w:tc>
          <w:tcPr>
            <w:tcW w:w="264" w:type="pct"/>
          </w:tcPr>
          <w:p w14:paraId="69000FA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66818563"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4757F055" w14:textId="77777777" w:rsidR="00B947F6" w:rsidRPr="009106F1" w:rsidRDefault="00B947F6" w:rsidP="00E1481F">
            <w:pPr>
              <w:rPr>
                <w:rFonts w:cstheme="minorHAnsi"/>
                <w:i/>
                <w:iCs/>
                <w:sz w:val="24"/>
                <w:szCs w:val="24"/>
              </w:rPr>
            </w:pPr>
            <w:r w:rsidRPr="009106F1">
              <w:rPr>
                <w:rFonts w:cstheme="minorHAnsi"/>
                <w:sz w:val="24"/>
                <w:szCs w:val="24"/>
              </w:rPr>
              <w:t>Sex</w:t>
            </w:r>
          </w:p>
        </w:tc>
        <w:tc>
          <w:tcPr>
            <w:tcW w:w="335" w:type="pct"/>
          </w:tcPr>
          <w:p w14:paraId="13ABD7E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428594E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19AE244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48B39BA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2D663A6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45DBE6E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2036D39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725FF1E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4" w:type="pct"/>
          </w:tcPr>
          <w:p w14:paraId="65CF8DD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22087E13"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11E712B7" w14:textId="77777777" w:rsidR="00B947F6" w:rsidRPr="009106F1" w:rsidRDefault="00B947F6" w:rsidP="00E1481F">
            <w:pPr>
              <w:rPr>
                <w:rFonts w:cstheme="minorHAnsi"/>
                <w:i/>
                <w:iCs/>
                <w:sz w:val="24"/>
                <w:szCs w:val="24"/>
              </w:rPr>
            </w:pPr>
            <w:r w:rsidRPr="009106F1">
              <w:rPr>
                <w:rFonts w:cstheme="minorHAnsi"/>
                <w:sz w:val="24"/>
                <w:szCs w:val="24"/>
              </w:rPr>
              <w:t xml:space="preserve">  </w:t>
            </w:r>
            <w:r w:rsidRPr="009106F1">
              <w:rPr>
                <w:rFonts w:cstheme="minorHAnsi"/>
                <w:i/>
                <w:iCs/>
                <w:sz w:val="24"/>
                <w:szCs w:val="24"/>
              </w:rPr>
              <w:t>Female</w:t>
            </w:r>
          </w:p>
        </w:tc>
        <w:tc>
          <w:tcPr>
            <w:tcW w:w="335" w:type="pct"/>
          </w:tcPr>
          <w:p w14:paraId="68C5B19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61" w:type="pct"/>
          </w:tcPr>
          <w:p w14:paraId="033B207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0E5A101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3027EA1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064B895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1AE1599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52363D5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05DCCDE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64" w:type="pct"/>
          </w:tcPr>
          <w:p w14:paraId="02D4352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4381481C"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3AD9755F" w14:textId="77777777" w:rsidR="00B947F6" w:rsidRPr="009106F1" w:rsidRDefault="00B947F6" w:rsidP="00E1481F">
            <w:pPr>
              <w:rPr>
                <w:rFonts w:cstheme="minorHAnsi"/>
                <w:sz w:val="24"/>
                <w:szCs w:val="24"/>
              </w:rPr>
            </w:pPr>
            <w:r w:rsidRPr="009106F1">
              <w:rPr>
                <w:rFonts w:cstheme="minorHAnsi"/>
                <w:i/>
                <w:iCs/>
                <w:sz w:val="24"/>
                <w:szCs w:val="24"/>
              </w:rPr>
              <w:t xml:space="preserve">  Male</w:t>
            </w:r>
          </w:p>
        </w:tc>
        <w:tc>
          <w:tcPr>
            <w:tcW w:w="335" w:type="pct"/>
            <w:vAlign w:val="bottom"/>
          </w:tcPr>
          <w:p w14:paraId="43789F8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61" w:type="pct"/>
          </w:tcPr>
          <w:p w14:paraId="058C7B4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4)</w:t>
            </w:r>
          </w:p>
        </w:tc>
        <w:tc>
          <w:tcPr>
            <w:tcW w:w="263" w:type="pct"/>
          </w:tcPr>
          <w:p w14:paraId="7961EA9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vAlign w:val="bottom"/>
          </w:tcPr>
          <w:p w14:paraId="3C72A67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61" w:type="pct"/>
          </w:tcPr>
          <w:p w14:paraId="1568C87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4)</w:t>
            </w:r>
          </w:p>
        </w:tc>
        <w:tc>
          <w:tcPr>
            <w:tcW w:w="263" w:type="pct"/>
          </w:tcPr>
          <w:p w14:paraId="6FDF87F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vAlign w:val="bottom"/>
          </w:tcPr>
          <w:p w14:paraId="6D712AC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2</w:t>
            </w:r>
          </w:p>
        </w:tc>
        <w:tc>
          <w:tcPr>
            <w:tcW w:w="361" w:type="pct"/>
          </w:tcPr>
          <w:p w14:paraId="29824EB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4)</w:t>
            </w:r>
          </w:p>
        </w:tc>
        <w:tc>
          <w:tcPr>
            <w:tcW w:w="264" w:type="pct"/>
          </w:tcPr>
          <w:p w14:paraId="0711734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3FAF6677"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51B82CAB" w14:textId="77777777" w:rsidR="00B947F6" w:rsidRPr="009106F1" w:rsidRDefault="00B947F6" w:rsidP="00E1481F">
            <w:pPr>
              <w:rPr>
                <w:rFonts w:cstheme="minorHAnsi"/>
                <w:sz w:val="24"/>
                <w:szCs w:val="24"/>
              </w:rPr>
            </w:pPr>
            <w:r w:rsidRPr="009106F1">
              <w:rPr>
                <w:rFonts w:cstheme="minorHAnsi"/>
                <w:sz w:val="24"/>
                <w:szCs w:val="24"/>
              </w:rPr>
              <w:t>Housing Tenure</w:t>
            </w:r>
          </w:p>
        </w:tc>
        <w:tc>
          <w:tcPr>
            <w:tcW w:w="335" w:type="pct"/>
          </w:tcPr>
          <w:p w14:paraId="2196757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242410F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16AAE3C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34F187F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30FAB2F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1CAFFD6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26992C3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5D410A1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4" w:type="pct"/>
          </w:tcPr>
          <w:p w14:paraId="232E3B8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77A8186E"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46FABFB1" w14:textId="77777777" w:rsidR="00B947F6" w:rsidRPr="009106F1" w:rsidRDefault="00B947F6" w:rsidP="00E1481F">
            <w:pPr>
              <w:rPr>
                <w:rFonts w:cstheme="minorHAnsi"/>
                <w:sz w:val="24"/>
                <w:szCs w:val="24"/>
              </w:rPr>
            </w:pPr>
            <w:r w:rsidRPr="009106F1">
              <w:rPr>
                <w:rFonts w:cstheme="minorHAnsi"/>
                <w:i/>
                <w:iCs/>
                <w:sz w:val="24"/>
                <w:szCs w:val="24"/>
              </w:rPr>
              <w:t xml:space="preserve">  Own Home</w:t>
            </w:r>
          </w:p>
        </w:tc>
        <w:tc>
          <w:tcPr>
            <w:tcW w:w="335" w:type="pct"/>
          </w:tcPr>
          <w:p w14:paraId="1C98C8B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61" w:type="pct"/>
          </w:tcPr>
          <w:p w14:paraId="2C57C42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3E0DF40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38585A4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308D5C6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3A1E646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3AFEE23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5F3847A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4" w:type="pct"/>
          </w:tcPr>
          <w:p w14:paraId="0D224B1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63CB6789"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06BE3B0F" w14:textId="77777777" w:rsidR="00B947F6" w:rsidRPr="009106F1" w:rsidRDefault="00B947F6" w:rsidP="00E1481F">
            <w:pPr>
              <w:rPr>
                <w:rFonts w:cstheme="minorHAnsi"/>
                <w:sz w:val="24"/>
                <w:szCs w:val="24"/>
              </w:rPr>
            </w:pPr>
            <w:r w:rsidRPr="009106F1">
              <w:rPr>
                <w:rFonts w:cstheme="minorHAnsi"/>
                <w:i/>
                <w:iCs/>
                <w:sz w:val="24"/>
                <w:szCs w:val="24"/>
              </w:rPr>
              <w:t xml:space="preserve">  Don't Own Home</w:t>
            </w:r>
          </w:p>
        </w:tc>
        <w:tc>
          <w:tcPr>
            <w:tcW w:w="335" w:type="pct"/>
          </w:tcPr>
          <w:p w14:paraId="4AEC751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3</w:t>
            </w:r>
          </w:p>
        </w:tc>
        <w:tc>
          <w:tcPr>
            <w:tcW w:w="361" w:type="pct"/>
          </w:tcPr>
          <w:p w14:paraId="6C5571A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6)</w:t>
            </w:r>
          </w:p>
        </w:tc>
        <w:tc>
          <w:tcPr>
            <w:tcW w:w="263" w:type="pct"/>
          </w:tcPr>
          <w:p w14:paraId="24F64CF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17F3813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0</w:t>
            </w:r>
          </w:p>
        </w:tc>
        <w:tc>
          <w:tcPr>
            <w:tcW w:w="361" w:type="pct"/>
            <w:vAlign w:val="bottom"/>
          </w:tcPr>
          <w:p w14:paraId="73B0DA8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5)</w:t>
            </w:r>
          </w:p>
        </w:tc>
        <w:tc>
          <w:tcPr>
            <w:tcW w:w="263" w:type="pct"/>
          </w:tcPr>
          <w:p w14:paraId="62BBFB5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vAlign w:val="bottom"/>
          </w:tcPr>
          <w:p w14:paraId="60A6A03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4</w:t>
            </w:r>
          </w:p>
        </w:tc>
        <w:tc>
          <w:tcPr>
            <w:tcW w:w="361" w:type="pct"/>
          </w:tcPr>
          <w:p w14:paraId="735CFC6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6)</w:t>
            </w:r>
          </w:p>
        </w:tc>
        <w:tc>
          <w:tcPr>
            <w:tcW w:w="264" w:type="pct"/>
          </w:tcPr>
          <w:p w14:paraId="514BCB8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29A5E8A7"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0D4FD1C8" w14:textId="77777777" w:rsidR="00B947F6" w:rsidRPr="009106F1" w:rsidRDefault="00B947F6" w:rsidP="00E1481F">
            <w:pPr>
              <w:rPr>
                <w:rFonts w:cstheme="minorHAnsi"/>
                <w:i/>
                <w:iCs/>
                <w:sz w:val="24"/>
                <w:szCs w:val="24"/>
              </w:rPr>
            </w:pPr>
            <w:r w:rsidRPr="009106F1">
              <w:rPr>
                <w:rFonts w:cstheme="minorHAnsi"/>
                <w:sz w:val="24"/>
                <w:szCs w:val="24"/>
              </w:rPr>
              <w:t>NS-SEC</w:t>
            </w:r>
          </w:p>
        </w:tc>
        <w:tc>
          <w:tcPr>
            <w:tcW w:w="335" w:type="pct"/>
          </w:tcPr>
          <w:p w14:paraId="4A2FA56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20E9E9D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48BBB8A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64A72A8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7C16F9F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18808E2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16D9B60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3929C25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4" w:type="pct"/>
          </w:tcPr>
          <w:p w14:paraId="1210CD6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1500F497"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5CDB1387" w14:textId="77777777" w:rsidR="00B947F6" w:rsidRPr="009106F1" w:rsidRDefault="00B947F6" w:rsidP="00E1481F">
            <w:pPr>
              <w:rPr>
                <w:rFonts w:cstheme="minorHAnsi"/>
                <w:sz w:val="24"/>
                <w:szCs w:val="24"/>
              </w:rPr>
            </w:pPr>
            <w:r w:rsidRPr="009106F1">
              <w:rPr>
                <w:rFonts w:cstheme="minorHAnsi"/>
                <w:i/>
                <w:iCs/>
                <w:sz w:val="24"/>
                <w:szCs w:val="24"/>
              </w:rPr>
              <w:t xml:space="preserve">  Higher Managerial</w:t>
            </w:r>
          </w:p>
        </w:tc>
        <w:tc>
          <w:tcPr>
            <w:tcW w:w="335" w:type="pct"/>
          </w:tcPr>
          <w:p w14:paraId="5B88F91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61" w:type="pct"/>
          </w:tcPr>
          <w:p w14:paraId="30C9838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3DC8DD5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5DE11F8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2082BF8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52FB71B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13457B9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6BA396C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64" w:type="pct"/>
          </w:tcPr>
          <w:p w14:paraId="7DDCA70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68969281"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60B4031F" w14:textId="77777777" w:rsidR="00B947F6" w:rsidRPr="009106F1" w:rsidRDefault="00B947F6" w:rsidP="00E1481F">
            <w:pPr>
              <w:rPr>
                <w:rFonts w:cstheme="minorHAnsi"/>
                <w:i/>
                <w:iCs/>
                <w:sz w:val="24"/>
                <w:szCs w:val="24"/>
              </w:rPr>
            </w:pPr>
            <w:r w:rsidRPr="009106F1">
              <w:rPr>
                <w:rFonts w:cstheme="minorHAnsi"/>
                <w:i/>
                <w:iCs/>
                <w:sz w:val="24"/>
                <w:szCs w:val="24"/>
              </w:rPr>
              <w:t xml:space="preserve">  Lower Managerial</w:t>
            </w:r>
          </w:p>
        </w:tc>
        <w:tc>
          <w:tcPr>
            <w:tcW w:w="335" w:type="pct"/>
          </w:tcPr>
          <w:p w14:paraId="74E893E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46</w:t>
            </w:r>
          </w:p>
        </w:tc>
        <w:tc>
          <w:tcPr>
            <w:tcW w:w="361" w:type="pct"/>
          </w:tcPr>
          <w:p w14:paraId="197FD8D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34)</w:t>
            </w:r>
          </w:p>
        </w:tc>
        <w:tc>
          <w:tcPr>
            <w:tcW w:w="263" w:type="pct"/>
          </w:tcPr>
          <w:p w14:paraId="58AF9A8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63C8441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14E9541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564CBEF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5947E3A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35F62FA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4" w:type="pct"/>
          </w:tcPr>
          <w:p w14:paraId="408FD2C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72A9FDB1"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737F5A1E" w14:textId="77777777" w:rsidR="00B947F6" w:rsidRPr="009106F1" w:rsidRDefault="00B947F6" w:rsidP="00E1481F">
            <w:pPr>
              <w:rPr>
                <w:rFonts w:cstheme="minorHAnsi"/>
                <w:sz w:val="24"/>
                <w:szCs w:val="24"/>
              </w:rPr>
            </w:pPr>
            <w:r w:rsidRPr="009106F1">
              <w:rPr>
                <w:rFonts w:cstheme="minorHAnsi"/>
                <w:i/>
                <w:iCs/>
                <w:sz w:val="24"/>
                <w:szCs w:val="24"/>
              </w:rPr>
              <w:t xml:space="preserve">  Intermediate Occupations</w:t>
            </w:r>
          </w:p>
        </w:tc>
        <w:tc>
          <w:tcPr>
            <w:tcW w:w="335" w:type="pct"/>
            <w:vAlign w:val="bottom"/>
          </w:tcPr>
          <w:p w14:paraId="77B1296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39</w:t>
            </w:r>
          </w:p>
        </w:tc>
        <w:tc>
          <w:tcPr>
            <w:tcW w:w="361" w:type="pct"/>
          </w:tcPr>
          <w:p w14:paraId="628D717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58)</w:t>
            </w:r>
          </w:p>
        </w:tc>
        <w:tc>
          <w:tcPr>
            <w:tcW w:w="263" w:type="pct"/>
          </w:tcPr>
          <w:p w14:paraId="6745B19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77BC1C1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068E9DD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2848E6F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0FD25B1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13FE544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4" w:type="pct"/>
          </w:tcPr>
          <w:p w14:paraId="1EF330F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6ECF5CF8"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7E767592" w14:textId="77777777" w:rsidR="00B947F6" w:rsidRPr="009106F1" w:rsidRDefault="00B947F6" w:rsidP="00E1481F">
            <w:pPr>
              <w:rPr>
                <w:rFonts w:cstheme="minorHAnsi"/>
                <w:i/>
                <w:iCs/>
                <w:sz w:val="24"/>
                <w:szCs w:val="24"/>
              </w:rPr>
            </w:pPr>
            <w:r w:rsidRPr="009106F1">
              <w:rPr>
                <w:rFonts w:cstheme="minorHAnsi"/>
                <w:i/>
                <w:iCs/>
                <w:sz w:val="24"/>
                <w:szCs w:val="24"/>
              </w:rPr>
              <w:t xml:space="preserve">  Small Employers</w:t>
            </w:r>
          </w:p>
        </w:tc>
        <w:tc>
          <w:tcPr>
            <w:tcW w:w="335" w:type="pct"/>
            <w:vAlign w:val="bottom"/>
          </w:tcPr>
          <w:p w14:paraId="21894F1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52</w:t>
            </w:r>
          </w:p>
        </w:tc>
        <w:tc>
          <w:tcPr>
            <w:tcW w:w="361" w:type="pct"/>
          </w:tcPr>
          <w:p w14:paraId="2BAAD76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33)</w:t>
            </w:r>
          </w:p>
        </w:tc>
        <w:tc>
          <w:tcPr>
            <w:tcW w:w="263" w:type="pct"/>
          </w:tcPr>
          <w:p w14:paraId="5415716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55ACCCC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6139670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72335FB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37EC1BA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77EE327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4" w:type="pct"/>
          </w:tcPr>
          <w:p w14:paraId="08137DD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75F76242"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242E9B51" w14:textId="77777777" w:rsidR="00B947F6" w:rsidRPr="009106F1" w:rsidRDefault="00B947F6" w:rsidP="00E1481F">
            <w:pPr>
              <w:rPr>
                <w:rFonts w:cstheme="minorHAnsi"/>
                <w:sz w:val="24"/>
                <w:szCs w:val="24"/>
              </w:rPr>
            </w:pPr>
            <w:r w:rsidRPr="009106F1">
              <w:rPr>
                <w:rFonts w:cstheme="minorHAnsi"/>
                <w:i/>
                <w:iCs/>
                <w:sz w:val="24"/>
                <w:szCs w:val="24"/>
              </w:rPr>
              <w:t xml:space="preserve">  Lower Supervisory &amp; Technical Occupations</w:t>
            </w:r>
          </w:p>
        </w:tc>
        <w:tc>
          <w:tcPr>
            <w:tcW w:w="335" w:type="pct"/>
            <w:vAlign w:val="bottom"/>
          </w:tcPr>
          <w:p w14:paraId="2B094AC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72</w:t>
            </w:r>
          </w:p>
        </w:tc>
        <w:tc>
          <w:tcPr>
            <w:tcW w:w="361" w:type="pct"/>
          </w:tcPr>
          <w:p w14:paraId="1E8620F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32)</w:t>
            </w:r>
          </w:p>
        </w:tc>
        <w:tc>
          <w:tcPr>
            <w:tcW w:w="263" w:type="pct"/>
          </w:tcPr>
          <w:p w14:paraId="1AAB5C7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tcPr>
          <w:p w14:paraId="3B0694E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068A1AD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7B3445D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1F67B7C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6902E89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4" w:type="pct"/>
          </w:tcPr>
          <w:p w14:paraId="2FA2071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0B86A962"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2E817ACF" w14:textId="77777777" w:rsidR="00B947F6" w:rsidRPr="009106F1" w:rsidRDefault="00B947F6" w:rsidP="00E1481F">
            <w:pPr>
              <w:rPr>
                <w:rFonts w:cstheme="minorHAnsi"/>
                <w:i/>
                <w:iCs/>
                <w:sz w:val="24"/>
                <w:szCs w:val="24"/>
              </w:rPr>
            </w:pPr>
            <w:r w:rsidRPr="009106F1">
              <w:rPr>
                <w:rFonts w:cstheme="minorHAnsi"/>
                <w:i/>
                <w:iCs/>
                <w:sz w:val="24"/>
                <w:szCs w:val="24"/>
              </w:rPr>
              <w:t xml:space="preserve">  Semi-Routine Occupations</w:t>
            </w:r>
          </w:p>
        </w:tc>
        <w:tc>
          <w:tcPr>
            <w:tcW w:w="335" w:type="pct"/>
            <w:vAlign w:val="bottom"/>
          </w:tcPr>
          <w:p w14:paraId="3851225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6</w:t>
            </w:r>
          </w:p>
        </w:tc>
        <w:tc>
          <w:tcPr>
            <w:tcW w:w="361" w:type="pct"/>
          </w:tcPr>
          <w:p w14:paraId="1B9FB7A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9)</w:t>
            </w:r>
          </w:p>
        </w:tc>
        <w:tc>
          <w:tcPr>
            <w:tcW w:w="263" w:type="pct"/>
          </w:tcPr>
          <w:p w14:paraId="59555D2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3AE3990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4873798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110A799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59E7D3F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2DBAE44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4" w:type="pct"/>
          </w:tcPr>
          <w:p w14:paraId="75D51B5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26FAF674"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481CC0E2" w14:textId="77777777" w:rsidR="00B947F6" w:rsidRPr="009106F1" w:rsidRDefault="00B947F6" w:rsidP="00E1481F">
            <w:pPr>
              <w:rPr>
                <w:rFonts w:cstheme="minorHAnsi"/>
                <w:sz w:val="24"/>
                <w:szCs w:val="24"/>
              </w:rPr>
            </w:pPr>
            <w:r w:rsidRPr="009106F1">
              <w:rPr>
                <w:rFonts w:cstheme="minorHAnsi"/>
                <w:i/>
                <w:iCs/>
                <w:sz w:val="24"/>
                <w:szCs w:val="24"/>
              </w:rPr>
              <w:t xml:space="preserve">  Routine Occupations</w:t>
            </w:r>
          </w:p>
        </w:tc>
        <w:tc>
          <w:tcPr>
            <w:tcW w:w="335" w:type="pct"/>
            <w:vAlign w:val="bottom"/>
          </w:tcPr>
          <w:p w14:paraId="1220855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33</w:t>
            </w:r>
          </w:p>
        </w:tc>
        <w:tc>
          <w:tcPr>
            <w:tcW w:w="361" w:type="pct"/>
          </w:tcPr>
          <w:p w14:paraId="04A8B31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8)</w:t>
            </w:r>
          </w:p>
        </w:tc>
        <w:tc>
          <w:tcPr>
            <w:tcW w:w="263" w:type="pct"/>
          </w:tcPr>
          <w:p w14:paraId="56EAB08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0482EF9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2E2EC88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53CEC35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3E29EA6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69134C6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4" w:type="pct"/>
          </w:tcPr>
          <w:p w14:paraId="246738C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109A0035"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04CD7BCA" w14:textId="77777777" w:rsidR="00B947F6" w:rsidRPr="009106F1" w:rsidRDefault="00B947F6" w:rsidP="00E1481F">
            <w:pPr>
              <w:rPr>
                <w:rFonts w:cstheme="minorHAnsi"/>
                <w:sz w:val="24"/>
                <w:szCs w:val="24"/>
              </w:rPr>
            </w:pPr>
            <w:r w:rsidRPr="009106F1">
              <w:rPr>
                <w:rFonts w:cstheme="minorHAnsi"/>
                <w:sz w:val="24"/>
                <w:szCs w:val="24"/>
              </w:rPr>
              <w:t>CAMSIS</w:t>
            </w:r>
          </w:p>
        </w:tc>
        <w:tc>
          <w:tcPr>
            <w:tcW w:w="335" w:type="pct"/>
            <w:vAlign w:val="bottom"/>
          </w:tcPr>
          <w:p w14:paraId="5A1297F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vAlign w:val="bottom"/>
          </w:tcPr>
          <w:p w14:paraId="165D100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0B3C13C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1ACFF7E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6</w:t>
            </w:r>
          </w:p>
        </w:tc>
        <w:tc>
          <w:tcPr>
            <w:tcW w:w="361" w:type="pct"/>
          </w:tcPr>
          <w:p w14:paraId="3766831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7)</w:t>
            </w:r>
          </w:p>
        </w:tc>
        <w:tc>
          <w:tcPr>
            <w:tcW w:w="263" w:type="pct"/>
          </w:tcPr>
          <w:p w14:paraId="72BF838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38250BF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0049A2D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4" w:type="pct"/>
          </w:tcPr>
          <w:p w14:paraId="23F8888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2BC549DB"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7F06A15B" w14:textId="77777777" w:rsidR="00B947F6" w:rsidRPr="009106F1" w:rsidRDefault="00B947F6" w:rsidP="00E1481F">
            <w:pPr>
              <w:rPr>
                <w:rFonts w:cstheme="minorHAnsi"/>
                <w:sz w:val="24"/>
                <w:szCs w:val="24"/>
              </w:rPr>
            </w:pPr>
            <w:r w:rsidRPr="009106F1">
              <w:rPr>
                <w:rFonts w:cstheme="minorHAnsi"/>
                <w:sz w:val="24"/>
                <w:szCs w:val="24"/>
              </w:rPr>
              <w:t>RGSC</w:t>
            </w:r>
          </w:p>
        </w:tc>
        <w:tc>
          <w:tcPr>
            <w:tcW w:w="335" w:type="pct"/>
            <w:vAlign w:val="bottom"/>
          </w:tcPr>
          <w:p w14:paraId="3C69116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vAlign w:val="bottom"/>
          </w:tcPr>
          <w:p w14:paraId="25CE55B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77BA51F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41E896A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12E8579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7675FEC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27BCAD0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0C45D19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4" w:type="pct"/>
          </w:tcPr>
          <w:p w14:paraId="6D853EC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3A1033AF"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4AAF2502" w14:textId="77777777" w:rsidR="00B947F6" w:rsidRPr="009106F1" w:rsidRDefault="00B947F6" w:rsidP="00E1481F">
            <w:pPr>
              <w:rPr>
                <w:rFonts w:cstheme="minorHAnsi"/>
                <w:sz w:val="24"/>
                <w:szCs w:val="24"/>
              </w:rPr>
            </w:pPr>
            <w:r w:rsidRPr="009106F1">
              <w:rPr>
                <w:rFonts w:cstheme="minorHAnsi"/>
                <w:i/>
                <w:iCs/>
                <w:sz w:val="24"/>
                <w:szCs w:val="24"/>
              </w:rPr>
              <w:t xml:space="preserve">  Professional</w:t>
            </w:r>
          </w:p>
        </w:tc>
        <w:tc>
          <w:tcPr>
            <w:tcW w:w="335" w:type="pct"/>
            <w:vAlign w:val="bottom"/>
          </w:tcPr>
          <w:p w14:paraId="3C2B9E6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vAlign w:val="bottom"/>
          </w:tcPr>
          <w:p w14:paraId="7067FB9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602B3EC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7613FBE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77B2F1A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26ED8AE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01F5B34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49EB86F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4" w:type="pct"/>
          </w:tcPr>
          <w:p w14:paraId="6BA5288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0EE68594"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1A9B916D" w14:textId="77777777" w:rsidR="00B947F6" w:rsidRPr="009106F1" w:rsidRDefault="00B947F6" w:rsidP="00E1481F">
            <w:pPr>
              <w:rPr>
                <w:rFonts w:cstheme="minorHAnsi"/>
                <w:sz w:val="24"/>
                <w:szCs w:val="24"/>
              </w:rPr>
            </w:pPr>
            <w:r w:rsidRPr="009106F1">
              <w:rPr>
                <w:rFonts w:cstheme="minorHAnsi"/>
                <w:i/>
                <w:iCs/>
                <w:sz w:val="24"/>
                <w:szCs w:val="24"/>
              </w:rPr>
              <w:t xml:space="preserve">  Managerial and Technical</w:t>
            </w:r>
          </w:p>
        </w:tc>
        <w:tc>
          <w:tcPr>
            <w:tcW w:w="335" w:type="pct"/>
          </w:tcPr>
          <w:p w14:paraId="5D26B5B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3115693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1D72775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4B5910F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32EC645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31D32A1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vAlign w:val="bottom"/>
          </w:tcPr>
          <w:p w14:paraId="0D017F5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02</w:t>
            </w:r>
          </w:p>
        </w:tc>
        <w:tc>
          <w:tcPr>
            <w:tcW w:w="361" w:type="pct"/>
          </w:tcPr>
          <w:p w14:paraId="0D7E995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03)</w:t>
            </w:r>
          </w:p>
        </w:tc>
        <w:tc>
          <w:tcPr>
            <w:tcW w:w="264" w:type="pct"/>
          </w:tcPr>
          <w:p w14:paraId="4CCDD16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0193EEC6"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3C9F4499" w14:textId="77777777" w:rsidR="00B947F6" w:rsidRPr="009106F1" w:rsidRDefault="00B947F6" w:rsidP="00E1481F">
            <w:pPr>
              <w:rPr>
                <w:rFonts w:cstheme="minorHAnsi"/>
                <w:sz w:val="24"/>
                <w:szCs w:val="24"/>
              </w:rPr>
            </w:pPr>
            <w:r w:rsidRPr="009106F1">
              <w:rPr>
                <w:rFonts w:cstheme="minorHAnsi"/>
                <w:i/>
                <w:iCs/>
                <w:sz w:val="24"/>
                <w:szCs w:val="24"/>
              </w:rPr>
              <w:lastRenderedPageBreak/>
              <w:t xml:space="preserve">  Skilled Non-Manual</w:t>
            </w:r>
          </w:p>
        </w:tc>
        <w:tc>
          <w:tcPr>
            <w:tcW w:w="335" w:type="pct"/>
          </w:tcPr>
          <w:p w14:paraId="4517868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32901CC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5DAC687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3A3162B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13A5087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3D43362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vAlign w:val="bottom"/>
          </w:tcPr>
          <w:p w14:paraId="5680ECA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35</w:t>
            </w:r>
          </w:p>
        </w:tc>
        <w:tc>
          <w:tcPr>
            <w:tcW w:w="361" w:type="pct"/>
          </w:tcPr>
          <w:p w14:paraId="2B0399E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06)</w:t>
            </w:r>
          </w:p>
        </w:tc>
        <w:tc>
          <w:tcPr>
            <w:tcW w:w="264" w:type="pct"/>
          </w:tcPr>
          <w:p w14:paraId="44335D6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093C720B"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233BE30B" w14:textId="77777777" w:rsidR="00B947F6" w:rsidRPr="009106F1" w:rsidRDefault="00B947F6" w:rsidP="00E1481F">
            <w:pPr>
              <w:rPr>
                <w:rFonts w:cstheme="minorHAnsi"/>
                <w:sz w:val="24"/>
                <w:szCs w:val="24"/>
              </w:rPr>
            </w:pPr>
            <w:r w:rsidRPr="009106F1">
              <w:rPr>
                <w:rFonts w:cstheme="minorHAnsi"/>
                <w:i/>
                <w:iCs/>
                <w:sz w:val="24"/>
                <w:szCs w:val="24"/>
              </w:rPr>
              <w:t xml:space="preserve">  Skilled Manual</w:t>
            </w:r>
          </w:p>
        </w:tc>
        <w:tc>
          <w:tcPr>
            <w:tcW w:w="335" w:type="pct"/>
          </w:tcPr>
          <w:p w14:paraId="4B81F0E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5304372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63C3E7B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6D9D6BE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4B41C35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34EF46C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5A7A40C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71</w:t>
            </w:r>
          </w:p>
        </w:tc>
        <w:tc>
          <w:tcPr>
            <w:tcW w:w="361" w:type="pct"/>
          </w:tcPr>
          <w:p w14:paraId="1F13733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02)</w:t>
            </w:r>
          </w:p>
        </w:tc>
        <w:tc>
          <w:tcPr>
            <w:tcW w:w="264" w:type="pct"/>
          </w:tcPr>
          <w:p w14:paraId="483736C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53412C23"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6EEFC0FF" w14:textId="77777777" w:rsidR="00B947F6" w:rsidRPr="009106F1" w:rsidRDefault="00B947F6" w:rsidP="00E1481F">
            <w:pPr>
              <w:rPr>
                <w:rFonts w:cstheme="minorHAnsi"/>
                <w:sz w:val="24"/>
                <w:szCs w:val="24"/>
              </w:rPr>
            </w:pPr>
            <w:r w:rsidRPr="009106F1">
              <w:rPr>
                <w:rFonts w:cstheme="minorHAnsi"/>
                <w:i/>
                <w:iCs/>
                <w:sz w:val="24"/>
                <w:szCs w:val="24"/>
              </w:rPr>
              <w:t xml:space="preserve">  Partly Skilled</w:t>
            </w:r>
          </w:p>
        </w:tc>
        <w:tc>
          <w:tcPr>
            <w:tcW w:w="335" w:type="pct"/>
          </w:tcPr>
          <w:p w14:paraId="7ECBEEE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7098B58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2D7A1E3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40E61A2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5685C21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64733B6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vAlign w:val="bottom"/>
          </w:tcPr>
          <w:p w14:paraId="33BBAD5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94</w:t>
            </w:r>
          </w:p>
        </w:tc>
        <w:tc>
          <w:tcPr>
            <w:tcW w:w="361" w:type="pct"/>
          </w:tcPr>
          <w:p w14:paraId="41F606A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03)</w:t>
            </w:r>
          </w:p>
        </w:tc>
        <w:tc>
          <w:tcPr>
            <w:tcW w:w="264" w:type="pct"/>
          </w:tcPr>
          <w:p w14:paraId="1668F30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51EC2408"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06472292" w14:textId="77777777" w:rsidR="00B947F6" w:rsidRPr="009106F1" w:rsidRDefault="00B947F6" w:rsidP="00E1481F">
            <w:pPr>
              <w:rPr>
                <w:rFonts w:cstheme="minorHAnsi"/>
                <w:sz w:val="24"/>
                <w:szCs w:val="24"/>
              </w:rPr>
            </w:pPr>
            <w:r w:rsidRPr="009106F1">
              <w:rPr>
                <w:rFonts w:cstheme="minorHAnsi"/>
                <w:i/>
                <w:iCs/>
                <w:sz w:val="24"/>
                <w:szCs w:val="24"/>
              </w:rPr>
              <w:t xml:space="preserve">  Unskilled</w:t>
            </w:r>
          </w:p>
        </w:tc>
        <w:tc>
          <w:tcPr>
            <w:tcW w:w="335" w:type="pct"/>
          </w:tcPr>
          <w:p w14:paraId="7205E51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6731DFE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7F68284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59DE8AA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4979241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476B86B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031CD37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90</w:t>
            </w:r>
          </w:p>
        </w:tc>
        <w:tc>
          <w:tcPr>
            <w:tcW w:w="361" w:type="pct"/>
          </w:tcPr>
          <w:p w14:paraId="03E8FE5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03)</w:t>
            </w:r>
          </w:p>
        </w:tc>
        <w:tc>
          <w:tcPr>
            <w:tcW w:w="264" w:type="pct"/>
          </w:tcPr>
          <w:p w14:paraId="1C71B9A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408ECFFF"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6B2F38D5" w14:textId="77777777" w:rsidR="00B947F6" w:rsidRPr="009106F1" w:rsidRDefault="00B947F6" w:rsidP="00E1481F">
            <w:pPr>
              <w:rPr>
                <w:rFonts w:cstheme="minorHAnsi"/>
                <w:i/>
                <w:iCs/>
                <w:sz w:val="24"/>
                <w:szCs w:val="24"/>
              </w:rPr>
            </w:pPr>
            <w:r w:rsidRPr="009106F1">
              <w:rPr>
                <w:rFonts w:cstheme="minorHAnsi"/>
                <w:sz w:val="24"/>
                <w:szCs w:val="24"/>
              </w:rPr>
              <w:t>Reading Scores</w:t>
            </w:r>
          </w:p>
        </w:tc>
        <w:tc>
          <w:tcPr>
            <w:tcW w:w="335" w:type="pct"/>
            <w:vAlign w:val="bottom"/>
          </w:tcPr>
          <w:p w14:paraId="0DA4378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6</w:t>
            </w:r>
          </w:p>
        </w:tc>
        <w:tc>
          <w:tcPr>
            <w:tcW w:w="361" w:type="pct"/>
            <w:vAlign w:val="bottom"/>
          </w:tcPr>
          <w:p w14:paraId="6FF2B1C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2)</w:t>
            </w:r>
          </w:p>
        </w:tc>
        <w:tc>
          <w:tcPr>
            <w:tcW w:w="263" w:type="pct"/>
          </w:tcPr>
          <w:p w14:paraId="4C9AC53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vAlign w:val="bottom"/>
          </w:tcPr>
          <w:p w14:paraId="688C58C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6</w:t>
            </w:r>
          </w:p>
        </w:tc>
        <w:tc>
          <w:tcPr>
            <w:tcW w:w="361" w:type="pct"/>
            <w:vAlign w:val="bottom"/>
          </w:tcPr>
          <w:p w14:paraId="6B375C1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2)</w:t>
            </w:r>
          </w:p>
        </w:tc>
        <w:tc>
          <w:tcPr>
            <w:tcW w:w="263" w:type="pct"/>
          </w:tcPr>
          <w:p w14:paraId="45D4608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vAlign w:val="bottom"/>
          </w:tcPr>
          <w:p w14:paraId="7F87FF3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5</w:t>
            </w:r>
          </w:p>
        </w:tc>
        <w:tc>
          <w:tcPr>
            <w:tcW w:w="361" w:type="pct"/>
            <w:vAlign w:val="bottom"/>
          </w:tcPr>
          <w:p w14:paraId="1F5701E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2)</w:t>
            </w:r>
          </w:p>
        </w:tc>
        <w:tc>
          <w:tcPr>
            <w:tcW w:w="264" w:type="pct"/>
          </w:tcPr>
          <w:p w14:paraId="67F1C13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678E8032"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41CE4221" w14:textId="77777777" w:rsidR="00B947F6" w:rsidRPr="009106F1" w:rsidRDefault="00B947F6" w:rsidP="00E1481F">
            <w:pPr>
              <w:rPr>
                <w:rFonts w:cstheme="minorHAnsi"/>
                <w:i/>
                <w:iCs/>
                <w:sz w:val="24"/>
                <w:szCs w:val="24"/>
              </w:rPr>
            </w:pPr>
            <w:r w:rsidRPr="009106F1">
              <w:rPr>
                <w:rFonts w:cstheme="minorHAnsi"/>
                <w:sz w:val="24"/>
                <w:szCs w:val="24"/>
              </w:rPr>
              <w:t>Math Scores</w:t>
            </w:r>
          </w:p>
        </w:tc>
        <w:tc>
          <w:tcPr>
            <w:tcW w:w="335" w:type="pct"/>
            <w:vAlign w:val="bottom"/>
          </w:tcPr>
          <w:p w14:paraId="20CBB35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2</w:t>
            </w:r>
          </w:p>
        </w:tc>
        <w:tc>
          <w:tcPr>
            <w:tcW w:w="361" w:type="pct"/>
            <w:vAlign w:val="bottom"/>
          </w:tcPr>
          <w:p w14:paraId="41AB27A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263" w:type="pct"/>
          </w:tcPr>
          <w:p w14:paraId="5E1C395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vAlign w:val="bottom"/>
          </w:tcPr>
          <w:p w14:paraId="7BD056A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2</w:t>
            </w:r>
          </w:p>
        </w:tc>
        <w:tc>
          <w:tcPr>
            <w:tcW w:w="361" w:type="pct"/>
            <w:vAlign w:val="bottom"/>
          </w:tcPr>
          <w:p w14:paraId="029950A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263" w:type="pct"/>
          </w:tcPr>
          <w:p w14:paraId="4EB73C6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vAlign w:val="bottom"/>
          </w:tcPr>
          <w:p w14:paraId="669433C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2</w:t>
            </w:r>
          </w:p>
        </w:tc>
        <w:tc>
          <w:tcPr>
            <w:tcW w:w="361" w:type="pct"/>
            <w:vAlign w:val="bottom"/>
          </w:tcPr>
          <w:p w14:paraId="5E9412C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264" w:type="pct"/>
          </w:tcPr>
          <w:p w14:paraId="71A1CEF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6BCCDA00"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60D8F8AC" w14:textId="77777777" w:rsidR="00B947F6" w:rsidRPr="009106F1" w:rsidRDefault="00B947F6" w:rsidP="00E1481F">
            <w:pPr>
              <w:rPr>
                <w:rFonts w:cstheme="minorHAnsi"/>
                <w:i/>
                <w:iCs/>
                <w:sz w:val="24"/>
                <w:szCs w:val="24"/>
              </w:rPr>
            </w:pPr>
            <w:r w:rsidRPr="009106F1">
              <w:rPr>
                <w:rFonts w:cstheme="minorHAnsi"/>
                <w:sz w:val="24"/>
                <w:szCs w:val="24"/>
              </w:rPr>
              <w:t>Intercept</w:t>
            </w:r>
          </w:p>
        </w:tc>
        <w:tc>
          <w:tcPr>
            <w:tcW w:w="335" w:type="pct"/>
            <w:vAlign w:val="bottom"/>
          </w:tcPr>
          <w:p w14:paraId="7EC8B7A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34</w:t>
            </w:r>
          </w:p>
        </w:tc>
        <w:tc>
          <w:tcPr>
            <w:tcW w:w="361" w:type="pct"/>
            <w:vAlign w:val="bottom"/>
          </w:tcPr>
          <w:p w14:paraId="753A3AF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33)</w:t>
            </w:r>
          </w:p>
        </w:tc>
        <w:tc>
          <w:tcPr>
            <w:tcW w:w="263" w:type="pct"/>
          </w:tcPr>
          <w:p w14:paraId="55F5D41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vAlign w:val="bottom"/>
          </w:tcPr>
          <w:p w14:paraId="52D6BB5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49</w:t>
            </w:r>
          </w:p>
        </w:tc>
        <w:tc>
          <w:tcPr>
            <w:tcW w:w="361" w:type="pct"/>
            <w:vAlign w:val="bottom"/>
          </w:tcPr>
          <w:p w14:paraId="12DDE6E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34)</w:t>
            </w:r>
          </w:p>
        </w:tc>
        <w:tc>
          <w:tcPr>
            <w:tcW w:w="263" w:type="pct"/>
          </w:tcPr>
          <w:p w14:paraId="65EFEDC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vAlign w:val="bottom"/>
          </w:tcPr>
          <w:p w14:paraId="4081DE8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54</w:t>
            </w:r>
          </w:p>
        </w:tc>
        <w:tc>
          <w:tcPr>
            <w:tcW w:w="361" w:type="pct"/>
            <w:vAlign w:val="bottom"/>
          </w:tcPr>
          <w:p w14:paraId="5142EF2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04)</w:t>
            </w:r>
          </w:p>
        </w:tc>
        <w:tc>
          <w:tcPr>
            <w:tcW w:w="264" w:type="pct"/>
          </w:tcPr>
          <w:p w14:paraId="0FDEA78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539A1BF4"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2CD41F8C" w14:textId="77777777" w:rsidR="00B947F6" w:rsidRPr="009106F1" w:rsidRDefault="00B947F6" w:rsidP="00E1481F">
            <w:pPr>
              <w:rPr>
                <w:rFonts w:cstheme="minorHAnsi"/>
                <w:sz w:val="24"/>
                <w:szCs w:val="24"/>
              </w:rPr>
            </w:pPr>
          </w:p>
        </w:tc>
        <w:tc>
          <w:tcPr>
            <w:tcW w:w="335" w:type="pct"/>
          </w:tcPr>
          <w:p w14:paraId="60CB06E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67D51CA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75B9A7E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6E6B5CA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27CF3A2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53F7CEC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64C385F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3BF8773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4" w:type="pct"/>
          </w:tcPr>
          <w:p w14:paraId="4601F17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3A26B61D"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5A2F4DC9" w14:textId="77777777" w:rsidR="00B947F6" w:rsidRPr="009106F1" w:rsidRDefault="00B947F6" w:rsidP="00E1481F">
            <w:pPr>
              <w:rPr>
                <w:rFonts w:cstheme="minorHAnsi"/>
                <w:sz w:val="24"/>
                <w:szCs w:val="24"/>
              </w:rPr>
            </w:pPr>
            <w:r w:rsidRPr="009106F1">
              <w:rPr>
                <w:rFonts w:cstheme="minorHAnsi"/>
                <w:sz w:val="24"/>
                <w:szCs w:val="24"/>
              </w:rPr>
              <w:t>Number of observations</w:t>
            </w:r>
          </w:p>
        </w:tc>
        <w:tc>
          <w:tcPr>
            <w:tcW w:w="959" w:type="pct"/>
            <w:gridSpan w:val="3"/>
          </w:tcPr>
          <w:p w14:paraId="63C7F24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7915</w:t>
            </w:r>
          </w:p>
        </w:tc>
        <w:tc>
          <w:tcPr>
            <w:tcW w:w="959" w:type="pct"/>
            <w:gridSpan w:val="3"/>
          </w:tcPr>
          <w:p w14:paraId="08A795D2" w14:textId="77777777" w:rsidR="00B947F6" w:rsidRPr="009106F1" w:rsidRDefault="00B947F6" w:rsidP="00E1481F">
            <w:pPr>
              <w:tabs>
                <w:tab w:val="left" w:pos="687"/>
                <w:tab w:val="center" w:pos="1050"/>
              </w:tabs>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ab/>
              <w:t>7915</w:t>
            </w:r>
          </w:p>
        </w:tc>
        <w:tc>
          <w:tcPr>
            <w:tcW w:w="960" w:type="pct"/>
            <w:gridSpan w:val="3"/>
          </w:tcPr>
          <w:p w14:paraId="202B59F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7915</w:t>
            </w:r>
          </w:p>
        </w:tc>
      </w:tr>
      <w:tr w:rsidR="009106F1" w:rsidRPr="009106F1" w14:paraId="2E84E292"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7A255385" w14:textId="77777777" w:rsidR="00B947F6" w:rsidRPr="009106F1" w:rsidRDefault="00B947F6" w:rsidP="00E1481F">
            <w:pPr>
              <w:rPr>
                <w:rFonts w:cstheme="minorHAnsi"/>
                <w:sz w:val="24"/>
                <w:szCs w:val="24"/>
              </w:rPr>
            </w:pPr>
            <w:r w:rsidRPr="009106F1">
              <w:rPr>
                <w:rFonts w:cstheme="minorHAnsi"/>
                <w:sz w:val="24"/>
                <w:szCs w:val="24"/>
              </w:rPr>
              <w:t>McFadden’s Adjusted Pseudo R2</w:t>
            </w:r>
          </w:p>
        </w:tc>
        <w:tc>
          <w:tcPr>
            <w:tcW w:w="959" w:type="pct"/>
            <w:gridSpan w:val="3"/>
          </w:tcPr>
          <w:p w14:paraId="0501FF1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6</w:t>
            </w:r>
          </w:p>
        </w:tc>
        <w:tc>
          <w:tcPr>
            <w:tcW w:w="959" w:type="pct"/>
            <w:gridSpan w:val="3"/>
          </w:tcPr>
          <w:p w14:paraId="38A4E7A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6</w:t>
            </w:r>
          </w:p>
        </w:tc>
        <w:tc>
          <w:tcPr>
            <w:tcW w:w="960" w:type="pct"/>
            <w:gridSpan w:val="3"/>
          </w:tcPr>
          <w:p w14:paraId="2957F5F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5</w:t>
            </w:r>
          </w:p>
        </w:tc>
      </w:tr>
      <w:tr w:rsidR="009106F1" w:rsidRPr="009106F1" w14:paraId="783F1F84"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3AF4D7F3" w14:textId="77777777" w:rsidR="00B947F6" w:rsidRPr="009106F1" w:rsidRDefault="00B947F6" w:rsidP="00E1481F">
            <w:pPr>
              <w:rPr>
                <w:rFonts w:cstheme="minorHAnsi"/>
                <w:sz w:val="24"/>
                <w:szCs w:val="24"/>
              </w:rPr>
            </w:pPr>
            <w:r w:rsidRPr="009106F1">
              <w:rPr>
                <w:rFonts w:cstheme="minorHAnsi"/>
                <w:sz w:val="24"/>
                <w:szCs w:val="24"/>
              </w:rPr>
              <w:t>Cox-Snell Pseudo R2</w:t>
            </w:r>
          </w:p>
        </w:tc>
        <w:tc>
          <w:tcPr>
            <w:tcW w:w="959" w:type="pct"/>
            <w:gridSpan w:val="3"/>
          </w:tcPr>
          <w:p w14:paraId="5E0D681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51</w:t>
            </w:r>
          </w:p>
        </w:tc>
        <w:tc>
          <w:tcPr>
            <w:tcW w:w="959" w:type="pct"/>
            <w:gridSpan w:val="3"/>
          </w:tcPr>
          <w:p w14:paraId="435FC40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51</w:t>
            </w:r>
          </w:p>
        </w:tc>
        <w:tc>
          <w:tcPr>
            <w:tcW w:w="960" w:type="pct"/>
            <w:gridSpan w:val="3"/>
          </w:tcPr>
          <w:p w14:paraId="4BF1044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51</w:t>
            </w:r>
          </w:p>
        </w:tc>
      </w:tr>
      <w:tr w:rsidR="009106F1" w:rsidRPr="009106F1" w14:paraId="7F00ADF9"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28A8FC79" w14:textId="77777777" w:rsidR="00B947F6" w:rsidRPr="009106F1" w:rsidRDefault="00B947F6" w:rsidP="00E1481F">
            <w:pPr>
              <w:rPr>
                <w:rFonts w:cstheme="minorHAnsi"/>
                <w:sz w:val="24"/>
                <w:szCs w:val="24"/>
              </w:rPr>
            </w:pPr>
            <w:r w:rsidRPr="009106F1">
              <w:rPr>
                <w:rFonts w:cstheme="minorHAnsi"/>
                <w:sz w:val="24"/>
                <w:szCs w:val="24"/>
              </w:rPr>
              <w:t>Nagelkerke Pseudo R2</w:t>
            </w:r>
          </w:p>
        </w:tc>
        <w:tc>
          <w:tcPr>
            <w:tcW w:w="959" w:type="pct"/>
            <w:gridSpan w:val="3"/>
          </w:tcPr>
          <w:p w14:paraId="75EA689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54</w:t>
            </w:r>
          </w:p>
        </w:tc>
        <w:tc>
          <w:tcPr>
            <w:tcW w:w="959" w:type="pct"/>
            <w:gridSpan w:val="3"/>
          </w:tcPr>
          <w:p w14:paraId="3CBCA49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54</w:t>
            </w:r>
          </w:p>
        </w:tc>
        <w:tc>
          <w:tcPr>
            <w:tcW w:w="960" w:type="pct"/>
            <w:gridSpan w:val="3"/>
          </w:tcPr>
          <w:p w14:paraId="2C02B5A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54</w:t>
            </w:r>
          </w:p>
        </w:tc>
      </w:tr>
      <w:tr w:rsidR="009106F1" w:rsidRPr="009106F1" w14:paraId="458AB056"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581F1A86" w14:textId="77777777" w:rsidR="00B947F6" w:rsidRPr="009106F1" w:rsidRDefault="00B947F6" w:rsidP="00E1481F">
            <w:pPr>
              <w:rPr>
                <w:rFonts w:cstheme="minorHAnsi"/>
                <w:sz w:val="24"/>
                <w:szCs w:val="24"/>
              </w:rPr>
            </w:pPr>
            <w:r w:rsidRPr="009106F1">
              <w:rPr>
                <w:rFonts w:cstheme="minorHAnsi"/>
                <w:sz w:val="24"/>
                <w:szCs w:val="24"/>
              </w:rPr>
              <w:t>AIC</w:t>
            </w:r>
          </w:p>
        </w:tc>
        <w:tc>
          <w:tcPr>
            <w:tcW w:w="959" w:type="pct"/>
            <w:gridSpan w:val="3"/>
          </w:tcPr>
          <w:p w14:paraId="3C49644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122.66</w:t>
            </w:r>
          </w:p>
        </w:tc>
        <w:tc>
          <w:tcPr>
            <w:tcW w:w="959" w:type="pct"/>
            <w:gridSpan w:val="3"/>
          </w:tcPr>
          <w:p w14:paraId="6698598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106.37</w:t>
            </w:r>
          </w:p>
        </w:tc>
        <w:tc>
          <w:tcPr>
            <w:tcW w:w="960" w:type="pct"/>
            <w:gridSpan w:val="3"/>
            <w:vAlign w:val="bottom"/>
          </w:tcPr>
          <w:p w14:paraId="7DAF34D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151.18</w:t>
            </w:r>
          </w:p>
        </w:tc>
      </w:tr>
      <w:tr w:rsidR="009106F1" w:rsidRPr="009106F1" w14:paraId="16D1147B"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749BAEE0" w14:textId="77777777" w:rsidR="00B947F6" w:rsidRPr="009106F1" w:rsidRDefault="00B947F6" w:rsidP="00E1481F">
            <w:pPr>
              <w:rPr>
                <w:rFonts w:cstheme="minorHAnsi"/>
                <w:sz w:val="24"/>
                <w:szCs w:val="24"/>
              </w:rPr>
            </w:pPr>
            <w:r w:rsidRPr="009106F1">
              <w:rPr>
                <w:rFonts w:cstheme="minorHAnsi"/>
                <w:sz w:val="24"/>
                <w:szCs w:val="24"/>
              </w:rPr>
              <w:t>BIC</w:t>
            </w:r>
          </w:p>
        </w:tc>
        <w:tc>
          <w:tcPr>
            <w:tcW w:w="959" w:type="pct"/>
            <w:gridSpan w:val="3"/>
            <w:vAlign w:val="bottom"/>
          </w:tcPr>
          <w:p w14:paraId="1390CD3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6457.53</w:t>
            </w:r>
          </w:p>
        </w:tc>
        <w:tc>
          <w:tcPr>
            <w:tcW w:w="959" w:type="pct"/>
            <w:gridSpan w:val="3"/>
          </w:tcPr>
          <w:p w14:paraId="351CE0E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6301.72</w:t>
            </w:r>
          </w:p>
        </w:tc>
        <w:tc>
          <w:tcPr>
            <w:tcW w:w="960" w:type="pct"/>
            <w:gridSpan w:val="3"/>
            <w:vAlign w:val="bottom"/>
          </w:tcPr>
          <w:p w14:paraId="2FEC499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6458.14</w:t>
            </w:r>
          </w:p>
        </w:tc>
      </w:tr>
      <w:tr w:rsidR="009106F1" w:rsidRPr="009106F1" w14:paraId="142B41F6" w14:textId="77777777" w:rsidTr="00F15E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6E0B839B" w14:textId="77777777" w:rsidR="00B947F6" w:rsidRPr="009106F1" w:rsidRDefault="00B947F6" w:rsidP="00E1481F">
            <w:pPr>
              <w:rPr>
                <w:rFonts w:cstheme="minorHAnsi"/>
                <w:sz w:val="24"/>
                <w:szCs w:val="24"/>
              </w:rPr>
            </w:pPr>
          </w:p>
        </w:tc>
        <w:tc>
          <w:tcPr>
            <w:tcW w:w="2878" w:type="pct"/>
            <w:gridSpan w:val="9"/>
          </w:tcPr>
          <w:p w14:paraId="4AC4B1BE"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 p&lt;.001, ** p&lt;.01, * p&lt;.05</w:t>
            </w:r>
            <w:r w:rsidRPr="009106F1">
              <w:rPr>
                <w:rFonts w:cstheme="minorHAnsi"/>
                <w:sz w:val="24"/>
                <w:szCs w:val="24"/>
              </w:rPr>
              <w:br/>
              <w:t>Data Source: NCDS</w:t>
            </w:r>
          </w:p>
          <w:p w14:paraId="76E3972B"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Note: Complete Case Analysis for NS-SEC, CAMSIS, RGSC</w:t>
            </w:r>
          </w:p>
        </w:tc>
      </w:tr>
    </w:tbl>
    <w:p w14:paraId="5A8E3F3A" w14:textId="77777777" w:rsidR="00B947F6" w:rsidRPr="009106F1" w:rsidRDefault="00B947F6" w:rsidP="00B947F6">
      <w:pPr>
        <w:rPr>
          <w:rFonts w:cstheme="minorHAnsi"/>
          <w:sz w:val="24"/>
          <w:szCs w:val="24"/>
        </w:rPr>
        <w:sectPr w:rsidR="00B947F6" w:rsidRPr="009106F1" w:rsidSect="00E1481F">
          <w:pgSz w:w="16838" w:h="11906" w:orient="landscape"/>
          <w:pgMar w:top="1440" w:right="1440" w:bottom="1440" w:left="1440" w:header="709" w:footer="709" w:gutter="0"/>
          <w:cols w:space="708"/>
          <w:docGrid w:linePitch="360"/>
        </w:sectPr>
      </w:pPr>
    </w:p>
    <w:p w14:paraId="1E1C6B24" w14:textId="77777777" w:rsidR="00B947F6" w:rsidRPr="009106F1" w:rsidRDefault="00B947F6" w:rsidP="00B947F6">
      <w:pPr>
        <w:pStyle w:val="Heading3"/>
        <w:rPr>
          <w:rFonts w:asciiTheme="minorHAnsi" w:hAnsiTheme="minorHAnsi" w:cstheme="minorHAnsi"/>
          <w:b/>
          <w:bCs/>
          <w:color w:val="auto"/>
        </w:rPr>
      </w:pPr>
      <w:bookmarkStart w:id="44" w:name="_Toc137904662"/>
      <w:bookmarkEnd w:id="43"/>
      <w:r w:rsidRPr="009106F1">
        <w:rPr>
          <w:rFonts w:asciiTheme="minorHAnsi" w:hAnsiTheme="minorHAnsi" w:cstheme="minorHAnsi"/>
          <w:b/>
          <w:bCs/>
          <w:color w:val="auto"/>
        </w:rPr>
        <w:lastRenderedPageBreak/>
        <w:t>Discussion and Conclusions</w:t>
      </w:r>
      <w:bookmarkEnd w:id="44"/>
    </w:p>
    <w:p w14:paraId="4346FA1A" w14:textId="02E67676" w:rsidR="00B947F6" w:rsidRPr="009106F1" w:rsidRDefault="00B947F6" w:rsidP="00B947F6">
      <w:pPr>
        <w:rPr>
          <w:rFonts w:cstheme="minorHAnsi"/>
          <w:sz w:val="24"/>
          <w:szCs w:val="24"/>
        </w:rPr>
      </w:pPr>
      <w:r w:rsidRPr="009106F1">
        <w:rPr>
          <w:rFonts w:cstheme="minorHAnsi"/>
          <w:sz w:val="24"/>
          <w:szCs w:val="24"/>
        </w:rPr>
        <w:t xml:space="preserve">This section has sought to provide a sensitivity analysis of socio-economic measures into the model of economic activity </w:t>
      </w:r>
      <w:r w:rsidR="00804CFB" w:rsidRPr="009106F1">
        <w:rPr>
          <w:rFonts w:cstheme="minorHAnsi"/>
          <w:sz w:val="24"/>
          <w:szCs w:val="24"/>
        </w:rPr>
        <w:t>to</w:t>
      </w:r>
      <w:r w:rsidRPr="009106F1">
        <w:rPr>
          <w:rFonts w:cstheme="minorHAnsi"/>
          <w:sz w:val="24"/>
          <w:szCs w:val="24"/>
        </w:rPr>
        <w:t xml:space="preserve"> understand if there is any temporal sensitivity amongst the socio-economic measures and also to understand the best fit model amongst these measures. Overall, the findings suggest that there is harmony in socio-economic measures when it comes to the substantive findings of the economic activity model and the near identical goodness-of-fit statistics suggest no one model is better than any other. Overall, this section concludes by going forward with the NS-SEC model for any subsequent statistical analysis. </w:t>
      </w:r>
    </w:p>
    <w:p w14:paraId="14F58FDD" w14:textId="77777777" w:rsidR="00B947F6" w:rsidRPr="009106F1" w:rsidRDefault="00B947F6" w:rsidP="00B947F6">
      <w:pPr>
        <w:rPr>
          <w:rFonts w:cstheme="minorHAnsi"/>
          <w:sz w:val="24"/>
          <w:szCs w:val="24"/>
        </w:rPr>
      </w:pPr>
      <w:r w:rsidRPr="009106F1">
        <w:rPr>
          <w:rFonts w:cstheme="minorHAnsi"/>
          <w:sz w:val="24"/>
          <w:szCs w:val="24"/>
        </w:rPr>
        <w:t xml:space="preserve">Perhaps the most interesting finding out of this sensitivity analysis stems from the near identical results from the NS-SEC and RGSC model. The NS-SECs predecessor – the Goldthorpe schema – was claimed by the likes of Marshal to be superior to the likes of the RGSC schema </w:t>
      </w:r>
      <w:r w:rsidRPr="009106F1">
        <w:rPr>
          <w:rFonts w:cstheme="minorHAnsi"/>
          <w:sz w:val="24"/>
          <w:szCs w:val="24"/>
        </w:rPr>
        <w:fldChar w:fldCharType="begin"/>
      </w:r>
      <w:r w:rsidRPr="009106F1">
        <w:rPr>
          <w:rFonts w:cstheme="minorHAnsi"/>
          <w:sz w:val="24"/>
          <w:szCs w:val="24"/>
        </w:rPr>
        <w:instrText xml:space="preserve"> ADDIN ZOTERO_ITEM CSL_CITATION {"citationID":"r6VoRspC","properties":{"formattedCitation":"(Rose and Pevalin, 2002)","plainCitation":"(Rose and Pevalin, 2002)","noteIndex":0},"citationItems":[{"id":12633,"uris":["http://zotero.org/users/8741181/items/B3MWRUU8"],"itemData":{"id":12633,"type":"article-journal","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Rose and Pevalin, 2002)</w:t>
      </w:r>
      <w:r w:rsidRPr="009106F1">
        <w:rPr>
          <w:rFonts w:cstheme="minorHAnsi"/>
          <w:sz w:val="24"/>
          <w:szCs w:val="24"/>
        </w:rPr>
        <w:fldChar w:fldCharType="end"/>
      </w:r>
      <w:r w:rsidRPr="009106F1">
        <w:rPr>
          <w:rFonts w:cstheme="minorHAnsi"/>
          <w:sz w:val="24"/>
          <w:szCs w:val="24"/>
        </w:rPr>
        <w:t xml:space="preserve">. For the sensitivity analysis to present substantive findings of the Goldthorpe schemas successor being identical to the likes of RGSC does present some challenges to the apparent superiority of this analytical construction. </w:t>
      </w:r>
    </w:p>
    <w:p w14:paraId="197A856D" w14:textId="05F9F183" w:rsidR="00367581" w:rsidRPr="009106F1" w:rsidRDefault="00367581" w:rsidP="00B947F6">
      <w:pPr>
        <w:rPr>
          <w:rFonts w:cstheme="minorHAnsi"/>
          <w:sz w:val="24"/>
          <w:szCs w:val="24"/>
        </w:rPr>
      </w:pPr>
      <w:r w:rsidRPr="009106F1">
        <w:rPr>
          <w:rFonts w:cstheme="minorHAnsi"/>
          <w:sz w:val="24"/>
          <w:szCs w:val="24"/>
        </w:rPr>
        <w:t xml:space="preserve">When comparing AIC and BIC statistics there is a slight advantage given to the CAMSIS model over both RGSC and NS-SEC. This would at first suggest the selection of the CAMSIS model for substantive interpretation going forward. This would be an erroneous conclusion, however. Firstly, the differences in AIC and BIC statistics between say CAMSIS and NS-SEC models are marginal at best – this is most likely due to such statistics favouring a continuous measure over a categorical one. Secondly, the intent on model selection is not entirely rested upon model parsimony but also how best it presents evidence toward understanding given social phenomena. Given that one of the core elements of this research is to understand the nature of structural inequalities and how they influence choice and opportunity for youth transitions post mandatory education, a social class measure theoretically is preferable to a continuous measure such as CAMSIS. The combination of these two factors presents a compelling case for selecting NS-SEC as the model going forward. If the AIC and BIC statistics pointed to a large disparity between the NS-SEC and CAMSIS models, model selection may have resulted in a different conclusion. </w:t>
      </w:r>
    </w:p>
    <w:p w14:paraId="47DFABA2" w14:textId="79413F90" w:rsidR="00367581" w:rsidRPr="009106F1" w:rsidRDefault="00367581" w:rsidP="00B947F6">
      <w:pPr>
        <w:rPr>
          <w:rFonts w:cstheme="minorHAnsi"/>
          <w:sz w:val="24"/>
          <w:szCs w:val="24"/>
        </w:rPr>
      </w:pPr>
      <w:r w:rsidRPr="009106F1">
        <w:rPr>
          <w:rFonts w:cstheme="minorHAnsi"/>
          <w:sz w:val="24"/>
          <w:szCs w:val="24"/>
        </w:rPr>
        <w:t xml:space="preserve">Overall, this section on sensitivity analysis has used contemporary statistical techniques to update prior literature on youth transitions within the NCDS cohort and has also aided in model selection going forward. The next section seeks to continue this tradition of employing contemporary statistical techniques by attempting to deal with missingness within the NS-SEC preferred model. </w:t>
      </w:r>
    </w:p>
    <w:p w14:paraId="2B9CD1A6" w14:textId="77777777" w:rsidR="00B947F6" w:rsidRPr="009106F1" w:rsidRDefault="00B947F6" w:rsidP="00B947F6">
      <w:pPr>
        <w:pStyle w:val="Heading2"/>
        <w:rPr>
          <w:rFonts w:asciiTheme="minorHAnsi" w:hAnsiTheme="minorHAnsi" w:cstheme="minorHAnsi"/>
          <w:b/>
          <w:bCs/>
          <w:color w:val="auto"/>
          <w:sz w:val="24"/>
          <w:szCs w:val="24"/>
        </w:rPr>
      </w:pPr>
      <w:bookmarkStart w:id="45" w:name="_Toc137904663"/>
      <w:r w:rsidRPr="009106F1">
        <w:rPr>
          <w:rFonts w:asciiTheme="minorHAnsi" w:hAnsiTheme="minorHAnsi" w:cstheme="minorHAnsi"/>
          <w:b/>
          <w:bCs/>
          <w:color w:val="auto"/>
          <w:sz w:val="24"/>
          <w:szCs w:val="24"/>
        </w:rPr>
        <w:t>Missing Data in the NCDS</w:t>
      </w:r>
      <w:bookmarkEnd w:id="45"/>
    </w:p>
    <w:p w14:paraId="3A23A845" w14:textId="77777777" w:rsidR="00B947F6" w:rsidRPr="009106F1" w:rsidRDefault="00B947F6" w:rsidP="00B947F6">
      <w:pPr>
        <w:pStyle w:val="Heading3"/>
        <w:rPr>
          <w:rFonts w:asciiTheme="minorHAnsi" w:hAnsiTheme="minorHAnsi" w:cstheme="minorHAnsi"/>
          <w:b/>
          <w:bCs/>
          <w:color w:val="auto"/>
        </w:rPr>
      </w:pPr>
      <w:bookmarkStart w:id="46" w:name="_Toc137904664"/>
      <w:r w:rsidRPr="009106F1">
        <w:rPr>
          <w:rFonts w:asciiTheme="minorHAnsi" w:hAnsiTheme="minorHAnsi" w:cstheme="minorHAnsi"/>
          <w:b/>
          <w:bCs/>
          <w:color w:val="auto"/>
        </w:rPr>
        <w:t>Missing Data</w:t>
      </w:r>
      <w:bookmarkEnd w:id="46"/>
    </w:p>
    <w:p w14:paraId="04FB262D" w14:textId="77777777" w:rsidR="00B947F6" w:rsidRPr="009106F1" w:rsidRDefault="00B947F6" w:rsidP="00B947F6">
      <w:pPr>
        <w:rPr>
          <w:rFonts w:cstheme="minorHAnsi"/>
          <w:sz w:val="24"/>
          <w:szCs w:val="24"/>
        </w:rPr>
      </w:pPr>
      <w:r w:rsidRPr="009106F1">
        <w:rPr>
          <w:rFonts w:cstheme="minorHAnsi"/>
          <w:sz w:val="24"/>
          <w:szCs w:val="24"/>
        </w:rPr>
        <w:t xml:space="preserve">Missing data is an essential component of any longitudinal data analysis – the major concern being that missing data and non-response is bound to affect the inferences made by the analysis of longitudinal studies </w:t>
      </w:r>
      <w:r w:rsidRPr="009106F1">
        <w:rPr>
          <w:rFonts w:cstheme="minorHAnsi"/>
          <w:sz w:val="24"/>
          <w:szCs w:val="24"/>
        </w:rPr>
        <w:fldChar w:fldCharType="begin"/>
      </w:r>
      <w:r w:rsidRPr="009106F1">
        <w:rPr>
          <w:rFonts w:cstheme="minorHAnsi"/>
          <w:sz w:val="24"/>
          <w:szCs w:val="24"/>
        </w:rPr>
        <w:instrText xml:space="preserve"> ADDIN ZOTERO_ITEM CSL_CITATION {"citationID":"E40s0Np4","properties":{"formattedCitation":"(Hawkes and Plewis, 2006; Silverwood {\\i{}et al.}, 2021)","plainCitation":"(Hawkes and Plewis, 2006; Silverwood et al., 2021)","dontUpdate":true,"noteIndex":0},"citationItems":[{"id":2943,"uris":["http://zotero.org/users/8741181/items/UJSKP2Q8"],"itemData":{"id":2943,"type":"article-journal","container-title":"Journal of the Royal Statistical Society","DOI":"https://doi.org/10.1111/j.1467-985X.2006.00401.x","issue":"3","page":"479-491","title":"Modelling non-response in the National Child Development Study","volume":"169","author":[{"family":"Hawkes","given":"Denise"},{"family":"Plewis","given":"Ian"}],"issued":{"date-parts":[["2006"]]}}},{"id":1234,"uris":["http://zotero.org/users/8741181/items/JJQ92X8Q"],"itemData":{"id":1234,"type":"article-journal","title":"Handling missing data in the National Child Development Study: User guide (Version 2).","author":[{"family":"Silverwood","given":"R"},{"family":"Narayanan,","given":"M"},{"family":"Dodgeon","given":"B"},{"family":"Ploubidis","given":"G"}],"issued":{"date-parts":[["202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 xml:space="preserve">(Hawkes and Plewis, 2006: 479; Silverwood </w:t>
      </w:r>
      <w:r w:rsidRPr="009106F1">
        <w:rPr>
          <w:rFonts w:cstheme="minorHAnsi"/>
          <w:i/>
          <w:iCs/>
          <w:sz w:val="24"/>
          <w:szCs w:val="24"/>
        </w:rPr>
        <w:t>et al.</w:t>
      </w:r>
      <w:r w:rsidRPr="009106F1">
        <w:rPr>
          <w:rFonts w:cstheme="minorHAnsi"/>
          <w:sz w:val="24"/>
          <w:szCs w:val="24"/>
        </w:rPr>
        <w:t>, 2021)</w:t>
      </w:r>
      <w:r w:rsidRPr="009106F1">
        <w:rPr>
          <w:rFonts w:cstheme="minorHAnsi"/>
          <w:sz w:val="24"/>
          <w:szCs w:val="24"/>
        </w:rPr>
        <w:fldChar w:fldCharType="end"/>
      </w:r>
      <w:r w:rsidRPr="009106F1">
        <w:rPr>
          <w:rFonts w:cstheme="minorHAnsi"/>
          <w:sz w:val="24"/>
          <w:szCs w:val="24"/>
        </w:rPr>
        <w:t xml:space="preserve">. The various factors that account for sample attrition in the datasets outlined above has the potential to present real issues as it relates to comprehensive data analysis. For the purposes of analysis those that exit the sample due to death or emigration are considered </w:t>
      </w:r>
      <w:r w:rsidRPr="009106F1">
        <w:rPr>
          <w:rFonts w:cstheme="minorHAnsi"/>
          <w:sz w:val="24"/>
          <w:szCs w:val="24"/>
        </w:rPr>
        <w:lastRenderedPageBreak/>
        <w:t xml:space="preserve">‘natural’ exists from the original sample. Those however that either cannot be found, reject continued participation etc are individuals that we hold partial data on – being able to utilise this partial data within my analysis could be beneficial. </w:t>
      </w:r>
    </w:p>
    <w:p w14:paraId="31F44E49" w14:textId="77777777" w:rsidR="00B947F6" w:rsidRPr="009106F1" w:rsidRDefault="00B947F6" w:rsidP="00B947F6">
      <w:pPr>
        <w:rPr>
          <w:rFonts w:cstheme="minorHAnsi"/>
          <w:sz w:val="24"/>
          <w:szCs w:val="24"/>
        </w:rPr>
      </w:pPr>
      <w:r w:rsidRPr="009106F1">
        <w:rPr>
          <w:rFonts w:cstheme="minorHAnsi"/>
          <w:sz w:val="24"/>
          <w:szCs w:val="24"/>
        </w:rPr>
        <w:t xml:space="preserve">When dealing with missing data there are three primary types of classification. The first is missing completely at random (MCAR), meaning that missingness does not depend on observed or unobserved values. The second, being missing at random (MAR), meaning that given observed values missingness does not depend on the unobserved ones. Finally, missing not at random (MNAR) meaning that missingness depends on unobserved values (Silverwood et al 2021: 2). If data is found to be MAR then approaches like multiple imputation (MI), inverse probability weighting are made available – the former being extensively documented with the NCDS in particular in (Hawkes and Plewis 2006). </w:t>
      </w:r>
    </w:p>
    <w:p w14:paraId="046C1A5E" w14:textId="77777777" w:rsidR="00B947F6" w:rsidRPr="009106F1" w:rsidRDefault="00B947F6" w:rsidP="00B947F6">
      <w:pPr>
        <w:rPr>
          <w:rFonts w:cstheme="minorHAnsi"/>
          <w:sz w:val="24"/>
          <w:szCs w:val="24"/>
        </w:rPr>
      </w:pPr>
      <w:r w:rsidRPr="009106F1">
        <w:rPr>
          <w:rFonts w:cstheme="minorHAnsi"/>
          <w:sz w:val="24"/>
          <w:szCs w:val="24"/>
        </w:rPr>
        <w:t xml:space="preserve">When dealing with missing data there are multiple methods to tackle the problem. The first is listwise deletion. Listwise deletion removes all observations from the data which have a missing value in one or more of the variables included in analysis. This is also known as Complete Case Analysis (CCA). The CCA approach is unpredictable, there is no way to know the consequences for this loss of information </w:t>
      </w:r>
      <w:r w:rsidRPr="009106F1">
        <w:rPr>
          <w:rFonts w:cstheme="minorHAnsi"/>
          <w:sz w:val="24"/>
          <w:szCs w:val="24"/>
        </w:rPr>
        <w:fldChar w:fldCharType="begin"/>
      </w:r>
      <w:r w:rsidRPr="009106F1">
        <w:rPr>
          <w:rFonts w:cstheme="minorHAnsi"/>
          <w:sz w:val="24"/>
          <w:szCs w:val="24"/>
        </w:rPr>
        <w:instrText xml:space="preserve"> ADDIN ZOTERO_ITEM CSL_CITATION {"citationID":"ifui4buc","properties":{"formattedCitation":"(Carpenter and Kenward, 2012)","plainCitation":"(Carpenter and Kenward, 2012)","noteIndex":0},"citationItems":[{"id":12713,"uris":["http://zotero.org/users/8741181/items/WHNZTFH2"],"itemData":{"id":12713,"type":"book","publisher":"John Wiley &amp; Sons.","title":"Multiple imputation and its application","author":[{"family":"Carpenter","given":"James R."},{"family":"Kenward","given":"M"}],"issued":{"date-parts":[["201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Carpenter and Kenward, 2012)</w:t>
      </w:r>
      <w:r w:rsidRPr="009106F1">
        <w:rPr>
          <w:rFonts w:cstheme="minorHAnsi"/>
          <w:sz w:val="24"/>
          <w:szCs w:val="24"/>
        </w:rPr>
        <w:fldChar w:fldCharType="end"/>
      </w:r>
      <w:r w:rsidRPr="009106F1">
        <w:rPr>
          <w:rFonts w:cstheme="minorHAnsi"/>
          <w:sz w:val="24"/>
          <w:szCs w:val="24"/>
        </w:rPr>
        <w:t xml:space="preserve">. </w:t>
      </w:r>
    </w:p>
    <w:p w14:paraId="40B0E232" w14:textId="77777777" w:rsidR="00B947F6" w:rsidRPr="009106F1" w:rsidRDefault="00B947F6" w:rsidP="00B947F6">
      <w:pPr>
        <w:rPr>
          <w:rFonts w:cstheme="minorHAnsi"/>
          <w:sz w:val="24"/>
          <w:szCs w:val="24"/>
        </w:rPr>
      </w:pPr>
      <w:r w:rsidRPr="009106F1">
        <w:rPr>
          <w:rFonts w:cstheme="minorHAnsi"/>
          <w:sz w:val="24"/>
          <w:szCs w:val="24"/>
        </w:rPr>
        <w:t xml:space="preserve">A second method that deals with missing data is the use of survey weights. Survey weights take into account missingness, Inverse Probability Weighting (IPW) creates weighted copies of complete cases so as to remove selection bias introduced by missing data. Whilst IPW is a method of dealing with missing data, alternatives such as multiple imputation are regarded as much more efficient </w:t>
      </w:r>
      <w:r w:rsidRPr="009106F1">
        <w:rPr>
          <w:rFonts w:cstheme="minorHAnsi"/>
          <w:sz w:val="24"/>
          <w:szCs w:val="24"/>
        </w:rPr>
        <w:fldChar w:fldCharType="begin"/>
      </w:r>
      <w:r w:rsidRPr="009106F1">
        <w:rPr>
          <w:rFonts w:cstheme="minorHAnsi"/>
          <w:sz w:val="24"/>
          <w:szCs w:val="24"/>
        </w:rPr>
        <w:instrText xml:space="preserve"> ADDIN ZOTERO_ITEM CSL_CITATION {"citationID":"1TYKjRx4","properties":{"formattedCitation":"(Seaman {\\i{}et al.}, 2012; Seaman and White, 2013)","plainCitation":"(Seaman et al., 2012; Seaman and White, 2013)","noteIndex":0},"citationItems":[{"id":11861,"uris":["http://zotero.org/users/8741181/items/BWAWSKCR"],"itemData":{"id":11861,"type":"article-journal","abstract":"Two approaches commonly used to deal with missing data are multiple imputation (MI) and inverse-probability weighting (IPW). IPW is also used to adjust for unequal sampling fractions. MI is generally more eﬃcient than IPW but more complex. Whereas IPW requires only a model for the probability that an individual has complete data (a univariate outcome), MI needs a model for the joint distribution of the missing data (a multivariate outcome) given the observed data. Inadequacies in either model may lead to important bias if large amounts of data are missing. A third approach combines MI and IPW to give a doubly robust estimator. A fourth approach (IPW/MI) combines MI and IPW but, unlike doubly robust methods, imputes only isolated missing values and uses weights to account for remaining larger blocks of unimputed missing data, such as would arise, e.g., in a cohort study subject to sample attrition, and/or unequal sampling fractions. In this article, we examine the performance, in terms of bias and eﬃciency, of IPW/MI relative to MI and IPW alone and investigate whether the Rubin’s rules variance estimator is valid for IPW/MI. We prove that the Rubin’s rules variance estimator is valid for IPW/MI for linear regression with an imputed outcome, we present simulations supporting the use of this variance estimator in more general settings, and we demonstrate that IPW/MI can have advantages over alternatives. IPW/MI is applied to data from the National Child Development Study.","container-title":"Biometrics","DOI":"10.1111/j.1541-0420.2011.01666.x","ISSN":"0006-341X, 1541-0420","issue":"1","journalAbbreviation":"Biometrics","language":"en","page":"129-137","source":"DOI.org (Crossref)","title":"Combining Multiple Imputation and Inverse‐Probability Weighting","volume":"68","author":[{"family":"Seaman","given":"Shaun R."},{"family":"White","given":"Ian R."},{"family":"Copas","given":"Andrew J."},{"family":"Li","given":"Leah"}],"issued":{"date-parts":[["2012",3]]}}},{"id":11863,"uris":["http://zotero.org/users/8741181/items/3FH63QFY"],"itemData":{"id":11863,"type":"article-journal","abstract":"The simplest approach to dealing with missing data is to restrict the analysis to complete cases, i.e. individuals with no missing values. This can induce bias, however. Inverse probability weighting (IPW) is a commonly used method to correct this bias. It is also used to adjust for unequal sampling fractions in sample surveys. This article is a review of the use of IPW in epidemiological research. We describe how the bias in the complete-case analysis arises and how IPW can remove it. IPW is compared with multiple imputation (MI) and we explain why, despite MI generally being more efficient, IPW may sometimes be preferred. We discuss the choice of missingness model and methods such as weight truncation, weight stabilisation and augmented IPW. The use of IPW is illustrated on data from the 1958 British Birth Cohort.","container-title":"Statistical Methods in Medical Research","DOI":"10.1177/0962280210395740","ISSN":"0962-2802, 1477-0334","issue":"3","journalAbbreviation":"Stat Methods Med Res","language":"en","page":"278-295","source":"DOI.org (Crossref)","title":"Review of inverse probability weighting for dealing with missing data","volume":"22","author":[{"family":"Seaman","given":"Shaun R"},{"family":"White","given":"Ian R"}],"issued":{"date-parts":[["2013",6]]}}}],"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 xml:space="preserve">(Seaman </w:t>
      </w:r>
      <w:r w:rsidRPr="009106F1">
        <w:rPr>
          <w:rFonts w:cstheme="minorHAnsi"/>
          <w:i/>
          <w:iCs/>
          <w:sz w:val="24"/>
          <w:szCs w:val="24"/>
        </w:rPr>
        <w:t>et al.</w:t>
      </w:r>
      <w:r w:rsidRPr="009106F1">
        <w:rPr>
          <w:rFonts w:cstheme="minorHAnsi"/>
          <w:sz w:val="24"/>
          <w:szCs w:val="24"/>
        </w:rPr>
        <w:t>, 2012; Seaman and White, 2013)</w:t>
      </w:r>
      <w:r w:rsidRPr="009106F1">
        <w:rPr>
          <w:rFonts w:cstheme="minorHAnsi"/>
          <w:sz w:val="24"/>
          <w:szCs w:val="24"/>
        </w:rPr>
        <w:fldChar w:fldCharType="end"/>
      </w:r>
      <w:r w:rsidRPr="009106F1">
        <w:rPr>
          <w:rFonts w:cstheme="minorHAnsi"/>
          <w:sz w:val="24"/>
          <w:szCs w:val="24"/>
        </w:rPr>
        <w:t xml:space="preserve">. </w:t>
      </w:r>
    </w:p>
    <w:p w14:paraId="5CE281A9" w14:textId="77777777" w:rsidR="00B947F6" w:rsidRPr="009106F1" w:rsidRDefault="00B947F6" w:rsidP="00B947F6">
      <w:pPr>
        <w:rPr>
          <w:rFonts w:cstheme="minorHAnsi"/>
          <w:sz w:val="24"/>
          <w:szCs w:val="24"/>
        </w:rPr>
      </w:pPr>
      <w:r w:rsidRPr="009106F1">
        <w:rPr>
          <w:rFonts w:cstheme="minorHAnsi"/>
          <w:sz w:val="24"/>
          <w:szCs w:val="24"/>
        </w:rPr>
        <w:t>A third method involves Multiple Imputation (MI). This method substituted missing data with substituted values</w:t>
      </w:r>
      <w:r w:rsidRPr="009106F1">
        <w:rPr>
          <w:rStyle w:val="FootnoteReference"/>
          <w:rFonts w:cstheme="minorHAnsi"/>
          <w:sz w:val="24"/>
          <w:szCs w:val="24"/>
        </w:rPr>
        <w:footnoteReference w:id="12"/>
      </w:r>
      <w:r w:rsidRPr="009106F1">
        <w:rPr>
          <w:rFonts w:cstheme="minorHAnsi"/>
          <w:sz w:val="24"/>
          <w:szCs w:val="24"/>
        </w:rPr>
        <w:t xml:space="preserve">. MI is an attractive method because it is practical and widely applicable </w:t>
      </w:r>
      <w:r w:rsidRPr="009106F1">
        <w:rPr>
          <w:rFonts w:cstheme="minorHAnsi"/>
          <w:sz w:val="24"/>
          <w:szCs w:val="24"/>
        </w:rPr>
        <w:fldChar w:fldCharType="begin"/>
      </w:r>
      <w:r w:rsidRPr="009106F1">
        <w:rPr>
          <w:rFonts w:cstheme="minorHAnsi"/>
          <w:sz w:val="24"/>
          <w:szCs w:val="24"/>
        </w:rPr>
        <w:instrText xml:space="preserve"> ADDIN ZOTERO_ITEM CSL_CITATION {"citationID":"W24QxWnC","properties":{"formattedCitation":"(Carpenter and Kenward, 2012)","plainCitation":"(Carpenter and Kenward, 2012)","noteIndex":0},"citationItems":[{"id":12713,"uris":["http://zotero.org/users/8741181/items/WHNZTFH2"],"itemData":{"id":12713,"type":"book","publisher":"John Wiley &amp; Sons.","title":"Multiple imputation and its application","author":[{"family":"Carpenter","given":"James R."},{"family":"Kenward","given":"M"}],"issued":{"date-parts":[["201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Carpenter and Kenward, 2012)</w:t>
      </w:r>
      <w:r w:rsidRPr="009106F1">
        <w:rPr>
          <w:rFonts w:cstheme="minorHAnsi"/>
          <w:sz w:val="24"/>
          <w:szCs w:val="24"/>
        </w:rPr>
        <w:fldChar w:fldCharType="end"/>
      </w:r>
      <w:r w:rsidRPr="009106F1">
        <w:rPr>
          <w:rFonts w:cstheme="minorHAnsi"/>
          <w:sz w:val="24"/>
          <w:szCs w:val="24"/>
        </w:rPr>
        <w:t xml:space="preserve">. </w:t>
      </w:r>
    </w:p>
    <w:p w14:paraId="78952701" w14:textId="77777777" w:rsidR="00B947F6" w:rsidRPr="009106F1" w:rsidRDefault="00B947F6" w:rsidP="00B947F6">
      <w:pPr>
        <w:rPr>
          <w:rFonts w:cstheme="minorHAnsi"/>
          <w:sz w:val="24"/>
          <w:szCs w:val="24"/>
        </w:rPr>
      </w:pPr>
      <w:r w:rsidRPr="009106F1">
        <w:rPr>
          <w:rFonts w:cstheme="minorHAnsi"/>
          <w:sz w:val="24"/>
          <w:szCs w:val="24"/>
        </w:rPr>
        <w:t xml:space="preserve">Full-information Maximum Likelihood (FIML) is another method for dealing with missingness. For the regression based analysis including interactions with data from at least two stages of the life course, </w:t>
      </w:r>
      <w:r w:rsidRPr="009106F1">
        <w:rPr>
          <w:rFonts w:cstheme="minorHAnsi"/>
          <w:sz w:val="24"/>
          <w:szCs w:val="24"/>
        </w:rPr>
        <w:fldChar w:fldCharType="begin"/>
      </w:r>
      <w:r w:rsidRPr="009106F1">
        <w:rPr>
          <w:rFonts w:cstheme="minorHAnsi"/>
          <w:sz w:val="24"/>
          <w:szCs w:val="24"/>
        </w:rPr>
        <w:instrText xml:space="preserve"> ADDIN ZOTERO_ITEM CSL_CITATION {"citationID":"ifbHM4vf","properties":{"formattedCitation":"(Silverwood {\\i{}et al.}, 2021)","plainCitation":"(Silverwood et al., 2021)","noteIndex":0},"citationItems":[{"id":1234,"uris":["http://zotero.org/users/8741181/items/JJQ92X8Q"],"itemData":{"id":1234,"type":"article-journal","title":"Handling missing data in the National Child Development Study: User guide (Version 2).","author":[{"family":"Silverwood","given":"R"},{"family":"Narayanan,","given":"M"},{"family":"Dodgeon","given":"B"},{"family":"Ploubidis","given":"G"}],"issued":{"date-parts":[["202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 xml:space="preserve">(Silverwood </w:t>
      </w:r>
      <w:r w:rsidRPr="009106F1">
        <w:rPr>
          <w:rFonts w:cstheme="minorHAnsi"/>
          <w:i/>
          <w:iCs/>
          <w:sz w:val="24"/>
          <w:szCs w:val="24"/>
        </w:rPr>
        <w:t>et al.</w:t>
      </w:r>
      <w:r w:rsidRPr="009106F1">
        <w:rPr>
          <w:rFonts w:cstheme="minorHAnsi"/>
          <w:sz w:val="24"/>
          <w:szCs w:val="24"/>
        </w:rPr>
        <w:t>, 2021)</w:t>
      </w:r>
      <w:r w:rsidRPr="009106F1">
        <w:rPr>
          <w:rFonts w:cstheme="minorHAnsi"/>
          <w:sz w:val="24"/>
          <w:szCs w:val="24"/>
        </w:rPr>
        <w:fldChar w:fldCharType="end"/>
      </w:r>
      <w:r w:rsidRPr="009106F1">
        <w:rPr>
          <w:rFonts w:cstheme="minorHAnsi"/>
          <w:sz w:val="24"/>
          <w:szCs w:val="24"/>
        </w:rPr>
        <w:t xml:space="preserve"> as the current analysis is, multiple imputation is plausible and more flexible than FIML. This flexibility stems from the ability to include auxiliary variables more easily within the imputation phase as well as being readily able to after imputing data sets obtain point estimates and standard errors at ease </w:t>
      </w:r>
      <w:r w:rsidRPr="009106F1">
        <w:rPr>
          <w:rFonts w:cstheme="minorHAnsi"/>
          <w:sz w:val="24"/>
          <w:szCs w:val="24"/>
        </w:rPr>
        <w:fldChar w:fldCharType="begin"/>
      </w:r>
      <w:r w:rsidRPr="009106F1">
        <w:rPr>
          <w:rFonts w:cstheme="minorHAnsi"/>
          <w:sz w:val="24"/>
          <w:szCs w:val="24"/>
        </w:rPr>
        <w:instrText xml:space="preserve"> ADDIN ZOTERO_ITEM CSL_CITATION {"citationID":"yeAUP7eY","properties":{"formattedCitation":"(Carpenter and Kenward, 2012)","plainCitation":"(Carpenter and Kenward, 2012)","noteIndex":0},"citationItems":[{"id":12713,"uris":["http://zotero.org/users/8741181/items/WHNZTFH2"],"itemData":{"id":12713,"type":"book","publisher":"John Wiley &amp; Sons.","title":"Multiple imputation and its application","author":[{"family":"Carpenter","given":"James R."},{"family":"Kenward","given":"M"}],"issued":{"date-parts":[["201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Carpenter and Kenward, 2012)</w:t>
      </w:r>
      <w:r w:rsidRPr="009106F1">
        <w:rPr>
          <w:rFonts w:cstheme="minorHAnsi"/>
          <w:sz w:val="24"/>
          <w:szCs w:val="24"/>
        </w:rPr>
        <w:fldChar w:fldCharType="end"/>
      </w:r>
      <w:r w:rsidRPr="009106F1">
        <w:rPr>
          <w:rFonts w:cstheme="minorHAnsi"/>
          <w:sz w:val="24"/>
          <w:szCs w:val="24"/>
        </w:rPr>
        <w:t xml:space="preserve">. Recently, there has been some debate surrounding FIML vs MI approaches. </w:t>
      </w:r>
    </w:p>
    <w:p w14:paraId="0D063FD0" w14:textId="77777777" w:rsidR="00B947F6" w:rsidRPr="009106F1" w:rsidRDefault="00B947F6" w:rsidP="00B947F6">
      <w:pPr>
        <w:rPr>
          <w:rFonts w:cstheme="minorHAnsi"/>
          <w:sz w:val="24"/>
          <w:szCs w:val="24"/>
        </w:rPr>
      </w:pPr>
      <w:r w:rsidRPr="009106F1">
        <w:rPr>
          <w:rFonts w:cstheme="minorHAnsi"/>
          <w:sz w:val="24"/>
          <w:szCs w:val="24"/>
        </w:rPr>
        <w:t xml:space="preserve">Paul Allison in a series of articles </w:t>
      </w:r>
      <w:r w:rsidRPr="009106F1">
        <w:rPr>
          <w:rFonts w:cstheme="minorHAnsi"/>
          <w:sz w:val="24"/>
          <w:szCs w:val="24"/>
        </w:rPr>
        <w:fldChar w:fldCharType="begin"/>
      </w:r>
      <w:r w:rsidRPr="009106F1">
        <w:rPr>
          <w:rFonts w:cstheme="minorHAnsi"/>
          <w:sz w:val="24"/>
          <w:szCs w:val="24"/>
        </w:rPr>
        <w:instrText xml:space="preserve"> ADDIN ZOTERO_ITEM CSL_CITATION {"citationID":"UkJ4bFza","properties":{"formattedCitation":"(P. Allison, 2012, 2012; Allison, 2015)","plainCitation":"(P. Allison, 2012, 2012; Allison, 2015)","dontUpdate":true,"noteIndex":0},"citationItems":[{"id":12716,"uris":["http://zotero.org/users/8741181/items/DEEIGKVI"],"itemData":{"id":12716,"type":"post-weblog","abstract":"I’ve long been an advocate of multiple imputation for handling missing data. For example, in my two-day Missing Data seminar, I spend about two-thirds of the course on multiple imputation, using PROC MI in SAS and the mi command in Stata. The other third covers maximum likelihood (ML).  Both methods are pretty good, especially when […]","container-title":"Statistical Horizons","language":"en-US","title":"Why Maximum Likelihood is Better Than Multiple Imputation","URL":"https://statisticalhorizons.com/ml-better-than-mi/","author":[{"family":"Allison","given":"Paul"}],"accessed":{"date-parts":[["2023",5,15]]},"issued":{"date-parts":[["2012",7,9]]}}},{"id":12719,"uris":["http://zotero.org/users/8741181/items/ZWX33VJB"],"itemData":{"id":12719,"type":"article-journal","abstract":"Multiple imputation is rapidly becoming a popular method for handling missing data, especially with easy-to-use software like PROC MI. In this paper, however, I argue that maximum likelihood is usually better than multiple imputation for several important reasons. I then demonstrate how maximum likelihood for missing data can readily be implemented with the following SAS® procedures: MI, MIXED, GLIMMIX, CALIS and QLIM.","language":"en","source":"Zotero","title":"312-2012: Handling Missing Data by Maximum Likelihood","author":[{"family":"Allison","given":"Paul"}],"issued":{"date-parts":[["2012"]]}}},{"id":12714,"uris":["http://zotero.org/users/8741181/items/4UHM7CYR"],"itemData":{"id":12714,"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Allison, 2012a, 2012b, 2015)</w:t>
      </w:r>
      <w:r w:rsidRPr="009106F1">
        <w:rPr>
          <w:rFonts w:cstheme="minorHAnsi"/>
          <w:sz w:val="24"/>
          <w:szCs w:val="24"/>
        </w:rPr>
        <w:fldChar w:fldCharType="end"/>
      </w:r>
      <w:r w:rsidRPr="009106F1">
        <w:rPr>
          <w:rFonts w:cstheme="minorHAnsi"/>
          <w:sz w:val="24"/>
          <w:szCs w:val="24"/>
        </w:rPr>
        <w:t xml:space="preserve"> argues that FIML is 1) simpler to implement, 2) FIML has no incompatibility between an imputation model and an analysis model, 3) FIML produces a deterministic result rather than a different result every time, and 4) FIML is asymptomatically efficient. Firstly, MI does have greater variability than FIML but that increased choice in model selection is not necessarily a negative so long as proper procedures are followed – in fact greater variability of choice has the potential to make MI a more attractive candidate for dealing with missingness over FIML. Secondly, MI models only </w:t>
      </w:r>
      <w:r w:rsidRPr="009106F1">
        <w:rPr>
          <w:rFonts w:cstheme="minorHAnsi"/>
          <w:sz w:val="24"/>
          <w:szCs w:val="24"/>
        </w:rPr>
        <w:lastRenderedPageBreak/>
        <w:t>run into an incompatibility problem when the MI model is inconsistent from the CCA model – something that with appropriate testing and open science practices detailing the model construction, shouldn’t happen. Thirdly, MI models are deterministic provided the same seed is used each time you run the imputation. The only time this would not be plausible would be a scenario where open science practices were not followed, and fellow researchers could not access the MI seed</w:t>
      </w:r>
      <w:r w:rsidRPr="009106F1">
        <w:rPr>
          <w:rStyle w:val="FootnoteReference"/>
          <w:rFonts w:cstheme="minorHAnsi"/>
          <w:sz w:val="24"/>
          <w:szCs w:val="24"/>
        </w:rPr>
        <w:footnoteReference w:id="13"/>
      </w:r>
      <w:r w:rsidRPr="009106F1">
        <w:rPr>
          <w:rFonts w:cstheme="minorHAnsi"/>
          <w:sz w:val="24"/>
          <w:szCs w:val="24"/>
        </w:rPr>
        <w:t xml:space="preserve">. Finally, the argument that FIML is asymptotically efficient only holds true to a certain extent. MI models reach asymptotic efficient by running an infinite number of imputations – though you can reach near to full efficiency with a relatively small number of imputations, Allison </w:t>
      </w:r>
      <w:r w:rsidRPr="009106F1">
        <w:rPr>
          <w:rFonts w:cstheme="minorHAnsi"/>
          <w:sz w:val="24"/>
          <w:szCs w:val="24"/>
        </w:rPr>
        <w:fldChar w:fldCharType="begin"/>
      </w:r>
      <w:r w:rsidRPr="009106F1">
        <w:rPr>
          <w:rFonts w:cstheme="minorHAnsi"/>
          <w:sz w:val="24"/>
          <w:szCs w:val="24"/>
        </w:rPr>
        <w:instrText xml:space="preserve"> ADDIN ZOTERO_ITEM CSL_CITATION {"citationID":"8zXp7zfc","properties":{"formattedCitation":"(Allison, 2015)","plainCitation":"(Allison, 2015)","noteIndex":0},"citationItems":[{"id":12714,"uris":["http://zotero.org/users/8741181/items/4UHM7CYR"],"itemData":{"id":12714,"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Allison, 2015)</w:t>
      </w:r>
      <w:r w:rsidRPr="009106F1">
        <w:rPr>
          <w:rFonts w:cstheme="minorHAnsi"/>
          <w:sz w:val="24"/>
          <w:szCs w:val="24"/>
        </w:rPr>
        <w:fldChar w:fldCharType="end"/>
      </w:r>
      <w:r w:rsidRPr="009106F1">
        <w:rPr>
          <w:rFonts w:cstheme="minorHAnsi"/>
          <w:sz w:val="24"/>
          <w:szCs w:val="24"/>
        </w:rPr>
        <w:t xml:space="preserve"> argues around 10</w:t>
      </w:r>
      <w:r w:rsidRPr="009106F1">
        <w:rPr>
          <w:rStyle w:val="FootnoteReference"/>
          <w:rFonts w:cstheme="minorHAnsi"/>
          <w:sz w:val="24"/>
          <w:szCs w:val="24"/>
        </w:rPr>
        <w:footnoteReference w:id="14"/>
      </w:r>
      <w:r w:rsidRPr="009106F1">
        <w:rPr>
          <w:rFonts w:cstheme="minorHAnsi"/>
          <w:sz w:val="24"/>
          <w:szCs w:val="24"/>
        </w:rPr>
        <w:t>. Overall, whilst FIML does offer some advantages, there is nothing so considerable as to desire FIML over MI. So long as open science procedures are upheld, most major critiques of MI are dealt with. As such subsequent analysis uses CCA and MI to compare the substantive conclusions between the two and to understand if missingness impacts interpretation.</w:t>
      </w:r>
    </w:p>
    <w:p w14:paraId="43CAB826" w14:textId="77777777" w:rsidR="00B947F6" w:rsidRPr="009106F1" w:rsidRDefault="00B947F6" w:rsidP="00B947F6">
      <w:pPr>
        <w:rPr>
          <w:rFonts w:cstheme="minorHAnsi"/>
          <w:sz w:val="24"/>
          <w:szCs w:val="24"/>
        </w:rPr>
      </w:pPr>
      <w:r w:rsidRPr="009106F1">
        <w:rPr>
          <w:rFonts w:cstheme="minorHAnsi"/>
          <w:sz w:val="24"/>
          <w:szCs w:val="24"/>
        </w:rPr>
        <w:t>When dealing with MI the subsequent question that naturally follows is how many imputations is sufficient? Silverwood et al (2021: 21) suggest that anything around 50 imputations would be sufficient for reliable estimation of point estimate and estimating p-values with little error. Though sometimes with large samples with sizeable missingness more imputations may be required.</w:t>
      </w:r>
    </w:p>
    <w:p w14:paraId="53075C60" w14:textId="77777777" w:rsidR="00B947F6" w:rsidRPr="009106F1" w:rsidRDefault="00B947F6" w:rsidP="00B947F6">
      <w:pPr>
        <w:rPr>
          <w:rFonts w:cstheme="minorHAnsi"/>
          <w:sz w:val="24"/>
          <w:szCs w:val="24"/>
        </w:rPr>
      </w:pPr>
      <w:r w:rsidRPr="009106F1">
        <w:rPr>
          <w:rFonts w:cstheme="minorHAnsi"/>
          <w:sz w:val="24"/>
          <w:szCs w:val="24"/>
        </w:rPr>
        <w:t>There are 12,450 individuals identified in the NCDS who indicated some form of economic activity at age 23. After using the variable related to the outcome of tracing and interview there are a total of 12,536 individuals within this sample</w:t>
      </w:r>
      <w:r w:rsidRPr="009106F1">
        <w:rPr>
          <w:rStyle w:val="FootnoteReference"/>
          <w:rFonts w:cstheme="minorHAnsi"/>
          <w:sz w:val="24"/>
          <w:szCs w:val="24"/>
        </w:rPr>
        <w:footnoteReference w:id="15"/>
      </w:r>
      <w:r w:rsidRPr="009106F1">
        <w:rPr>
          <w:rFonts w:cstheme="minorHAnsi"/>
          <w:sz w:val="24"/>
          <w:szCs w:val="24"/>
        </w:rPr>
        <w:t xml:space="preserve">. There are 4,638 observations with missing data on at least one of the variables included for analysis. Of the missingness amongst variables: 86 were missing in economic activity, 26 in educational attainment, 1893 in housing tenure, 3779 on NS-SEC, 1,747 on reading scores and 1,751 on cognitive ability. Sex has no missing data as it was recorded at wave 0 (so all individuals were included). </w:t>
      </w:r>
    </w:p>
    <w:p w14:paraId="5C6FAF28" w14:textId="021390F3" w:rsidR="00B947F6" w:rsidRPr="009106F1" w:rsidRDefault="00B947F6" w:rsidP="00B947F6">
      <w:pPr>
        <w:rPr>
          <w:rFonts w:cstheme="minorHAnsi"/>
          <w:sz w:val="24"/>
          <w:szCs w:val="24"/>
        </w:rPr>
      </w:pPr>
      <w:r w:rsidRPr="009106F1">
        <w:rPr>
          <w:rFonts w:cstheme="minorHAnsi"/>
          <w:sz w:val="24"/>
          <w:szCs w:val="24"/>
        </w:rPr>
        <w:t>Patterns of missing data are presented in table 1.</w:t>
      </w:r>
      <w:r w:rsidR="00F15E62" w:rsidRPr="009106F1">
        <w:rPr>
          <w:rFonts w:cstheme="minorHAnsi"/>
          <w:sz w:val="24"/>
          <w:szCs w:val="24"/>
        </w:rPr>
        <w:t>13</w:t>
      </w:r>
      <w:r w:rsidRPr="009106F1">
        <w:rPr>
          <w:rFonts w:cstheme="minorHAnsi"/>
          <w:sz w:val="24"/>
          <w:szCs w:val="24"/>
        </w:rPr>
        <w:t>. Within the NCDS sample, 63 per cent have complete records on all variables, 16 per cent are missing values at socio-economic measures, a further 8 per cent missing on socio-economic measures, housing tenure and cognitive ability, 5 per cent missing at socioeconomic measures and housing tenure, 4 per cent missing at cognitive ability, and 2 per cent missing values for housing tenure. Further missingness in the sample not presented in the table are &lt;1 per cent. In total, 7,898 cases have a complete observation at all variables, 4,638 cases have incomplete observations.</w:t>
      </w:r>
    </w:p>
    <w:p w14:paraId="145ECC45" w14:textId="7466F51C" w:rsidR="00C46242" w:rsidRPr="009106F1" w:rsidRDefault="00B947F6" w:rsidP="00CE053C">
      <w:pPr>
        <w:rPr>
          <w:rFonts w:cstheme="minorHAnsi"/>
          <w:sz w:val="24"/>
          <w:szCs w:val="24"/>
        </w:rPr>
      </w:pPr>
      <w:r w:rsidRPr="009106F1">
        <w:rPr>
          <w:rFonts w:cstheme="minorHAnsi"/>
          <w:sz w:val="24"/>
          <w:szCs w:val="24"/>
        </w:rPr>
        <w:t xml:space="preserve">An overview by </w:t>
      </w:r>
      <w:r w:rsidRPr="009106F1">
        <w:rPr>
          <w:rFonts w:cstheme="minorHAnsi"/>
          <w:sz w:val="24"/>
          <w:szCs w:val="24"/>
        </w:rPr>
        <w:fldChar w:fldCharType="begin"/>
      </w:r>
      <w:r w:rsidRPr="009106F1">
        <w:rPr>
          <w:rFonts w:cstheme="minorHAnsi"/>
          <w:sz w:val="24"/>
          <w:szCs w:val="24"/>
        </w:rPr>
        <w:instrText xml:space="preserve"> ADDIN ZOTERO_ITEM CSL_CITATION {"citationID":"p889xpdB","properties":{"formattedCitation":"(Power and Elliott, 2006)","plainCitation":"(Power and Elliott, 2006)","noteIndex":0},"citationItems":[{"id":2657,"uris":["http://zotero.org/users/8741181/items/NNVTZBKX"],"itemData":{"id":2657,"type":"article-journal","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Power and Elliott, 2006)</w:t>
      </w:r>
      <w:r w:rsidRPr="009106F1">
        <w:rPr>
          <w:rFonts w:cstheme="minorHAnsi"/>
          <w:sz w:val="24"/>
          <w:szCs w:val="24"/>
        </w:rPr>
        <w:fldChar w:fldCharType="end"/>
      </w:r>
      <w:r w:rsidRPr="009106F1">
        <w:rPr>
          <w:rFonts w:cstheme="minorHAnsi"/>
          <w:sz w:val="24"/>
          <w:szCs w:val="24"/>
        </w:rPr>
        <w:t xml:space="preserve"> suggests that after accounting for death and emigration, sample loss over time is mainly attributed to individuals moving within the UK and not responding to requests to trace them. As mentioned previously refusal at age 23 was 7.1 per cent. With an eligible sample of </w:t>
      </w:r>
      <w:r w:rsidRPr="009106F1">
        <w:rPr>
          <w:rFonts w:eastAsia="Times New Roman" w:cstheme="minorHAnsi"/>
          <w:sz w:val="24"/>
          <w:szCs w:val="24"/>
          <w:lang w:eastAsia="en-GB"/>
        </w:rPr>
        <w:t xml:space="preserve">16,402, this corresponds to 1,181 people dropping out due to refusal. Taking the eligible sample after death, emigration, and refusal to 15,221. At age 23, the NCDS notes that 12,503 people were successfully traced and </w:t>
      </w:r>
      <w:r w:rsidRPr="009106F1">
        <w:rPr>
          <w:rFonts w:eastAsia="Times New Roman" w:cstheme="minorHAnsi"/>
          <w:sz w:val="24"/>
          <w:szCs w:val="24"/>
          <w:lang w:eastAsia="en-GB"/>
        </w:rPr>
        <w:lastRenderedPageBreak/>
        <w:t xml:space="preserve">conducted a full interview, with a further 33 completing a partial interview </w:t>
      </w:r>
      <w:r w:rsidRPr="009106F1">
        <w:rPr>
          <w:rFonts w:eastAsia="Times New Roman" w:cstheme="minorHAnsi"/>
          <w:sz w:val="24"/>
          <w:szCs w:val="24"/>
          <w:lang w:eastAsia="en-GB"/>
        </w:rPr>
        <w:fldChar w:fldCharType="begin"/>
      </w:r>
      <w:r w:rsidRPr="009106F1">
        <w:rPr>
          <w:rFonts w:eastAsia="Times New Roman" w:cstheme="minorHAnsi"/>
          <w:sz w:val="24"/>
          <w:szCs w:val="24"/>
          <w:lang w:eastAsia="en-GB"/>
        </w:rPr>
        <w:instrText xml:space="preserve"> ADDIN ZOTERO_ITEM CSL_CITATION {"citationID":"y3FVidS6","properties":{"formattedCitation":"(Power and Elliott, 2006)","plainCitation":"(Power and Elliott, 2006)","noteIndex":0},"citationItems":[{"id":2657,"uris":["http://zotero.org/users/8741181/items/NNVTZBKX"],"itemData":{"id":2657,"type":"article-journal","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schema":"https://github.com/citation-style-language/schema/raw/master/csl-citation.json"} </w:instrText>
      </w:r>
      <w:r w:rsidRPr="009106F1">
        <w:rPr>
          <w:rFonts w:eastAsia="Times New Roman" w:cstheme="minorHAnsi"/>
          <w:sz w:val="24"/>
          <w:szCs w:val="24"/>
          <w:lang w:eastAsia="en-GB"/>
        </w:rPr>
        <w:fldChar w:fldCharType="separate"/>
      </w:r>
      <w:r w:rsidRPr="009106F1">
        <w:rPr>
          <w:rFonts w:cstheme="minorHAnsi"/>
          <w:sz w:val="24"/>
          <w:szCs w:val="24"/>
        </w:rPr>
        <w:t>(Power and Elliott, 2006)</w:t>
      </w:r>
      <w:r w:rsidRPr="009106F1">
        <w:rPr>
          <w:rFonts w:eastAsia="Times New Roman" w:cstheme="minorHAnsi"/>
          <w:sz w:val="24"/>
          <w:szCs w:val="24"/>
          <w:lang w:eastAsia="en-GB"/>
        </w:rPr>
        <w:fldChar w:fldCharType="end"/>
      </w:r>
      <w:r w:rsidRPr="009106F1">
        <w:rPr>
          <w:rFonts w:eastAsia="Times New Roman" w:cstheme="minorHAnsi"/>
          <w:sz w:val="24"/>
          <w:szCs w:val="24"/>
          <w:lang w:eastAsia="en-GB"/>
        </w:rPr>
        <w:t xml:space="preserve">. This amounts to 12,536 people successfully interviewed, meaning that 2,686 people who did not die, emigrate, or refuse to take part in the survey are missing from sweep 4 (age 23). </w:t>
      </w:r>
    </w:p>
    <w:p w14:paraId="3157445D" w14:textId="53972E65" w:rsidR="00CE053C" w:rsidRPr="009106F1" w:rsidRDefault="00CE053C" w:rsidP="00CE053C">
      <w:pPr>
        <w:pStyle w:val="Caption"/>
        <w:keepNext/>
        <w:rPr>
          <w:rFonts w:cstheme="minorHAnsi"/>
          <w:color w:val="auto"/>
          <w:sz w:val="24"/>
          <w:szCs w:val="24"/>
        </w:rPr>
      </w:pPr>
      <w:bookmarkStart w:id="47" w:name="_Toc137904682"/>
      <w:r w:rsidRPr="009106F1">
        <w:rPr>
          <w:rFonts w:cstheme="minorHAnsi"/>
          <w:color w:val="auto"/>
          <w:sz w:val="24"/>
          <w:szCs w:val="24"/>
        </w:rPr>
        <w:t xml:space="preserve">Table 1. </w:t>
      </w:r>
      <w:r w:rsidRPr="009106F1">
        <w:rPr>
          <w:rFonts w:cstheme="minorHAnsi"/>
          <w:color w:val="auto"/>
          <w:sz w:val="24"/>
          <w:szCs w:val="24"/>
        </w:rPr>
        <w:fldChar w:fldCharType="begin"/>
      </w:r>
      <w:r w:rsidRPr="009106F1">
        <w:rPr>
          <w:rFonts w:cstheme="minorHAnsi"/>
          <w:color w:val="auto"/>
          <w:sz w:val="24"/>
          <w:szCs w:val="24"/>
        </w:rPr>
        <w:instrText xml:space="preserve"> SEQ Table_1. \* ARABIC </w:instrText>
      </w:r>
      <w:r w:rsidRPr="009106F1">
        <w:rPr>
          <w:rFonts w:cstheme="minorHAnsi"/>
          <w:color w:val="auto"/>
          <w:sz w:val="24"/>
          <w:szCs w:val="24"/>
        </w:rPr>
        <w:fldChar w:fldCharType="separate"/>
      </w:r>
      <w:r w:rsidR="0067151A">
        <w:rPr>
          <w:rFonts w:cstheme="minorHAnsi"/>
          <w:noProof/>
          <w:color w:val="auto"/>
          <w:sz w:val="24"/>
          <w:szCs w:val="24"/>
        </w:rPr>
        <w:t>13</w:t>
      </w:r>
      <w:r w:rsidRPr="009106F1">
        <w:rPr>
          <w:rFonts w:cstheme="minorHAnsi"/>
          <w:color w:val="auto"/>
          <w:sz w:val="24"/>
          <w:szCs w:val="24"/>
        </w:rPr>
        <w:fldChar w:fldCharType="end"/>
      </w:r>
      <w:r w:rsidRPr="009106F1">
        <w:rPr>
          <w:rFonts w:cstheme="minorHAnsi"/>
          <w:color w:val="auto"/>
          <w:sz w:val="24"/>
          <w:szCs w:val="24"/>
        </w:rPr>
        <w:t xml:space="preserve"> Missing data patterns for NCDS</w:t>
      </w:r>
      <w:bookmarkEnd w:id="47"/>
    </w:p>
    <w:tbl>
      <w:tblPr>
        <w:tblStyle w:val="PlainTable4"/>
        <w:tblW w:w="0" w:type="auto"/>
        <w:tblLook w:val="04A0" w:firstRow="1" w:lastRow="0" w:firstColumn="1" w:lastColumn="0" w:noHBand="0" w:noVBand="1"/>
      </w:tblPr>
      <w:tblGrid>
        <w:gridCol w:w="1684"/>
        <w:gridCol w:w="1892"/>
        <w:gridCol w:w="1516"/>
        <w:gridCol w:w="1342"/>
        <w:gridCol w:w="719"/>
        <w:gridCol w:w="1021"/>
        <w:gridCol w:w="852"/>
      </w:tblGrid>
      <w:tr w:rsidR="009106F1" w:rsidRPr="009106F1" w14:paraId="16452C16" w14:textId="77777777" w:rsidTr="00E1481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C706D5" w14:textId="77777777" w:rsidR="00B947F6" w:rsidRPr="009106F1" w:rsidRDefault="00B947F6" w:rsidP="00E1481F">
            <w:pPr>
              <w:rPr>
                <w:rFonts w:cstheme="minorHAnsi"/>
                <w:sz w:val="24"/>
                <w:szCs w:val="24"/>
              </w:rPr>
            </w:pPr>
            <w:r w:rsidRPr="009106F1">
              <w:rPr>
                <w:rFonts w:cstheme="minorHAnsi"/>
                <w:sz w:val="24"/>
                <w:szCs w:val="24"/>
              </w:rPr>
              <w:t>Percent Complete (%)</w:t>
            </w:r>
          </w:p>
        </w:tc>
        <w:tc>
          <w:tcPr>
            <w:tcW w:w="0" w:type="auto"/>
          </w:tcPr>
          <w:p w14:paraId="665E0460"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Educational Attainment</w:t>
            </w:r>
          </w:p>
        </w:tc>
        <w:tc>
          <w:tcPr>
            <w:tcW w:w="0" w:type="auto"/>
          </w:tcPr>
          <w:p w14:paraId="3FDABF66"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Economic Activity</w:t>
            </w:r>
          </w:p>
        </w:tc>
        <w:tc>
          <w:tcPr>
            <w:tcW w:w="0" w:type="auto"/>
          </w:tcPr>
          <w:p w14:paraId="45ED94CE"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Housing Tenure</w:t>
            </w:r>
          </w:p>
        </w:tc>
        <w:tc>
          <w:tcPr>
            <w:tcW w:w="0" w:type="auto"/>
          </w:tcPr>
          <w:p w14:paraId="46727A21"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NS-SEC</w:t>
            </w:r>
          </w:p>
        </w:tc>
        <w:tc>
          <w:tcPr>
            <w:tcW w:w="0" w:type="auto"/>
          </w:tcPr>
          <w:p w14:paraId="30C40EEB"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Reading</w:t>
            </w:r>
          </w:p>
        </w:tc>
        <w:tc>
          <w:tcPr>
            <w:tcW w:w="0" w:type="auto"/>
          </w:tcPr>
          <w:p w14:paraId="6C7D196C"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Maths</w:t>
            </w:r>
          </w:p>
        </w:tc>
      </w:tr>
      <w:tr w:rsidR="009106F1" w:rsidRPr="009106F1" w14:paraId="75457239"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B91889" w14:textId="77777777" w:rsidR="00B947F6" w:rsidRPr="009106F1" w:rsidRDefault="00B947F6" w:rsidP="00E1481F">
            <w:pPr>
              <w:rPr>
                <w:rFonts w:cstheme="minorHAnsi"/>
                <w:sz w:val="24"/>
                <w:szCs w:val="24"/>
              </w:rPr>
            </w:pPr>
            <w:r w:rsidRPr="009106F1">
              <w:rPr>
                <w:rFonts w:cstheme="minorHAnsi"/>
                <w:sz w:val="24"/>
                <w:szCs w:val="24"/>
              </w:rPr>
              <w:t>63</w:t>
            </w:r>
          </w:p>
        </w:tc>
        <w:tc>
          <w:tcPr>
            <w:tcW w:w="0" w:type="auto"/>
          </w:tcPr>
          <w:p w14:paraId="35EF4A17"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r w:rsidRPr="009106F1">
              <w:rPr>
                <w:rFonts w:ascii="Segoe UI Symbol" w:hAnsi="Segoe UI Symbol" w:cs="Segoe UI Symbol"/>
                <w:b/>
                <w:bCs/>
                <w:sz w:val="24"/>
                <w:szCs w:val="24"/>
              </w:rPr>
              <w:t>✓</w:t>
            </w:r>
          </w:p>
        </w:tc>
        <w:tc>
          <w:tcPr>
            <w:tcW w:w="0" w:type="auto"/>
          </w:tcPr>
          <w:p w14:paraId="37FA13D2"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r w:rsidRPr="009106F1">
              <w:rPr>
                <w:rFonts w:ascii="Segoe UI Symbol" w:hAnsi="Segoe UI Symbol" w:cs="Segoe UI Symbol"/>
                <w:b/>
                <w:bCs/>
                <w:sz w:val="24"/>
                <w:szCs w:val="24"/>
              </w:rPr>
              <w:t>✓</w:t>
            </w:r>
          </w:p>
        </w:tc>
        <w:tc>
          <w:tcPr>
            <w:tcW w:w="0" w:type="auto"/>
          </w:tcPr>
          <w:p w14:paraId="0FD7335D"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r w:rsidRPr="009106F1">
              <w:rPr>
                <w:rFonts w:ascii="Segoe UI Symbol" w:hAnsi="Segoe UI Symbol" w:cs="Segoe UI Symbol"/>
                <w:b/>
                <w:bCs/>
                <w:sz w:val="24"/>
                <w:szCs w:val="24"/>
              </w:rPr>
              <w:t>✓</w:t>
            </w:r>
          </w:p>
        </w:tc>
        <w:tc>
          <w:tcPr>
            <w:tcW w:w="0" w:type="auto"/>
          </w:tcPr>
          <w:p w14:paraId="4DDA229E"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r w:rsidRPr="009106F1">
              <w:rPr>
                <w:rFonts w:ascii="Segoe UI Symbol" w:hAnsi="Segoe UI Symbol" w:cs="Segoe UI Symbol"/>
                <w:b/>
                <w:bCs/>
                <w:sz w:val="24"/>
                <w:szCs w:val="24"/>
              </w:rPr>
              <w:t>✓</w:t>
            </w:r>
          </w:p>
        </w:tc>
        <w:tc>
          <w:tcPr>
            <w:tcW w:w="0" w:type="auto"/>
          </w:tcPr>
          <w:p w14:paraId="446EEB34"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r w:rsidRPr="009106F1">
              <w:rPr>
                <w:rFonts w:ascii="Segoe UI Symbol" w:hAnsi="Segoe UI Symbol" w:cs="Segoe UI Symbol"/>
                <w:b/>
                <w:bCs/>
                <w:sz w:val="24"/>
                <w:szCs w:val="24"/>
              </w:rPr>
              <w:t>✓</w:t>
            </w:r>
          </w:p>
        </w:tc>
        <w:tc>
          <w:tcPr>
            <w:tcW w:w="0" w:type="auto"/>
          </w:tcPr>
          <w:p w14:paraId="6E4201A1"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r w:rsidRPr="009106F1">
              <w:rPr>
                <w:rFonts w:ascii="Segoe UI Symbol" w:hAnsi="Segoe UI Symbol" w:cs="Segoe UI Symbol"/>
                <w:b/>
                <w:bCs/>
                <w:sz w:val="24"/>
                <w:szCs w:val="24"/>
              </w:rPr>
              <w:t>✓</w:t>
            </w:r>
          </w:p>
        </w:tc>
      </w:tr>
      <w:tr w:rsidR="009106F1" w:rsidRPr="009106F1" w14:paraId="7403EBD2"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043BF4EA" w14:textId="77777777" w:rsidR="00B947F6" w:rsidRPr="009106F1" w:rsidRDefault="00B947F6" w:rsidP="00E1481F">
            <w:pPr>
              <w:rPr>
                <w:rFonts w:cstheme="minorHAnsi"/>
                <w:sz w:val="24"/>
                <w:szCs w:val="24"/>
              </w:rPr>
            </w:pPr>
            <w:r w:rsidRPr="009106F1">
              <w:rPr>
                <w:rFonts w:cstheme="minorHAnsi"/>
                <w:sz w:val="24"/>
                <w:szCs w:val="24"/>
              </w:rPr>
              <w:t>16</w:t>
            </w:r>
          </w:p>
        </w:tc>
        <w:tc>
          <w:tcPr>
            <w:tcW w:w="0" w:type="auto"/>
          </w:tcPr>
          <w:p w14:paraId="0B2F6065"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b/>
                <w:bCs/>
                <w:sz w:val="24"/>
                <w:szCs w:val="24"/>
              </w:rPr>
            </w:pPr>
            <w:r w:rsidRPr="009106F1">
              <w:rPr>
                <w:rFonts w:ascii="Segoe UI Symbol" w:hAnsi="Segoe UI Symbol" w:cs="Segoe UI Symbol"/>
                <w:b/>
                <w:bCs/>
                <w:sz w:val="24"/>
                <w:szCs w:val="24"/>
              </w:rPr>
              <w:t>✓</w:t>
            </w:r>
          </w:p>
        </w:tc>
        <w:tc>
          <w:tcPr>
            <w:tcW w:w="0" w:type="auto"/>
          </w:tcPr>
          <w:p w14:paraId="3391BCB0"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b/>
                <w:bCs/>
                <w:sz w:val="24"/>
                <w:szCs w:val="24"/>
              </w:rPr>
            </w:pPr>
            <w:r w:rsidRPr="009106F1">
              <w:rPr>
                <w:rFonts w:ascii="Segoe UI Symbol" w:hAnsi="Segoe UI Symbol" w:cs="Segoe UI Symbol"/>
                <w:b/>
                <w:bCs/>
                <w:sz w:val="24"/>
                <w:szCs w:val="24"/>
              </w:rPr>
              <w:t>✓</w:t>
            </w:r>
          </w:p>
        </w:tc>
        <w:tc>
          <w:tcPr>
            <w:tcW w:w="0" w:type="auto"/>
          </w:tcPr>
          <w:p w14:paraId="7900760A"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b/>
                <w:bCs/>
                <w:sz w:val="24"/>
                <w:szCs w:val="24"/>
              </w:rPr>
            </w:pPr>
            <w:r w:rsidRPr="009106F1">
              <w:rPr>
                <w:rFonts w:ascii="Segoe UI Symbol" w:hAnsi="Segoe UI Symbol" w:cs="Segoe UI Symbol"/>
                <w:b/>
                <w:bCs/>
                <w:sz w:val="24"/>
                <w:szCs w:val="24"/>
              </w:rPr>
              <w:t>✓</w:t>
            </w:r>
          </w:p>
        </w:tc>
        <w:tc>
          <w:tcPr>
            <w:tcW w:w="0" w:type="auto"/>
          </w:tcPr>
          <w:p w14:paraId="21BD5020"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b/>
                <w:bCs/>
                <w:sz w:val="24"/>
                <w:szCs w:val="24"/>
              </w:rPr>
            </w:pPr>
          </w:p>
        </w:tc>
        <w:tc>
          <w:tcPr>
            <w:tcW w:w="0" w:type="auto"/>
          </w:tcPr>
          <w:p w14:paraId="76B7A414"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b/>
                <w:bCs/>
                <w:sz w:val="24"/>
                <w:szCs w:val="24"/>
              </w:rPr>
            </w:pPr>
            <w:r w:rsidRPr="009106F1">
              <w:rPr>
                <w:rFonts w:ascii="Segoe UI Symbol" w:hAnsi="Segoe UI Symbol" w:cs="Segoe UI Symbol"/>
                <w:b/>
                <w:bCs/>
                <w:sz w:val="24"/>
                <w:szCs w:val="24"/>
              </w:rPr>
              <w:t>✓</w:t>
            </w:r>
          </w:p>
        </w:tc>
        <w:tc>
          <w:tcPr>
            <w:tcW w:w="0" w:type="auto"/>
          </w:tcPr>
          <w:p w14:paraId="7E1E85E7"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b/>
                <w:bCs/>
                <w:sz w:val="24"/>
                <w:szCs w:val="24"/>
              </w:rPr>
            </w:pPr>
            <w:r w:rsidRPr="009106F1">
              <w:rPr>
                <w:rFonts w:ascii="Segoe UI Symbol" w:hAnsi="Segoe UI Symbol" w:cs="Segoe UI Symbol"/>
                <w:b/>
                <w:bCs/>
                <w:sz w:val="24"/>
                <w:szCs w:val="24"/>
              </w:rPr>
              <w:t>✓</w:t>
            </w:r>
          </w:p>
        </w:tc>
      </w:tr>
      <w:tr w:rsidR="009106F1" w:rsidRPr="009106F1" w14:paraId="2F3A3CE5"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7ACFB3" w14:textId="77777777" w:rsidR="00B947F6" w:rsidRPr="009106F1" w:rsidRDefault="00B947F6" w:rsidP="00E1481F">
            <w:pPr>
              <w:rPr>
                <w:rFonts w:cstheme="minorHAnsi"/>
                <w:sz w:val="24"/>
                <w:szCs w:val="24"/>
              </w:rPr>
            </w:pPr>
            <w:r w:rsidRPr="009106F1">
              <w:rPr>
                <w:rFonts w:cstheme="minorHAnsi"/>
                <w:sz w:val="24"/>
                <w:szCs w:val="24"/>
              </w:rPr>
              <w:t>8</w:t>
            </w:r>
          </w:p>
        </w:tc>
        <w:tc>
          <w:tcPr>
            <w:tcW w:w="0" w:type="auto"/>
          </w:tcPr>
          <w:p w14:paraId="637EDBF8"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r w:rsidRPr="009106F1">
              <w:rPr>
                <w:rFonts w:ascii="Segoe UI Symbol" w:hAnsi="Segoe UI Symbol" w:cs="Segoe UI Symbol"/>
                <w:b/>
                <w:bCs/>
                <w:sz w:val="24"/>
                <w:szCs w:val="24"/>
              </w:rPr>
              <w:t>✓</w:t>
            </w:r>
          </w:p>
        </w:tc>
        <w:tc>
          <w:tcPr>
            <w:tcW w:w="0" w:type="auto"/>
          </w:tcPr>
          <w:p w14:paraId="14C9A00C"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r w:rsidRPr="009106F1">
              <w:rPr>
                <w:rFonts w:ascii="Segoe UI Symbol" w:hAnsi="Segoe UI Symbol" w:cs="Segoe UI Symbol"/>
                <w:b/>
                <w:bCs/>
                <w:sz w:val="24"/>
                <w:szCs w:val="24"/>
              </w:rPr>
              <w:t>✓</w:t>
            </w:r>
          </w:p>
        </w:tc>
        <w:tc>
          <w:tcPr>
            <w:tcW w:w="0" w:type="auto"/>
          </w:tcPr>
          <w:p w14:paraId="160DB5DE"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p>
        </w:tc>
        <w:tc>
          <w:tcPr>
            <w:tcW w:w="0" w:type="auto"/>
          </w:tcPr>
          <w:p w14:paraId="2706C065"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p>
        </w:tc>
        <w:tc>
          <w:tcPr>
            <w:tcW w:w="0" w:type="auto"/>
          </w:tcPr>
          <w:p w14:paraId="490FA5C1"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p>
        </w:tc>
        <w:tc>
          <w:tcPr>
            <w:tcW w:w="0" w:type="auto"/>
          </w:tcPr>
          <w:p w14:paraId="7856A664"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p>
        </w:tc>
      </w:tr>
      <w:tr w:rsidR="009106F1" w:rsidRPr="009106F1" w14:paraId="2AE2B1AD"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683EECB0" w14:textId="77777777" w:rsidR="00B947F6" w:rsidRPr="009106F1" w:rsidRDefault="00B947F6" w:rsidP="00E1481F">
            <w:pPr>
              <w:rPr>
                <w:rFonts w:cstheme="minorHAnsi"/>
                <w:sz w:val="24"/>
                <w:szCs w:val="24"/>
              </w:rPr>
            </w:pPr>
            <w:r w:rsidRPr="009106F1">
              <w:rPr>
                <w:rFonts w:cstheme="minorHAnsi"/>
                <w:sz w:val="24"/>
                <w:szCs w:val="24"/>
              </w:rPr>
              <w:t>5</w:t>
            </w:r>
          </w:p>
        </w:tc>
        <w:tc>
          <w:tcPr>
            <w:tcW w:w="0" w:type="auto"/>
          </w:tcPr>
          <w:p w14:paraId="510B116D"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b/>
                <w:bCs/>
                <w:sz w:val="24"/>
                <w:szCs w:val="24"/>
              </w:rPr>
            </w:pPr>
            <w:r w:rsidRPr="009106F1">
              <w:rPr>
                <w:rFonts w:ascii="Segoe UI Symbol" w:hAnsi="Segoe UI Symbol" w:cs="Segoe UI Symbol"/>
                <w:b/>
                <w:bCs/>
                <w:sz w:val="24"/>
                <w:szCs w:val="24"/>
              </w:rPr>
              <w:t>✓</w:t>
            </w:r>
          </w:p>
        </w:tc>
        <w:tc>
          <w:tcPr>
            <w:tcW w:w="0" w:type="auto"/>
          </w:tcPr>
          <w:p w14:paraId="30A8553F"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b/>
                <w:bCs/>
                <w:sz w:val="24"/>
                <w:szCs w:val="24"/>
              </w:rPr>
            </w:pPr>
            <w:r w:rsidRPr="009106F1">
              <w:rPr>
                <w:rFonts w:ascii="Segoe UI Symbol" w:hAnsi="Segoe UI Symbol" w:cs="Segoe UI Symbol"/>
                <w:b/>
                <w:bCs/>
                <w:sz w:val="24"/>
                <w:szCs w:val="24"/>
              </w:rPr>
              <w:t>✓</w:t>
            </w:r>
          </w:p>
        </w:tc>
        <w:tc>
          <w:tcPr>
            <w:tcW w:w="0" w:type="auto"/>
          </w:tcPr>
          <w:p w14:paraId="44DB12C6"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b/>
                <w:bCs/>
                <w:sz w:val="24"/>
                <w:szCs w:val="24"/>
              </w:rPr>
            </w:pPr>
          </w:p>
        </w:tc>
        <w:tc>
          <w:tcPr>
            <w:tcW w:w="0" w:type="auto"/>
          </w:tcPr>
          <w:p w14:paraId="236C1B4F"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b/>
                <w:bCs/>
                <w:sz w:val="24"/>
                <w:szCs w:val="24"/>
              </w:rPr>
            </w:pPr>
          </w:p>
        </w:tc>
        <w:tc>
          <w:tcPr>
            <w:tcW w:w="0" w:type="auto"/>
          </w:tcPr>
          <w:p w14:paraId="05607653"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b/>
                <w:bCs/>
                <w:sz w:val="24"/>
                <w:szCs w:val="24"/>
              </w:rPr>
            </w:pPr>
            <w:r w:rsidRPr="009106F1">
              <w:rPr>
                <w:rFonts w:ascii="Segoe UI Symbol" w:hAnsi="Segoe UI Symbol" w:cs="Segoe UI Symbol"/>
                <w:b/>
                <w:bCs/>
                <w:sz w:val="24"/>
                <w:szCs w:val="24"/>
              </w:rPr>
              <w:t>✓</w:t>
            </w:r>
          </w:p>
        </w:tc>
        <w:tc>
          <w:tcPr>
            <w:tcW w:w="0" w:type="auto"/>
          </w:tcPr>
          <w:p w14:paraId="60A812B6"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b/>
                <w:bCs/>
                <w:sz w:val="24"/>
                <w:szCs w:val="24"/>
              </w:rPr>
            </w:pPr>
            <w:r w:rsidRPr="009106F1">
              <w:rPr>
                <w:rFonts w:ascii="Segoe UI Symbol" w:hAnsi="Segoe UI Symbol" w:cs="Segoe UI Symbol"/>
                <w:b/>
                <w:bCs/>
                <w:sz w:val="24"/>
                <w:szCs w:val="24"/>
              </w:rPr>
              <w:t>✓</w:t>
            </w:r>
          </w:p>
        </w:tc>
      </w:tr>
      <w:tr w:rsidR="009106F1" w:rsidRPr="009106F1" w14:paraId="348BD4AF"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C7005B" w14:textId="77777777" w:rsidR="00B947F6" w:rsidRPr="009106F1" w:rsidRDefault="00B947F6" w:rsidP="00E1481F">
            <w:pPr>
              <w:rPr>
                <w:rFonts w:cstheme="minorHAnsi"/>
                <w:sz w:val="24"/>
                <w:szCs w:val="24"/>
              </w:rPr>
            </w:pPr>
            <w:r w:rsidRPr="009106F1">
              <w:rPr>
                <w:rFonts w:cstheme="minorHAnsi"/>
                <w:sz w:val="24"/>
                <w:szCs w:val="24"/>
              </w:rPr>
              <w:t>4</w:t>
            </w:r>
          </w:p>
        </w:tc>
        <w:tc>
          <w:tcPr>
            <w:tcW w:w="0" w:type="auto"/>
          </w:tcPr>
          <w:p w14:paraId="4E6579FA"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r w:rsidRPr="009106F1">
              <w:rPr>
                <w:rFonts w:ascii="Segoe UI Symbol" w:hAnsi="Segoe UI Symbol" w:cs="Segoe UI Symbol"/>
                <w:b/>
                <w:bCs/>
                <w:sz w:val="24"/>
                <w:szCs w:val="24"/>
              </w:rPr>
              <w:t>✓</w:t>
            </w:r>
          </w:p>
        </w:tc>
        <w:tc>
          <w:tcPr>
            <w:tcW w:w="0" w:type="auto"/>
          </w:tcPr>
          <w:p w14:paraId="26053A46"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r w:rsidRPr="009106F1">
              <w:rPr>
                <w:rFonts w:ascii="Segoe UI Symbol" w:hAnsi="Segoe UI Symbol" w:cs="Segoe UI Symbol"/>
                <w:b/>
                <w:bCs/>
                <w:sz w:val="24"/>
                <w:szCs w:val="24"/>
              </w:rPr>
              <w:t>✓</w:t>
            </w:r>
          </w:p>
        </w:tc>
        <w:tc>
          <w:tcPr>
            <w:tcW w:w="0" w:type="auto"/>
          </w:tcPr>
          <w:p w14:paraId="319949BA"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r w:rsidRPr="009106F1">
              <w:rPr>
                <w:rFonts w:ascii="Segoe UI Symbol" w:hAnsi="Segoe UI Symbol" w:cs="Segoe UI Symbol"/>
                <w:b/>
                <w:bCs/>
                <w:sz w:val="24"/>
                <w:szCs w:val="24"/>
              </w:rPr>
              <w:t>✓</w:t>
            </w:r>
          </w:p>
        </w:tc>
        <w:tc>
          <w:tcPr>
            <w:tcW w:w="0" w:type="auto"/>
          </w:tcPr>
          <w:p w14:paraId="60AE242F"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r w:rsidRPr="009106F1">
              <w:rPr>
                <w:rFonts w:ascii="Segoe UI Symbol" w:hAnsi="Segoe UI Symbol" w:cs="Segoe UI Symbol"/>
                <w:b/>
                <w:bCs/>
                <w:sz w:val="24"/>
                <w:szCs w:val="24"/>
              </w:rPr>
              <w:t>✓</w:t>
            </w:r>
          </w:p>
        </w:tc>
        <w:tc>
          <w:tcPr>
            <w:tcW w:w="0" w:type="auto"/>
          </w:tcPr>
          <w:p w14:paraId="13AF0115"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p>
        </w:tc>
        <w:tc>
          <w:tcPr>
            <w:tcW w:w="0" w:type="auto"/>
          </w:tcPr>
          <w:p w14:paraId="3BC94C95"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p>
        </w:tc>
      </w:tr>
      <w:tr w:rsidR="009106F1" w:rsidRPr="009106F1" w14:paraId="7AD2A42C"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736B0E45" w14:textId="77777777" w:rsidR="00B947F6" w:rsidRPr="009106F1" w:rsidRDefault="00B947F6" w:rsidP="00E1481F">
            <w:pPr>
              <w:rPr>
                <w:rFonts w:cstheme="minorHAnsi"/>
                <w:sz w:val="24"/>
                <w:szCs w:val="24"/>
              </w:rPr>
            </w:pPr>
            <w:r w:rsidRPr="009106F1">
              <w:rPr>
                <w:rFonts w:cstheme="minorHAnsi"/>
                <w:sz w:val="24"/>
                <w:szCs w:val="24"/>
              </w:rPr>
              <w:t>2</w:t>
            </w:r>
          </w:p>
        </w:tc>
        <w:tc>
          <w:tcPr>
            <w:tcW w:w="0" w:type="auto"/>
          </w:tcPr>
          <w:p w14:paraId="6D0F5EF4"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b/>
                <w:bCs/>
                <w:sz w:val="24"/>
                <w:szCs w:val="24"/>
              </w:rPr>
            </w:pPr>
            <w:r w:rsidRPr="009106F1">
              <w:rPr>
                <w:rFonts w:ascii="Segoe UI Symbol" w:hAnsi="Segoe UI Symbol" w:cs="Segoe UI Symbol"/>
                <w:b/>
                <w:bCs/>
                <w:sz w:val="24"/>
                <w:szCs w:val="24"/>
              </w:rPr>
              <w:t>✓</w:t>
            </w:r>
          </w:p>
        </w:tc>
        <w:tc>
          <w:tcPr>
            <w:tcW w:w="0" w:type="auto"/>
          </w:tcPr>
          <w:p w14:paraId="01BABA72"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b/>
                <w:bCs/>
                <w:sz w:val="24"/>
                <w:szCs w:val="24"/>
              </w:rPr>
            </w:pPr>
            <w:r w:rsidRPr="009106F1">
              <w:rPr>
                <w:rFonts w:ascii="Segoe UI Symbol" w:hAnsi="Segoe UI Symbol" w:cs="Segoe UI Symbol"/>
                <w:b/>
                <w:bCs/>
                <w:sz w:val="24"/>
                <w:szCs w:val="24"/>
              </w:rPr>
              <w:t>✓</w:t>
            </w:r>
          </w:p>
        </w:tc>
        <w:tc>
          <w:tcPr>
            <w:tcW w:w="0" w:type="auto"/>
          </w:tcPr>
          <w:p w14:paraId="738F4801"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b/>
                <w:bCs/>
                <w:sz w:val="24"/>
                <w:szCs w:val="24"/>
              </w:rPr>
            </w:pPr>
          </w:p>
        </w:tc>
        <w:tc>
          <w:tcPr>
            <w:tcW w:w="0" w:type="auto"/>
          </w:tcPr>
          <w:p w14:paraId="5ACA4F17"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b/>
                <w:bCs/>
                <w:sz w:val="24"/>
                <w:szCs w:val="24"/>
              </w:rPr>
            </w:pPr>
            <w:r w:rsidRPr="009106F1">
              <w:rPr>
                <w:rFonts w:ascii="Segoe UI Symbol" w:hAnsi="Segoe UI Symbol" w:cs="Segoe UI Symbol"/>
                <w:b/>
                <w:bCs/>
                <w:sz w:val="24"/>
                <w:szCs w:val="24"/>
              </w:rPr>
              <w:t>✓</w:t>
            </w:r>
          </w:p>
        </w:tc>
        <w:tc>
          <w:tcPr>
            <w:tcW w:w="0" w:type="auto"/>
          </w:tcPr>
          <w:p w14:paraId="1E491886"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b/>
                <w:bCs/>
                <w:sz w:val="24"/>
                <w:szCs w:val="24"/>
              </w:rPr>
            </w:pPr>
            <w:r w:rsidRPr="009106F1">
              <w:rPr>
                <w:rFonts w:ascii="Segoe UI Symbol" w:hAnsi="Segoe UI Symbol" w:cs="Segoe UI Symbol"/>
                <w:b/>
                <w:bCs/>
                <w:sz w:val="24"/>
                <w:szCs w:val="24"/>
              </w:rPr>
              <w:t>✓</w:t>
            </w:r>
          </w:p>
        </w:tc>
        <w:tc>
          <w:tcPr>
            <w:tcW w:w="0" w:type="auto"/>
          </w:tcPr>
          <w:p w14:paraId="753E871F"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b/>
                <w:bCs/>
                <w:sz w:val="24"/>
                <w:szCs w:val="24"/>
              </w:rPr>
            </w:pPr>
            <w:r w:rsidRPr="009106F1">
              <w:rPr>
                <w:rFonts w:ascii="Segoe UI Symbol" w:hAnsi="Segoe UI Symbol" w:cs="Segoe UI Symbol"/>
                <w:b/>
                <w:bCs/>
                <w:sz w:val="24"/>
                <w:szCs w:val="24"/>
              </w:rPr>
              <w:t>✓</w:t>
            </w:r>
          </w:p>
        </w:tc>
      </w:tr>
    </w:tbl>
    <w:p w14:paraId="7DF12C2F" w14:textId="77777777" w:rsidR="00B947F6" w:rsidRPr="009106F1" w:rsidRDefault="00B947F6" w:rsidP="00B947F6">
      <w:pPr>
        <w:rPr>
          <w:rFonts w:cstheme="minorHAnsi"/>
          <w:sz w:val="24"/>
          <w:szCs w:val="24"/>
        </w:rPr>
      </w:pPr>
    </w:p>
    <w:p w14:paraId="2838FF30" w14:textId="77777777" w:rsidR="00B947F6" w:rsidRPr="009106F1" w:rsidRDefault="00B947F6" w:rsidP="00B947F6">
      <w:pPr>
        <w:rPr>
          <w:rFonts w:cstheme="minorHAnsi"/>
          <w:sz w:val="24"/>
          <w:szCs w:val="24"/>
        </w:rPr>
      </w:pPr>
      <w:r w:rsidRPr="009106F1">
        <w:rPr>
          <w:rFonts w:cstheme="minorHAnsi"/>
          <w:sz w:val="24"/>
          <w:szCs w:val="24"/>
        </w:rPr>
        <w:t xml:space="preserve">Of the missing data, 63 per cent of cases are complete, the largest proportion of missing data comes from the three socio-economic variables: NS-SEC, CAMSIS, and RGSC. Individuals that are not active within the labour force, are difficult to code within socio-economic measures. NS-SEC categorisation is based upon occupation type, authority duties, and the size of organisation </w:t>
      </w:r>
      <w:r w:rsidRPr="009106F1">
        <w:rPr>
          <w:rFonts w:cstheme="minorHAnsi"/>
          <w:sz w:val="24"/>
          <w:szCs w:val="24"/>
        </w:rPr>
        <w:fldChar w:fldCharType="begin"/>
      </w:r>
      <w:r w:rsidRPr="009106F1">
        <w:rPr>
          <w:rFonts w:cstheme="minorHAnsi"/>
          <w:sz w:val="24"/>
          <w:szCs w:val="24"/>
        </w:rPr>
        <w:instrText xml:space="preserve"> ADDIN ZOTERO_ITEM CSL_CITATION {"citationID":"trairXJt","properties":{"formattedCitation":"(Rose and Pevalin, 2002)","plainCitation":"(Rose and Pevalin, 2002)","noteIndex":0},"citationItems":[{"id":12633,"uris":["http://zotero.org/users/8741181/items/B3MWRUU8"],"itemData":{"id":12633,"type":"article-journal","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Rose and Pevalin, 2002)</w:t>
      </w:r>
      <w:r w:rsidRPr="009106F1">
        <w:rPr>
          <w:rFonts w:cstheme="minorHAnsi"/>
          <w:sz w:val="24"/>
          <w:szCs w:val="24"/>
        </w:rPr>
        <w:fldChar w:fldCharType="end"/>
      </w:r>
      <w:r w:rsidRPr="009106F1">
        <w:rPr>
          <w:rFonts w:cstheme="minorHAnsi"/>
          <w:sz w:val="24"/>
          <w:szCs w:val="24"/>
        </w:rPr>
        <w:t xml:space="preserve">. CAMSIS occupational scores only relate to the working population within a country. The RGSC also suffers similar problems with reference to categorisation of retired, unemployed, and out of the labour force individuals. Unemployment rates during this time period including people out of the labour force are around 5-7 per cent </w:t>
      </w:r>
      <w:r w:rsidRPr="009106F1">
        <w:rPr>
          <w:rFonts w:cstheme="minorHAnsi"/>
          <w:sz w:val="24"/>
          <w:szCs w:val="24"/>
        </w:rPr>
        <w:fldChar w:fldCharType="begin"/>
      </w:r>
      <w:r w:rsidRPr="009106F1">
        <w:rPr>
          <w:rFonts w:cstheme="minorHAnsi"/>
          <w:sz w:val="24"/>
          <w:szCs w:val="24"/>
        </w:rPr>
        <w:instrText xml:space="preserve"> ADDIN ZOTERO_ITEM CSL_CITATION {"citationID":"fQZQzPTS","properties":{"formattedCitation":"(ONS, 2023)","plainCitation":"(ONS, 2023)","noteIndex":0},"citationItems":[{"id":12630,"uris":["http://zotero.org/users/8741181/items/9BBFP4FU"],"itemData":{"id":12630,"type":"webpage","abstract":"(aged 16 and over, seasonally adjusted): %","title":"Unemployment rate","URL":"https://www.ons.gov.uk/employmentandlabourmarket/peoplenotinwork/unemployment/timeseries/mgsx/lms","author":[{"family":"ONS","given":""}],"accessed":{"date-parts":[["2023",5,1]]},"issued":{"date-parts":[["2023"]]}}}],"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ONS, 2023)</w:t>
      </w:r>
      <w:r w:rsidRPr="009106F1">
        <w:rPr>
          <w:rFonts w:cstheme="minorHAnsi"/>
          <w:sz w:val="24"/>
          <w:szCs w:val="24"/>
        </w:rPr>
        <w:fldChar w:fldCharType="end"/>
      </w:r>
      <w:r w:rsidRPr="009106F1">
        <w:rPr>
          <w:rFonts w:cstheme="minorHAnsi"/>
          <w:sz w:val="24"/>
          <w:szCs w:val="24"/>
        </w:rPr>
        <w:t xml:space="preserve">. This combined with refusal rates of 7.1 per cent </w:t>
      </w:r>
      <w:r w:rsidRPr="009106F1">
        <w:rPr>
          <w:rFonts w:cstheme="minorHAnsi"/>
          <w:sz w:val="24"/>
          <w:szCs w:val="24"/>
        </w:rPr>
        <w:fldChar w:fldCharType="begin"/>
      </w:r>
      <w:r w:rsidRPr="009106F1">
        <w:rPr>
          <w:rFonts w:cstheme="minorHAnsi"/>
          <w:sz w:val="24"/>
          <w:szCs w:val="24"/>
        </w:rPr>
        <w:instrText xml:space="preserve"> ADDIN ZOTERO_ITEM CSL_CITATION {"citationID":"PRHidMO0","properties":{"formattedCitation":"(Power and Elliott, 2006)","plainCitation":"(Power and Elliott, 2006)","noteIndex":0},"citationItems":[{"id":2657,"uris":["http://zotero.org/users/8741181/items/NNVTZBKX"],"itemData":{"id":2657,"type":"article-journal","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Power and Elliott, 2006)</w:t>
      </w:r>
      <w:r w:rsidRPr="009106F1">
        <w:rPr>
          <w:rFonts w:cstheme="minorHAnsi"/>
          <w:sz w:val="24"/>
          <w:szCs w:val="24"/>
        </w:rPr>
        <w:fldChar w:fldCharType="end"/>
      </w:r>
      <w:r w:rsidRPr="009106F1">
        <w:rPr>
          <w:rFonts w:cstheme="minorHAnsi"/>
          <w:sz w:val="24"/>
          <w:szCs w:val="24"/>
        </w:rPr>
        <w:t xml:space="preserve"> presents a reasonable case in explaining potential missingness of the largest missing variables in the model. </w:t>
      </w:r>
    </w:p>
    <w:p w14:paraId="2DA28E82" w14:textId="5BBED151" w:rsidR="00B947F6" w:rsidRPr="009106F1" w:rsidRDefault="00B947F6" w:rsidP="00B947F6">
      <w:pPr>
        <w:rPr>
          <w:rFonts w:cstheme="minorHAnsi"/>
          <w:sz w:val="24"/>
          <w:szCs w:val="24"/>
        </w:rPr>
      </w:pPr>
      <w:r w:rsidRPr="009106F1">
        <w:rPr>
          <w:rFonts w:cstheme="minorHAnsi"/>
          <w:sz w:val="24"/>
          <w:szCs w:val="24"/>
        </w:rPr>
        <w:t>A complete case analysis is only valid if data can be considered MCAR. If data is found to be MAR, then steps should be taken to address this potential bias in analysis. The gold standard to deal with MAR related data is MI</w:t>
      </w:r>
      <w:r w:rsidR="0008602A" w:rsidRPr="009106F1">
        <w:rPr>
          <w:rFonts w:cstheme="minorHAnsi"/>
          <w:sz w:val="24"/>
          <w:szCs w:val="24"/>
        </w:rPr>
        <w:t xml:space="preserve"> </w:t>
      </w:r>
      <w:r w:rsidR="0008602A" w:rsidRPr="009106F1">
        <w:rPr>
          <w:rFonts w:cstheme="minorHAnsi"/>
          <w:sz w:val="24"/>
          <w:szCs w:val="24"/>
        </w:rPr>
        <w:fldChar w:fldCharType="begin"/>
      </w:r>
      <w:r w:rsidR="0008602A" w:rsidRPr="009106F1">
        <w:rPr>
          <w:rFonts w:cstheme="minorHAnsi"/>
          <w:sz w:val="24"/>
          <w:szCs w:val="24"/>
        </w:rPr>
        <w:instrText xml:space="preserve"> ADDIN ZOTERO_ITEM CSL_CITATION {"citationID":"OSb9YpBn","properties":{"formattedCitation":"(Treiman, 2009)","plainCitation":"(Treiman, 2009)","noteIndex":0},"citationItems":[{"id":12726,"uris":["http://zotero.org/users/8741181/items/HI673FMJ"],"itemData":{"id":12726,"type":"book","publisher":"Jossey-Bass","title":"Quantitative data analysis doing social research to test ideas","author":[{"family":"Treiman","given":"Donald J."}],"issued":{"date-parts":[["2009"]]}}}],"schema":"https://github.com/citation-style-language/schema/raw/master/csl-citation.json"} </w:instrText>
      </w:r>
      <w:r w:rsidR="0008602A" w:rsidRPr="009106F1">
        <w:rPr>
          <w:rFonts w:cstheme="minorHAnsi"/>
          <w:sz w:val="24"/>
          <w:szCs w:val="24"/>
        </w:rPr>
        <w:fldChar w:fldCharType="separate"/>
      </w:r>
      <w:r w:rsidR="0008602A" w:rsidRPr="009106F1">
        <w:rPr>
          <w:rFonts w:cstheme="minorHAnsi"/>
          <w:sz w:val="24"/>
          <w:szCs w:val="24"/>
        </w:rPr>
        <w:t>(Treiman, 2009)</w:t>
      </w:r>
      <w:r w:rsidR="0008602A" w:rsidRPr="009106F1">
        <w:rPr>
          <w:rFonts w:cstheme="minorHAnsi"/>
          <w:sz w:val="24"/>
          <w:szCs w:val="24"/>
        </w:rPr>
        <w:fldChar w:fldCharType="end"/>
      </w:r>
      <w:r w:rsidRPr="009106F1">
        <w:rPr>
          <w:rFonts w:cstheme="minorHAnsi"/>
          <w:sz w:val="24"/>
          <w:szCs w:val="24"/>
        </w:rPr>
        <w:t xml:space="preserve">. The following section seeks to compare a CCA and MI approach to estimate if there are any differences in the substantive conclusions reached. If differences are found, implications are then discussed. </w:t>
      </w:r>
    </w:p>
    <w:p w14:paraId="5041E24C" w14:textId="77777777" w:rsidR="00B947F6" w:rsidRPr="009106F1" w:rsidRDefault="00B947F6" w:rsidP="00B947F6">
      <w:pPr>
        <w:pStyle w:val="Heading3"/>
        <w:rPr>
          <w:rFonts w:asciiTheme="minorHAnsi" w:hAnsiTheme="minorHAnsi" w:cstheme="minorHAnsi"/>
          <w:b/>
          <w:bCs/>
          <w:color w:val="auto"/>
        </w:rPr>
      </w:pPr>
      <w:bookmarkStart w:id="48" w:name="_Toc137904665"/>
      <w:r w:rsidRPr="009106F1">
        <w:rPr>
          <w:rFonts w:asciiTheme="minorHAnsi" w:hAnsiTheme="minorHAnsi" w:cstheme="minorHAnsi"/>
          <w:b/>
          <w:bCs/>
          <w:color w:val="auto"/>
        </w:rPr>
        <w:t>Multiple Imputation by Chained Equations</w:t>
      </w:r>
      <w:bookmarkEnd w:id="48"/>
    </w:p>
    <w:p w14:paraId="0A936BFB" w14:textId="77777777" w:rsidR="00B947F6" w:rsidRPr="009106F1" w:rsidRDefault="00B947F6" w:rsidP="00B947F6">
      <w:pPr>
        <w:rPr>
          <w:rFonts w:cstheme="minorHAnsi"/>
          <w:sz w:val="24"/>
          <w:szCs w:val="24"/>
        </w:rPr>
      </w:pPr>
      <w:r w:rsidRPr="009106F1">
        <w:rPr>
          <w:rFonts w:cstheme="minorHAnsi"/>
          <w:sz w:val="24"/>
          <w:szCs w:val="24"/>
        </w:rPr>
        <w:t>Multiple Imputation by Chained Equations is a tool developed to address missing data on all variables within a given model at the same time. It does this by filling in missing values in multiple variables iteratively by using chained equations Multiple imputation models are estimated using the mi suite in Stata. This suite is compatible with the svy suite and so can also adjust for complex survey design.</w:t>
      </w:r>
    </w:p>
    <w:p w14:paraId="54A24503" w14:textId="77777777" w:rsidR="00B947F6" w:rsidRPr="009106F1" w:rsidRDefault="00B947F6" w:rsidP="00B947F6">
      <w:pPr>
        <w:rPr>
          <w:rFonts w:cstheme="minorHAnsi"/>
          <w:sz w:val="24"/>
          <w:szCs w:val="24"/>
        </w:rPr>
      </w:pPr>
      <w:r w:rsidRPr="009106F1">
        <w:rPr>
          <w:rFonts w:cstheme="minorHAnsi"/>
          <w:sz w:val="24"/>
          <w:szCs w:val="24"/>
        </w:rPr>
        <w:t xml:space="preserve">Whilst multiple imputation does help when it comes to missingness, it does have some drawbacks. Goodness-of-fit statistics for example are not able to be used – R2 and BIC most prominently. Therefore, it is not possible to assess the more appropriate or parsimonious model. </w:t>
      </w:r>
    </w:p>
    <w:p w14:paraId="703E7335" w14:textId="19B56C2B" w:rsidR="00B947F6" w:rsidRPr="009106F1" w:rsidRDefault="00B947F6" w:rsidP="00B947F6">
      <w:pPr>
        <w:rPr>
          <w:rFonts w:cstheme="minorHAnsi"/>
          <w:sz w:val="24"/>
          <w:szCs w:val="24"/>
        </w:rPr>
      </w:pPr>
      <w:r w:rsidRPr="009106F1">
        <w:rPr>
          <w:rFonts w:cstheme="minorHAnsi"/>
          <w:sz w:val="24"/>
          <w:szCs w:val="24"/>
        </w:rPr>
        <w:lastRenderedPageBreak/>
        <w:t xml:space="preserve">Disadvantaged socio-economic background in childhood, worse mental health and lower cognitive ability in early life, and lack of civic and social participation in adulthood have been found to be consistently associated with non-response </w:t>
      </w:r>
      <w:r w:rsidRPr="009106F1">
        <w:rPr>
          <w:rFonts w:cstheme="minorHAnsi"/>
          <w:sz w:val="24"/>
          <w:szCs w:val="24"/>
        </w:rPr>
        <w:fldChar w:fldCharType="begin"/>
      </w:r>
      <w:r w:rsidRPr="009106F1">
        <w:rPr>
          <w:rFonts w:cstheme="minorHAnsi"/>
          <w:sz w:val="24"/>
          <w:szCs w:val="24"/>
        </w:rPr>
        <w:instrText xml:space="preserve"> ADDIN ZOTERO_ITEM CSL_CITATION {"citationID":"yVhtFsid","properties":{"formattedCitation":"(Silverwood {\\i{}et al.}, 2021)","plainCitation":"(Silverwood et al., 2021)","noteIndex":0},"citationItems":[{"id":1234,"uris":["http://zotero.org/users/8741181/items/JJQ92X8Q"],"itemData":{"id":1234,"type":"article-journal","title":"Handling missing data in the National Child Development Study: User guide (Version 2).","author":[{"family":"Silverwood","given":"R"},{"family":"Narayanan,","given":"M"},{"family":"Dodgeon","given":"B"},{"family":"Ploubidis","given":"G"}],"issued":{"date-parts":[["202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 xml:space="preserve">(Silverwood </w:t>
      </w:r>
      <w:r w:rsidRPr="009106F1">
        <w:rPr>
          <w:rFonts w:cstheme="minorHAnsi"/>
          <w:i/>
          <w:iCs/>
          <w:sz w:val="24"/>
          <w:szCs w:val="24"/>
        </w:rPr>
        <w:t>et al.</w:t>
      </w:r>
      <w:r w:rsidRPr="009106F1">
        <w:rPr>
          <w:rFonts w:cstheme="minorHAnsi"/>
          <w:sz w:val="24"/>
          <w:szCs w:val="24"/>
        </w:rPr>
        <w:t>, 2021)</w:t>
      </w:r>
      <w:r w:rsidRPr="009106F1">
        <w:rPr>
          <w:rFonts w:cstheme="minorHAnsi"/>
          <w:sz w:val="24"/>
          <w:szCs w:val="24"/>
        </w:rPr>
        <w:fldChar w:fldCharType="end"/>
      </w:r>
      <w:r w:rsidRPr="009106F1">
        <w:rPr>
          <w:rFonts w:cstheme="minorHAnsi"/>
          <w:sz w:val="24"/>
          <w:szCs w:val="24"/>
        </w:rPr>
        <w:t xml:space="preserve">. These variables are easily translated into auxiliary variables for imputation. Using the NCDS missing data guide (ibid), each predictor of non-response at sweep 4 (age 23) was recoded. These correspond </w:t>
      </w:r>
      <w:r w:rsidR="00F87056" w:rsidRPr="009106F1">
        <w:rPr>
          <w:rFonts w:cstheme="minorHAnsi"/>
          <w:sz w:val="24"/>
          <w:szCs w:val="24"/>
        </w:rPr>
        <w:t>to</w:t>
      </w:r>
      <w:r w:rsidRPr="009106F1">
        <w:rPr>
          <w:rFonts w:cstheme="minorHAnsi"/>
          <w:sz w:val="24"/>
          <w:szCs w:val="24"/>
        </w:rPr>
        <w:t xml:space="preserve"> region, number of persons per room, sex of child, social class of mother’s husband, family moves since child’s birth, dad reads to child, area of world in which mother was born, number of family moves since child’s birth, number of household amenities, number of family moves since child’s birth, sum of favourable learning environments. Some auxiliary variables such as cognitive ability was taken out as they were already included in the main model of analysis. </w:t>
      </w:r>
    </w:p>
    <w:p w14:paraId="26D6A068" w14:textId="77777777" w:rsidR="00B947F6" w:rsidRPr="009106F1" w:rsidRDefault="00B947F6" w:rsidP="00B947F6">
      <w:pPr>
        <w:rPr>
          <w:rFonts w:cstheme="minorHAnsi"/>
          <w:sz w:val="24"/>
          <w:szCs w:val="24"/>
        </w:rPr>
      </w:pPr>
      <w:r w:rsidRPr="009106F1">
        <w:rPr>
          <w:rFonts w:cstheme="minorHAnsi"/>
          <w:sz w:val="24"/>
          <w:szCs w:val="24"/>
        </w:rPr>
        <w:t xml:space="preserve">Whilst there is no clear consensus on the number of optimum imputations required to estimate the model </w:t>
      </w:r>
      <w:r w:rsidRPr="009106F1">
        <w:rPr>
          <w:rFonts w:cstheme="minorHAnsi"/>
          <w:sz w:val="24"/>
          <w:szCs w:val="24"/>
        </w:rPr>
        <w:fldChar w:fldCharType="begin"/>
      </w:r>
      <w:r w:rsidRPr="009106F1">
        <w:rPr>
          <w:rFonts w:cstheme="minorHAnsi"/>
          <w:sz w:val="24"/>
          <w:szCs w:val="24"/>
        </w:rPr>
        <w:instrText xml:space="preserve"> ADDIN ZOTERO_ITEM CSL_CITATION {"citationID":"8QGPu2uw","properties":{"formattedCitation":"(Silverwood {\\i{}et al.}, 2021)","plainCitation":"(Silverwood et al., 2021)","noteIndex":0},"citationItems":[{"id":1234,"uris":["http://zotero.org/users/8741181/items/JJQ92X8Q"],"itemData":{"id":1234,"type":"article-journal","title":"Handling missing data in the National Child Development Study: User guide (Version 2).","author":[{"family":"Silverwood","given":"R"},{"family":"Narayanan,","given":"M"},{"family":"Dodgeon","given":"B"},{"family":"Ploubidis","given":"G"}],"issued":{"date-parts":[["202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 xml:space="preserve">(Silverwood </w:t>
      </w:r>
      <w:r w:rsidRPr="009106F1">
        <w:rPr>
          <w:rFonts w:cstheme="minorHAnsi"/>
          <w:i/>
          <w:iCs/>
          <w:sz w:val="24"/>
          <w:szCs w:val="24"/>
        </w:rPr>
        <w:t>et al.</w:t>
      </w:r>
      <w:r w:rsidRPr="009106F1">
        <w:rPr>
          <w:rFonts w:cstheme="minorHAnsi"/>
          <w:sz w:val="24"/>
          <w:szCs w:val="24"/>
        </w:rPr>
        <w:t>, 2021)</w:t>
      </w:r>
      <w:r w:rsidRPr="009106F1">
        <w:rPr>
          <w:rFonts w:cstheme="minorHAnsi"/>
          <w:sz w:val="24"/>
          <w:szCs w:val="24"/>
        </w:rPr>
        <w:fldChar w:fldCharType="end"/>
      </w:r>
      <w:r w:rsidRPr="009106F1">
        <w:rPr>
          <w:rFonts w:cstheme="minorHAnsi"/>
          <w:sz w:val="24"/>
          <w:szCs w:val="24"/>
        </w:rPr>
        <w:t xml:space="preserve">, 50 imputations is advised with checks performed after values have been imputed to see if more imputations are required. Basic tests were performed with 5 imputations before increasing this to 50. After 50 imputations were performed, basic tests were replicated, the results remained consistent and stable across imputations. </w:t>
      </w:r>
    </w:p>
    <w:p w14:paraId="12D47BD8" w14:textId="77777777" w:rsidR="00B947F6" w:rsidRPr="009106F1" w:rsidRDefault="00B947F6" w:rsidP="00B947F6">
      <w:pPr>
        <w:rPr>
          <w:rFonts w:cstheme="minorHAnsi"/>
          <w:sz w:val="24"/>
          <w:szCs w:val="24"/>
        </w:rPr>
      </w:pPr>
      <w:r w:rsidRPr="009106F1">
        <w:rPr>
          <w:rFonts w:cstheme="minorHAnsi"/>
          <w:sz w:val="24"/>
          <w:szCs w:val="24"/>
        </w:rPr>
        <w:t xml:space="preserve">The imputation model naturally includes all analytical variables included in the previous chapter. The imputation model also includes several auxiliary variables to add in maximising the plausibility of the MAR assumption in order to reduce bias due to missingness (ibid). These are broken down into two types. The first are variables that are predictive of both the probability of missingness and the underlying missing values themselves. The second are variables that are predictive of the underlying missing values only. Missing data in the NCDS is largely derived by non-response at a given sweep and auxiliary variables are selected from pre-determined sets of variables predictive of non-response at sweep 4 as seen in </w:t>
      </w:r>
      <w:r w:rsidRPr="009106F1">
        <w:rPr>
          <w:rFonts w:cstheme="minorHAnsi"/>
          <w:sz w:val="24"/>
          <w:szCs w:val="24"/>
        </w:rPr>
        <w:fldChar w:fldCharType="begin"/>
      </w:r>
      <w:r w:rsidRPr="009106F1">
        <w:rPr>
          <w:rFonts w:cstheme="minorHAnsi"/>
          <w:sz w:val="24"/>
          <w:szCs w:val="24"/>
        </w:rPr>
        <w:instrText xml:space="preserve"> ADDIN ZOTERO_ITEM CSL_CITATION {"citationID":"dS3olDr1","properties":{"formattedCitation":"(Silverwood {\\i{}et al.}, 2021)","plainCitation":"(Silverwood et al., 2021)","noteIndex":0},"citationItems":[{"id":1234,"uris":["http://zotero.org/users/8741181/items/JJQ92X8Q"],"itemData":{"id":1234,"type":"article-journal","title":"Handling missing data in the National Child Development Study: User guide (Version 2).","author":[{"family":"Silverwood","given":"R"},{"family":"Narayanan,","given":"M"},{"family":"Dodgeon","given":"B"},{"family":"Ploubidis","given":"G"}],"issued":{"date-parts":[["202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 xml:space="preserve">(Silverwood </w:t>
      </w:r>
      <w:r w:rsidRPr="009106F1">
        <w:rPr>
          <w:rFonts w:cstheme="minorHAnsi"/>
          <w:i/>
          <w:iCs/>
          <w:sz w:val="24"/>
          <w:szCs w:val="24"/>
        </w:rPr>
        <w:t>et al.</w:t>
      </w:r>
      <w:r w:rsidRPr="009106F1">
        <w:rPr>
          <w:rFonts w:cstheme="minorHAnsi"/>
          <w:sz w:val="24"/>
          <w:szCs w:val="24"/>
        </w:rPr>
        <w:t>, 2021)</w:t>
      </w:r>
      <w:r w:rsidRPr="009106F1">
        <w:rPr>
          <w:rFonts w:cstheme="minorHAnsi"/>
          <w:sz w:val="24"/>
          <w:szCs w:val="24"/>
        </w:rPr>
        <w:fldChar w:fldCharType="end"/>
      </w:r>
      <w:r w:rsidRPr="009106F1">
        <w:rPr>
          <w:rFonts w:cstheme="minorHAnsi"/>
          <w:sz w:val="24"/>
          <w:szCs w:val="24"/>
        </w:rPr>
        <w:t xml:space="preserve">. The fact that missingness within the NCDS is largely driven by sweep non-response rather than item non-response means it is even more important to include auxiliary variables within the imputation.  </w:t>
      </w:r>
    </w:p>
    <w:p w14:paraId="7C9FBA92" w14:textId="6C0362AE" w:rsidR="00B947F6" w:rsidRPr="009106F1" w:rsidRDefault="00B947F6" w:rsidP="00B947F6">
      <w:pPr>
        <w:rPr>
          <w:rFonts w:cstheme="minorHAnsi"/>
          <w:sz w:val="24"/>
          <w:szCs w:val="24"/>
        </w:rPr>
      </w:pPr>
      <w:r w:rsidRPr="009106F1">
        <w:rPr>
          <w:rFonts w:cstheme="minorHAnsi"/>
          <w:sz w:val="24"/>
          <w:szCs w:val="24"/>
        </w:rPr>
        <w:t xml:space="preserve">There were </w:t>
      </w:r>
      <w:r w:rsidR="00D26CB7" w:rsidRPr="009106F1">
        <w:rPr>
          <w:rFonts w:cstheme="minorHAnsi"/>
          <w:sz w:val="24"/>
          <w:szCs w:val="24"/>
        </w:rPr>
        <w:t>18</w:t>
      </w:r>
      <w:r w:rsidRPr="009106F1">
        <w:rPr>
          <w:rFonts w:cstheme="minorHAnsi"/>
          <w:sz w:val="24"/>
          <w:szCs w:val="24"/>
        </w:rPr>
        <w:t xml:space="preserve"> variables identified for inclusion in the imputation model. However, variables that are predictive of the chance of missing values but are not predictive of the underlying missing values themselves will not add any information to the model (ibid). Thus, the decision was made not to include such variables in the imputation model that were not predictive of economic activity following the advice from the handling missing data NCDS guide (ibid). From this 8 out of 18 variables are associated with economic activity in a substantive way and so are included as auxiliary variables in the imputation model. </w:t>
      </w:r>
    </w:p>
    <w:p w14:paraId="16C58095" w14:textId="26D43F5A" w:rsidR="00B947F6" w:rsidRPr="009106F1" w:rsidRDefault="00B947F6" w:rsidP="00B947F6">
      <w:pPr>
        <w:rPr>
          <w:rFonts w:cstheme="minorHAnsi"/>
          <w:sz w:val="24"/>
          <w:szCs w:val="24"/>
        </w:rPr>
      </w:pPr>
      <w:r w:rsidRPr="009106F1">
        <w:rPr>
          <w:rFonts w:cstheme="minorHAnsi"/>
          <w:sz w:val="24"/>
          <w:szCs w:val="24"/>
        </w:rPr>
        <w:t xml:space="preserve">Prior to imputation it is best to explore the distribution of variables comparative to complete and non-complete cases. In the presence of a MCAR mechanism all distributions should be the same comparatively. If this is not the case, then this is suggestive of a MAR or MNAR mechanism. Variables such as maths scores present clear imbalances – a mean of 17.60 in complete cases and 16.06 in non-complete cases. These imbalances present themselves in every variable within the model except for sex. This is unsurprising </w:t>
      </w:r>
      <w:r w:rsidRPr="009106F1">
        <w:rPr>
          <w:rFonts w:cstheme="minorHAnsi"/>
          <w:sz w:val="24"/>
          <w:szCs w:val="24"/>
        </w:rPr>
        <w:lastRenderedPageBreak/>
        <w:t xml:space="preserve">considering that sex as a variable presents zero missingness. The distributions of the variables thus far present </w:t>
      </w:r>
      <w:r w:rsidR="00D26CB7" w:rsidRPr="009106F1">
        <w:rPr>
          <w:rFonts w:cstheme="minorHAnsi"/>
          <w:sz w:val="24"/>
          <w:szCs w:val="24"/>
        </w:rPr>
        <w:t xml:space="preserve">some </w:t>
      </w:r>
      <w:r w:rsidRPr="009106F1">
        <w:rPr>
          <w:rFonts w:cstheme="minorHAnsi"/>
          <w:sz w:val="24"/>
          <w:szCs w:val="24"/>
        </w:rPr>
        <w:t xml:space="preserve">indications of a MAR or MNAR mechanism being present. </w:t>
      </w:r>
    </w:p>
    <w:p w14:paraId="31E28C40" w14:textId="77777777" w:rsidR="00B947F6" w:rsidRPr="009106F1" w:rsidRDefault="00B947F6" w:rsidP="00B947F6">
      <w:pPr>
        <w:rPr>
          <w:rFonts w:cstheme="minorHAnsi"/>
          <w:sz w:val="24"/>
          <w:szCs w:val="24"/>
        </w:rPr>
      </w:pPr>
      <w:r w:rsidRPr="009106F1">
        <w:rPr>
          <w:rFonts w:cstheme="minorHAnsi"/>
          <w:sz w:val="24"/>
          <w:szCs w:val="24"/>
        </w:rPr>
        <w:t>With a greater number of variables as our model has, convergence issues are probable. This risk is increased if a model has many categorical variables. Failure to converge was a consistent problem. Without resorting to re-coding analytical variables, the decision was made to drop one of the auxiliary variables in order to produce an imputed model</w:t>
      </w:r>
      <w:r w:rsidRPr="009106F1">
        <w:rPr>
          <w:rStyle w:val="FootnoteReference"/>
          <w:rFonts w:cstheme="minorHAnsi"/>
          <w:sz w:val="24"/>
          <w:szCs w:val="24"/>
        </w:rPr>
        <w:footnoteReference w:id="16"/>
      </w:r>
      <w:r w:rsidRPr="009106F1">
        <w:rPr>
          <w:rFonts w:cstheme="minorHAnsi"/>
          <w:sz w:val="24"/>
          <w:szCs w:val="24"/>
        </w:rPr>
        <w:t xml:space="preserve">. </w:t>
      </w:r>
    </w:p>
    <w:p w14:paraId="5B2B4EF6" w14:textId="77777777" w:rsidR="00B947F6" w:rsidRPr="009106F1" w:rsidRDefault="00B947F6" w:rsidP="00B947F6">
      <w:pPr>
        <w:rPr>
          <w:rFonts w:cstheme="minorHAnsi"/>
          <w:sz w:val="24"/>
          <w:szCs w:val="24"/>
        </w:rPr>
      </w:pPr>
      <w:r w:rsidRPr="009106F1">
        <w:rPr>
          <w:rFonts w:cstheme="minorHAnsi"/>
          <w:sz w:val="24"/>
          <w:szCs w:val="24"/>
        </w:rPr>
        <w:t>The means and standard deviations of imputed values from each iteration of the imputation were checked and tabulations of each categorical variable to check the distributions of each variable against the imputations.</w:t>
      </w:r>
    </w:p>
    <w:p w14:paraId="278119CC" w14:textId="4A99442A" w:rsidR="00B947F6" w:rsidRPr="009106F1" w:rsidRDefault="00B947F6" w:rsidP="00B947F6">
      <w:pPr>
        <w:rPr>
          <w:rFonts w:cstheme="minorHAnsi"/>
          <w:sz w:val="24"/>
          <w:szCs w:val="24"/>
        </w:rPr>
      </w:pPr>
      <w:r w:rsidRPr="009106F1">
        <w:rPr>
          <w:rFonts w:cstheme="minorHAnsi"/>
          <w:sz w:val="24"/>
          <w:szCs w:val="24"/>
        </w:rPr>
        <w:t>The next models presented will be a comparison of a complete case analysis using NS-SEC from the previous chapter and the imputed model in table 1.1</w:t>
      </w:r>
      <w:r w:rsidR="00F15E62" w:rsidRPr="009106F1">
        <w:rPr>
          <w:rFonts w:cstheme="minorHAnsi"/>
          <w:sz w:val="24"/>
          <w:szCs w:val="24"/>
        </w:rPr>
        <w:t>4</w:t>
      </w:r>
      <w:r w:rsidRPr="009106F1">
        <w:rPr>
          <w:rFonts w:cstheme="minorHAnsi"/>
          <w:sz w:val="24"/>
          <w:szCs w:val="24"/>
        </w:rPr>
        <w:t xml:space="preserve">. The CCA model has 7,915 observations. Using a variable within the NCDS dataset (add what variable this is) that noted down how many individuals were successfully contacted for sweep 4 (age 23) of the NCDS, there are 12,536 individuals within this sweep. The imputed dataset thus has 12,536 observations compared to the 7,915 observations of the CCA model. </w:t>
      </w:r>
    </w:p>
    <w:p w14:paraId="62A88A1E" w14:textId="33F1D626" w:rsidR="00B947F6" w:rsidRPr="009106F1" w:rsidRDefault="00B947F6" w:rsidP="00B947F6">
      <w:pPr>
        <w:rPr>
          <w:rFonts w:cstheme="minorHAnsi"/>
          <w:sz w:val="24"/>
          <w:szCs w:val="24"/>
        </w:rPr>
        <w:sectPr w:rsidR="00B947F6" w:rsidRPr="009106F1">
          <w:pgSz w:w="11906" w:h="16838"/>
          <w:pgMar w:top="1440" w:right="1440" w:bottom="1440" w:left="1440" w:header="708" w:footer="708" w:gutter="0"/>
          <w:cols w:space="708"/>
          <w:docGrid w:linePitch="360"/>
        </w:sectPr>
      </w:pPr>
      <w:r w:rsidRPr="009106F1">
        <w:rPr>
          <w:rFonts w:cstheme="minorHAnsi"/>
          <w:sz w:val="24"/>
          <w:szCs w:val="24"/>
        </w:rPr>
        <w:t xml:space="preserve">Overall, there is similarity between the complete case analysis and the imputed model. The substantive conclusions between CCA and MI models are near identical. There are some very slight differences in the log odds across educational attainment, sex, and housing tenure but these slight differences are not large enough to impact the substantive conclusions presented in the interpretation of the CCA model. The imputed model confirms the substantive conclusions made from the CCA model. </w:t>
      </w:r>
    </w:p>
    <w:p w14:paraId="441111ED" w14:textId="77979189" w:rsidR="00C46242" w:rsidRPr="009106F1" w:rsidRDefault="00C46242" w:rsidP="00C46242">
      <w:pPr>
        <w:pStyle w:val="Caption"/>
        <w:keepNext/>
        <w:rPr>
          <w:rFonts w:cstheme="minorHAnsi"/>
          <w:color w:val="auto"/>
          <w:sz w:val="24"/>
          <w:szCs w:val="24"/>
        </w:rPr>
      </w:pPr>
    </w:p>
    <w:p w14:paraId="30829A03" w14:textId="0478EF5B" w:rsidR="00CE053C" w:rsidRPr="009106F1" w:rsidRDefault="00CE053C" w:rsidP="00CE053C">
      <w:pPr>
        <w:pStyle w:val="Caption"/>
        <w:keepNext/>
        <w:rPr>
          <w:rFonts w:cstheme="minorHAnsi"/>
          <w:color w:val="auto"/>
          <w:sz w:val="24"/>
          <w:szCs w:val="24"/>
        </w:rPr>
      </w:pPr>
      <w:bookmarkStart w:id="49" w:name="_Toc137904683"/>
      <w:r w:rsidRPr="009106F1">
        <w:rPr>
          <w:rFonts w:cstheme="minorHAnsi"/>
          <w:color w:val="auto"/>
          <w:sz w:val="24"/>
          <w:szCs w:val="24"/>
        </w:rPr>
        <w:t xml:space="preserve">Table 1. </w:t>
      </w:r>
      <w:r w:rsidRPr="009106F1">
        <w:rPr>
          <w:rFonts w:cstheme="minorHAnsi"/>
          <w:color w:val="auto"/>
          <w:sz w:val="24"/>
          <w:szCs w:val="24"/>
        </w:rPr>
        <w:fldChar w:fldCharType="begin"/>
      </w:r>
      <w:r w:rsidRPr="009106F1">
        <w:rPr>
          <w:rFonts w:cstheme="minorHAnsi"/>
          <w:color w:val="auto"/>
          <w:sz w:val="24"/>
          <w:szCs w:val="24"/>
        </w:rPr>
        <w:instrText xml:space="preserve"> SEQ Table_1. \* ARABIC </w:instrText>
      </w:r>
      <w:r w:rsidRPr="009106F1">
        <w:rPr>
          <w:rFonts w:cstheme="minorHAnsi"/>
          <w:color w:val="auto"/>
          <w:sz w:val="24"/>
          <w:szCs w:val="24"/>
        </w:rPr>
        <w:fldChar w:fldCharType="separate"/>
      </w:r>
      <w:r w:rsidR="0067151A">
        <w:rPr>
          <w:rFonts w:cstheme="minorHAnsi"/>
          <w:noProof/>
          <w:color w:val="auto"/>
          <w:sz w:val="24"/>
          <w:szCs w:val="24"/>
        </w:rPr>
        <w:t>14</w:t>
      </w:r>
      <w:r w:rsidRPr="009106F1">
        <w:rPr>
          <w:rFonts w:cstheme="minorHAnsi"/>
          <w:color w:val="auto"/>
          <w:sz w:val="24"/>
          <w:szCs w:val="24"/>
        </w:rPr>
        <w:fldChar w:fldCharType="end"/>
      </w:r>
      <w:r w:rsidRPr="009106F1">
        <w:rPr>
          <w:rFonts w:cstheme="minorHAnsi"/>
          <w:color w:val="auto"/>
          <w:sz w:val="24"/>
          <w:szCs w:val="24"/>
        </w:rPr>
        <w:t xml:space="preserve"> Comparison of CCA NS-SEC vs Imputed NS-SEC</w:t>
      </w:r>
      <w:bookmarkEnd w:id="49"/>
    </w:p>
    <w:tbl>
      <w:tblPr>
        <w:tblStyle w:val="PlainTable4"/>
        <w:tblW w:w="5000" w:type="pct"/>
        <w:tblLook w:val="04A0" w:firstRow="1" w:lastRow="0" w:firstColumn="1" w:lastColumn="0" w:noHBand="0" w:noVBand="1"/>
      </w:tblPr>
      <w:tblGrid>
        <w:gridCol w:w="6912"/>
        <w:gridCol w:w="1234"/>
        <w:gridCol w:w="1323"/>
        <w:gridCol w:w="966"/>
        <w:gridCol w:w="1231"/>
        <w:gridCol w:w="1323"/>
        <w:gridCol w:w="969"/>
      </w:tblGrid>
      <w:tr w:rsidR="009106F1" w:rsidRPr="009106F1" w14:paraId="0DE315E0" w14:textId="77777777" w:rsidTr="00E1481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6CDF46CA" w14:textId="77777777" w:rsidR="00B947F6" w:rsidRPr="009106F1" w:rsidRDefault="00B947F6" w:rsidP="00E1481F">
            <w:pPr>
              <w:rPr>
                <w:rFonts w:cstheme="minorHAnsi"/>
                <w:sz w:val="24"/>
                <w:szCs w:val="24"/>
              </w:rPr>
            </w:pPr>
          </w:p>
        </w:tc>
        <w:tc>
          <w:tcPr>
            <w:tcW w:w="1262" w:type="pct"/>
            <w:gridSpan w:val="3"/>
          </w:tcPr>
          <w:p w14:paraId="4CABB083"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b w:val="0"/>
                <w:bCs w:val="0"/>
                <w:sz w:val="24"/>
                <w:szCs w:val="24"/>
              </w:rPr>
            </w:pPr>
            <w:r w:rsidRPr="009106F1">
              <w:rPr>
                <w:rFonts w:cstheme="minorHAnsi"/>
                <w:sz w:val="24"/>
                <w:szCs w:val="24"/>
              </w:rPr>
              <w:t>CCA NS-SEC</w:t>
            </w:r>
          </w:p>
        </w:tc>
        <w:tc>
          <w:tcPr>
            <w:tcW w:w="1262" w:type="pct"/>
            <w:gridSpan w:val="3"/>
          </w:tcPr>
          <w:p w14:paraId="719F789D"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b w:val="0"/>
                <w:bCs w:val="0"/>
                <w:sz w:val="24"/>
                <w:szCs w:val="24"/>
              </w:rPr>
            </w:pPr>
            <w:r w:rsidRPr="009106F1">
              <w:rPr>
                <w:rFonts w:cstheme="minorHAnsi"/>
                <w:sz w:val="24"/>
                <w:szCs w:val="24"/>
              </w:rPr>
              <w:t>Imputed NS-SEC</w:t>
            </w:r>
          </w:p>
        </w:tc>
      </w:tr>
      <w:tr w:rsidR="009106F1" w:rsidRPr="009106F1" w14:paraId="3C3AC6A6"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5BCAE925" w14:textId="77777777" w:rsidR="00B947F6" w:rsidRPr="009106F1" w:rsidRDefault="00B947F6" w:rsidP="00E1481F">
            <w:pPr>
              <w:rPr>
                <w:rFonts w:cstheme="minorHAnsi"/>
                <w:sz w:val="24"/>
                <w:szCs w:val="24"/>
              </w:rPr>
            </w:pPr>
            <w:r w:rsidRPr="009106F1">
              <w:rPr>
                <w:rFonts w:cstheme="minorHAnsi"/>
                <w:sz w:val="24"/>
                <w:szCs w:val="24"/>
              </w:rPr>
              <w:t>Economic Activity</w:t>
            </w:r>
          </w:p>
        </w:tc>
        <w:tc>
          <w:tcPr>
            <w:tcW w:w="442" w:type="pct"/>
          </w:tcPr>
          <w:p w14:paraId="125F282E"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r w:rsidRPr="009106F1">
              <w:rPr>
                <w:rFonts w:cstheme="minorHAnsi"/>
                <w:b/>
                <w:bCs/>
                <w:sz w:val="24"/>
                <w:szCs w:val="24"/>
              </w:rPr>
              <w:t>Coef.</w:t>
            </w:r>
          </w:p>
        </w:tc>
        <w:tc>
          <w:tcPr>
            <w:tcW w:w="474" w:type="pct"/>
          </w:tcPr>
          <w:p w14:paraId="67952A3A"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r w:rsidRPr="009106F1">
              <w:rPr>
                <w:rFonts w:cstheme="minorHAnsi"/>
                <w:b/>
                <w:bCs/>
                <w:sz w:val="24"/>
                <w:szCs w:val="24"/>
              </w:rPr>
              <w:t>S.E</w:t>
            </w:r>
          </w:p>
        </w:tc>
        <w:tc>
          <w:tcPr>
            <w:tcW w:w="346" w:type="pct"/>
          </w:tcPr>
          <w:p w14:paraId="6081D1C7"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r w:rsidRPr="009106F1">
              <w:rPr>
                <w:rFonts w:cstheme="minorHAnsi"/>
                <w:b/>
                <w:bCs/>
                <w:sz w:val="24"/>
                <w:szCs w:val="24"/>
              </w:rPr>
              <w:t>Sig.</w:t>
            </w:r>
          </w:p>
        </w:tc>
        <w:tc>
          <w:tcPr>
            <w:tcW w:w="441" w:type="pct"/>
          </w:tcPr>
          <w:p w14:paraId="6F59AFE8"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r w:rsidRPr="009106F1">
              <w:rPr>
                <w:rFonts w:cstheme="minorHAnsi"/>
                <w:b/>
                <w:bCs/>
                <w:sz w:val="24"/>
                <w:szCs w:val="24"/>
              </w:rPr>
              <w:t>Coef.</w:t>
            </w:r>
          </w:p>
        </w:tc>
        <w:tc>
          <w:tcPr>
            <w:tcW w:w="474" w:type="pct"/>
          </w:tcPr>
          <w:p w14:paraId="5EBE57B5"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r w:rsidRPr="009106F1">
              <w:rPr>
                <w:rFonts w:cstheme="minorHAnsi"/>
                <w:b/>
                <w:bCs/>
                <w:sz w:val="24"/>
                <w:szCs w:val="24"/>
              </w:rPr>
              <w:t>S.E</w:t>
            </w:r>
          </w:p>
        </w:tc>
        <w:tc>
          <w:tcPr>
            <w:tcW w:w="347" w:type="pct"/>
          </w:tcPr>
          <w:p w14:paraId="4737A17B"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r w:rsidRPr="009106F1">
              <w:rPr>
                <w:rFonts w:cstheme="minorHAnsi"/>
                <w:b/>
                <w:bCs/>
                <w:sz w:val="24"/>
                <w:szCs w:val="24"/>
              </w:rPr>
              <w:t>Sig.</w:t>
            </w:r>
          </w:p>
        </w:tc>
      </w:tr>
      <w:tr w:rsidR="009106F1" w:rsidRPr="009106F1" w14:paraId="3F525C09"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35E3956A" w14:textId="77777777" w:rsidR="00B947F6" w:rsidRPr="009106F1" w:rsidRDefault="00B947F6" w:rsidP="00E1481F">
            <w:pPr>
              <w:rPr>
                <w:rFonts w:cstheme="minorHAnsi"/>
                <w:sz w:val="24"/>
                <w:szCs w:val="24"/>
              </w:rPr>
            </w:pPr>
            <w:r w:rsidRPr="009106F1">
              <w:rPr>
                <w:rFonts w:cstheme="minorHAnsi"/>
                <w:sz w:val="24"/>
                <w:szCs w:val="24"/>
              </w:rPr>
              <w:t>Employment</w:t>
            </w:r>
          </w:p>
        </w:tc>
        <w:tc>
          <w:tcPr>
            <w:tcW w:w="442" w:type="pct"/>
          </w:tcPr>
          <w:p w14:paraId="76E7C57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Ref.</w:t>
            </w:r>
          </w:p>
        </w:tc>
        <w:tc>
          <w:tcPr>
            <w:tcW w:w="474" w:type="pct"/>
          </w:tcPr>
          <w:p w14:paraId="348E7A4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46" w:type="pct"/>
          </w:tcPr>
          <w:p w14:paraId="58F519B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41" w:type="pct"/>
          </w:tcPr>
          <w:p w14:paraId="4DE8058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74" w:type="pct"/>
          </w:tcPr>
          <w:p w14:paraId="5928DE8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47" w:type="pct"/>
          </w:tcPr>
          <w:p w14:paraId="0FEE2D7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4B2707EE"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55A19524" w14:textId="77777777" w:rsidR="00B947F6" w:rsidRPr="009106F1" w:rsidRDefault="00B947F6" w:rsidP="00E1481F">
            <w:pPr>
              <w:rPr>
                <w:rFonts w:cstheme="minorHAnsi"/>
                <w:sz w:val="24"/>
                <w:szCs w:val="24"/>
              </w:rPr>
            </w:pPr>
          </w:p>
        </w:tc>
        <w:tc>
          <w:tcPr>
            <w:tcW w:w="442" w:type="pct"/>
          </w:tcPr>
          <w:p w14:paraId="32E3780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74" w:type="pct"/>
          </w:tcPr>
          <w:p w14:paraId="5B81226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46" w:type="pct"/>
          </w:tcPr>
          <w:p w14:paraId="04118C2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41" w:type="pct"/>
          </w:tcPr>
          <w:p w14:paraId="303B947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74" w:type="pct"/>
          </w:tcPr>
          <w:p w14:paraId="78BC0F5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47" w:type="pct"/>
          </w:tcPr>
          <w:p w14:paraId="61A67D6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6CD6D607"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336811EC" w14:textId="77777777" w:rsidR="00B947F6" w:rsidRPr="009106F1" w:rsidRDefault="00B947F6" w:rsidP="00E1481F">
            <w:pPr>
              <w:rPr>
                <w:rFonts w:cstheme="minorHAnsi"/>
                <w:sz w:val="24"/>
                <w:szCs w:val="24"/>
              </w:rPr>
            </w:pPr>
            <w:r w:rsidRPr="009106F1">
              <w:rPr>
                <w:rFonts w:cstheme="minorHAnsi"/>
                <w:sz w:val="24"/>
                <w:szCs w:val="24"/>
              </w:rPr>
              <w:t>Post-Schooling Education</w:t>
            </w:r>
          </w:p>
        </w:tc>
        <w:tc>
          <w:tcPr>
            <w:tcW w:w="442" w:type="pct"/>
          </w:tcPr>
          <w:p w14:paraId="3A846A1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74" w:type="pct"/>
          </w:tcPr>
          <w:p w14:paraId="04E7E38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46" w:type="pct"/>
          </w:tcPr>
          <w:p w14:paraId="4F0FA73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41" w:type="pct"/>
          </w:tcPr>
          <w:p w14:paraId="268E397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74" w:type="pct"/>
          </w:tcPr>
          <w:p w14:paraId="393FD10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47" w:type="pct"/>
          </w:tcPr>
          <w:p w14:paraId="60425C2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681D7375"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08DDC6C7" w14:textId="77777777" w:rsidR="00B947F6" w:rsidRPr="009106F1" w:rsidRDefault="00B947F6" w:rsidP="00E1481F">
            <w:pPr>
              <w:rPr>
                <w:rFonts w:cstheme="minorHAnsi"/>
                <w:sz w:val="24"/>
                <w:szCs w:val="24"/>
              </w:rPr>
            </w:pPr>
            <w:r w:rsidRPr="009106F1">
              <w:rPr>
                <w:rFonts w:cstheme="minorHAnsi"/>
                <w:sz w:val="24"/>
                <w:szCs w:val="24"/>
              </w:rPr>
              <w:t>Educational Attainment</w:t>
            </w:r>
          </w:p>
        </w:tc>
        <w:tc>
          <w:tcPr>
            <w:tcW w:w="442" w:type="pct"/>
          </w:tcPr>
          <w:p w14:paraId="3F1F7A1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74" w:type="pct"/>
          </w:tcPr>
          <w:p w14:paraId="359A936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46" w:type="pct"/>
          </w:tcPr>
          <w:p w14:paraId="0614A25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41" w:type="pct"/>
          </w:tcPr>
          <w:p w14:paraId="60A5B77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74" w:type="pct"/>
          </w:tcPr>
          <w:p w14:paraId="507CC08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47" w:type="pct"/>
          </w:tcPr>
          <w:p w14:paraId="5CF2C28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0EF4A66D"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4CE3351B" w14:textId="77777777" w:rsidR="00B947F6" w:rsidRPr="009106F1" w:rsidRDefault="00B947F6" w:rsidP="00E1481F">
            <w:pPr>
              <w:rPr>
                <w:rFonts w:cstheme="minorHAnsi"/>
                <w:i/>
                <w:iCs/>
                <w:sz w:val="24"/>
                <w:szCs w:val="24"/>
              </w:rPr>
            </w:pPr>
            <w:r w:rsidRPr="009106F1">
              <w:rPr>
                <w:rFonts w:cstheme="minorHAnsi"/>
                <w:i/>
                <w:iCs/>
                <w:sz w:val="24"/>
                <w:szCs w:val="24"/>
              </w:rPr>
              <w:t xml:space="preserve">  Less than five O-levels</w:t>
            </w:r>
          </w:p>
        </w:tc>
        <w:tc>
          <w:tcPr>
            <w:tcW w:w="442" w:type="pct"/>
          </w:tcPr>
          <w:p w14:paraId="4379325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Ref.</w:t>
            </w:r>
          </w:p>
        </w:tc>
        <w:tc>
          <w:tcPr>
            <w:tcW w:w="474" w:type="pct"/>
          </w:tcPr>
          <w:p w14:paraId="1B8CEBC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46" w:type="pct"/>
          </w:tcPr>
          <w:p w14:paraId="083EFA2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41" w:type="pct"/>
          </w:tcPr>
          <w:p w14:paraId="730F8C7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74" w:type="pct"/>
          </w:tcPr>
          <w:p w14:paraId="368CE3C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47" w:type="pct"/>
          </w:tcPr>
          <w:p w14:paraId="560B6A2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0CF2B657"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5AA15CEB" w14:textId="77777777" w:rsidR="00B947F6" w:rsidRPr="009106F1" w:rsidRDefault="00B947F6" w:rsidP="00E1481F">
            <w:pPr>
              <w:rPr>
                <w:rFonts w:cstheme="minorHAnsi"/>
                <w:sz w:val="24"/>
                <w:szCs w:val="24"/>
              </w:rPr>
            </w:pPr>
            <w:r w:rsidRPr="009106F1">
              <w:rPr>
                <w:rFonts w:cstheme="minorHAnsi"/>
                <w:i/>
                <w:iCs/>
                <w:sz w:val="24"/>
                <w:szCs w:val="24"/>
              </w:rPr>
              <w:t xml:space="preserve">  Five or More O-levels</w:t>
            </w:r>
          </w:p>
        </w:tc>
        <w:tc>
          <w:tcPr>
            <w:tcW w:w="442" w:type="pct"/>
          </w:tcPr>
          <w:p w14:paraId="7B767B7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0</w:t>
            </w:r>
          </w:p>
        </w:tc>
        <w:tc>
          <w:tcPr>
            <w:tcW w:w="474" w:type="pct"/>
          </w:tcPr>
          <w:p w14:paraId="0B6C354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1)</w:t>
            </w:r>
          </w:p>
        </w:tc>
        <w:tc>
          <w:tcPr>
            <w:tcW w:w="346" w:type="pct"/>
          </w:tcPr>
          <w:p w14:paraId="514436D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40F988D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52</w:t>
            </w:r>
          </w:p>
        </w:tc>
        <w:tc>
          <w:tcPr>
            <w:tcW w:w="474" w:type="pct"/>
          </w:tcPr>
          <w:p w14:paraId="4004523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9)</w:t>
            </w:r>
          </w:p>
        </w:tc>
        <w:tc>
          <w:tcPr>
            <w:tcW w:w="347" w:type="pct"/>
          </w:tcPr>
          <w:p w14:paraId="00D1D55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2E82C5FC"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5649D683" w14:textId="77777777" w:rsidR="00B947F6" w:rsidRPr="009106F1" w:rsidRDefault="00B947F6" w:rsidP="00E1481F">
            <w:pPr>
              <w:rPr>
                <w:rFonts w:cstheme="minorHAnsi"/>
                <w:i/>
                <w:iCs/>
                <w:sz w:val="24"/>
                <w:szCs w:val="24"/>
              </w:rPr>
            </w:pPr>
            <w:r w:rsidRPr="009106F1">
              <w:rPr>
                <w:rFonts w:cstheme="minorHAnsi"/>
                <w:sz w:val="24"/>
                <w:szCs w:val="24"/>
              </w:rPr>
              <w:t>Sex</w:t>
            </w:r>
          </w:p>
        </w:tc>
        <w:tc>
          <w:tcPr>
            <w:tcW w:w="442" w:type="pct"/>
          </w:tcPr>
          <w:p w14:paraId="69B739B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74" w:type="pct"/>
          </w:tcPr>
          <w:p w14:paraId="352D123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46" w:type="pct"/>
          </w:tcPr>
          <w:p w14:paraId="1D20BCC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41" w:type="pct"/>
          </w:tcPr>
          <w:p w14:paraId="0BF7986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74" w:type="pct"/>
          </w:tcPr>
          <w:p w14:paraId="349E8D6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47" w:type="pct"/>
          </w:tcPr>
          <w:p w14:paraId="41A33DB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220647E7"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69F212BC" w14:textId="77777777" w:rsidR="00B947F6" w:rsidRPr="009106F1" w:rsidRDefault="00B947F6" w:rsidP="00E1481F">
            <w:pPr>
              <w:rPr>
                <w:rFonts w:cstheme="minorHAnsi"/>
                <w:sz w:val="24"/>
                <w:szCs w:val="24"/>
              </w:rPr>
            </w:pPr>
            <w:r w:rsidRPr="009106F1">
              <w:rPr>
                <w:rFonts w:cstheme="minorHAnsi"/>
                <w:sz w:val="24"/>
                <w:szCs w:val="24"/>
              </w:rPr>
              <w:t xml:space="preserve">  </w:t>
            </w:r>
            <w:r w:rsidRPr="009106F1">
              <w:rPr>
                <w:rFonts w:cstheme="minorHAnsi"/>
                <w:i/>
                <w:iCs/>
                <w:sz w:val="24"/>
                <w:szCs w:val="24"/>
              </w:rPr>
              <w:t>Female</w:t>
            </w:r>
          </w:p>
        </w:tc>
        <w:tc>
          <w:tcPr>
            <w:tcW w:w="442" w:type="pct"/>
          </w:tcPr>
          <w:p w14:paraId="06C5AD5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Ref.</w:t>
            </w:r>
          </w:p>
        </w:tc>
        <w:tc>
          <w:tcPr>
            <w:tcW w:w="474" w:type="pct"/>
          </w:tcPr>
          <w:p w14:paraId="68986DF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46" w:type="pct"/>
          </w:tcPr>
          <w:p w14:paraId="3ABEE0B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41" w:type="pct"/>
          </w:tcPr>
          <w:p w14:paraId="47BF935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74" w:type="pct"/>
          </w:tcPr>
          <w:p w14:paraId="1B852A2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47" w:type="pct"/>
          </w:tcPr>
          <w:p w14:paraId="5EB006E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53E67C21"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66013D49" w14:textId="77777777" w:rsidR="00B947F6" w:rsidRPr="009106F1" w:rsidRDefault="00B947F6" w:rsidP="00E1481F">
            <w:pPr>
              <w:rPr>
                <w:rFonts w:cstheme="minorHAnsi"/>
                <w:i/>
                <w:iCs/>
                <w:sz w:val="24"/>
                <w:szCs w:val="24"/>
              </w:rPr>
            </w:pPr>
            <w:r w:rsidRPr="009106F1">
              <w:rPr>
                <w:rFonts w:cstheme="minorHAnsi"/>
                <w:i/>
                <w:iCs/>
                <w:sz w:val="24"/>
                <w:szCs w:val="24"/>
              </w:rPr>
              <w:t xml:space="preserve">  Male</w:t>
            </w:r>
          </w:p>
        </w:tc>
        <w:tc>
          <w:tcPr>
            <w:tcW w:w="442" w:type="pct"/>
          </w:tcPr>
          <w:p w14:paraId="5899079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43</w:t>
            </w:r>
          </w:p>
        </w:tc>
        <w:tc>
          <w:tcPr>
            <w:tcW w:w="474" w:type="pct"/>
          </w:tcPr>
          <w:p w14:paraId="01C4FF2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0)</w:t>
            </w:r>
          </w:p>
        </w:tc>
        <w:tc>
          <w:tcPr>
            <w:tcW w:w="346" w:type="pct"/>
          </w:tcPr>
          <w:p w14:paraId="7D7E3A9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6E9A732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40</w:t>
            </w:r>
          </w:p>
        </w:tc>
        <w:tc>
          <w:tcPr>
            <w:tcW w:w="474" w:type="pct"/>
          </w:tcPr>
          <w:p w14:paraId="36403D8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8)</w:t>
            </w:r>
          </w:p>
        </w:tc>
        <w:tc>
          <w:tcPr>
            <w:tcW w:w="347" w:type="pct"/>
          </w:tcPr>
          <w:p w14:paraId="5984BA2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25BB9055"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4C34D188" w14:textId="77777777" w:rsidR="00B947F6" w:rsidRPr="009106F1" w:rsidRDefault="00B947F6" w:rsidP="00E1481F">
            <w:pPr>
              <w:rPr>
                <w:rFonts w:cstheme="minorHAnsi"/>
                <w:sz w:val="24"/>
                <w:szCs w:val="24"/>
              </w:rPr>
            </w:pPr>
            <w:r w:rsidRPr="009106F1">
              <w:rPr>
                <w:rFonts w:cstheme="minorHAnsi"/>
                <w:sz w:val="24"/>
                <w:szCs w:val="24"/>
              </w:rPr>
              <w:t>Housing Tenure</w:t>
            </w:r>
          </w:p>
        </w:tc>
        <w:tc>
          <w:tcPr>
            <w:tcW w:w="442" w:type="pct"/>
          </w:tcPr>
          <w:p w14:paraId="21573C8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74" w:type="pct"/>
          </w:tcPr>
          <w:p w14:paraId="2ABAC78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46" w:type="pct"/>
          </w:tcPr>
          <w:p w14:paraId="5A84C1B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41" w:type="pct"/>
          </w:tcPr>
          <w:p w14:paraId="320823C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74" w:type="pct"/>
          </w:tcPr>
          <w:p w14:paraId="7D51802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47" w:type="pct"/>
          </w:tcPr>
          <w:p w14:paraId="3AAD4EF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094AC3F7"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279CD99B" w14:textId="77777777" w:rsidR="00B947F6" w:rsidRPr="009106F1" w:rsidRDefault="00B947F6" w:rsidP="00E1481F">
            <w:pPr>
              <w:rPr>
                <w:rFonts w:cstheme="minorHAnsi"/>
                <w:i/>
                <w:iCs/>
                <w:sz w:val="24"/>
                <w:szCs w:val="24"/>
              </w:rPr>
            </w:pPr>
            <w:r w:rsidRPr="009106F1">
              <w:rPr>
                <w:rFonts w:cstheme="minorHAnsi"/>
                <w:i/>
                <w:iCs/>
                <w:sz w:val="24"/>
                <w:szCs w:val="24"/>
              </w:rPr>
              <w:t xml:space="preserve">  Own Home</w:t>
            </w:r>
          </w:p>
        </w:tc>
        <w:tc>
          <w:tcPr>
            <w:tcW w:w="442" w:type="pct"/>
          </w:tcPr>
          <w:p w14:paraId="4754E92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Ref.</w:t>
            </w:r>
          </w:p>
        </w:tc>
        <w:tc>
          <w:tcPr>
            <w:tcW w:w="474" w:type="pct"/>
          </w:tcPr>
          <w:p w14:paraId="1F81287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46" w:type="pct"/>
          </w:tcPr>
          <w:p w14:paraId="38FAA9B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41" w:type="pct"/>
          </w:tcPr>
          <w:p w14:paraId="034D795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74" w:type="pct"/>
          </w:tcPr>
          <w:p w14:paraId="4E34F0B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47" w:type="pct"/>
          </w:tcPr>
          <w:p w14:paraId="6003B52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6FD88184"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144C7FD3" w14:textId="77777777" w:rsidR="00B947F6" w:rsidRPr="009106F1" w:rsidRDefault="00B947F6" w:rsidP="00E1481F">
            <w:pPr>
              <w:rPr>
                <w:rFonts w:cstheme="minorHAnsi"/>
                <w:sz w:val="24"/>
                <w:szCs w:val="24"/>
              </w:rPr>
            </w:pPr>
            <w:r w:rsidRPr="009106F1">
              <w:rPr>
                <w:rFonts w:cstheme="minorHAnsi"/>
                <w:i/>
                <w:iCs/>
                <w:sz w:val="24"/>
                <w:szCs w:val="24"/>
              </w:rPr>
              <w:t xml:space="preserve">  Don't Own Home</w:t>
            </w:r>
          </w:p>
        </w:tc>
        <w:tc>
          <w:tcPr>
            <w:tcW w:w="442" w:type="pct"/>
          </w:tcPr>
          <w:p w14:paraId="55D071C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71</w:t>
            </w:r>
          </w:p>
        </w:tc>
        <w:tc>
          <w:tcPr>
            <w:tcW w:w="474" w:type="pct"/>
          </w:tcPr>
          <w:p w14:paraId="38A8EA7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0)</w:t>
            </w:r>
          </w:p>
        </w:tc>
        <w:tc>
          <w:tcPr>
            <w:tcW w:w="346" w:type="pct"/>
          </w:tcPr>
          <w:p w14:paraId="433843B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608A341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77</w:t>
            </w:r>
          </w:p>
        </w:tc>
        <w:tc>
          <w:tcPr>
            <w:tcW w:w="474" w:type="pct"/>
          </w:tcPr>
          <w:p w14:paraId="30FE5A0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8)</w:t>
            </w:r>
          </w:p>
        </w:tc>
        <w:tc>
          <w:tcPr>
            <w:tcW w:w="347" w:type="pct"/>
          </w:tcPr>
          <w:p w14:paraId="28D0DDC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4E4B4D10"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5FED9292" w14:textId="77777777" w:rsidR="00B947F6" w:rsidRPr="009106F1" w:rsidRDefault="00B947F6" w:rsidP="00E1481F">
            <w:pPr>
              <w:rPr>
                <w:rFonts w:cstheme="minorHAnsi"/>
                <w:i/>
                <w:iCs/>
                <w:sz w:val="24"/>
                <w:szCs w:val="24"/>
              </w:rPr>
            </w:pPr>
            <w:r w:rsidRPr="009106F1">
              <w:rPr>
                <w:rFonts w:cstheme="minorHAnsi"/>
                <w:sz w:val="24"/>
                <w:szCs w:val="24"/>
              </w:rPr>
              <w:t>NS-SEC</w:t>
            </w:r>
          </w:p>
        </w:tc>
        <w:tc>
          <w:tcPr>
            <w:tcW w:w="442" w:type="pct"/>
          </w:tcPr>
          <w:p w14:paraId="381CE15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74" w:type="pct"/>
          </w:tcPr>
          <w:p w14:paraId="46FE0C4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46" w:type="pct"/>
          </w:tcPr>
          <w:p w14:paraId="1B296CF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41" w:type="pct"/>
          </w:tcPr>
          <w:p w14:paraId="1F46E90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74" w:type="pct"/>
          </w:tcPr>
          <w:p w14:paraId="7E67419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47" w:type="pct"/>
          </w:tcPr>
          <w:p w14:paraId="5A4CC5C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73B7D690"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39D83162" w14:textId="77777777" w:rsidR="00B947F6" w:rsidRPr="009106F1" w:rsidRDefault="00B947F6" w:rsidP="00E1481F">
            <w:pPr>
              <w:rPr>
                <w:rFonts w:cstheme="minorHAnsi"/>
                <w:i/>
                <w:iCs/>
                <w:sz w:val="24"/>
                <w:szCs w:val="24"/>
              </w:rPr>
            </w:pPr>
            <w:r w:rsidRPr="009106F1">
              <w:rPr>
                <w:rFonts w:cstheme="minorHAnsi"/>
                <w:i/>
                <w:iCs/>
                <w:sz w:val="24"/>
                <w:szCs w:val="24"/>
              </w:rPr>
              <w:t xml:space="preserve">  Higher Managerial</w:t>
            </w:r>
          </w:p>
        </w:tc>
        <w:tc>
          <w:tcPr>
            <w:tcW w:w="442" w:type="pct"/>
          </w:tcPr>
          <w:p w14:paraId="35EB5CE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Ref.</w:t>
            </w:r>
          </w:p>
        </w:tc>
        <w:tc>
          <w:tcPr>
            <w:tcW w:w="474" w:type="pct"/>
          </w:tcPr>
          <w:p w14:paraId="2157339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46" w:type="pct"/>
          </w:tcPr>
          <w:p w14:paraId="29636B3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41" w:type="pct"/>
          </w:tcPr>
          <w:p w14:paraId="6614253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74" w:type="pct"/>
          </w:tcPr>
          <w:p w14:paraId="2DE5B1B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47" w:type="pct"/>
          </w:tcPr>
          <w:p w14:paraId="5FDE719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5C0D0ED0"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6EAF3B0F" w14:textId="77777777" w:rsidR="00B947F6" w:rsidRPr="009106F1" w:rsidRDefault="00B947F6" w:rsidP="00E1481F">
            <w:pPr>
              <w:rPr>
                <w:rFonts w:cstheme="minorHAnsi"/>
                <w:sz w:val="24"/>
                <w:szCs w:val="24"/>
              </w:rPr>
            </w:pPr>
            <w:r w:rsidRPr="009106F1">
              <w:rPr>
                <w:rFonts w:cstheme="minorHAnsi"/>
                <w:i/>
                <w:iCs/>
                <w:sz w:val="24"/>
                <w:szCs w:val="24"/>
              </w:rPr>
              <w:t xml:space="preserve">  Lower Managerial</w:t>
            </w:r>
          </w:p>
        </w:tc>
        <w:tc>
          <w:tcPr>
            <w:tcW w:w="442" w:type="pct"/>
          </w:tcPr>
          <w:p w14:paraId="5379AC4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47</w:t>
            </w:r>
          </w:p>
        </w:tc>
        <w:tc>
          <w:tcPr>
            <w:tcW w:w="474" w:type="pct"/>
          </w:tcPr>
          <w:p w14:paraId="7DD2128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6)</w:t>
            </w:r>
          </w:p>
        </w:tc>
        <w:tc>
          <w:tcPr>
            <w:tcW w:w="346" w:type="pct"/>
          </w:tcPr>
          <w:p w14:paraId="7F1E9C5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5461806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45</w:t>
            </w:r>
          </w:p>
        </w:tc>
        <w:tc>
          <w:tcPr>
            <w:tcW w:w="474" w:type="pct"/>
          </w:tcPr>
          <w:p w14:paraId="3B883A4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5)</w:t>
            </w:r>
          </w:p>
        </w:tc>
        <w:tc>
          <w:tcPr>
            <w:tcW w:w="347" w:type="pct"/>
          </w:tcPr>
          <w:p w14:paraId="742F779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0FCF853D"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7BFE2BBC" w14:textId="77777777" w:rsidR="00B947F6" w:rsidRPr="009106F1" w:rsidRDefault="00B947F6" w:rsidP="00E1481F">
            <w:pPr>
              <w:rPr>
                <w:rFonts w:cstheme="minorHAnsi"/>
                <w:i/>
                <w:iCs/>
                <w:sz w:val="24"/>
                <w:szCs w:val="24"/>
              </w:rPr>
            </w:pPr>
            <w:r w:rsidRPr="009106F1">
              <w:rPr>
                <w:rFonts w:cstheme="minorHAnsi"/>
                <w:i/>
                <w:iCs/>
                <w:sz w:val="24"/>
                <w:szCs w:val="24"/>
              </w:rPr>
              <w:t xml:space="preserve">  Intermediate Occupations</w:t>
            </w:r>
          </w:p>
        </w:tc>
        <w:tc>
          <w:tcPr>
            <w:tcW w:w="442" w:type="pct"/>
          </w:tcPr>
          <w:p w14:paraId="60E0B3E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66</w:t>
            </w:r>
          </w:p>
        </w:tc>
        <w:tc>
          <w:tcPr>
            <w:tcW w:w="474" w:type="pct"/>
          </w:tcPr>
          <w:p w14:paraId="276247E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30)</w:t>
            </w:r>
          </w:p>
        </w:tc>
        <w:tc>
          <w:tcPr>
            <w:tcW w:w="346" w:type="pct"/>
          </w:tcPr>
          <w:p w14:paraId="006D88D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0526853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52</w:t>
            </w:r>
          </w:p>
        </w:tc>
        <w:tc>
          <w:tcPr>
            <w:tcW w:w="474" w:type="pct"/>
          </w:tcPr>
          <w:p w14:paraId="31D1F0F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8)</w:t>
            </w:r>
          </w:p>
        </w:tc>
        <w:tc>
          <w:tcPr>
            <w:tcW w:w="347" w:type="pct"/>
          </w:tcPr>
          <w:p w14:paraId="5E16127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141D8348"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273725B7" w14:textId="77777777" w:rsidR="00B947F6" w:rsidRPr="009106F1" w:rsidRDefault="00B947F6" w:rsidP="00E1481F">
            <w:pPr>
              <w:rPr>
                <w:rFonts w:cstheme="minorHAnsi"/>
                <w:i/>
                <w:iCs/>
                <w:sz w:val="24"/>
                <w:szCs w:val="24"/>
              </w:rPr>
            </w:pPr>
            <w:r w:rsidRPr="009106F1">
              <w:rPr>
                <w:rFonts w:cstheme="minorHAnsi"/>
                <w:i/>
                <w:iCs/>
                <w:sz w:val="24"/>
                <w:szCs w:val="24"/>
              </w:rPr>
              <w:t xml:space="preserve">  Small Employers</w:t>
            </w:r>
          </w:p>
        </w:tc>
        <w:tc>
          <w:tcPr>
            <w:tcW w:w="442" w:type="pct"/>
          </w:tcPr>
          <w:p w14:paraId="09AEABE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05</w:t>
            </w:r>
          </w:p>
        </w:tc>
        <w:tc>
          <w:tcPr>
            <w:tcW w:w="474" w:type="pct"/>
          </w:tcPr>
          <w:p w14:paraId="0D06AA1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9)</w:t>
            </w:r>
          </w:p>
        </w:tc>
        <w:tc>
          <w:tcPr>
            <w:tcW w:w="346" w:type="pct"/>
          </w:tcPr>
          <w:p w14:paraId="53B926E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0115416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94</w:t>
            </w:r>
          </w:p>
        </w:tc>
        <w:tc>
          <w:tcPr>
            <w:tcW w:w="474" w:type="pct"/>
          </w:tcPr>
          <w:p w14:paraId="277A168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8)</w:t>
            </w:r>
          </w:p>
        </w:tc>
        <w:tc>
          <w:tcPr>
            <w:tcW w:w="347" w:type="pct"/>
          </w:tcPr>
          <w:p w14:paraId="11C02A2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63B3884D"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4B4214F8" w14:textId="77777777" w:rsidR="00B947F6" w:rsidRPr="009106F1" w:rsidRDefault="00B947F6" w:rsidP="00E1481F">
            <w:pPr>
              <w:rPr>
                <w:rFonts w:cstheme="minorHAnsi"/>
                <w:i/>
                <w:iCs/>
                <w:sz w:val="24"/>
                <w:szCs w:val="24"/>
              </w:rPr>
            </w:pPr>
            <w:r w:rsidRPr="009106F1">
              <w:rPr>
                <w:rFonts w:cstheme="minorHAnsi"/>
                <w:i/>
                <w:iCs/>
                <w:sz w:val="24"/>
                <w:szCs w:val="24"/>
              </w:rPr>
              <w:t xml:space="preserve">  Lower Supervisory &amp; Technical Occupations</w:t>
            </w:r>
          </w:p>
        </w:tc>
        <w:tc>
          <w:tcPr>
            <w:tcW w:w="442" w:type="pct"/>
          </w:tcPr>
          <w:p w14:paraId="412B4BF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71</w:t>
            </w:r>
          </w:p>
        </w:tc>
        <w:tc>
          <w:tcPr>
            <w:tcW w:w="474" w:type="pct"/>
          </w:tcPr>
          <w:p w14:paraId="350D369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6)</w:t>
            </w:r>
          </w:p>
        </w:tc>
        <w:tc>
          <w:tcPr>
            <w:tcW w:w="346" w:type="pct"/>
          </w:tcPr>
          <w:p w14:paraId="56F50B9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11CB531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73</w:t>
            </w:r>
          </w:p>
        </w:tc>
        <w:tc>
          <w:tcPr>
            <w:tcW w:w="474" w:type="pct"/>
          </w:tcPr>
          <w:p w14:paraId="403E5C2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5)</w:t>
            </w:r>
          </w:p>
        </w:tc>
        <w:tc>
          <w:tcPr>
            <w:tcW w:w="347" w:type="pct"/>
          </w:tcPr>
          <w:p w14:paraId="3362787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1E258062"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7980D879" w14:textId="77777777" w:rsidR="00B947F6" w:rsidRPr="009106F1" w:rsidRDefault="00B947F6" w:rsidP="00E1481F">
            <w:pPr>
              <w:rPr>
                <w:rFonts w:cstheme="minorHAnsi"/>
                <w:i/>
                <w:iCs/>
                <w:sz w:val="24"/>
                <w:szCs w:val="24"/>
              </w:rPr>
            </w:pPr>
            <w:r w:rsidRPr="009106F1">
              <w:rPr>
                <w:rFonts w:cstheme="minorHAnsi"/>
                <w:i/>
                <w:iCs/>
                <w:sz w:val="24"/>
                <w:szCs w:val="24"/>
              </w:rPr>
              <w:t xml:space="preserve">  Semi-Routine Occupations</w:t>
            </w:r>
          </w:p>
        </w:tc>
        <w:tc>
          <w:tcPr>
            <w:tcW w:w="442" w:type="pct"/>
          </w:tcPr>
          <w:p w14:paraId="5EFD866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05</w:t>
            </w:r>
          </w:p>
        </w:tc>
        <w:tc>
          <w:tcPr>
            <w:tcW w:w="474" w:type="pct"/>
          </w:tcPr>
          <w:p w14:paraId="3F190AC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7)</w:t>
            </w:r>
          </w:p>
        </w:tc>
        <w:tc>
          <w:tcPr>
            <w:tcW w:w="346" w:type="pct"/>
          </w:tcPr>
          <w:p w14:paraId="3EBF88C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54EFFAC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98</w:t>
            </w:r>
          </w:p>
        </w:tc>
        <w:tc>
          <w:tcPr>
            <w:tcW w:w="474" w:type="pct"/>
          </w:tcPr>
          <w:p w14:paraId="1573DFF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6)</w:t>
            </w:r>
          </w:p>
        </w:tc>
        <w:tc>
          <w:tcPr>
            <w:tcW w:w="347" w:type="pct"/>
          </w:tcPr>
          <w:p w14:paraId="1963A10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2EEA58D1"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1FBAE63A" w14:textId="77777777" w:rsidR="00B947F6" w:rsidRPr="009106F1" w:rsidRDefault="00B947F6" w:rsidP="00E1481F">
            <w:pPr>
              <w:rPr>
                <w:rFonts w:cstheme="minorHAnsi"/>
                <w:i/>
                <w:iCs/>
                <w:sz w:val="24"/>
                <w:szCs w:val="24"/>
              </w:rPr>
            </w:pPr>
            <w:r w:rsidRPr="009106F1">
              <w:rPr>
                <w:rFonts w:cstheme="minorHAnsi"/>
                <w:i/>
                <w:iCs/>
                <w:sz w:val="24"/>
                <w:szCs w:val="24"/>
              </w:rPr>
              <w:t xml:space="preserve">  Routine Occupations</w:t>
            </w:r>
          </w:p>
        </w:tc>
        <w:tc>
          <w:tcPr>
            <w:tcW w:w="442" w:type="pct"/>
          </w:tcPr>
          <w:p w14:paraId="601F028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04</w:t>
            </w:r>
          </w:p>
        </w:tc>
        <w:tc>
          <w:tcPr>
            <w:tcW w:w="474" w:type="pct"/>
          </w:tcPr>
          <w:p w14:paraId="20AFFAF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6)</w:t>
            </w:r>
          </w:p>
        </w:tc>
        <w:tc>
          <w:tcPr>
            <w:tcW w:w="346" w:type="pct"/>
          </w:tcPr>
          <w:p w14:paraId="1A3C738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1C28138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98</w:t>
            </w:r>
          </w:p>
        </w:tc>
        <w:tc>
          <w:tcPr>
            <w:tcW w:w="474" w:type="pct"/>
          </w:tcPr>
          <w:p w14:paraId="4881D89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4)</w:t>
            </w:r>
          </w:p>
        </w:tc>
        <w:tc>
          <w:tcPr>
            <w:tcW w:w="347" w:type="pct"/>
          </w:tcPr>
          <w:p w14:paraId="385EFBB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78C25EA3"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6F5E2782" w14:textId="77777777" w:rsidR="00B947F6" w:rsidRPr="009106F1" w:rsidRDefault="00B947F6" w:rsidP="00E1481F">
            <w:pPr>
              <w:rPr>
                <w:rFonts w:cstheme="minorHAnsi"/>
                <w:i/>
                <w:iCs/>
                <w:sz w:val="24"/>
                <w:szCs w:val="24"/>
              </w:rPr>
            </w:pPr>
            <w:r w:rsidRPr="009106F1">
              <w:rPr>
                <w:rFonts w:cstheme="minorHAnsi"/>
                <w:sz w:val="24"/>
                <w:szCs w:val="24"/>
              </w:rPr>
              <w:t>Reading Scores</w:t>
            </w:r>
          </w:p>
        </w:tc>
        <w:tc>
          <w:tcPr>
            <w:tcW w:w="442" w:type="pct"/>
          </w:tcPr>
          <w:p w14:paraId="0A1EA16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4</w:t>
            </w:r>
          </w:p>
        </w:tc>
        <w:tc>
          <w:tcPr>
            <w:tcW w:w="474" w:type="pct"/>
          </w:tcPr>
          <w:p w14:paraId="5423044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46" w:type="pct"/>
          </w:tcPr>
          <w:p w14:paraId="5E68B89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727D6E2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4</w:t>
            </w:r>
          </w:p>
        </w:tc>
        <w:tc>
          <w:tcPr>
            <w:tcW w:w="474" w:type="pct"/>
          </w:tcPr>
          <w:p w14:paraId="50F812C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47" w:type="pct"/>
          </w:tcPr>
          <w:p w14:paraId="57F54E1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05C84B91"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53B58495" w14:textId="77777777" w:rsidR="00B947F6" w:rsidRPr="009106F1" w:rsidRDefault="00B947F6" w:rsidP="00E1481F">
            <w:pPr>
              <w:rPr>
                <w:rFonts w:cstheme="minorHAnsi"/>
                <w:i/>
                <w:iCs/>
                <w:sz w:val="24"/>
                <w:szCs w:val="24"/>
              </w:rPr>
            </w:pPr>
            <w:r w:rsidRPr="009106F1">
              <w:rPr>
                <w:rFonts w:cstheme="minorHAnsi"/>
                <w:sz w:val="24"/>
                <w:szCs w:val="24"/>
              </w:rPr>
              <w:t>Maths Scores</w:t>
            </w:r>
          </w:p>
        </w:tc>
        <w:tc>
          <w:tcPr>
            <w:tcW w:w="442" w:type="pct"/>
          </w:tcPr>
          <w:p w14:paraId="75AC1B3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474" w:type="pct"/>
          </w:tcPr>
          <w:p w14:paraId="669D446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46" w:type="pct"/>
          </w:tcPr>
          <w:p w14:paraId="3A56166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13A7733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474" w:type="pct"/>
          </w:tcPr>
          <w:p w14:paraId="19FB1AF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47" w:type="pct"/>
          </w:tcPr>
          <w:p w14:paraId="5146020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0CDB4932"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7007B3AB" w14:textId="77777777" w:rsidR="00B947F6" w:rsidRPr="009106F1" w:rsidRDefault="00B947F6" w:rsidP="00E1481F">
            <w:pPr>
              <w:rPr>
                <w:rFonts w:cstheme="minorHAnsi"/>
                <w:sz w:val="24"/>
                <w:szCs w:val="24"/>
              </w:rPr>
            </w:pPr>
            <w:r w:rsidRPr="009106F1">
              <w:rPr>
                <w:rFonts w:cstheme="minorHAnsi"/>
                <w:sz w:val="24"/>
                <w:szCs w:val="24"/>
              </w:rPr>
              <w:t>Intercept</w:t>
            </w:r>
          </w:p>
        </w:tc>
        <w:tc>
          <w:tcPr>
            <w:tcW w:w="442" w:type="pct"/>
          </w:tcPr>
          <w:p w14:paraId="7284979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35</w:t>
            </w:r>
          </w:p>
        </w:tc>
        <w:tc>
          <w:tcPr>
            <w:tcW w:w="474" w:type="pct"/>
          </w:tcPr>
          <w:p w14:paraId="63B8480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0)</w:t>
            </w:r>
          </w:p>
        </w:tc>
        <w:tc>
          <w:tcPr>
            <w:tcW w:w="346" w:type="pct"/>
          </w:tcPr>
          <w:p w14:paraId="2FB136F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3C95D76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42</w:t>
            </w:r>
          </w:p>
        </w:tc>
        <w:tc>
          <w:tcPr>
            <w:tcW w:w="474" w:type="pct"/>
          </w:tcPr>
          <w:p w14:paraId="5B755D1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8)</w:t>
            </w:r>
          </w:p>
        </w:tc>
        <w:tc>
          <w:tcPr>
            <w:tcW w:w="347" w:type="pct"/>
          </w:tcPr>
          <w:p w14:paraId="4080161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56A177D1"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5393AD6C" w14:textId="77777777" w:rsidR="00B947F6" w:rsidRPr="009106F1" w:rsidRDefault="00B947F6" w:rsidP="00E1481F">
            <w:pPr>
              <w:rPr>
                <w:rFonts w:cstheme="minorHAnsi"/>
                <w:sz w:val="24"/>
                <w:szCs w:val="24"/>
              </w:rPr>
            </w:pPr>
          </w:p>
        </w:tc>
        <w:tc>
          <w:tcPr>
            <w:tcW w:w="442" w:type="pct"/>
          </w:tcPr>
          <w:p w14:paraId="6370F32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74" w:type="pct"/>
          </w:tcPr>
          <w:p w14:paraId="7F2D271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46" w:type="pct"/>
          </w:tcPr>
          <w:p w14:paraId="024163D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41" w:type="pct"/>
          </w:tcPr>
          <w:p w14:paraId="21A0EC4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74" w:type="pct"/>
          </w:tcPr>
          <w:p w14:paraId="3595353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47" w:type="pct"/>
          </w:tcPr>
          <w:p w14:paraId="38274C2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7A7D66DE"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0B7E6C3D" w14:textId="77777777" w:rsidR="00B947F6" w:rsidRPr="009106F1" w:rsidRDefault="00B947F6" w:rsidP="00E1481F">
            <w:pPr>
              <w:rPr>
                <w:rFonts w:cstheme="minorHAnsi"/>
                <w:sz w:val="24"/>
                <w:szCs w:val="24"/>
              </w:rPr>
            </w:pPr>
            <w:r w:rsidRPr="009106F1">
              <w:rPr>
                <w:rFonts w:cstheme="minorHAnsi"/>
                <w:sz w:val="24"/>
                <w:szCs w:val="24"/>
              </w:rPr>
              <w:t>School</w:t>
            </w:r>
          </w:p>
        </w:tc>
        <w:tc>
          <w:tcPr>
            <w:tcW w:w="442" w:type="pct"/>
          </w:tcPr>
          <w:p w14:paraId="0C0B157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74" w:type="pct"/>
          </w:tcPr>
          <w:p w14:paraId="204222C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46" w:type="pct"/>
          </w:tcPr>
          <w:p w14:paraId="243D3C3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41" w:type="pct"/>
          </w:tcPr>
          <w:p w14:paraId="5C3C7AA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74" w:type="pct"/>
          </w:tcPr>
          <w:p w14:paraId="173A1CA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47" w:type="pct"/>
          </w:tcPr>
          <w:p w14:paraId="2B691CA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5611E25D"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37E04CEF" w14:textId="77777777" w:rsidR="00B947F6" w:rsidRPr="009106F1" w:rsidRDefault="00B947F6" w:rsidP="00E1481F">
            <w:pPr>
              <w:rPr>
                <w:rFonts w:cstheme="minorHAnsi"/>
                <w:sz w:val="24"/>
                <w:szCs w:val="24"/>
              </w:rPr>
            </w:pPr>
            <w:r w:rsidRPr="009106F1">
              <w:rPr>
                <w:rFonts w:cstheme="minorHAnsi"/>
                <w:sz w:val="24"/>
                <w:szCs w:val="24"/>
              </w:rPr>
              <w:lastRenderedPageBreak/>
              <w:t>Educational Attainment</w:t>
            </w:r>
          </w:p>
        </w:tc>
        <w:tc>
          <w:tcPr>
            <w:tcW w:w="442" w:type="pct"/>
          </w:tcPr>
          <w:p w14:paraId="32F4311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74" w:type="pct"/>
          </w:tcPr>
          <w:p w14:paraId="5D0BDEA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46" w:type="pct"/>
          </w:tcPr>
          <w:p w14:paraId="2B6A69D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41" w:type="pct"/>
          </w:tcPr>
          <w:p w14:paraId="2C6B328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74" w:type="pct"/>
          </w:tcPr>
          <w:p w14:paraId="277E1B3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47" w:type="pct"/>
          </w:tcPr>
          <w:p w14:paraId="2BE6F35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694494E7"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0725E580" w14:textId="77777777" w:rsidR="00B947F6" w:rsidRPr="009106F1" w:rsidRDefault="00B947F6" w:rsidP="00E1481F">
            <w:pPr>
              <w:rPr>
                <w:rFonts w:cstheme="minorHAnsi"/>
                <w:i/>
                <w:iCs/>
                <w:sz w:val="24"/>
                <w:szCs w:val="24"/>
              </w:rPr>
            </w:pPr>
            <w:r w:rsidRPr="009106F1">
              <w:rPr>
                <w:rFonts w:cstheme="minorHAnsi"/>
                <w:i/>
                <w:iCs/>
                <w:sz w:val="24"/>
                <w:szCs w:val="24"/>
              </w:rPr>
              <w:t xml:space="preserve">  Less than five O-levels</w:t>
            </w:r>
          </w:p>
        </w:tc>
        <w:tc>
          <w:tcPr>
            <w:tcW w:w="442" w:type="pct"/>
          </w:tcPr>
          <w:p w14:paraId="53E21F9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Ref.</w:t>
            </w:r>
          </w:p>
        </w:tc>
        <w:tc>
          <w:tcPr>
            <w:tcW w:w="474" w:type="pct"/>
          </w:tcPr>
          <w:p w14:paraId="24E1BCC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46" w:type="pct"/>
          </w:tcPr>
          <w:p w14:paraId="031382C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41" w:type="pct"/>
          </w:tcPr>
          <w:p w14:paraId="1E8D8C8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74" w:type="pct"/>
          </w:tcPr>
          <w:p w14:paraId="3755B8C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47" w:type="pct"/>
          </w:tcPr>
          <w:p w14:paraId="6E9F1DB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4F0A6FF1"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0711596F" w14:textId="77777777" w:rsidR="00B947F6" w:rsidRPr="009106F1" w:rsidRDefault="00B947F6" w:rsidP="00E1481F">
            <w:pPr>
              <w:rPr>
                <w:rFonts w:cstheme="minorHAnsi"/>
                <w:sz w:val="24"/>
                <w:szCs w:val="24"/>
              </w:rPr>
            </w:pPr>
            <w:r w:rsidRPr="009106F1">
              <w:rPr>
                <w:rFonts w:cstheme="minorHAnsi"/>
                <w:i/>
                <w:iCs/>
                <w:sz w:val="24"/>
                <w:szCs w:val="24"/>
              </w:rPr>
              <w:t xml:space="preserve">  Five or More O-levels</w:t>
            </w:r>
          </w:p>
        </w:tc>
        <w:tc>
          <w:tcPr>
            <w:tcW w:w="442" w:type="pct"/>
          </w:tcPr>
          <w:p w14:paraId="3FA09FF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94</w:t>
            </w:r>
          </w:p>
        </w:tc>
        <w:tc>
          <w:tcPr>
            <w:tcW w:w="474" w:type="pct"/>
          </w:tcPr>
          <w:p w14:paraId="10247EE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9)</w:t>
            </w:r>
          </w:p>
        </w:tc>
        <w:tc>
          <w:tcPr>
            <w:tcW w:w="346" w:type="pct"/>
          </w:tcPr>
          <w:p w14:paraId="632506A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1E7E4C3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89</w:t>
            </w:r>
          </w:p>
        </w:tc>
        <w:tc>
          <w:tcPr>
            <w:tcW w:w="474" w:type="pct"/>
          </w:tcPr>
          <w:p w14:paraId="6E3E3E8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8)</w:t>
            </w:r>
          </w:p>
        </w:tc>
        <w:tc>
          <w:tcPr>
            <w:tcW w:w="347" w:type="pct"/>
          </w:tcPr>
          <w:p w14:paraId="64F2BB5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727D795B"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5E75613E" w14:textId="77777777" w:rsidR="00B947F6" w:rsidRPr="009106F1" w:rsidRDefault="00B947F6" w:rsidP="00E1481F">
            <w:pPr>
              <w:rPr>
                <w:rFonts w:cstheme="minorHAnsi"/>
                <w:i/>
                <w:iCs/>
                <w:sz w:val="24"/>
                <w:szCs w:val="24"/>
              </w:rPr>
            </w:pPr>
            <w:r w:rsidRPr="009106F1">
              <w:rPr>
                <w:rFonts w:cstheme="minorHAnsi"/>
                <w:sz w:val="24"/>
                <w:szCs w:val="24"/>
              </w:rPr>
              <w:t>Sex</w:t>
            </w:r>
          </w:p>
        </w:tc>
        <w:tc>
          <w:tcPr>
            <w:tcW w:w="442" w:type="pct"/>
          </w:tcPr>
          <w:p w14:paraId="5820688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74" w:type="pct"/>
          </w:tcPr>
          <w:p w14:paraId="6E57F20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46" w:type="pct"/>
          </w:tcPr>
          <w:p w14:paraId="3EED5D6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41" w:type="pct"/>
          </w:tcPr>
          <w:p w14:paraId="3324DDF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74" w:type="pct"/>
          </w:tcPr>
          <w:p w14:paraId="2863D9E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47" w:type="pct"/>
          </w:tcPr>
          <w:p w14:paraId="19ABE50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7474995F"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52A58D05" w14:textId="77777777" w:rsidR="00B947F6" w:rsidRPr="009106F1" w:rsidRDefault="00B947F6" w:rsidP="00E1481F">
            <w:pPr>
              <w:rPr>
                <w:rFonts w:cstheme="minorHAnsi"/>
                <w:sz w:val="24"/>
                <w:szCs w:val="24"/>
              </w:rPr>
            </w:pPr>
            <w:r w:rsidRPr="009106F1">
              <w:rPr>
                <w:rFonts w:cstheme="minorHAnsi"/>
                <w:sz w:val="24"/>
                <w:szCs w:val="24"/>
              </w:rPr>
              <w:t xml:space="preserve">  </w:t>
            </w:r>
            <w:r w:rsidRPr="009106F1">
              <w:rPr>
                <w:rFonts w:cstheme="minorHAnsi"/>
                <w:i/>
                <w:iCs/>
                <w:sz w:val="24"/>
                <w:szCs w:val="24"/>
              </w:rPr>
              <w:t>Female</w:t>
            </w:r>
          </w:p>
        </w:tc>
        <w:tc>
          <w:tcPr>
            <w:tcW w:w="442" w:type="pct"/>
          </w:tcPr>
          <w:p w14:paraId="341FE77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Ref.</w:t>
            </w:r>
          </w:p>
        </w:tc>
        <w:tc>
          <w:tcPr>
            <w:tcW w:w="474" w:type="pct"/>
          </w:tcPr>
          <w:p w14:paraId="470064C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46" w:type="pct"/>
          </w:tcPr>
          <w:p w14:paraId="7525F86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41" w:type="pct"/>
          </w:tcPr>
          <w:p w14:paraId="4CB6B14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74" w:type="pct"/>
          </w:tcPr>
          <w:p w14:paraId="17BAC29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47" w:type="pct"/>
          </w:tcPr>
          <w:p w14:paraId="72C7C24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1F8060B8"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382CB64B" w14:textId="77777777" w:rsidR="00B947F6" w:rsidRPr="009106F1" w:rsidRDefault="00B947F6" w:rsidP="00E1481F">
            <w:pPr>
              <w:rPr>
                <w:rFonts w:cstheme="minorHAnsi"/>
                <w:i/>
                <w:iCs/>
                <w:sz w:val="24"/>
                <w:szCs w:val="24"/>
              </w:rPr>
            </w:pPr>
            <w:r w:rsidRPr="009106F1">
              <w:rPr>
                <w:rFonts w:cstheme="minorHAnsi"/>
                <w:i/>
                <w:iCs/>
                <w:sz w:val="24"/>
                <w:szCs w:val="24"/>
              </w:rPr>
              <w:t xml:space="preserve">  Male</w:t>
            </w:r>
          </w:p>
        </w:tc>
        <w:tc>
          <w:tcPr>
            <w:tcW w:w="442" w:type="pct"/>
          </w:tcPr>
          <w:p w14:paraId="265A1A9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37</w:t>
            </w:r>
          </w:p>
        </w:tc>
        <w:tc>
          <w:tcPr>
            <w:tcW w:w="474" w:type="pct"/>
          </w:tcPr>
          <w:p w14:paraId="69B9CC7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8)</w:t>
            </w:r>
          </w:p>
        </w:tc>
        <w:tc>
          <w:tcPr>
            <w:tcW w:w="346" w:type="pct"/>
          </w:tcPr>
          <w:p w14:paraId="17E50BD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49048D4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43</w:t>
            </w:r>
          </w:p>
        </w:tc>
        <w:tc>
          <w:tcPr>
            <w:tcW w:w="474" w:type="pct"/>
          </w:tcPr>
          <w:p w14:paraId="4EABAF0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6)</w:t>
            </w:r>
          </w:p>
        </w:tc>
        <w:tc>
          <w:tcPr>
            <w:tcW w:w="347" w:type="pct"/>
          </w:tcPr>
          <w:p w14:paraId="2B66BD7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1D64D5AE"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1B0B336F" w14:textId="77777777" w:rsidR="00B947F6" w:rsidRPr="009106F1" w:rsidRDefault="00B947F6" w:rsidP="00E1481F">
            <w:pPr>
              <w:rPr>
                <w:rFonts w:cstheme="minorHAnsi"/>
                <w:sz w:val="24"/>
                <w:szCs w:val="24"/>
              </w:rPr>
            </w:pPr>
            <w:r w:rsidRPr="009106F1">
              <w:rPr>
                <w:rFonts w:cstheme="minorHAnsi"/>
                <w:sz w:val="24"/>
                <w:szCs w:val="24"/>
              </w:rPr>
              <w:t>Housing Tenure</w:t>
            </w:r>
          </w:p>
        </w:tc>
        <w:tc>
          <w:tcPr>
            <w:tcW w:w="442" w:type="pct"/>
          </w:tcPr>
          <w:p w14:paraId="17C0F2D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74" w:type="pct"/>
          </w:tcPr>
          <w:p w14:paraId="6030901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46" w:type="pct"/>
          </w:tcPr>
          <w:p w14:paraId="4215DEB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41" w:type="pct"/>
          </w:tcPr>
          <w:p w14:paraId="5C0CCF3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74" w:type="pct"/>
          </w:tcPr>
          <w:p w14:paraId="7276638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47" w:type="pct"/>
          </w:tcPr>
          <w:p w14:paraId="42D5C14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2B0E0CFF"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4066249D" w14:textId="77777777" w:rsidR="00B947F6" w:rsidRPr="009106F1" w:rsidRDefault="00B947F6" w:rsidP="00E1481F">
            <w:pPr>
              <w:rPr>
                <w:rFonts w:cstheme="minorHAnsi"/>
                <w:i/>
                <w:iCs/>
                <w:sz w:val="24"/>
                <w:szCs w:val="24"/>
              </w:rPr>
            </w:pPr>
            <w:r w:rsidRPr="009106F1">
              <w:rPr>
                <w:rFonts w:cstheme="minorHAnsi"/>
                <w:i/>
                <w:iCs/>
                <w:sz w:val="24"/>
                <w:szCs w:val="24"/>
              </w:rPr>
              <w:t xml:space="preserve">  Own Home</w:t>
            </w:r>
          </w:p>
        </w:tc>
        <w:tc>
          <w:tcPr>
            <w:tcW w:w="442" w:type="pct"/>
          </w:tcPr>
          <w:p w14:paraId="299781E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Ref.</w:t>
            </w:r>
          </w:p>
        </w:tc>
        <w:tc>
          <w:tcPr>
            <w:tcW w:w="474" w:type="pct"/>
          </w:tcPr>
          <w:p w14:paraId="345FB08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46" w:type="pct"/>
          </w:tcPr>
          <w:p w14:paraId="5604A9B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41" w:type="pct"/>
          </w:tcPr>
          <w:p w14:paraId="0BF0074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74" w:type="pct"/>
          </w:tcPr>
          <w:p w14:paraId="12533BC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47" w:type="pct"/>
          </w:tcPr>
          <w:p w14:paraId="1E29221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6D1EEC5C"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55156C66" w14:textId="77777777" w:rsidR="00B947F6" w:rsidRPr="009106F1" w:rsidRDefault="00B947F6" w:rsidP="00E1481F">
            <w:pPr>
              <w:rPr>
                <w:rFonts w:cstheme="minorHAnsi"/>
                <w:sz w:val="24"/>
                <w:szCs w:val="24"/>
              </w:rPr>
            </w:pPr>
            <w:r w:rsidRPr="009106F1">
              <w:rPr>
                <w:rFonts w:cstheme="minorHAnsi"/>
                <w:i/>
                <w:iCs/>
                <w:sz w:val="24"/>
                <w:szCs w:val="24"/>
              </w:rPr>
              <w:t xml:space="preserve">  Don't Own Home</w:t>
            </w:r>
          </w:p>
        </w:tc>
        <w:tc>
          <w:tcPr>
            <w:tcW w:w="442" w:type="pct"/>
          </w:tcPr>
          <w:p w14:paraId="31EC761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56</w:t>
            </w:r>
          </w:p>
        </w:tc>
        <w:tc>
          <w:tcPr>
            <w:tcW w:w="474" w:type="pct"/>
          </w:tcPr>
          <w:p w14:paraId="577C60C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8)</w:t>
            </w:r>
          </w:p>
        </w:tc>
        <w:tc>
          <w:tcPr>
            <w:tcW w:w="346" w:type="pct"/>
          </w:tcPr>
          <w:p w14:paraId="599959C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6B161CE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59</w:t>
            </w:r>
          </w:p>
        </w:tc>
        <w:tc>
          <w:tcPr>
            <w:tcW w:w="474" w:type="pct"/>
          </w:tcPr>
          <w:p w14:paraId="4A60B70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7)</w:t>
            </w:r>
          </w:p>
        </w:tc>
        <w:tc>
          <w:tcPr>
            <w:tcW w:w="347" w:type="pct"/>
          </w:tcPr>
          <w:p w14:paraId="7B5B001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279B9FD9"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565E713E" w14:textId="77777777" w:rsidR="00B947F6" w:rsidRPr="009106F1" w:rsidRDefault="00B947F6" w:rsidP="00E1481F">
            <w:pPr>
              <w:rPr>
                <w:rFonts w:cstheme="minorHAnsi"/>
                <w:i/>
                <w:iCs/>
                <w:sz w:val="24"/>
                <w:szCs w:val="24"/>
              </w:rPr>
            </w:pPr>
            <w:r w:rsidRPr="009106F1">
              <w:rPr>
                <w:rFonts w:cstheme="minorHAnsi"/>
                <w:sz w:val="24"/>
                <w:szCs w:val="24"/>
              </w:rPr>
              <w:t>NS-SEC</w:t>
            </w:r>
          </w:p>
        </w:tc>
        <w:tc>
          <w:tcPr>
            <w:tcW w:w="442" w:type="pct"/>
          </w:tcPr>
          <w:p w14:paraId="002B400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74" w:type="pct"/>
          </w:tcPr>
          <w:p w14:paraId="1644F51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46" w:type="pct"/>
          </w:tcPr>
          <w:p w14:paraId="6E7C0A7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41" w:type="pct"/>
          </w:tcPr>
          <w:p w14:paraId="27AA508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74" w:type="pct"/>
          </w:tcPr>
          <w:p w14:paraId="4BE01A3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47" w:type="pct"/>
          </w:tcPr>
          <w:p w14:paraId="6F5B962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3F593F95"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1850074D" w14:textId="77777777" w:rsidR="00B947F6" w:rsidRPr="009106F1" w:rsidRDefault="00B947F6" w:rsidP="00E1481F">
            <w:pPr>
              <w:rPr>
                <w:rFonts w:cstheme="minorHAnsi"/>
                <w:i/>
                <w:iCs/>
                <w:sz w:val="24"/>
                <w:szCs w:val="24"/>
              </w:rPr>
            </w:pPr>
            <w:r w:rsidRPr="009106F1">
              <w:rPr>
                <w:rFonts w:cstheme="minorHAnsi"/>
                <w:i/>
                <w:iCs/>
                <w:sz w:val="24"/>
                <w:szCs w:val="24"/>
              </w:rPr>
              <w:t xml:space="preserve">  Higher Managerial</w:t>
            </w:r>
          </w:p>
        </w:tc>
        <w:tc>
          <w:tcPr>
            <w:tcW w:w="442" w:type="pct"/>
          </w:tcPr>
          <w:p w14:paraId="5134C2A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Ref.</w:t>
            </w:r>
          </w:p>
        </w:tc>
        <w:tc>
          <w:tcPr>
            <w:tcW w:w="474" w:type="pct"/>
          </w:tcPr>
          <w:p w14:paraId="701D5F6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46" w:type="pct"/>
          </w:tcPr>
          <w:p w14:paraId="31E1FC9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41" w:type="pct"/>
          </w:tcPr>
          <w:p w14:paraId="45A3DE3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74" w:type="pct"/>
          </w:tcPr>
          <w:p w14:paraId="3A91722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47" w:type="pct"/>
          </w:tcPr>
          <w:p w14:paraId="78D5DBA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2CA959C1"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5DE918C2" w14:textId="77777777" w:rsidR="00B947F6" w:rsidRPr="009106F1" w:rsidRDefault="00B947F6" w:rsidP="00E1481F">
            <w:pPr>
              <w:rPr>
                <w:rFonts w:cstheme="minorHAnsi"/>
                <w:sz w:val="24"/>
                <w:szCs w:val="24"/>
              </w:rPr>
            </w:pPr>
            <w:r w:rsidRPr="009106F1">
              <w:rPr>
                <w:rFonts w:cstheme="minorHAnsi"/>
                <w:i/>
                <w:iCs/>
                <w:sz w:val="24"/>
                <w:szCs w:val="24"/>
              </w:rPr>
              <w:t xml:space="preserve">  Lower Managerial</w:t>
            </w:r>
          </w:p>
        </w:tc>
        <w:tc>
          <w:tcPr>
            <w:tcW w:w="442" w:type="pct"/>
          </w:tcPr>
          <w:p w14:paraId="5267BE5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67</w:t>
            </w:r>
          </w:p>
        </w:tc>
        <w:tc>
          <w:tcPr>
            <w:tcW w:w="474" w:type="pct"/>
          </w:tcPr>
          <w:p w14:paraId="70FCFC3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4)</w:t>
            </w:r>
          </w:p>
        </w:tc>
        <w:tc>
          <w:tcPr>
            <w:tcW w:w="346" w:type="pct"/>
          </w:tcPr>
          <w:p w14:paraId="3464E58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1DC66F8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60</w:t>
            </w:r>
          </w:p>
        </w:tc>
        <w:tc>
          <w:tcPr>
            <w:tcW w:w="474" w:type="pct"/>
          </w:tcPr>
          <w:p w14:paraId="60B1F8D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4)</w:t>
            </w:r>
          </w:p>
        </w:tc>
        <w:tc>
          <w:tcPr>
            <w:tcW w:w="347" w:type="pct"/>
          </w:tcPr>
          <w:p w14:paraId="26A5408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051CB53C"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77E50B5D" w14:textId="77777777" w:rsidR="00B947F6" w:rsidRPr="009106F1" w:rsidRDefault="00B947F6" w:rsidP="00E1481F">
            <w:pPr>
              <w:rPr>
                <w:rFonts w:cstheme="minorHAnsi"/>
                <w:sz w:val="24"/>
                <w:szCs w:val="24"/>
              </w:rPr>
            </w:pPr>
            <w:r w:rsidRPr="009106F1">
              <w:rPr>
                <w:rFonts w:cstheme="minorHAnsi"/>
                <w:i/>
                <w:iCs/>
                <w:sz w:val="24"/>
                <w:szCs w:val="24"/>
              </w:rPr>
              <w:t xml:space="preserve">  Intermediate Occupations</w:t>
            </w:r>
          </w:p>
        </w:tc>
        <w:tc>
          <w:tcPr>
            <w:tcW w:w="442" w:type="pct"/>
          </w:tcPr>
          <w:p w14:paraId="28F1EF3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16</w:t>
            </w:r>
          </w:p>
        </w:tc>
        <w:tc>
          <w:tcPr>
            <w:tcW w:w="474" w:type="pct"/>
          </w:tcPr>
          <w:p w14:paraId="6472D15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7)</w:t>
            </w:r>
          </w:p>
        </w:tc>
        <w:tc>
          <w:tcPr>
            <w:tcW w:w="346" w:type="pct"/>
          </w:tcPr>
          <w:p w14:paraId="23D5F7E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629552E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03</w:t>
            </w:r>
          </w:p>
        </w:tc>
        <w:tc>
          <w:tcPr>
            <w:tcW w:w="474" w:type="pct"/>
          </w:tcPr>
          <w:p w14:paraId="159B5CC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6)</w:t>
            </w:r>
          </w:p>
        </w:tc>
        <w:tc>
          <w:tcPr>
            <w:tcW w:w="347" w:type="pct"/>
          </w:tcPr>
          <w:p w14:paraId="044278B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3B1799AE"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3961623D" w14:textId="77777777" w:rsidR="00B947F6" w:rsidRPr="009106F1" w:rsidRDefault="00B947F6" w:rsidP="00E1481F">
            <w:pPr>
              <w:rPr>
                <w:rFonts w:cstheme="minorHAnsi"/>
                <w:sz w:val="24"/>
                <w:szCs w:val="24"/>
              </w:rPr>
            </w:pPr>
            <w:r w:rsidRPr="009106F1">
              <w:rPr>
                <w:rFonts w:cstheme="minorHAnsi"/>
                <w:i/>
                <w:iCs/>
                <w:sz w:val="24"/>
                <w:szCs w:val="24"/>
              </w:rPr>
              <w:t xml:space="preserve">  Small Employers</w:t>
            </w:r>
          </w:p>
        </w:tc>
        <w:tc>
          <w:tcPr>
            <w:tcW w:w="442" w:type="pct"/>
          </w:tcPr>
          <w:p w14:paraId="680294C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21</w:t>
            </w:r>
          </w:p>
        </w:tc>
        <w:tc>
          <w:tcPr>
            <w:tcW w:w="474" w:type="pct"/>
          </w:tcPr>
          <w:p w14:paraId="46126F3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6)</w:t>
            </w:r>
          </w:p>
        </w:tc>
        <w:tc>
          <w:tcPr>
            <w:tcW w:w="346" w:type="pct"/>
          </w:tcPr>
          <w:p w14:paraId="4C421B9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1F28BAE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04</w:t>
            </w:r>
          </w:p>
        </w:tc>
        <w:tc>
          <w:tcPr>
            <w:tcW w:w="474" w:type="pct"/>
          </w:tcPr>
          <w:p w14:paraId="789639D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5)</w:t>
            </w:r>
          </w:p>
        </w:tc>
        <w:tc>
          <w:tcPr>
            <w:tcW w:w="347" w:type="pct"/>
          </w:tcPr>
          <w:p w14:paraId="3635700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54CF671B"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136F7996" w14:textId="77777777" w:rsidR="00B947F6" w:rsidRPr="009106F1" w:rsidRDefault="00B947F6" w:rsidP="00E1481F">
            <w:pPr>
              <w:rPr>
                <w:rFonts w:cstheme="minorHAnsi"/>
                <w:sz w:val="24"/>
                <w:szCs w:val="24"/>
              </w:rPr>
            </w:pPr>
            <w:r w:rsidRPr="009106F1">
              <w:rPr>
                <w:rFonts w:cstheme="minorHAnsi"/>
                <w:i/>
                <w:iCs/>
                <w:sz w:val="24"/>
                <w:szCs w:val="24"/>
              </w:rPr>
              <w:t xml:space="preserve">  Lower Supervisory &amp; Technical Occupations</w:t>
            </w:r>
          </w:p>
        </w:tc>
        <w:tc>
          <w:tcPr>
            <w:tcW w:w="442" w:type="pct"/>
          </w:tcPr>
          <w:p w14:paraId="36982D0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06</w:t>
            </w:r>
          </w:p>
        </w:tc>
        <w:tc>
          <w:tcPr>
            <w:tcW w:w="474" w:type="pct"/>
          </w:tcPr>
          <w:p w14:paraId="0703847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4)</w:t>
            </w:r>
          </w:p>
        </w:tc>
        <w:tc>
          <w:tcPr>
            <w:tcW w:w="346" w:type="pct"/>
          </w:tcPr>
          <w:p w14:paraId="2CFC86F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6ED1A59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97</w:t>
            </w:r>
          </w:p>
        </w:tc>
        <w:tc>
          <w:tcPr>
            <w:tcW w:w="474" w:type="pct"/>
          </w:tcPr>
          <w:p w14:paraId="7BCB5E9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3)</w:t>
            </w:r>
          </w:p>
        </w:tc>
        <w:tc>
          <w:tcPr>
            <w:tcW w:w="347" w:type="pct"/>
          </w:tcPr>
          <w:p w14:paraId="43F97A2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265D9D3C"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33B36135" w14:textId="77777777" w:rsidR="00B947F6" w:rsidRPr="009106F1" w:rsidRDefault="00B947F6" w:rsidP="00E1481F">
            <w:pPr>
              <w:rPr>
                <w:rFonts w:cstheme="minorHAnsi"/>
                <w:sz w:val="24"/>
                <w:szCs w:val="24"/>
              </w:rPr>
            </w:pPr>
            <w:r w:rsidRPr="009106F1">
              <w:rPr>
                <w:rFonts w:cstheme="minorHAnsi"/>
                <w:i/>
                <w:iCs/>
                <w:sz w:val="24"/>
                <w:szCs w:val="24"/>
              </w:rPr>
              <w:t xml:space="preserve">  Semi-Routine Occupations</w:t>
            </w:r>
          </w:p>
        </w:tc>
        <w:tc>
          <w:tcPr>
            <w:tcW w:w="442" w:type="pct"/>
          </w:tcPr>
          <w:p w14:paraId="03A5056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09</w:t>
            </w:r>
          </w:p>
        </w:tc>
        <w:tc>
          <w:tcPr>
            <w:tcW w:w="474" w:type="pct"/>
          </w:tcPr>
          <w:p w14:paraId="6CCCD70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4)</w:t>
            </w:r>
          </w:p>
        </w:tc>
        <w:tc>
          <w:tcPr>
            <w:tcW w:w="346" w:type="pct"/>
          </w:tcPr>
          <w:p w14:paraId="0962BBA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2BC5DCD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02</w:t>
            </w:r>
          </w:p>
        </w:tc>
        <w:tc>
          <w:tcPr>
            <w:tcW w:w="474" w:type="pct"/>
          </w:tcPr>
          <w:p w14:paraId="60B628E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3)</w:t>
            </w:r>
          </w:p>
        </w:tc>
        <w:tc>
          <w:tcPr>
            <w:tcW w:w="347" w:type="pct"/>
          </w:tcPr>
          <w:p w14:paraId="474B147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4AF361B0"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7065C582" w14:textId="77777777" w:rsidR="00B947F6" w:rsidRPr="009106F1" w:rsidRDefault="00B947F6" w:rsidP="00E1481F">
            <w:pPr>
              <w:rPr>
                <w:rFonts w:cstheme="minorHAnsi"/>
                <w:sz w:val="24"/>
                <w:szCs w:val="24"/>
              </w:rPr>
            </w:pPr>
            <w:r w:rsidRPr="009106F1">
              <w:rPr>
                <w:rFonts w:cstheme="minorHAnsi"/>
                <w:i/>
                <w:iCs/>
                <w:sz w:val="24"/>
                <w:szCs w:val="24"/>
              </w:rPr>
              <w:t xml:space="preserve">  Routine Occupations</w:t>
            </w:r>
          </w:p>
        </w:tc>
        <w:tc>
          <w:tcPr>
            <w:tcW w:w="442" w:type="pct"/>
          </w:tcPr>
          <w:p w14:paraId="0B570DB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48</w:t>
            </w:r>
          </w:p>
        </w:tc>
        <w:tc>
          <w:tcPr>
            <w:tcW w:w="474" w:type="pct"/>
          </w:tcPr>
          <w:p w14:paraId="25B5877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4)</w:t>
            </w:r>
          </w:p>
        </w:tc>
        <w:tc>
          <w:tcPr>
            <w:tcW w:w="346" w:type="pct"/>
          </w:tcPr>
          <w:p w14:paraId="40198D6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2F51BD3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45</w:t>
            </w:r>
          </w:p>
        </w:tc>
        <w:tc>
          <w:tcPr>
            <w:tcW w:w="474" w:type="pct"/>
          </w:tcPr>
          <w:p w14:paraId="6DD403C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3)</w:t>
            </w:r>
          </w:p>
        </w:tc>
        <w:tc>
          <w:tcPr>
            <w:tcW w:w="347" w:type="pct"/>
          </w:tcPr>
          <w:p w14:paraId="79A1B03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13C89D03"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75F78011" w14:textId="77777777" w:rsidR="00B947F6" w:rsidRPr="009106F1" w:rsidRDefault="00B947F6" w:rsidP="00E1481F">
            <w:pPr>
              <w:rPr>
                <w:rFonts w:cstheme="minorHAnsi"/>
                <w:i/>
                <w:iCs/>
                <w:sz w:val="24"/>
                <w:szCs w:val="24"/>
              </w:rPr>
            </w:pPr>
            <w:r w:rsidRPr="009106F1">
              <w:rPr>
                <w:rFonts w:cstheme="minorHAnsi"/>
                <w:sz w:val="24"/>
                <w:szCs w:val="24"/>
              </w:rPr>
              <w:t>Reading Scores</w:t>
            </w:r>
          </w:p>
        </w:tc>
        <w:tc>
          <w:tcPr>
            <w:tcW w:w="442" w:type="pct"/>
          </w:tcPr>
          <w:p w14:paraId="32F8F1E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6</w:t>
            </w:r>
          </w:p>
        </w:tc>
        <w:tc>
          <w:tcPr>
            <w:tcW w:w="474" w:type="pct"/>
          </w:tcPr>
          <w:p w14:paraId="136604B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46" w:type="pct"/>
          </w:tcPr>
          <w:p w14:paraId="4BCF9E5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76FB7DB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6</w:t>
            </w:r>
          </w:p>
        </w:tc>
        <w:tc>
          <w:tcPr>
            <w:tcW w:w="474" w:type="pct"/>
          </w:tcPr>
          <w:p w14:paraId="2912180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47" w:type="pct"/>
          </w:tcPr>
          <w:p w14:paraId="3631139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7E711211"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123C2ED2" w14:textId="77777777" w:rsidR="00B947F6" w:rsidRPr="009106F1" w:rsidRDefault="00B947F6" w:rsidP="00E1481F">
            <w:pPr>
              <w:rPr>
                <w:rFonts w:cstheme="minorHAnsi"/>
                <w:i/>
                <w:iCs/>
                <w:sz w:val="24"/>
                <w:szCs w:val="24"/>
              </w:rPr>
            </w:pPr>
            <w:r w:rsidRPr="009106F1">
              <w:rPr>
                <w:rFonts w:cstheme="minorHAnsi"/>
                <w:sz w:val="24"/>
                <w:szCs w:val="24"/>
              </w:rPr>
              <w:t>Maths Scores</w:t>
            </w:r>
          </w:p>
        </w:tc>
        <w:tc>
          <w:tcPr>
            <w:tcW w:w="442" w:type="pct"/>
          </w:tcPr>
          <w:p w14:paraId="29DCE0A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4</w:t>
            </w:r>
          </w:p>
        </w:tc>
        <w:tc>
          <w:tcPr>
            <w:tcW w:w="474" w:type="pct"/>
          </w:tcPr>
          <w:p w14:paraId="19A2CFD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46" w:type="pct"/>
          </w:tcPr>
          <w:p w14:paraId="160B4F6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4AF2116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4</w:t>
            </w:r>
          </w:p>
        </w:tc>
        <w:tc>
          <w:tcPr>
            <w:tcW w:w="474" w:type="pct"/>
          </w:tcPr>
          <w:p w14:paraId="4391DD2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47" w:type="pct"/>
          </w:tcPr>
          <w:p w14:paraId="4DDEFBD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0000B64D"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52CF0CA3" w14:textId="77777777" w:rsidR="00B947F6" w:rsidRPr="009106F1" w:rsidRDefault="00B947F6" w:rsidP="00E1481F">
            <w:pPr>
              <w:rPr>
                <w:rFonts w:cstheme="minorHAnsi"/>
                <w:sz w:val="24"/>
                <w:szCs w:val="24"/>
              </w:rPr>
            </w:pPr>
            <w:r w:rsidRPr="009106F1">
              <w:rPr>
                <w:rFonts w:cstheme="minorHAnsi"/>
                <w:sz w:val="24"/>
                <w:szCs w:val="24"/>
              </w:rPr>
              <w:t>Intercept</w:t>
            </w:r>
          </w:p>
        </w:tc>
        <w:tc>
          <w:tcPr>
            <w:tcW w:w="442" w:type="pct"/>
          </w:tcPr>
          <w:p w14:paraId="6C24A9C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19</w:t>
            </w:r>
          </w:p>
        </w:tc>
        <w:tc>
          <w:tcPr>
            <w:tcW w:w="474" w:type="pct"/>
          </w:tcPr>
          <w:p w14:paraId="5592D61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8)</w:t>
            </w:r>
          </w:p>
        </w:tc>
        <w:tc>
          <w:tcPr>
            <w:tcW w:w="346" w:type="pct"/>
          </w:tcPr>
          <w:p w14:paraId="7D2D230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47A58D1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21</w:t>
            </w:r>
          </w:p>
        </w:tc>
        <w:tc>
          <w:tcPr>
            <w:tcW w:w="474" w:type="pct"/>
          </w:tcPr>
          <w:p w14:paraId="3523C67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6)</w:t>
            </w:r>
          </w:p>
        </w:tc>
        <w:tc>
          <w:tcPr>
            <w:tcW w:w="347" w:type="pct"/>
          </w:tcPr>
          <w:p w14:paraId="3882764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657D5EED"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365E4B0A" w14:textId="77777777" w:rsidR="00B947F6" w:rsidRPr="009106F1" w:rsidRDefault="00B947F6" w:rsidP="00E1481F">
            <w:pPr>
              <w:rPr>
                <w:rFonts w:cstheme="minorHAnsi"/>
                <w:sz w:val="24"/>
                <w:szCs w:val="24"/>
              </w:rPr>
            </w:pPr>
          </w:p>
        </w:tc>
        <w:tc>
          <w:tcPr>
            <w:tcW w:w="442" w:type="pct"/>
          </w:tcPr>
          <w:p w14:paraId="5A7198C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74" w:type="pct"/>
          </w:tcPr>
          <w:p w14:paraId="52FEB8E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46" w:type="pct"/>
          </w:tcPr>
          <w:p w14:paraId="110828A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41" w:type="pct"/>
          </w:tcPr>
          <w:p w14:paraId="010C1AA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74" w:type="pct"/>
          </w:tcPr>
          <w:p w14:paraId="48677B4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47" w:type="pct"/>
          </w:tcPr>
          <w:p w14:paraId="44F0D08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6A280290"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15AFA2A9" w14:textId="77777777" w:rsidR="00B947F6" w:rsidRPr="009106F1" w:rsidRDefault="00B947F6" w:rsidP="00E1481F">
            <w:pPr>
              <w:rPr>
                <w:rFonts w:cstheme="minorHAnsi"/>
                <w:sz w:val="24"/>
                <w:szCs w:val="24"/>
              </w:rPr>
            </w:pPr>
            <w:r w:rsidRPr="009106F1">
              <w:rPr>
                <w:rFonts w:cstheme="minorHAnsi"/>
                <w:sz w:val="24"/>
                <w:szCs w:val="24"/>
              </w:rPr>
              <w:t>Training &amp; Apprenticeships</w:t>
            </w:r>
          </w:p>
        </w:tc>
        <w:tc>
          <w:tcPr>
            <w:tcW w:w="442" w:type="pct"/>
          </w:tcPr>
          <w:p w14:paraId="0DFFEAD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74" w:type="pct"/>
          </w:tcPr>
          <w:p w14:paraId="2DE0EB7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46" w:type="pct"/>
          </w:tcPr>
          <w:p w14:paraId="28B6C26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41" w:type="pct"/>
          </w:tcPr>
          <w:p w14:paraId="064D82E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74" w:type="pct"/>
          </w:tcPr>
          <w:p w14:paraId="66A481D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47" w:type="pct"/>
          </w:tcPr>
          <w:p w14:paraId="5015AA0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535692B3"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1BF74779" w14:textId="77777777" w:rsidR="00B947F6" w:rsidRPr="009106F1" w:rsidRDefault="00B947F6" w:rsidP="00E1481F">
            <w:pPr>
              <w:rPr>
                <w:rFonts w:cstheme="minorHAnsi"/>
                <w:sz w:val="24"/>
                <w:szCs w:val="24"/>
              </w:rPr>
            </w:pPr>
            <w:r w:rsidRPr="009106F1">
              <w:rPr>
                <w:rFonts w:cstheme="minorHAnsi"/>
                <w:sz w:val="24"/>
                <w:szCs w:val="24"/>
              </w:rPr>
              <w:t>Educational Attainment</w:t>
            </w:r>
          </w:p>
        </w:tc>
        <w:tc>
          <w:tcPr>
            <w:tcW w:w="442" w:type="pct"/>
          </w:tcPr>
          <w:p w14:paraId="787DBBC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74" w:type="pct"/>
          </w:tcPr>
          <w:p w14:paraId="0A99C4C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46" w:type="pct"/>
          </w:tcPr>
          <w:p w14:paraId="481F713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41" w:type="pct"/>
          </w:tcPr>
          <w:p w14:paraId="79464FA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74" w:type="pct"/>
          </w:tcPr>
          <w:p w14:paraId="196A6DE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47" w:type="pct"/>
          </w:tcPr>
          <w:p w14:paraId="2306B4E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3BB9748D"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3B46D13E" w14:textId="77777777" w:rsidR="00B947F6" w:rsidRPr="009106F1" w:rsidRDefault="00B947F6" w:rsidP="00E1481F">
            <w:pPr>
              <w:rPr>
                <w:rFonts w:cstheme="minorHAnsi"/>
                <w:sz w:val="24"/>
                <w:szCs w:val="24"/>
              </w:rPr>
            </w:pPr>
            <w:r w:rsidRPr="009106F1">
              <w:rPr>
                <w:rFonts w:cstheme="minorHAnsi"/>
                <w:i/>
                <w:iCs/>
                <w:sz w:val="24"/>
                <w:szCs w:val="24"/>
              </w:rPr>
              <w:t xml:space="preserve">  Less than five O-levels</w:t>
            </w:r>
          </w:p>
        </w:tc>
        <w:tc>
          <w:tcPr>
            <w:tcW w:w="442" w:type="pct"/>
          </w:tcPr>
          <w:p w14:paraId="26D606C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Ref.</w:t>
            </w:r>
          </w:p>
        </w:tc>
        <w:tc>
          <w:tcPr>
            <w:tcW w:w="474" w:type="pct"/>
          </w:tcPr>
          <w:p w14:paraId="7BCFA0B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46" w:type="pct"/>
          </w:tcPr>
          <w:p w14:paraId="6754854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41" w:type="pct"/>
          </w:tcPr>
          <w:p w14:paraId="308B0DD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74" w:type="pct"/>
          </w:tcPr>
          <w:p w14:paraId="619E479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47" w:type="pct"/>
          </w:tcPr>
          <w:p w14:paraId="102D7A4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307BC254"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54B90EE0" w14:textId="77777777" w:rsidR="00B947F6" w:rsidRPr="009106F1" w:rsidRDefault="00B947F6" w:rsidP="00E1481F">
            <w:pPr>
              <w:rPr>
                <w:rFonts w:cstheme="minorHAnsi"/>
                <w:i/>
                <w:iCs/>
                <w:sz w:val="24"/>
                <w:szCs w:val="24"/>
              </w:rPr>
            </w:pPr>
            <w:r w:rsidRPr="009106F1">
              <w:rPr>
                <w:rFonts w:cstheme="minorHAnsi"/>
                <w:i/>
                <w:iCs/>
                <w:sz w:val="24"/>
                <w:szCs w:val="24"/>
              </w:rPr>
              <w:t xml:space="preserve">  Five or More O-levels</w:t>
            </w:r>
          </w:p>
        </w:tc>
        <w:tc>
          <w:tcPr>
            <w:tcW w:w="442" w:type="pct"/>
          </w:tcPr>
          <w:p w14:paraId="5A7C966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9</w:t>
            </w:r>
          </w:p>
        </w:tc>
        <w:tc>
          <w:tcPr>
            <w:tcW w:w="474" w:type="pct"/>
          </w:tcPr>
          <w:p w14:paraId="78A3680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1)</w:t>
            </w:r>
          </w:p>
        </w:tc>
        <w:tc>
          <w:tcPr>
            <w:tcW w:w="346" w:type="pct"/>
          </w:tcPr>
          <w:p w14:paraId="2FDBAB1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41" w:type="pct"/>
          </w:tcPr>
          <w:p w14:paraId="1940630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4</w:t>
            </w:r>
          </w:p>
        </w:tc>
        <w:tc>
          <w:tcPr>
            <w:tcW w:w="474" w:type="pct"/>
          </w:tcPr>
          <w:p w14:paraId="5625030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9)</w:t>
            </w:r>
          </w:p>
        </w:tc>
        <w:tc>
          <w:tcPr>
            <w:tcW w:w="347" w:type="pct"/>
          </w:tcPr>
          <w:p w14:paraId="64F1EF7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57C26CD7"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16DAE929" w14:textId="77777777" w:rsidR="00B947F6" w:rsidRPr="009106F1" w:rsidRDefault="00B947F6" w:rsidP="00E1481F">
            <w:pPr>
              <w:rPr>
                <w:rFonts w:cstheme="minorHAnsi"/>
                <w:sz w:val="24"/>
                <w:szCs w:val="24"/>
              </w:rPr>
            </w:pPr>
            <w:r w:rsidRPr="009106F1">
              <w:rPr>
                <w:rFonts w:cstheme="minorHAnsi"/>
                <w:sz w:val="24"/>
                <w:szCs w:val="24"/>
              </w:rPr>
              <w:t>Sex</w:t>
            </w:r>
          </w:p>
        </w:tc>
        <w:tc>
          <w:tcPr>
            <w:tcW w:w="442" w:type="pct"/>
          </w:tcPr>
          <w:p w14:paraId="672F78C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74" w:type="pct"/>
          </w:tcPr>
          <w:p w14:paraId="233A1F1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46" w:type="pct"/>
          </w:tcPr>
          <w:p w14:paraId="07C6E42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41" w:type="pct"/>
          </w:tcPr>
          <w:p w14:paraId="742ACA1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74" w:type="pct"/>
          </w:tcPr>
          <w:p w14:paraId="289790C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47" w:type="pct"/>
          </w:tcPr>
          <w:p w14:paraId="5998D8C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42C728E2"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58D666AB" w14:textId="77777777" w:rsidR="00B947F6" w:rsidRPr="009106F1" w:rsidRDefault="00B947F6" w:rsidP="00E1481F">
            <w:pPr>
              <w:rPr>
                <w:rFonts w:cstheme="minorHAnsi"/>
                <w:i/>
                <w:iCs/>
                <w:sz w:val="24"/>
                <w:szCs w:val="24"/>
              </w:rPr>
            </w:pPr>
            <w:r w:rsidRPr="009106F1">
              <w:rPr>
                <w:rFonts w:cstheme="minorHAnsi"/>
                <w:sz w:val="24"/>
                <w:szCs w:val="24"/>
              </w:rPr>
              <w:t xml:space="preserve">  </w:t>
            </w:r>
            <w:r w:rsidRPr="009106F1">
              <w:rPr>
                <w:rFonts w:cstheme="minorHAnsi"/>
                <w:i/>
                <w:iCs/>
                <w:sz w:val="24"/>
                <w:szCs w:val="24"/>
              </w:rPr>
              <w:t>Female</w:t>
            </w:r>
          </w:p>
        </w:tc>
        <w:tc>
          <w:tcPr>
            <w:tcW w:w="442" w:type="pct"/>
          </w:tcPr>
          <w:p w14:paraId="342DA3E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Ref.</w:t>
            </w:r>
          </w:p>
        </w:tc>
        <w:tc>
          <w:tcPr>
            <w:tcW w:w="474" w:type="pct"/>
          </w:tcPr>
          <w:p w14:paraId="55F5E9C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46" w:type="pct"/>
          </w:tcPr>
          <w:p w14:paraId="5617343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41" w:type="pct"/>
          </w:tcPr>
          <w:p w14:paraId="533BEF0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74" w:type="pct"/>
          </w:tcPr>
          <w:p w14:paraId="3D4E152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47" w:type="pct"/>
          </w:tcPr>
          <w:p w14:paraId="778EF7D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244D2237"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6D78330D" w14:textId="77777777" w:rsidR="00B947F6" w:rsidRPr="009106F1" w:rsidRDefault="00B947F6" w:rsidP="00E1481F">
            <w:pPr>
              <w:rPr>
                <w:rFonts w:cstheme="minorHAnsi"/>
                <w:sz w:val="24"/>
                <w:szCs w:val="24"/>
              </w:rPr>
            </w:pPr>
            <w:r w:rsidRPr="009106F1">
              <w:rPr>
                <w:rFonts w:cstheme="minorHAnsi"/>
                <w:i/>
                <w:iCs/>
                <w:sz w:val="24"/>
                <w:szCs w:val="24"/>
              </w:rPr>
              <w:t xml:space="preserve">  Male</w:t>
            </w:r>
          </w:p>
        </w:tc>
        <w:tc>
          <w:tcPr>
            <w:tcW w:w="442" w:type="pct"/>
          </w:tcPr>
          <w:p w14:paraId="374B687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94</w:t>
            </w:r>
          </w:p>
        </w:tc>
        <w:tc>
          <w:tcPr>
            <w:tcW w:w="474" w:type="pct"/>
          </w:tcPr>
          <w:p w14:paraId="62F3890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8)</w:t>
            </w:r>
          </w:p>
        </w:tc>
        <w:tc>
          <w:tcPr>
            <w:tcW w:w="346" w:type="pct"/>
          </w:tcPr>
          <w:p w14:paraId="33DDA02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585699C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96</w:t>
            </w:r>
          </w:p>
        </w:tc>
        <w:tc>
          <w:tcPr>
            <w:tcW w:w="474" w:type="pct"/>
          </w:tcPr>
          <w:p w14:paraId="0D55CF9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6)</w:t>
            </w:r>
          </w:p>
        </w:tc>
        <w:tc>
          <w:tcPr>
            <w:tcW w:w="347" w:type="pct"/>
          </w:tcPr>
          <w:p w14:paraId="300AAAF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38C02BE2"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3E266E13" w14:textId="77777777" w:rsidR="00B947F6" w:rsidRPr="009106F1" w:rsidRDefault="00B947F6" w:rsidP="00E1481F">
            <w:pPr>
              <w:rPr>
                <w:rFonts w:cstheme="minorHAnsi"/>
                <w:i/>
                <w:iCs/>
                <w:sz w:val="24"/>
                <w:szCs w:val="24"/>
              </w:rPr>
            </w:pPr>
            <w:r w:rsidRPr="009106F1">
              <w:rPr>
                <w:rFonts w:cstheme="minorHAnsi"/>
                <w:sz w:val="24"/>
                <w:szCs w:val="24"/>
              </w:rPr>
              <w:t>Housing Tenure</w:t>
            </w:r>
          </w:p>
        </w:tc>
        <w:tc>
          <w:tcPr>
            <w:tcW w:w="442" w:type="pct"/>
          </w:tcPr>
          <w:p w14:paraId="63599D6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74" w:type="pct"/>
          </w:tcPr>
          <w:p w14:paraId="7FF9463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46" w:type="pct"/>
          </w:tcPr>
          <w:p w14:paraId="1907DA9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41" w:type="pct"/>
          </w:tcPr>
          <w:p w14:paraId="5D58A8D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74" w:type="pct"/>
          </w:tcPr>
          <w:p w14:paraId="2D523AD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47" w:type="pct"/>
          </w:tcPr>
          <w:p w14:paraId="46A811D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074F1E2A"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3F605657" w14:textId="77777777" w:rsidR="00B947F6" w:rsidRPr="009106F1" w:rsidRDefault="00B947F6" w:rsidP="00E1481F">
            <w:pPr>
              <w:rPr>
                <w:rFonts w:cstheme="minorHAnsi"/>
                <w:sz w:val="24"/>
                <w:szCs w:val="24"/>
              </w:rPr>
            </w:pPr>
            <w:r w:rsidRPr="009106F1">
              <w:rPr>
                <w:rFonts w:cstheme="minorHAnsi"/>
                <w:i/>
                <w:iCs/>
                <w:sz w:val="24"/>
                <w:szCs w:val="24"/>
              </w:rPr>
              <w:t xml:space="preserve">  Own Home</w:t>
            </w:r>
          </w:p>
        </w:tc>
        <w:tc>
          <w:tcPr>
            <w:tcW w:w="442" w:type="pct"/>
          </w:tcPr>
          <w:p w14:paraId="6DDD2E4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Ref.</w:t>
            </w:r>
          </w:p>
        </w:tc>
        <w:tc>
          <w:tcPr>
            <w:tcW w:w="474" w:type="pct"/>
          </w:tcPr>
          <w:p w14:paraId="59446DF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46" w:type="pct"/>
          </w:tcPr>
          <w:p w14:paraId="313BB4C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41" w:type="pct"/>
          </w:tcPr>
          <w:p w14:paraId="5A92655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74" w:type="pct"/>
          </w:tcPr>
          <w:p w14:paraId="3D47C0C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47" w:type="pct"/>
          </w:tcPr>
          <w:p w14:paraId="04BAA4C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3F7F058F"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0144DE85" w14:textId="77777777" w:rsidR="00B947F6" w:rsidRPr="009106F1" w:rsidRDefault="00B947F6" w:rsidP="00E1481F">
            <w:pPr>
              <w:rPr>
                <w:rFonts w:cstheme="minorHAnsi"/>
                <w:i/>
                <w:iCs/>
                <w:sz w:val="24"/>
                <w:szCs w:val="24"/>
              </w:rPr>
            </w:pPr>
            <w:r w:rsidRPr="009106F1">
              <w:rPr>
                <w:rFonts w:cstheme="minorHAnsi"/>
                <w:i/>
                <w:iCs/>
                <w:sz w:val="24"/>
                <w:szCs w:val="24"/>
              </w:rPr>
              <w:lastRenderedPageBreak/>
              <w:t xml:space="preserve">  Don't Own Home</w:t>
            </w:r>
          </w:p>
        </w:tc>
        <w:tc>
          <w:tcPr>
            <w:tcW w:w="442" w:type="pct"/>
          </w:tcPr>
          <w:p w14:paraId="4A193CB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5</w:t>
            </w:r>
          </w:p>
        </w:tc>
        <w:tc>
          <w:tcPr>
            <w:tcW w:w="474" w:type="pct"/>
          </w:tcPr>
          <w:p w14:paraId="453A9B8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7)</w:t>
            </w:r>
          </w:p>
        </w:tc>
        <w:tc>
          <w:tcPr>
            <w:tcW w:w="346" w:type="pct"/>
          </w:tcPr>
          <w:p w14:paraId="746E9DE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52ACA8C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31</w:t>
            </w:r>
          </w:p>
        </w:tc>
        <w:tc>
          <w:tcPr>
            <w:tcW w:w="474" w:type="pct"/>
          </w:tcPr>
          <w:p w14:paraId="44D35F2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6)</w:t>
            </w:r>
          </w:p>
        </w:tc>
        <w:tc>
          <w:tcPr>
            <w:tcW w:w="347" w:type="pct"/>
          </w:tcPr>
          <w:p w14:paraId="7BF6A0A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733FDAD0"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07050A68" w14:textId="77777777" w:rsidR="00B947F6" w:rsidRPr="009106F1" w:rsidRDefault="00B947F6" w:rsidP="00E1481F">
            <w:pPr>
              <w:rPr>
                <w:rFonts w:cstheme="minorHAnsi"/>
                <w:sz w:val="24"/>
                <w:szCs w:val="24"/>
              </w:rPr>
            </w:pPr>
            <w:r w:rsidRPr="009106F1">
              <w:rPr>
                <w:rFonts w:cstheme="minorHAnsi"/>
                <w:sz w:val="24"/>
                <w:szCs w:val="24"/>
              </w:rPr>
              <w:t>NS-SEC</w:t>
            </w:r>
          </w:p>
        </w:tc>
        <w:tc>
          <w:tcPr>
            <w:tcW w:w="442" w:type="pct"/>
          </w:tcPr>
          <w:p w14:paraId="676CE7E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74" w:type="pct"/>
          </w:tcPr>
          <w:p w14:paraId="5808BA7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46" w:type="pct"/>
          </w:tcPr>
          <w:p w14:paraId="61E6609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41" w:type="pct"/>
          </w:tcPr>
          <w:p w14:paraId="5E154AC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74" w:type="pct"/>
          </w:tcPr>
          <w:p w14:paraId="71E211F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47" w:type="pct"/>
          </w:tcPr>
          <w:p w14:paraId="08D8765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7711EA4E"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73BA5226" w14:textId="77777777" w:rsidR="00B947F6" w:rsidRPr="009106F1" w:rsidRDefault="00B947F6" w:rsidP="00E1481F">
            <w:pPr>
              <w:rPr>
                <w:rFonts w:cstheme="minorHAnsi"/>
                <w:i/>
                <w:iCs/>
                <w:sz w:val="24"/>
                <w:szCs w:val="24"/>
              </w:rPr>
            </w:pPr>
            <w:r w:rsidRPr="009106F1">
              <w:rPr>
                <w:rFonts w:cstheme="minorHAnsi"/>
                <w:i/>
                <w:iCs/>
                <w:sz w:val="24"/>
                <w:szCs w:val="24"/>
              </w:rPr>
              <w:t xml:space="preserve">  Higher Managerial</w:t>
            </w:r>
          </w:p>
        </w:tc>
        <w:tc>
          <w:tcPr>
            <w:tcW w:w="442" w:type="pct"/>
          </w:tcPr>
          <w:p w14:paraId="4DEE6DE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Ref.</w:t>
            </w:r>
          </w:p>
        </w:tc>
        <w:tc>
          <w:tcPr>
            <w:tcW w:w="474" w:type="pct"/>
          </w:tcPr>
          <w:p w14:paraId="4EFBC2C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46" w:type="pct"/>
          </w:tcPr>
          <w:p w14:paraId="2B6C80D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41" w:type="pct"/>
          </w:tcPr>
          <w:p w14:paraId="7C98BB6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74" w:type="pct"/>
          </w:tcPr>
          <w:p w14:paraId="0A5A812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47" w:type="pct"/>
          </w:tcPr>
          <w:p w14:paraId="4D19EFD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4D790F09"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0556BA2F" w14:textId="77777777" w:rsidR="00B947F6" w:rsidRPr="009106F1" w:rsidRDefault="00B947F6" w:rsidP="00E1481F">
            <w:pPr>
              <w:rPr>
                <w:rFonts w:cstheme="minorHAnsi"/>
                <w:i/>
                <w:iCs/>
                <w:sz w:val="24"/>
                <w:szCs w:val="24"/>
              </w:rPr>
            </w:pPr>
            <w:r w:rsidRPr="009106F1">
              <w:rPr>
                <w:rFonts w:cstheme="minorHAnsi"/>
                <w:i/>
                <w:iCs/>
                <w:sz w:val="24"/>
                <w:szCs w:val="24"/>
              </w:rPr>
              <w:t xml:space="preserve">  Lower Managerial</w:t>
            </w:r>
          </w:p>
        </w:tc>
        <w:tc>
          <w:tcPr>
            <w:tcW w:w="442" w:type="pct"/>
          </w:tcPr>
          <w:p w14:paraId="6B315CB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50</w:t>
            </w:r>
          </w:p>
        </w:tc>
        <w:tc>
          <w:tcPr>
            <w:tcW w:w="474" w:type="pct"/>
          </w:tcPr>
          <w:p w14:paraId="5FBDADF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5)</w:t>
            </w:r>
          </w:p>
        </w:tc>
        <w:tc>
          <w:tcPr>
            <w:tcW w:w="346" w:type="pct"/>
          </w:tcPr>
          <w:p w14:paraId="0AC6E6D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0B93B73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43</w:t>
            </w:r>
          </w:p>
        </w:tc>
        <w:tc>
          <w:tcPr>
            <w:tcW w:w="474" w:type="pct"/>
          </w:tcPr>
          <w:p w14:paraId="3CE8169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5)</w:t>
            </w:r>
          </w:p>
        </w:tc>
        <w:tc>
          <w:tcPr>
            <w:tcW w:w="347" w:type="pct"/>
          </w:tcPr>
          <w:p w14:paraId="2EB76A6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038664CA"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3842B984" w14:textId="77777777" w:rsidR="00B947F6" w:rsidRPr="009106F1" w:rsidRDefault="00B947F6" w:rsidP="00E1481F">
            <w:pPr>
              <w:rPr>
                <w:rFonts w:cstheme="minorHAnsi"/>
                <w:i/>
                <w:iCs/>
                <w:sz w:val="24"/>
                <w:szCs w:val="24"/>
              </w:rPr>
            </w:pPr>
            <w:r w:rsidRPr="009106F1">
              <w:rPr>
                <w:rFonts w:cstheme="minorHAnsi"/>
                <w:i/>
                <w:iCs/>
                <w:sz w:val="24"/>
                <w:szCs w:val="24"/>
              </w:rPr>
              <w:t xml:space="preserve">  Intermediate Occupations</w:t>
            </w:r>
          </w:p>
        </w:tc>
        <w:tc>
          <w:tcPr>
            <w:tcW w:w="442" w:type="pct"/>
          </w:tcPr>
          <w:p w14:paraId="72D3D05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40</w:t>
            </w:r>
          </w:p>
        </w:tc>
        <w:tc>
          <w:tcPr>
            <w:tcW w:w="474" w:type="pct"/>
          </w:tcPr>
          <w:p w14:paraId="42ECC68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7)</w:t>
            </w:r>
          </w:p>
        </w:tc>
        <w:tc>
          <w:tcPr>
            <w:tcW w:w="346" w:type="pct"/>
          </w:tcPr>
          <w:p w14:paraId="10897EA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41" w:type="pct"/>
          </w:tcPr>
          <w:p w14:paraId="05CD142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7</w:t>
            </w:r>
          </w:p>
        </w:tc>
        <w:tc>
          <w:tcPr>
            <w:tcW w:w="474" w:type="pct"/>
          </w:tcPr>
          <w:p w14:paraId="2789FDB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6)</w:t>
            </w:r>
          </w:p>
        </w:tc>
        <w:tc>
          <w:tcPr>
            <w:tcW w:w="347" w:type="pct"/>
          </w:tcPr>
          <w:p w14:paraId="73D668F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599CB5CC"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55D559BF" w14:textId="77777777" w:rsidR="00B947F6" w:rsidRPr="009106F1" w:rsidRDefault="00B947F6" w:rsidP="00E1481F">
            <w:pPr>
              <w:rPr>
                <w:rFonts w:cstheme="minorHAnsi"/>
                <w:sz w:val="24"/>
                <w:szCs w:val="24"/>
              </w:rPr>
            </w:pPr>
            <w:r w:rsidRPr="009106F1">
              <w:rPr>
                <w:rFonts w:cstheme="minorHAnsi"/>
                <w:i/>
                <w:iCs/>
                <w:sz w:val="24"/>
                <w:szCs w:val="24"/>
              </w:rPr>
              <w:t xml:space="preserve">  Small Employers</w:t>
            </w:r>
          </w:p>
        </w:tc>
        <w:tc>
          <w:tcPr>
            <w:tcW w:w="442" w:type="pct"/>
          </w:tcPr>
          <w:p w14:paraId="74E0CF5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9</w:t>
            </w:r>
          </w:p>
        </w:tc>
        <w:tc>
          <w:tcPr>
            <w:tcW w:w="474" w:type="pct"/>
          </w:tcPr>
          <w:p w14:paraId="6F7F76C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5)</w:t>
            </w:r>
          </w:p>
        </w:tc>
        <w:tc>
          <w:tcPr>
            <w:tcW w:w="346" w:type="pct"/>
          </w:tcPr>
          <w:p w14:paraId="07FD7ED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41" w:type="pct"/>
          </w:tcPr>
          <w:p w14:paraId="22F825B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6</w:t>
            </w:r>
          </w:p>
        </w:tc>
        <w:tc>
          <w:tcPr>
            <w:tcW w:w="474" w:type="pct"/>
          </w:tcPr>
          <w:p w14:paraId="24CBEA5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5)</w:t>
            </w:r>
          </w:p>
        </w:tc>
        <w:tc>
          <w:tcPr>
            <w:tcW w:w="347" w:type="pct"/>
          </w:tcPr>
          <w:p w14:paraId="3DEA1E6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117C16BB"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6BF73A49" w14:textId="77777777" w:rsidR="00B947F6" w:rsidRPr="009106F1" w:rsidRDefault="00B947F6" w:rsidP="00E1481F">
            <w:pPr>
              <w:rPr>
                <w:rFonts w:cstheme="minorHAnsi"/>
                <w:sz w:val="24"/>
                <w:szCs w:val="24"/>
              </w:rPr>
            </w:pPr>
            <w:r w:rsidRPr="009106F1">
              <w:rPr>
                <w:rFonts w:cstheme="minorHAnsi"/>
                <w:i/>
                <w:iCs/>
                <w:sz w:val="24"/>
                <w:szCs w:val="24"/>
              </w:rPr>
              <w:t xml:space="preserve">  Lower Supervisory &amp; Technical Occupations</w:t>
            </w:r>
          </w:p>
        </w:tc>
        <w:tc>
          <w:tcPr>
            <w:tcW w:w="442" w:type="pct"/>
          </w:tcPr>
          <w:p w14:paraId="0683E0E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7</w:t>
            </w:r>
          </w:p>
        </w:tc>
        <w:tc>
          <w:tcPr>
            <w:tcW w:w="474" w:type="pct"/>
          </w:tcPr>
          <w:p w14:paraId="0C58DF3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4)</w:t>
            </w:r>
          </w:p>
        </w:tc>
        <w:tc>
          <w:tcPr>
            <w:tcW w:w="346" w:type="pct"/>
          </w:tcPr>
          <w:p w14:paraId="4877B87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41" w:type="pct"/>
          </w:tcPr>
          <w:p w14:paraId="33EB85C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9</w:t>
            </w:r>
          </w:p>
        </w:tc>
        <w:tc>
          <w:tcPr>
            <w:tcW w:w="474" w:type="pct"/>
          </w:tcPr>
          <w:p w14:paraId="6D778B5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4)</w:t>
            </w:r>
          </w:p>
        </w:tc>
        <w:tc>
          <w:tcPr>
            <w:tcW w:w="347" w:type="pct"/>
          </w:tcPr>
          <w:p w14:paraId="1E28777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444D7974"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6080B922" w14:textId="77777777" w:rsidR="00B947F6" w:rsidRPr="009106F1" w:rsidRDefault="00B947F6" w:rsidP="00E1481F">
            <w:pPr>
              <w:rPr>
                <w:rFonts w:cstheme="minorHAnsi"/>
                <w:sz w:val="24"/>
                <w:szCs w:val="24"/>
              </w:rPr>
            </w:pPr>
            <w:r w:rsidRPr="009106F1">
              <w:rPr>
                <w:rFonts w:cstheme="minorHAnsi"/>
                <w:i/>
                <w:iCs/>
                <w:sz w:val="24"/>
                <w:szCs w:val="24"/>
              </w:rPr>
              <w:t xml:space="preserve">  Semi-Routine Occupations</w:t>
            </w:r>
          </w:p>
        </w:tc>
        <w:tc>
          <w:tcPr>
            <w:tcW w:w="442" w:type="pct"/>
          </w:tcPr>
          <w:p w14:paraId="454B25D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6</w:t>
            </w:r>
          </w:p>
        </w:tc>
        <w:tc>
          <w:tcPr>
            <w:tcW w:w="474" w:type="pct"/>
          </w:tcPr>
          <w:p w14:paraId="6EF796C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4)</w:t>
            </w:r>
          </w:p>
        </w:tc>
        <w:tc>
          <w:tcPr>
            <w:tcW w:w="346" w:type="pct"/>
          </w:tcPr>
          <w:p w14:paraId="2B610D5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41" w:type="pct"/>
          </w:tcPr>
          <w:p w14:paraId="4548A3F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8</w:t>
            </w:r>
          </w:p>
        </w:tc>
        <w:tc>
          <w:tcPr>
            <w:tcW w:w="474" w:type="pct"/>
          </w:tcPr>
          <w:p w14:paraId="0EC7BFE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4)</w:t>
            </w:r>
          </w:p>
        </w:tc>
        <w:tc>
          <w:tcPr>
            <w:tcW w:w="347" w:type="pct"/>
          </w:tcPr>
          <w:p w14:paraId="201AEEF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2C4C6578"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6B39322D" w14:textId="77777777" w:rsidR="00B947F6" w:rsidRPr="009106F1" w:rsidRDefault="00B947F6" w:rsidP="00E1481F">
            <w:pPr>
              <w:rPr>
                <w:rFonts w:cstheme="minorHAnsi"/>
                <w:sz w:val="24"/>
                <w:szCs w:val="24"/>
              </w:rPr>
            </w:pPr>
            <w:r w:rsidRPr="009106F1">
              <w:rPr>
                <w:rFonts w:cstheme="minorHAnsi"/>
                <w:i/>
                <w:iCs/>
                <w:sz w:val="24"/>
                <w:szCs w:val="24"/>
              </w:rPr>
              <w:t xml:space="preserve">  Routine Occupations</w:t>
            </w:r>
          </w:p>
        </w:tc>
        <w:tc>
          <w:tcPr>
            <w:tcW w:w="442" w:type="pct"/>
          </w:tcPr>
          <w:p w14:paraId="0C46DCC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45</w:t>
            </w:r>
          </w:p>
        </w:tc>
        <w:tc>
          <w:tcPr>
            <w:tcW w:w="474" w:type="pct"/>
          </w:tcPr>
          <w:p w14:paraId="1590EF5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4)</w:t>
            </w:r>
          </w:p>
        </w:tc>
        <w:tc>
          <w:tcPr>
            <w:tcW w:w="346" w:type="pct"/>
          </w:tcPr>
          <w:p w14:paraId="743B0B7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1834924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41</w:t>
            </w:r>
          </w:p>
        </w:tc>
        <w:tc>
          <w:tcPr>
            <w:tcW w:w="474" w:type="pct"/>
          </w:tcPr>
          <w:p w14:paraId="33DD705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4)</w:t>
            </w:r>
          </w:p>
        </w:tc>
        <w:tc>
          <w:tcPr>
            <w:tcW w:w="347" w:type="pct"/>
          </w:tcPr>
          <w:p w14:paraId="512C51D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6A03975B"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09DD878F" w14:textId="77777777" w:rsidR="00B947F6" w:rsidRPr="009106F1" w:rsidRDefault="00B947F6" w:rsidP="00E1481F">
            <w:pPr>
              <w:rPr>
                <w:rFonts w:cstheme="minorHAnsi"/>
                <w:i/>
                <w:iCs/>
                <w:sz w:val="24"/>
                <w:szCs w:val="24"/>
              </w:rPr>
            </w:pPr>
            <w:r w:rsidRPr="009106F1">
              <w:rPr>
                <w:rFonts w:cstheme="minorHAnsi"/>
                <w:sz w:val="24"/>
                <w:szCs w:val="24"/>
              </w:rPr>
              <w:t>Reading Scores</w:t>
            </w:r>
          </w:p>
        </w:tc>
        <w:tc>
          <w:tcPr>
            <w:tcW w:w="442" w:type="pct"/>
          </w:tcPr>
          <w:p w14:paraId="12A6400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474" w:type="pct"/>
          </w:tcPr>
          <w:p w14:paraId="0EF4416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46" w:type="pct"/>
          </w:tcPr>
          <w:p w14:paraId="4B7D46C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41" w:type="pct"/>
          </w:tcPr>
          <w:p w14:paraId="201256D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474" w:type="pct"/>
          </w:tcPr>
          <w:p w14:paraId="7A9AD95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47" w:type="pct"/>
          </w:tcPr>
          <w:p w14:paraId="21919B6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6B5C7BD2"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26D26F34" w14:textId="77777777" w:rsidR="00B947F6" w:rsidRPr="009106F1" w:rsidRDefault="00B947F6" w:rsidP="00E1481F">
            <w:pPr>
              <w:rPr>
                <w:rFonts w:cstheme="minorHAnsi"/>
                <w:i/>
                <w:iCs/>
                <w:sz w:val="24"/>
                <w:szCs w:val="24"/>
              </w:rPr>
            </w:pPr>
            <w:r w:rsidRPr="009106F1">
              <w:rPr>
                <w:rFonts w:cstheme="minorHAnsi"/>
                <w:sz w:val="24"/>
                <w:szCs w:val="24"/>
              </w:rPr>
              <w:t>Maths Scores</w:t>
            </w:r>
          </w:p>
        </w:tc>
        <w:tc>
          <w:tcPr>
            <w:tcW w:w="442" w:type="pct"/>
          </w:tcPr>
          <w:p w14:paraId="7200DC0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2</w:t>
            </w:r>
          </w:p>
        </w:tc>
        <w:tc>
          <w:tcPr>
            <w:tcW w:w="474" w:type="pct"/>
          </w:tcPr>
          <w:p w14:paraId="2605027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46" w:type="pct"/>
          </w:tcPr>
          <w:p w14:paraId="293C122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00913F3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2</w:t>
            </w:r>
          </w:p>
        </w:tc>
        <w:tc>
          <w:tcPr>
            <w:tcW w:w="474" w:type="pct"/>
          </w:tcPr>
          <w:p w14:paraId="5F3384D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47" w:type="pct"/>
          </w:tcPr>
          <w:p w14:paraId="567BEDB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71620580"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56071369" w14:textId="77777777" w:rsidR="00B947F6" w:rsidRPr="009106F1" w:rsidRDefault="00B947F6" w:rsidP="00E1481F">
            <w:pPr>
              <w:rPr>
                <w:rFonts w:cstheme="minorHAnsi"/>
                <w:sz w:val="24"/>
                <w:szCs w:val="24"/>
              </w:rPr>
            </w:pPr>
            <w:r w:rsidRPr="009106F1">
              <w:rPr>
                <w:rFonts w:cstheme="minorHAnsi"/>
                <w:sz w:val="24"/>
                <w:szCs w:val="24"/>
              </w:rPr>
              <w:t>Intercept</w:t>
            </w:r>
          </w:p>
        </w:tc>
        <w:tc>
          <w:tcPr>
            <w:tcW w:w="442" w:type="pct"/>
          </w:tcPr>
          <w:p w14:paraId="6880812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90</w:t>
            </w:r>
          </w:p>
        </w:tc>
        <w:tc>
          <w:tcPr>
            <w:tcW w:w="474" w:type="pct"/>
          </w:tcPr>
          <w:p w14:paraId="24E899F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7)</w:t>
            </w:r>
          </w:p>
        </w:tc>
        <w:tc>
          <w:tcPr>
            <w:tcW w:w="346" w:type="pct"/>
          </w:tcPr>
          <w:p w14:paraId="0A67E49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4EBA17E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09</w:t>
            </w:r>
          </w:p>
        </w:tc>
        <w:tc>
          <w:tcPr>
            <w:tcW w:w="474" w:type="pct"/>
          </w:tcPr>
          <w:p w14:paraId="5432D91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5)</w:t>
            </w:r>
          </w:p>
        </w:tc>
        <w:tc>
          <w:tcPr>
            <w:tcW w:w="347" w:type="pct"/>
          </w:tcPr>
          <w:p w14:paraId="3DBF5D1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2FD069F2"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587A05C5" w14:textId="77777777" w:rsidR="00B947F6" w:rsidRPr="009106F1" w:rsidRDefault="00B947F6" w:rsidP="00E1481F">
            <w:pPr>
              <w:rPr>
                <w:rFonts w:cstheme="minorHAnsi"/>
                <w:sz w:val="24"/>
                <w:szCs w:val="24"/>
              </w:rPr>
            </w:pPr>
          </w:p>
        </w:tc>
        <w:tc>
          <w:tcPr>
            <w:tcW w:w="442" w:type="pct"/>
          </w:tcPr>
          <w:p w14:paraId="5C3C439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74" w:type="pct"/>
          </w:tcPr>
          <w:p w14:paraId="0EF9B65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46" w:type="pct"/>
          </w:tcPr>
          <w:p w14:paraId="1CD53A8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41" w:type="pct"/>
          </w:tcPr>
          <w:p w14:paraId="3B33A18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74" w:type="pct"/>
          </w:tcPr>
          <w:p w14:paraId="46C90A1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47" w:type="pct"/>
          </w:tcPr>
          <w:p w14:paraId="29940D5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05D44274"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697D2A40" w14:textId="77777777" w:rsidR="00B947F6" w:rsidRPr="009106F1" w:rsidRDefault="00B947F6" w:rsidP="00E1481F">
            <w:pPr>
              <w:rPr>
                <w:rFonts w:cstheme="minorHAnsi"/>
                <w:sz w:val="24"/>
                <w:szCs w:val="24"/>
              </w:rPr>
            </w:pPr>
            <w:r w:rsidRPr="009106F1">
              <w:rPr>
                <w:rFonts w:cstheme="minorHAnsi"/>
                <w:sz w:val="24"/>
                <w:szCs w:val="24"/>
              </w:rPr>
              <w:t>Unemployment &amp; Out of Labour Force</w:t>
            </w:r>
          </w:p>
        </w:tc>
        <w:tc>
          <w:tcPr>
            <w:tcW w:w="442" w:type="pct"/>
          </w:tcPr>
          <w:p w14:paraId="01CAC21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74" w:type="pct"/>
          </w:tcPr>
          <w:p w14:paraId="5A84312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46" w:type="pct"/>
          </w:tcPr>
          <w:p w14:paraId="1C5EDF1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41" w:type="pct"/>
          </w:tcPr>
          <w:p w14:paraId="7EA0729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74" w:type="pct"/>
          </w:tcPr>
          <w:p w14:paraId="6C597F9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47" w:type="pct"/>
          </w:tcPr>
          <w:p w14:paraId="407FE72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1CFCAC96"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3B0609D9" w14:textId="77777777" w:rsidR="00B947F6" w:rsidRPr="009106F1" w:rsidRDefault="00B947F6" w:rsidP="00E1481F">
            <w:pPr>
              <w:rPr>
                <w:rFonts w:cstheme="minorHAnsi"/>
                <w:sz w:val="24"/>
                <w:szCs w:val="24"/>
              </w:rPr>
            </w:pPr>
            <w:r w:rsidRPr="009106F1">
              <w:rPr>
                <w:rFonts w:cstheme="minorHAnsi"/>
                <w:sz w:val="24"/>
                <w:szCs w:val="24"/>
              </w:rPr>
              <w:t>Educational Attainment</w:t>
            </w:r>
          </w:p>
        </w:tc>
        <w:tc>
          <w:tcPr>
            <w:tcW w:w="442" w:type="pct"/>
          </w:tcPr>
          <w:p w14:paraId="71B49C0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74" w:type="pct"/>
          </w:tcPr>
          <w:p w14:paraId="38D29C5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46" w:type="pct"/>
          </w:tcPr>
          <w:p w14:paraId="02C4DA1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41" w:type="pct"/>
          </w:tcPr>
          <w:p w14:paraId="54EED94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74" w:type="pct"/>
          </w:tcPr>
          <w:p w14:paraId="6A12527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47" w:type="pct"/>
          </w:tcPr>
          <w:p w14:paraId="5BF339C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52F67938"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2475C4CB" w14:textId="77777777" w:rsidR="00B947F6" w:rsidRPr="009106F1" w:rsidRDefault="00B947F6" w:rsidP="00E1481F">
            <w:pPr>
              <w:rPr>
                <w:rFonts w:cstheme="minorHAnsi"/>
                <w:sz w:val="24"/>
                <w:szCs w:val="24"/>
              </w:rPr>
            </w:pPr>
            <w:r w:rsidRPr="009106F1">
              <w:rPr>
                <w:rFonts w:cstheme="minorHAnsi"/>
                <w:i/>
                <w:iCs/>
                <w:sz w:val="24"/>
                <w:szCs w:val="24"/>
              </w:rPr>
              <w:t xml:space="preserve">  Less than five O-levels</w:t>
            </w:r>
          </w:p>
        </w:tc>
        <w:tc>
          <w:tcPr>
            <w:tcW w:w="442" w:type="pct"/>
          </w:tcPr>
          <w:p w14:paraId="550B727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Ref.</w:t>
            </w:r>
          </w:p>
        </w:tc>
        <w:tc>
          <w:tcPr>
            <w:tcW w:w="474" w:type="pct"/>
          </w:tcPr>
          <w:p w14:paraId="33332D7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46" w:type="pct"/>
          </w:tcPr>
          <w:p w14:paraId="4D63760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41" w:type="pct"/>
          </w:tcPr>
          <w:p w14:paraId="7BB4084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74" w:type="pct"/>
          </w:tcPr>
          <w:p w14:paraId="44AE001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47" w:type="pct"/>
          </w:tcPr>
          <w:p w14:paraId="6246D8C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461EF4A0"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54954504" w14:textId="77777777" w:rsidR="00B947F6" w:rsidRPr="009106F1" w:rsidRDefault="00B947F6" w:rsidP="00E1481F">
            <w:pPr>
              <w:rPr>
                <w:rFonts w:cstheme="minorHAnsi"/>
                <w:sz w:val="24"/>
                <w:szCs w:val="24"/>
              </w:rPr>
            </w:pPr>
            <w:r w:rsidRPr="009106F1">
              <w:rPr>
                <w:rFonts w:cstheme="minorHAnsi"/>
                <w:i/>
                <w:iCs/>
                <w:sz w:val="24"/>
                <w:szCs w:val="24"/>
              </w:rPr>
              <w:t xml:space="preserve">  Five or More O-levels</w:t>
            </w:r>
          </w:p>
        </w:tc>
        <w:tc>
          <w:tcPr>
            <w:tcW w:w="442" w:type="pct"/>
          </w:tcPr>
          <w:p w14:paraId="7D8584F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2</w:t>
            </w:r>
          </w:p>
        </w:tc>
        <w:tc>
          <w:tcPr>
            <w:tcW w:w="474" w:type="pct"/>
          </w:tcPr>
          <w:p w14:paraId="064AE1C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8)</w:t>
            </w:r>
          </w:p>
        </w:tc>
        <w:tc>
          <w:tcPr>
            <w:tcW w:w="346" w:type="pct"/>
          </w:tcPr>
          <w:p w14:paraId="01C383D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41" w:type="pct"/>
          </w:tcPr>
          <w:p w14:paraId="44A61AC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6</w:t>
            </w:r>
          </w:p>
        </w:tc>
        <w:tc>
          <w:tcPr>
            <w:tcW w:w="474" w:type="pct"/>
          </w:tcPr>
          <w:p w14:paraId="335D792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3)</w:t>
            </w:r>
          </w:p>
        </w:tc>
        <w:tc>
          <w:tcPr>
            <w:tcW w:w="347" w:type="pct"/>
          </w:tcPr>
          <w:p w14:paraId="23FD43C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47F28B35"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2C9B8035" w14:textId="77777777" w:rsidR="00B947F6" w:rsidRPr="009106F1" w:rsidRDefault="00B947F6" w:rsidP="00E1481F">
            <w:pPr>
              <w:rPr>
                <w:rFonts w:cstheme="minorHAnsi"/>
                <w:i/>
                <w:iCs/>
                <w:sz w:val="24"/>
                <w:szCs w:val="24"/>
              </w:rPr>
            </w:pPr>
            <w:r w:rsidRPr="009106F1">
              <w:rPr>
                <w:rFonts w:cstheme="minorHAnsi"/>
                <w:sz w:val="24"/>
                <w:szCs w:val="24"/>
              </w:rPr>
              <w:t>Sex</w:t>
            </w:r>
          </w:p>
        </w:tc>
        <w:tc>
          <w:tcPr>
            <w:tcW w:w="442" w:type="pct"/>
          </w:tcPr>
          <w:p w14:paraId="6492422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74" w:type="pct"/>
          </w:tcPr>
          <w:p w14:paraId="5A0198C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46" w:type="pct"/>
          </w:tcPr>
          <w:p w14:paraId="0A4F01B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41" w:type="pct"/>
          </w:tcPr>
          <w:p w14:paraId="14022AF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74" w:type="pct"/>
          </w:tcPr>
          <w:p w14:paraId="3236286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47" w:type="pct"/>
          </w:tcPr>
          <w:p w14:paraId="62B8005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28793E5A"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3ED35C87" w14:textId="77777777" w:rsidR="00B947F6" w:rsidRPr="009106F1" w:rsidRDefault="00B947F6" w:rsidP="00E1481F">
            <w:pPr>
              <w:rPr>
                <w:rFonts w:cstheme="minorHAnsi"/>
                <w:sz w:val="24"/>
                <w:szCs w:val="24"/>
              </w:rPr>
            </w:pPr>
            <w:r w:rsidRPr="009106F1">
              <w:rPr>
                <w:rFonts w:cstheme="minorHAnsi"/>
                <w:sz w:val="24"/>
                <w:szCs w:val="24"/>
              </w:rPr>
              <w:t xml:space="preserve">  </w:t>
            </w:r>
            <w:r w:rsidRPr="009106F1">
              <w:rPr>
                <w:rFonts w:cstheme="minorHAnsi"/>
                <w:i/>
                <w:iCs/>
                <w:sz w:val="24"/>
                <w:szCs w:val="24"/>
              </w:rPr>
              <w:t>Female</w:t>
            </w:r>
          </w:p>
        </w:tc>
        <w:tc>
          <w:tcPr>
            <w:tcW w:w="442" w:type="pct"/>
          </w:tcPr>
          <w:p w14:paraId="4D916C9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Ref.</w:t>
            </w:r>
          </w:p>
        </w:tc>
        <w:tc>
          <w:tcPr>
            <w:tcW w:w="474" w:type="pct"/>
          </w:tcPr>
          <w:p w14:paraId="5EFF32D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46" w:type="pct"/>
          </w:tcPr>
          <w:p w14:paraId="7F4D7FF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41" w:type="pct"/>
          </w:tcPr>
          <w:p w14:paraId="5B32691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74" w:type="pct"/>
          </w:tcPr>
          <w:p w14:paraId="37F5784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47" w:type="pct"/>
          </w:tcPr>
          <w:p w14:paraId="5F144A7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01892FF2"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4E59BFFC" w14:textId="77777777" w:rsidR="00B947F6" w:rsidRPr="009106F1" w:rsidRDefault="00B947F6" w:rsidP="00E1481F">
            <w:pPr>
              <w:rPr>
                <w:rFonts w:cstheme="minorHAnsi"/>
                <w:i/>
                <w:iCs/>
                <w:sz w:val="24"/>
                <w:szCs w:val="24"/>
              </w:rPr>
            </w:pPr>
            <w:r w:rsidRPr="009106F1">
              <w:rPr>
                <w:rFonts w:cstheme="minorHAnsi"/>
                <w:i/>
                <w:iCs/>
                <w:sz w:val="24"/>
                <w:szCs w:val="24"/>
              </w:rPr>
              <w:t xml:space="preserve">  Male</w:t>
            </w:r>
          </w:p>
        </w:tc>
        <w:tc>
          <w:tcPr>
            <w:tcW w:w="442" w:type="pct"/>
          </w:tcPr>
          <w:p w14:paraId="642716B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474" w:type="pct"/>
          </w:tcPr>
          <w:p w14:paraId="4A9F411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4)</w:t>
            </w:r>
          </w:p>
        </w:tc>
        <w:tc>
          <w:tcPr>
            <w:tcW w:w="346" w:type="pct"/>
          </w:tcPr>
          <w:p w14:paraId="5A91350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41" w:type="pct"/>
          </w:tcPr>
          <w:p w14:paraId="0FABF1F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1</w:t>
            </w:r>
          </w:p>
        </w:tc>
        <w:tc>
          <w:tcPr>
            <w:tcW w:w="474" w:type="pct"/>
          </w:tcPr>
          <w:p w14:paraId="526E287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0)</w:t>
            </w:r>
          </w:p>
        </w:tc>
        <w:tc>
          <w:tcPr>
            <w:tcW w:w="347" w:type="pct"/>
          </w:tcPr>
          <w:p w14:paraId="6713E6C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76DDA1C1"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07010D9E" w14:textId="77777777" w:rsidR="00B947F6" w:rsidRPr="009106F1" w:rsidRDefault="00B947F6" w:rsidP="00E1481F">
            <w:pPr>
              <w:rPr>
                <w:rFonts w:cstheme="minorHAnsi"/>
                <w:sz w:val="24"/>
                <w:szCs w:val="24"/>
              </w:rPr>
            </w:pPr>
            <w:r w:rsidRPr="009106F1">
              <w:rPr>
                <w:rFonts w:cstheme="minorHAnsi"/>
                <w:sz w:val="24"/>
                <w:szCs w:val="24"/>
              </w:rPr>
              <w:t>Housing Tenure</w:t>
            </w:r>
          </w:p>
        </w:tc>
        <w:tc>
          <w:tcPr>
            <w:tcW w:w="442" w:type="pct"/>
          </w:tcPr>
          <w:p w14:paraId="4E740A7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74" w:type="pct"/>
          </w:tcPr>
          <w:p w14:paraId="54C15E3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46" w:type="pct"/>
          </w:tcPr>
          <w:p w14:paraId="1947446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41" w:type="pct"/>
          </w:tcPr>
          <w:p w14:paraId="5E17417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74" w:type="pct"/>
          </w:tcPr>
          <w:p w14:paraId="3D3822B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47" w:type="pct"/>
          </w:tcPr>
          <w:p w14:paraId="2D998DB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2EF26EF9"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2F935CE1" w14:textId="77777777" w:rsidR="00B947F6" w:rsidRPr="009106F1" w:rsidRDefault="00B947F6" w:rsidP="00E1481F">
            <w:pPr>
              <w:rPr>
                <w:rFonts w:cstheme="minorHAnsi"/>
                <w:i/>
                <w:iCs/>
                <w:sz w:val="24"/>
                <w:szCs w:val="24"/>
              </w:rPr>
            </w:pPr>
            <w:r w:rsidRPr="009106F1">
              <w:rPr>
                <w:rFonts w:cstheme="minorHAnsi"/>
                <w:i/>
                <w:iCs/>
                <w:sz w:val="24"/>
                <w:szCs w:val="24"/>
              </w:rPr>
              <w:t xml:space="preserve">  Own Home</w:t>
            </w:r>
          </w:p>
        </w:tc>
        <w:tc>
          <w:tcPr>
            <w:tcW w:w="442" w:type="pct"/>
          </w:tcPr>
          <w:p w14:paraId="435EEFA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Ref.</w:t>
            </w:r>
          </w:p>
        </w:tc>
        <w:tc>
          <w:tcPr>
            <w:tcW w:w="474" w:type="pct"/>
          </w:tcPr>
          <w:p w14:paraId="2C1C407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46" w:type="pct"/>
          </w:tcPr>
          <w:p w14:paraId="52E2FA6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41" w:type="pct"/>
          </w:tcPr>
          <w:p w14:paraId="68AD89C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74" w:type="pct"/>
          </w:tcPr>
          <w:p w14:paraId="648B65E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47" w:type="pct"/>
          </w:tcPr>
          <w:p w14:paraId="52D0CA6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7B9E2123"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259802DA" w14:textId="77777777" w:rsidR="00B947F6" w:rsidRPr="009106F1" w:rsidRDefault="00B947F6" w:rsidP="00E1481F">
            <w:pPr>
              <w:rPr>
                <w:rFonts w:cstheme="minorHAnsi"/>
                <w:sz w:val="24"/>
                <w:szCs w:val="24"/>
              </w:rPr>
            </w:pPr>
            <w:r w:rsidRPr="009106F1">
              <w:rPr>
                <w:rFonts w:cstheme="minorHAnsi"/>
                <w:i/>
                <w:iCs/>
                <w:sz w:val="24"/>
                <w:szCs w:val="24"/>
              </w:rPr>
              <w:t xml:space="preserve">  Don't Own Home</w:t>
            </w:r>
          </w:p>
        </w:tc>
        <w:tc>
          <w:tcPr>
            <w:tcW w:w="442" w:type="pct"/>
          </w:tcPr>
          <w:p w14:paraId="53B2281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3</w:t>
            </w:r>
          </w:p>
        </w:tc>
        <w:tc>
          <w:tcPr>
            <w:tcW w:w="474" w:type="pct"/>
          </w:tcPr>
          <w:p w14:paraId="74B9758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6)</w:t>
            </w:r>
          </w:p>
        </w:tc>
        <w:tc>
          <w:tcPr>
            <w:tcW w:w="346" w:type="pct"/>
          </w:tcPr>
          <w:p w14:paraId="09DE1D6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41" w:type="pct"/>
          </w:tcPr>
          <w:p w14:paraId="291AA0C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9</w:t>
            </w:r>
          </w:p>
        </w:tc>
        <w:tc>
          <w:tcPr>
            <w:tcW w:w="474" w:type="pct"/>
          </w:tcPr>
          <w:p w14:paraId="7D97D50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4)</w:t>
            </w:r>
          </w:p>
        </w:tc>
        <w:tc>
          <w:tcPr>
            <w:tcW w:w="347" w:type="pct"/>
          </w:tcPr>
          <w:p w14:paraId="44D35CD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690DEB34"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7C6A24E9" w14:textId="77777777" w:rsidR="00B947F6" w:rsidRPr="009106F1" w:rsidRDefault="00B947F6" w:rsidP="00E1481F">
            <w:pPr>
              <w:rPr>
                <w:rFonts w:cstheme="minorHAnsi"/>
                <w:i/>
                <w:iCs/>
                <w:sz w:val="24"/>
                <w:szCs w:val="24"/>
              </w:rPr>
            </w:pPr>
            <w:r w:rsidRPr="009106F1">
              <w:rPr>
                <w:rFonts w:cstheme="minorHAnsi"/>
                <w:sz w:val="24"/>
                <w:szCs w:val="24"/>
              </w:rPr>
              <w:t>NS-SEC</w:t>
            </w:r>
          </w:p>
        </w:tc>
        <w:tc>
          <w:tcPr>
            <w:tcW w:w="442" w:type="pct"/>
          </w:tcPr>
          <w:p w14:paraId="0F16FFC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74" w:type="pct"/>
          </w:tcPr>
          <w:p w14:paraId="005E1B0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46" w:type="pct"/>
          </w:tcPr>
          <w:p w14:paraId="353FB0D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41" w:type="pct"/>
          </w:tcPr>
          <w:p w14:paraId="676EEA2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74" w:type="pct"/>
          </w:tcPr>
          <w:p w14:paraId="251A23E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47" w:type="pct"/>
          </w:tcPr>
          <w:p w14:paraId="76DF215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7DD7357C"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56050E85" w14:textId="77777777" w:rsidR="00B947F6" w:rsidRPr="009106F1" w:rsidRDefault="00B947F6" w:rsidP="00E1481F">
            <w:pPr>
              <w:rPr>
                <w:rFonts w:cstheme="minorHAnsi"/>
                <w:sz w:val="24"/>
                <w:szCs w:val="24"/>
              </w:rPr>
            </w:pPr>
            <w:r w:rsidRPr="009106F1">
              <w:rPr>
                <w:rFonts w:cstheme="minorHAnsi"/>
                <w:i/>
                <w:iCs/>
                <w:sz w:val="24"/>
                <w:szCs w:val="24"/>
              </w:rPr>
              <w:t xml:space="preserve">  Higher Managerial</w:t>
            </w:r>
          </w:p>
        </w:tc>
        <w:tc>
          <w:tcPr>
            <w:tcW w:w="442" w:type="pct"/>
          </w:tcPr>
          <w:p w14:paraId="1B0ADBF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Ref.</w:t>
            </w:r>
          </w:p>
        </w:tc>
        <w:tc>
          <w:tcPr>
            <w:tcW w:w="474" w:type="pct"/>
          </w:tcPr>
          <w:p w14:paraId="0AA619F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46" w:type="pct"/>
          </w:tcPr>
          <w:p w14:paraId="213E837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41" w:type="pct"/>
          </w:tcPr>
          <w:p w14:paraId="7645BC8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74" w:type="pct"/>
          </w:tcPr>
          <w:p w14:paraId="6C5D5FA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47" w:type="pct"/>
          </w:tcPr>
          <w:p w14:paraId="552B6BE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2028F682"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442BDB92" w14:textId="77777777" w:rsidR="00B947F6" w:rsidRPr="009106F1" w:rsidRDefault="00B947F6" w:rsidP="00E1481F">
            <w:pPr>
              <w:rPr>
                <w:rFonts w:cstheme="minorHAnsi"/>
                <w:i/>
                <w:iCs/>
                <w:sz w:val="24"/>
                <w:szCs w:val="24"/>
              </w:rPr>
            </w:pPr>
            <w:r w:rsidRPr="009106F1">
              <w:rPr>
                <w:rFonts w:cstheme="minorHAnsi"/>
                <w:i/>
                <w:iCs/>
                <w:sz w:val="24"/>
                <w:szCs w:val="24"/>
              </w:rPr>
              <w:t xml:space="preserve">  Lower Managerial</w:t>
            </w:r>
          </w:p>
        </w:tc>
        <w:tc>
          <w:tcPr>
            <w:tcW w:w="442" w:type="pct"/>
          </w:tcPr>
          <w:p w14:paraId="61933DE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46</w:t>
            </w:r>
          </w:p>
        </w:tc>
        <w:tc>
          <w:tcPr>
            <w:tcW w:w="474" w:type="pct"/>
          </w:tcPr>
          <w:p w14:paraId="68BA231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34)</w:t>
            </w:r>
          </w:p>
        </w:tc>
        <w:tc>
          <w:tcPr>
            <w:tcW w:w="346" w:type="pct"/>
          </w:tcPr>
          <w:p w14:paraId="47E17D0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41" w:type="pct"/>
          </w:tcPr>
          <w:p w14:paraId="3086548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34</w:t>
            </w:r>
          </w:p>
        </w:tc>
        <w:tc>
          <w:tcPr>
            <w:tcW w:w="474" w:type="pct"/>
          </w:tcPr>
          <w:p w14:paraId="2C668B5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31)</w:t>
            </w:r>
          </w:p>
        </w:tc>
        <w:tc>
          <w:tcPr>
            <w:tcW w:w="347" w:type="pct"/>
          </w:tcPr>
          <w:p w14:paraId="74FCC54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2D56EABD"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5E85983D" w14:textId="77777777" w:rsidR="00B947F6" w:rsidRPr="009106F1" w:rsidRDefault="00B947F6" w:rsidP="00E1481F">
            <w:pPr>
              <w:rPr>
                <w:rFonts w:cstheme="minorHAnsi"/>
                <w:i/>
                <w:iCs/>
                <w:sz w:val="24"/>
                <w:szCs w:val="24"/>
              </w:rPr>
            </w:pPr>
            <w:r w:rsidRPr="009106F1">
              <w:rPr>
                <w:rFonts w:cstheme="minorHAnsi"/>
                <w:i/>
                <w:iCs/>
                <w:sz w:val="24"/>
                <w:szCs w:val="24"/>
              </w:rPr>
              <w:t xml:space="preserve">  Intermediate Occupations</w:t>
            </w:r>
          </w:p>
        </w:tc>
        <w:tc>
          <w:tcPr>
            <w:tcW w:w="442" w:type="pct"/>
          </w:tcPr>
          <w:p w14:paraId="462E532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39</w:t>
            </w:r>
          </w:p>
        </w:tc>
        <w:tc>
          <w:tcPr>
            <w:tcW w:w="474" w:type="pct"/>
          </w:tcPr>
          <w:p w14:paraId="7A389D5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58)</w:t>
            </w:r>
          </w:p>
        </w:tc>
        <w:tc>
          <w:tcPr>
            <w:tcW w:w="346" w:type="pct"/>
          </w:tcPr>
          <w:p w14:paraId="68F9DA5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41" w:type="pct"/>
          </w:tcPr>
          <w:p w14:paraId="543A28A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9</w:t>
            </w:r>
          </w:p>
        </w:tc>
        <w:tc>
          <w:tcPr>
            <w:tcW w:w="474" w:type="pct"/>
          </w:tcPr>
          <w:p w14:paraId="563566F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54)</w:t>
            </w:r>
          </w:p>
        </w:tc>
        <w:tc>
          <w:tcPr>
            <w:tcW w:w="347" w:type="pct"/>
          </w:tcPr>
          <w:p w14:paraId="59BC716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1DC219DD"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7A780D3A" w14:textId="77777777" w:rsidR="00B947F6" w:rsidRPr="009106F1" w:rsidRDefault="00B947F6" w:rsidP="00E1481F">
            <w:pPr>
              <w:rPr>
                <w:rFonts w:cstheme="minorHAnsi"/>
                <w:sz w:val="24"/>
                <w:szCs w:val="24"/>
              </w:rPr>
            </w:pPr>
            <w:r w:rsidRPr="009106F1">
              <w:rPr>
                <w:rFonts w:cstheme="minorHAnsi"/>
                <w:i/>
                <w:iCs/>
                <w:sz w:val="24"/>
                <w:szCs w:val="24"/>
              </w:rPr>
              <w:t xml:space="preserve">  Small Employers</w:t>
            </w:r>
          </w:p>
        </w:tc>
        <w:tc>
          <w:tcPr>
            <w:tcW w:w="442" w:type="pct"/>
          </w:tcPr>
          <w:p w14:paraId="6AA06F9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52</w:t>
            </w:r>
          </w:p>
        </w:tc>
        <w:tc>
          <w:tcPr>
            <w:tcW w:w="474" w:type="pct"/>
          </w:tcPr>
          <w:p w14:paraId="27E5E81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33)</w:t>
            </w:r>
          </w:p>
        </w:tc>
        <w:tc>
          <w:tcPr>
            <w:tcW w:w="346" w:type="pct"/>
          </w:tcPr>
          <w:p w14:paraId="3A04C9D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41" w:type="pct"/>
          </w:tcPr>
          <w:p w14:paraId="64BF112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34</w:t>
            </w:r>
          </w:p>
        </w:tc>
        <w:tc>
          <w:tcPr>
            <w:tcW w:w="474" w:type="pct"/>
          </w:tcPr>
          <w:p w14:paraId="1101977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31)</w:t>
            </w:r>
          </w:p>
        </w:tc>
        <w:tc>
          <w:tcPr>
            <w:tcW w:w="347" w:type="pct"/>
          </w:tcPr>
          <w:p w14:paraId="051BFCE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3E524033"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3A66F4FF" w14:textId="77777777" w:rsidR="00B947F6" w:rsidRPr="009106F1" w:rsidRDefault="00B947F6" w:rsidP="00E1481F">
            <w:pPr>
              <w:rPr>
                <w:rFonts w:cstheme="minorHAnsi"/>
                <w:sz w:val="24"/>
                <w:szCs w:val="24"/>
              </w:rPr>
            </w:pPr>
            <w:r w:rsidRPr="009106F1">
              <w:rPr>
                <w:rFonts w:cstheme="minorHAnsi"/>
                <w:i/>
                <w:iCs/>
                <w:sz w:val="24"/>
                <w:szCs w:val="24"/>
              </w:rPr>
              <w:t xml:space="preserve">  Lower Supervisory &amp; Technical Occupations</w:t>
            </w:r>
          </w:p>
        </w:tc>
        <w:tc>
          <w:tcPr>
            <w:tcW w:w="442" w:type="pct"/>
          </w:tcPr>
          <w:p w14:paraId="1AD1BFF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72</w:t>
            </w:r>
          </w:p>
        </w:tc>
        <w:tc>
          <w:tcPr>
            <w:tcW w:w="474" w:type="pct"/>
          </w:tcPr>
          <w:p w14:paraId="7BBD4A3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32)</w:t>
            </w:r>
          </w:p>
        </w:tc>
        <w:tc>
          <w:tcPr>
            <w:tcW w:w="346" w:type="pct"/>
          </w:tcPr>
          <w:p w14:paraId="27D49BF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226F012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59</w:t>
            </w:r>
          </w:p>
        </w:tc>
        <w:tc>
          <w:tcPr>
            <w:tcW w:w="474" w:type="pct"/>
          </w:tcPr>
          <w:p w14:paraId="178C338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9)</w:t>
            </w:r>
          </w:p>
        </w:tc>
        <w:tc>
          <w:tcPr>
            <w:tcW w:w="347" w:type="pct"/>
          </w:tcPr>
          <w:p w14:paraId="78A0726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789D909B"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7475A962" w14:textId="77777777" w:rsidR="00B947F6" w:rsidRPr="009106F1" w:rsidRDefault="00B947F6" w:rsidP="00E1481F">
            <w:pPr>
              <w:rPr>
                <w:rFonts w:cstheme="minorHAnsi"/>
                <w:sz w:val="24"/>
                <w:szCs w:val="24"/>
              </w:rPr>
            </w:pPr>
            <w:r w:rsidRPr="009106F1">
              <w:rPr>
                <w:rFonts w:cstheme="minorHAnsi"/>
                <w:i/>
                <w:iCs/>
                <w:sz w:val="24"/>
                <w:szCs w:val="24"/>
              </w:rPr>
              <w:t xml:space="preserve">  Semi-Routine Occupations</w:t>
            </w:r>
          </w:p>
        </w:tc>
        <w:tc>
          <w:tcPr>
            <w:tcW w:w="442" w:type="pct"/>
          </w:tcPr>
          <w:p w14:paraId="60F0120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6</w:t>
            </w:r>
          </w:p>
        </w:tc>
        <w:tc>
          <w:tcPr>
            <w:tcW w:w="474" w:type="pct"/>
          </w:tcPr>
          <w:p w14:paraId="74F0997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9)</w:t>
            </w:r>
          </w:p>
        </w:tc>
        <w:tc>
          <w:tcPr>
            <w:tcW w:w="346" w:type="pct"/>
          </w:tcPr>
          <w:p w14:paraId="4D3B6A6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41" w:type="pct"/>
          </w:tcPr>
          <w:p w14:paraId="7B6DD00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4</w:t>
            </w:r>
          </w:p>
        </w:tc>
        <w:tc>
          <w:tcPr>
            <w:tcW w:w="474" w:type="pct"/>
          </w:tcPr>
          <w:p w14:paraId="3ED36C5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7)</w:t>
            </w:r>
          </w:p>
        </w:tc>
        <w:tc>
          <w:tcPr>
            <w:tcW w:w="347" w:type="pct"/>
          </w:tcPr>
          <w:p w14:paraId="4FF156D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3D1BF781"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4FC178FA" w14:textId="77777777" w:rsidR="00B947F6" w:rsidRPr="009106F1" w:rsidRDefault="00B947F6" w:rsidP="00E1481F">
            <w:pPr>
              <w:rPr>
                <w:rFonts w:cstheme="minorHAnsi"/>
                <w:sz w:val="24"/>
                <w:szCs w:val="24"/>
              </w:rPr>
            </w:pPr>
            <w:r w:rsidRPr="009106F1">
              <w:rPr>
                <w:rFonts w:cstheme="minorHAnsi"/>
                <w:i/>
                <w:iCs/>
                <w:sz w:val="24"/>
                <w:szCs w:val="24"/>
              </w:rPr>
              <w:lastRenderedPageBreak/>
              <w:t xml:space="preserve">  Routine Occupations</w:t>
            </w:r>
          </w:p>
        </w:tc>
        <w:tc>
          <w:tcPr>
            <w:tcW w:w="442" w:type="pct"/>
          </w:tcPr>
          <w:p w14:paraId="4C4AF39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33</w:t>
            </w:r>
          </w:p>
        </w:tc>
        <w:tc>
          <w:tcPr>
            <w:tcW w:w="474" w:type="pct"/>
          </w:tcPr>
          <w:p w14:paraId="72701A2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8)</w:t>
            </w:r>
          </w:p>
        </w:tc>
        <w:tc>
          <w:tcPr>
            <w:tcW w:w="346" w:type="pct"/>
          </w:tcPr>
          <w:p w14:paraId="51A9629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41" w:type="pct"/>
          </w:tcPr>
          <w:p w14:paraId="6A388C9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0</w:t>
            </w:r>
          </w:p>
        </w:tc>
        <w:tc>
          <w:tcPr>
            <w:tcW w:w="474" w:type="pct"/>
          </w:tcPr>
          <w:p w14:paraId="1675F36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6)</w:t>
            </w:r>
          </w:p>
        </w:tc>
        <w:tc>
          <w:tcPr>
            <w:tcW w:w="347" w:type="pct"/>
          </w:tcPr>
          <w:p w14:paraId="460807B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51CF08AA"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74F2E069" w14:textId="77777777" w:rsidR="00B947F6" w:rsidRPr="009106F1" w:rsidRDefault="00B947F6" w:rsidP="00E1481F">
            <w:pPr>
              <w:rPr>
                <w:rFonts w:cstheme="minorHAnsi"/>
                <w:i/>
                <w:iCs/>
                <w:sz w:val="24"/>
                <w:szCs w:val="24"/>
              </w:rPr>
            </w:pPr>
            <w:r w:rsidRPr="009106F1">
              <w:rPr>
                <w:rFonts w:cstheme="minorHAnsi"/>
                <w:sz w:val="24"/>
                <w:szCs w:val="24"/>
              </w:rPr>
              <w:t>Reading Scores</w:t>
            </w:r>
          </w:p>
        </w:tc>
        <w:tc>
          <w:tcPr>
            <w:tcW w:w="442" w:type="pct"/>
          </w:tcPr>
          <w:p w14:paraId="2498001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6</w:t>
            </w:r>
          </w:p>
        </w:tc>
        <w:tc>
          <w:tcPr>
            <w:tcW w:w="474" w:type="pct"/>
          </w:tcPr>
          <w:p w14:paraId="7648A4E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2)</w:t>
            </w:r>
          </w:p>
        </w:tc>
        <w:tc>
          <w:tcPr>
            <w:tcW w:w="346" w:type="pct"/>
          </w:tcPr>
          <w:p w14:paraId="5BEB52B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6DD108D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5</w:t>
            </w:r>
          </w:p>
        </w:tc>
        <w:tc>
          <w:tcPr>
            <w:tcW w:w="474" w:type="pct"/>
          </w:tcPr>
          <w:p w14:paraId="074C786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47" w:type="pct"/>
          </w:tcPr>
          <w:p w14:paraId="1BB38A5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5811FA6D" w14:textId="77777777" w:rsidTr="00C46242">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2476" w:type="pct"/>
          </w:tcPr>
          <w:p w14:paraId="0E8C5287" w14:textId="77777777" w:rsidR="00B947F6" w:rsidRPr="009106F1" w:rsidRDefault="00B947F6" w:rsidP="00E1481F">
            <w:pPr>
              <w:rPr>
                <w:rFonts w:cstheme="minorHAnsi"/>
                <w:i/>
                <w:iCs/>
                <w:sz w:val="24"/>
                <w:szCs w:val="24"/>
              </w:rPr>
            </w:pPr>
            <w:r w:rsidRPr="009106F1">
              <w:rPr>
                <w:rFonts w:cstheme="minorHAnsi"/>
                <w:sz w:val="24"/>
                <w:szCs w:val="24"/>
              </w:rPr>
              <w:t>Maths Scores</w:t>
            </w:r>
          </w:p>
        </w:tc>
        <w:tc>
          <w:tcPr>
            <w:tcW w:w="442" w:type="pct"/>
          </w:tcPr>
          <w:p w14:paraId="3846C6A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2</w:t>
            </w:r>
          </w:p>
        </w:tc>
        <w:tc>
          <w:tcPr>
            <w:tcW w:w="474" w:type="pct"/>
          </w:tcPr>
          <w:p w14:paraId="0E40DF8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46" w:type="pct"/>
          </w:tcPr>
          <w:p w14:paraId="69CCCBA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41" w:type="pct"/>
          </w:tcPr>
          <w:p w14:paraId="70ACF48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2</w:t>
            </w:r>
          </w:p>
        </w:tc>
        <w:tc>
          <w:tcPr>
            <w:tcW w:w="474" w:type="pct"/>
          </w:tcPr>
          <w:p w14:paraId="362D770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47" w:type="pct"/>
          </w:tcPr>
          <w:p w14:paraId="093BD97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36C40922"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44C105C8" w14:textId="77777777" w:rsidR="00B947F6" w:rsidRPr="009106F1" w:rsidRDefault="00B947F6" w:rsidP="00E1481F">
            <w:pPr>
              <w:rPr>
                <w:rFonts w:cstheme="minorHAnsi"/>
                <w:i/>
                <w:iCs/>
                <w:sz w:val="24"/>
                <w:szCs w:val="24"/>
              </w:rPr>
            </w:pPr>
            <w:r w:rsidRPr="009106F1">
              <w:rPr>
                <w:rFonts w:cstheme="minorHAnsi"/>
                <w:sz w:val="24"/>
                <w:szCs w:val="24"/>
              </w:rPr>
              <w:t>Intercept</w:t>
            </w:r>
          </w:p>
        </w:tc>
        <w:tc>
          <w:tcPr>
            <w:tcW w:w="442" w:type="pct"/>
          </w:tcPr>
          <w:p w14:paraId="3C07AFD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34</w:t>
            </w:r>
          </w:p>
        </w:tc>
        <w:tc>
          <w:tcPr>
            <w:tcW w:w="474" w:type="pct"/>
          </w:tcPr>
          <w:p w14:paraId="0DF25B7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33)</w:t>
            </w:r>
          </w:p>
        </w:tc>
        <w:tc>
          <w:tcPr>
            <w:tcW w:w="346" w:type="pct"/>
          </w:tcPr>
          <w:p w14:paraId="25ABEE8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4FEB568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44</w:t>
            </w:r>
          </w:p>
        </w:tc>
        <w:tc>
          <w:tcPr>
            <w:tcW w:w="474" w:type="pct"/>
          </w:tcPr>
          <w:p w14:paraId="1263B24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9)</w:t>
            </w:r>
          </w:p>
        </w:tc>
        <w:tc>
          <w:tcPr>
            <w:tcW w:w="347" w:type="pct"/>
          </w:tcPr>
          <w:p w14:paraId="15BAB52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61926859"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199F3C23" w14:textId="77777777" w:rsidR="00B947F6" w:rsidRPr="009106F1" w:rsidRDefault="00B947F6" w:rsidP="00E1481F">
            <w:pPr>
              <w:rPr>
                <w:rFonts w:cstheme="minorHAnsi"/>
                <w:sz w:val="24"/>
                <w:szCs w:val="24"/>
              </w:rPr>
            </w:pPr>
          </w:p>
        </w:tc>
        <w:tc>
          <w:tcPr>
            <w:tcW w:w="442" w:type="pct"/>
          </w:tcPr>
          <w:p w14:paraId="0CD2DBF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74" w:type="pct"/>
          </w:tcPr>
          <w:p w14:paraId="104C5C2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46" w:type="pct"/>
          </w:tcPr>
          <w:p w14:paraId="5C7744F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41" w:type="pct"/>
          </w:tcPr>
          <w:p w14:paraId="669C9B0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74" w:type="pct"/>
          </w:tcPr>
          <w:p w14:paraId="20F5493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47" w:type="pct"/>
          </w:tcPr>
          <w:p w14:paraId="7D05C63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6EED77C7" w14:textId="77777777" w:rsidTr="00E1481F">
        <w:tc>
          <w:tcPr>
            <w:cnfStyle w:val="001000000000" w:firstRow="0" w:lastRow="0" w:firstColumn="1" w:lastColumn="0" w:oddVBand="0" w:evenVBand="0" w:oddHBand="0" w:evenHBand="0" w:firstRowFirstColumn="0" w:firstRowLastColumn="0" w:lastRowFirstColumn="0" w:lastRowLastColumn="0"/>
            <w:tcW w:w="2476" w:type="pct"/>
          </w:tcPr>
          <w:p w14:paraId="48BA110C" w14:textId="77777777" w:rsidR="00B947F6" w:rsidRPr="009106F1" w:rsidRDefault="00B947F6" w:rsidP="00E1481F">
            <w:pPr>
              <w:rPr>
                <w:rFonts w:cstheme="minorHAnsi"/>
                <w:sz w:val="24"/>
                <w:szCs w:val="24"/>
              </w:rPr>
            </w:pPr>
            <w:r w:rsidRPr="009106F1">
              <w:rPr>
                <w:rFonts w:cstheme="minorHAnsi"/>
                <w:sz w:val="24"/>
                <w:szCs w:val="24"/>
              </w:rPr>
              <w:t>Number of observations</w:t>
            </w:r>
          </w:p>
        </w:tc>
        <w:tc>
          <w:tcPr>
            <w:tcW w:w="1262" w:type="pct"/>
            <w:gridSpan w:val="3"/>
          </w:tcPr>
          <w:p w14:paraId="252CD6B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7915</w:t>
            </w:r>
          </w:p>
        </w:tc>
        <w:tc>
          <w:tcPr>
            <w:tcW w:w="1262" w:type="pct"/>
            <w:gridSpan w:val="3"/>
          </w:tcPr>
          <w:p w14:paraId="4436371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2536</w:t>
            </w:r>
          </w:p>
        </w:tc>
      </w:tr>
      <w:tr w:rsidR="009106F1" w:rsidRPr="009106F1" w14:paraId="1D61C962"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2718ED21" w14:textId="77777777" w:rsidR="00B947F6" w:rsidRPr="009106F1" w:rsidRDefault="00B947F6" w:rsidP="00E1481F">
            <w:pPr>
              <w:rPr>
                <w:rFonts w:cstheme="minorHAnsi"/>
                <w:sz w:val="24"/>
                <w:szCs w:val="24"/>
              </w:rPr>
            </w:pPr>
            <w:r w:rsidRPr="009106F1">
              <w:rPr>
                <w:rFonts w:cstheme="minorHAnsi"/>
                <w:sz w:val="24"/>
                <w:szCs w:val="24"/>
              </w:rPr>
              <w:t>Average RVI</w:t>
            </w:r>
          </w:p>
        </w:tc>
        <w:tc>
          <w:tcPr>
            <w:tcW w:w="1262" w:type="pct"/>
            <w:gridSpan w:val="3"/>
          </w:tcPr>
          <w:p w14:paraId="024DCAC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1262" w:type="pct"/>
            <w:gridSpan w:val="3"/>
          </w:tcPr>
          <w:p w14:paraId="7D6817B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8</w:t>
            </w:r>
          </w:p>
        </w:tc>
      </w:tr>
      <w:tr w:rsidR="009106F1" w:rsidRPr="009106F1" w14:paraId="25CD9973" w14:textId="77777777" w:rsidTr="00E1481F">
        <w:tc>
          <w:tcPr>
            <w:cnfStyle w:val="001000000000" w:firstRow="0" w:lastRow="0" w:firstColumn="1" w:lastColumn="0" w:oddVBand="0" w:evenVBand="0" w:oddHBand="0" w:evenHBand="0" w:firstRowFirstColumn="0" w:firstRowLastColumn="0" w:lastRowFirstColumn="0" w:lastRowLastColumn="0"/>
            <w:tcW w:w="2476" w:type="pct"/>
          </w:tcPr>
          <w:p w14:paraId="4B77642E" w14:textId="77777777" w:rsidR="00B947F6" w:rsidRPr="009106F1" w:rsidRDefault="00B947F6" w:rsidP="00E1481F">
            <w:pPr>
              <w:rPr>
                <w:rFonts w:cstheme="minorHAnsi"/>
                <w:sz w:val="24"/>
                <w:szCs w:val="24"/>
              </w:rPr>
            </w:pPr>
            <w:r w:rsidRPr="009106F1">
              <w:rPr>
                <w:rFonts w:cstheme="minorHAnsi"/>
                <w:sz w:val="24"/>
                <w:szCs w:val="24"/>
              </w:rPr>
              <w:t>Largest FMI</w:t>
            </w:r>
          </w:p>
        </w:tc>
        <w:tc>
          <w:tcPr>
            <w:tcW w:w="1262" w:type="pct"/>
            <w:gridSpan w:val="3"/>
          </w:tcPr>
          <w:p w14:paraId="3E4B1FA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1262" w:type="pct"/>
            <w:gridSpan w:val="3"/>
          </w:tcPr>
          <w:p w14:paraId="630A864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36</w:t>
            </w:r>
          </w:p>
        </w:tc>
      </w:tr>
      <w:tr w:rsidR="009106F1" w:rsidRPr="009106F1" w14:paraId="62AAC30B"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5B8493D6" w14:textId="77777777" w:rsidR="00B947F6" w:rsidRPr="009106F1" w:rsidRDefault="00B947F6" w:rsidP="00E1481F">
            <w:pPr>
              <w:rPr>
                <w:rFonts w:cstheme="minorHAnsi"/>
                <w:sz w:val="24"/>
                <w:szCs w:val="24"/>
              </w:rPr>
            </w:pPr>
          </w:p>
        </w:tc>
        <w:tc>
          <w:tcPr>
            <w:tcW w:w="2524" w:type="pct"/>
            <w:gridSpan w:val="6"/>
          </w:tcPr>
          <w:p w14:paraId="08286864"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 p&lt;.001, ** p&lt;.01, * p&lt;.05</w:t>
            </w:r>
            <w:r w:rsidRPr="009106F1">
              <w:rPr>
                <w:rFonts w:cstheme="minorHAnsi"/>
                <w:sz w:val="24"/>
                <w:szCs w:val="24"/>
              </w:rPr>
              <w:br/>
              <w:t>Data Source: NCDS</w:t>
            </w:r>
          </w:p>
          <w:p w14:paraId="11396A2C"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9106F1">
              <w:rPr>
                <w:rFonts w:cstheme="minorHAnsi"/>
                <w:sz w:val="24"/>
                <w:szCs w:val="24"/>
              </w:rPr>
              <w:t>Note: Comparison of CCA NS-SEC vs Imputed NS-SEC model</w:t>
            </w:r>
          </w:p>
        </w:tc>
      </w:tr>
    </w:tbl>
    <w:p w14:paraId="4C096B84" w14:textId="77777777" w:rsidR="00B947F6" w:rsidRPr="009106F1" w:rsidRDefault="00B947F6" w:rsidP="00B947F6">
      <w:pPr>
        <w:rPr>
          <w:rFonts w:cstheme="minorHAnsi"/>
          <w:sz w:val="24"/>
          <w:szCs w:val="24"/>
        </w:rPr>
      </w:pPr>
    </w:p>
    <w:p w14:paraId="206E7DB9" w14:textId="77777777" w:rsidR="00B947F6" w:rsidRPr="009106F1" w:rsidRDefault="00B947F6" w:rsidP="00B947F6">
      <w:pPr>
        <w:rPr>
          <w:rFonts w:cstheme="minorHAnsi"/>
          <w:sz w:val="24"/>
          <w:szCs w:val="24"/>
        </w:rPr>
      </w:pPr>
    </w:p>
    <w:p w14:paraId="49D9E2B8" w14:textId="77777777" w:rsidR="00B947F6" w:rsidRPr="009106F1" w:rsidRDefault="00B947F6" w:rsidP="00B947F6">
      <w:pPr>
        <w:rPr>
          <w:rFonts w:cstheme="minorHAnsi"/>
          <w:sz w:val="24"/>
          <w:szCs w:val="24"/>
        </w:rPr>
      </w:pPr>
    </w:p>
    <w:p w14:paraId="46DB95BE" w14:textId="77777777" w:rsidR="00B947F6" w:rsidRPr="009106F1" w:rsidRDefault="00B947F6" w:rsidP="00B947F6">
      <w:pPr>
        <w:rPr>
          <w:rFonts w:cstheme="minorHAnsi"/>
          <w:sz w:val="24"/>
          <w:szCs w:val="24"/>
        </w:rPr>
      </w:pPr>
    </w:p>
    <w:p w14:paraId="710C7F40" w14:textId="77777777" w:rsidR="00B947F6" w:rsidRPr="009106F1" w:rsidRDefault="00B947F6" w:rsidP="00B947F6">
      <w:pPr>
        <w:rPr>
          <w:rFonts w:cstheme="minorHAnsi"/>
          <w:sz w:val="24"/>
          <w:szCs w:val="24"/>
        </w:rPr>
        <w:sectPr w:rsidR="00B947F6" w:rsidRPr="009106F1" w:rsidSect="00E1481F">
          <w:pgSz w:w="16838" w:h="11906" w:orient="landscape"/>
          <w:pgMar w:top="1440" w:right="1440" w:bottom="1440" w:left="1440" w:header="709" w:footer="709" w:gutter="0"/>
          <w:cols w:space="708"/>
          <w:docGrid w:linePitch="360"/>
        </w:sectPr>
      </w:pPr>
    </w:p>
    <w:p w14:paraId="077AA34E" w14:textId="77777777" w:rsidR="00B947F6" w:rsidRPr="009106F1" w:rsidRDefault="00B947F6" w:rsidP="00B947F6">
      <w:pPr>
        <w:rPr>
          <w:rFonts w:cstheme="minorHAnsi"/>
          <w:sz w:val="24"/>
          <w:szCs w:val="24"/>
        </w:rPr>
      </w:pPr>
      <w:r w:rsidRPr="009106F1">
        <w:rPr>
          <w:rFonts w:cstheme="minorHAnsi"/>
          <w:sz w:val="24"/>
          <w:szCs w:val="24"/>
        </w:rPr>
        <w:lastRenderedPageBreak/>
        <w:t xml:space="preserve">Additional checks on the imputed model are produced via postestimation statistics through RVI and FMI. A high RVI corresponds to large amounts of missing data and/or that they are weakly correlated with other variables within the imputed model. The closer the RVI is to zero corresponds with the less effect missing data has upon a variable’s variance. The FMI on the other hand relates to the proportion of the total sampling variance that is due to missing data. The higher the FMI is relating to the greater number of imputations required for reliable results. The number of imputations should be roughly equivalent to the highest FMI percentage (which has been followed in this model). The highest FMI in the imputed model is 36 per cent, indicating a requirement of at least 36 imputations – the MI model has 50 imputations. The relative efficiency indicates efficiency. The closer it is towards one indicates that the analysis has the right number of imputations. </w:t>
      </w:r>
    </w:p>
    <w:p w14:paraId="06D78DEE" w14:textId="3585D371" w:rsidR="00B947F6" w:rsidRPr="009106F1" w:rsidRDefault="00B947F6" w:rsidP="00B947F6">
      <w:pPr>
        <w:rPr>
          <w:rFonts w:cstheme="minorHAnsi"/>
          <w:sz w:val="24"/>
          <w:szCs w:val="24"/>
        </w:rPr>
      </w:pPr>
      <w:r w:rsidRPr="009106F1">
        <w:rPr>
          <w:rFonts w:cstheme="minorHAnsi"/>
          <w:sz w:val="24"/>
          <w:szCs w:val="24"/>
        </w:rPr>
        <w:t xml:space="preserve">The average RVI score was 0.28, meaning that on average there is a small impact that missing data has upon the model’s variance. According to the RVI scores across categories, NS-SEC across all economic activity and tenure within unemployed and out the labour force is the only two analytical variables that have consistently above average (greater than 0.30) RVI scores. For all other analytical variables missing data has little effect upon their variance. Housing tenure and NS-SEC both have moderate (greater than 0.25) FMI scores indicating that a substantive amount of the total sampling variance is due to missing data. The FMI value of Intermediate occupations for unemployed &amp; OLF is the highest FMI value from the model with a value of 0.36. This value indicates that 50 imputations was an appropriate number of imputations. All variables have a relative efficiency close to one – none of the variables have a relative efficiency below 0.99. This lends support to the notion that 50 imputations </w:t>
      </w:r>
      <w:r w:rsidR="00F87056" w:rsidRPr="009106F1">
        <w:rPr>
          <w:rFonts w:cstheme="minorHAnsi"/>
          <w:sz w:val="24"/>
          <w:szCs w:val="24"/>
        </w:rPr>
        <w:t>are</w:t>
      </w:r>
      <w:r w:rsidRPr="009106F1">
        <w:rPr>
          <w:rFonts w:cstheme="minorHAnsi"/>
          <w:sz w:val="24"/>
          <w:szCs w:val="24"/>
        </w:rPr>
        <w:t xml:space="preserve"> an appropriate number. </w:t>
      </w:r>
    </w:p>
    <w:p w14:paraId="166C857B" w14:textId="77777777" w:rsidR="00B947F6" w:rsidRPr="009106F1" w:rsidRDefault="00B947F6" w:rsidP="00B947F6">
      <w:pPr>
        <w:rPr>
          <w:rFonts w:cstheme="minorHAnsi"/>
          <w:sz w:val="24"/>
          <w:szCs w:val="24"/>
        </w:rPr>
      </w:pPr>
      <w:r w:rsidRPr="009106F1">
        <w:rPr>
          <w:rFonts w:cstheme="minorHAnsi"/>
          <w:sz w:val="24"/>
          <w:szCs w:val="24"/>
        </w:rPr>
        <w:t xml:space="preserve">With regards to parameter-specific degrees of freedom (DF) and percentages of increase in standard errors due to nonresponse. The closer RVI is to zero, the larger the degrees of freedom regardless the number of imputations. The highest degrees of freedom correspond to sex. This suggests that the loss of information due to non-response is the smallest for this analytical variable. This is unsurprising given the level of missingness related to sex. </w:t>
      </w:r>
    </w:p>
    <w:p w14:paraId="5C4984FE" w14:textId="77777777" w:rsidR="00B947F6" w:rsidRPr="009106F1" w:rsidRDefault="00B947F6" w:rsidP="00B947F6">
      <w:pPr>
        <w:pStyle w:val="Heading3"/>
        <w:rPr>
          <w:rFonts w:asciiTheme="minorHAnsi" w:hAnsiTheme="minorHAnsi" w:cstheme="minorHAnsi"/>
          <w:b/>
          <w:bCs/>
          <w:color w:val="auto"/>
        </w:rPr>
      </w:pPr>
      <w:bookmarkStart w:id="50" w:name="_Toc137904666"/>
      <w:r w:rsidRPr="009106F1">
        <w:rPr>
          <w:rFonts w:asciiTheme="minorHAnsi" w:hAnsiTheme="minorHAnsi" w:cstheme="minorHAnsi"/>
          <w:b/>
          <w:bCs/>
          <w:color w:val="auto"/>
        </w:rPr>
        <w:t>Discussion and Conclusions</w:t>
      </w:r>
      <w:bookmarkEnd w:id="50"/>
    </w:p>
    <w:p w14:paraId="0B7FDECA" w14:textId="77777777" w:rsidR="00B947F6" w:rsidRPr="009106F1" w:rsidRDefault="00B947F6" w:rsidP="00B947F6">
      <w:pPr>
        <w:rPr>
          <w:rFonts w:cstheme="minorHAnsi"/>
          <w:sz w:val="24"/>
          <w:szCs w:val="24"/>
        </w:rPr>
      </w:pPr>
      <w:r w:rsidRPr="009106F1">
        <w:rPr>
          <w:rFonts w:cstheme="minorHAnsi"/>
          <w:sz w:val="24"/>
          <w:szCs w:val="24"/>
        </w:rPr>
        <w:t xml:space="preserve">The fact that there are no substantive differences between the complete case analysis and the imputed model suggests that there is little evidence for a MAR assumption. This indicates that missingness in these categories has no substantive impact upon the resulting interpretation and analysis of results. As such, the imputed model is no better than the complete case analysis for interpretation. Whilst this section does present a lot of work that amounts to a preference for a complete case analysis model, the use of multiple imputation and discussion of missing data was important to discuss. There was no a priori evidence to suggest that the missing data present within this model was not MAR. Due to this, and due to the ability to check this assumption, there was a statistical due diligence to present these findings. </w:t>
      </w:r>
    </w:p>
    <w:p w14:paraId="4D4ACBD3" w14:textId="041CE178" w:rsidR="00B947F6" w:rsidRPr="009106F1" w:rsidRDefault="00367581" w:rsidP="00B947F6">
      <w:pPr>
        <w:rPr>
          <w:rFonts w:cstheme="minorHAnsi"/>
          <w:sz w:val="24"/>
          <w:szCs w:val="24"/>
        </w:rPr>
      </w:pPr>
      <w:r w:rsidRPr="009106F1">
        <w:rPr>
          <w:rFonts w:cstheme="minorHAnsi"/>
          <w:sz w:val="24"/>
          <w:szCs w:val="24"/>
        </w:rPr>
        <w:t xml:space="preserve">The implementation of tools seeking to deal with missingness within this model provides contemporary statistical techniques to the research of youth transitions within the NCDS. In essence whilst substantively finding identical results from complete case analysis to multiple </w:t>
      </w:r>
      <w:r w:rsidRPr="009106F1">
        <w:rPr>
          <w:rFonts w:cstheme="minorHAnsi"/>
          <w:sz w:val="24"/>
          <w:szCs w:val="24"/>
        </w:rPr>
        <w:lastRenderedPageBreak/>
        <w:t xml:space="preserve">imputed models, this exercise in dealing with missingness has allowed for the updating of youth transitions literature within this field of study. Going forward there is a relative level of confidence that this research of looking into the choices and opportunities of youth transitions from mandatory education has attempted to control for all statistical possibilities. </w:t>
      </w:r>
    </w:p>
    <w:p w14:paraId="13E8E0D9" w14:textId="101B557F" w:rsidR="00367581" w:rsidRPr="009106F1" w:rsidRDefault="00367581" w:rsidP="00367581">
      <w:pPr>
        <w:pStyle w:val="Heading2"/>
        <w:rPr>
          <w:rFonts w:asciiTheme="minorHAnsi" w:hAnsiTheme="minorHAnsi" w:cstheme="minorHAnsi"/>
          <w:b/>
          <w:bCs/>
          <w:color w:val="auto"/>
          <w:sz w:val="24"/>
          <w:szCs w:val="24"/>
        </w:rPr>
      </w:pPr>
      <w:bookmarkStart w:id="51" w:name="_Toc137904667"/>
      <w:r w:rsidRPr="009106F1">
        <w:rPr>
          <w:rFonts w:asciiTheme="minorHAnsi" w:hAnsiTheme="minorHAnsi" w:cstheme="minorHAnsi"/>
          <w:b/>
          <w:bCs/>
          <w:color w:val="auto"/>
          <w:sz w:val="24"/>
          <w:szCs w:val="24"/>
        </w:rPr>
        <w:t>Discussion and Conclusions</w:t>
      </w:r>
      <w:r w:rsidR="00280DC8" w:rsidRPr="009106F1">
        <w:rPr>
          <w:rFonts w:asciiTheme="minorHAnsi" w:hAnsiTheme="minorHAnsi" w:cstheme="minorHAnsi"/>
          <w:b/>
          <w:bCs/>
          <w:color w:val="auto"/>
          <w:sz w:val="24"/>
          <w:szCs w:val="24"/>
        </w:rPr>
        <w:t xml:space="preserve"> for Chapter One</w:t>
      </w:r>
      <w:bookmarkEnd w:id="51"/>
    </w:p>
    <w:p w14:paraId="6806916A" w14:textId="77777777" w:rsidR="00367581" w:rsidRPr="009106F1" w:rsidRDefault="00367581" w:rsidP="00367581">
      <w:pPr>
        <w:rPr>
          <w:rFonts w:cstheme="minorHAnsi"/>
          <w:sz w:val="24"/>
          <w:szCs w:val="24"/>
        </w:rPr>
      </w:pPr>
      <w:r w:rsidRPr="009106F1">
        <w:rPr>
          <w:rFonts w:cstheme="minorHAnsi"/>
          <w:sz w:val="24"/>
          <w:szCs w:val="24"/>
        </w:rPr>
        <w:t xml:space="preserve">The overall empirical finding from analysis is that structural inequalities matter for NCDS youth in influencing their choice and opportunity as it relates to transitions from mandatory education. Social class, sex, housing tenure, and educational attainment all have substantively significant impacts upon an individual’s choice and opportunity with respect to pathway selection post-mandatory education. </w:t>
      </w:r>
    </w:p>
    <w:p w14:paraId="5F056C44" w14:textId="4BD27C38" w:rsidR="00367581" w:rsidRPr="009106F1" w:rsidRDefault="00367581" w:rsidP="00367581">
      <w:pPr>
        <w:rPr>
          <w:rFonts w:cstheme="minorHAnsi"/>
          <w:sz w:val="24"/>
          <w:szCs w:val="24"/>
        </w:rPr>
      </w:pPr>
      <w:r w:rsidRPr="009106F1">
        <w:rPr>
          <w:rFonts w:cstheme="minorHAnsi"/>
          <w:sz w:val="24"/>
          <w:szCs w:val="24"/>
        </w:rPr>
        <w:t xml:space="preserve">More socio-economically advantaged children tend to maintain a pathway of elongated education, compared to their less advantaged peers who are more likely to enter employment. There is a caveat within this however, pathways expressed in non-traditional educational pathways as well as training &amp; apprenticeship programs offer an opportunity for those at the lower end of socio-economic advantage. Most prominently with the latter of these pathways, individuals whose fathers are from skilled manual backgrounds are most likely to take up this opportunity – though these individuals are most likely to be men rather than women. This finding is consistent with previous studies related to the class divide within training &amp; apprenticeships </w:t>
      </w:r>
      <w:r w:rsidR="005125C5" w:rsidRPr="009106F1">
        <w:rPr>
          <w:rFonts w:cstheme="minorHAnsi"/>
          <w:sz w:val="24"/>
          <w:szCs w:val="24"/>
        </w:rPr>
        <w:fldChar w:fldCharType="begin"/>
      </w:r>
      <w:r w:rsidR="005125C5" w:rsidRPr="009106F1">
        <w:rPr>
          <w:rFonts w:cstheme="minorHAnsi"/>
          <w:sz w:val="24"/>
          <w:szCs w:val="24"/>
        </w:rPr>
        <w:instrText xml:space="preserve"> ADDIN ZOTERO_ITEM CSL_CITATION {"citationID":"15UcC9U4","properties":{"formattedCitation":"(Booth and Satchell, 1994)","plainCitation":"(Booth and Satchell, 1994)","noteIndex":0},"citationItems":[{"id":11511,"uris":["http://zotero.org/users/8741181/items/7YJ99XBP"],"itemData":{"id":11511,"type":"article-journal","container-title":"Oxford Economic Papers","DOI":"10.1093/oxfordjournals.oep.a042153","ISSN":"1464-3812, 0030-7653","issue":"4","language":"en","page":"676-695","source":"DOI.org (Crossref)","title":"APPRENTICESHIPS AND JOB TENURE","volume":"46","author":[{"family":"Booth","given":"Alison L."},{"family":"Satchell","given":"Stephen E."}],"issued":{"date-parts":[["1994",10]]}}}],"schema":"https://github.com/citation-style-language/schema/raw/master/csl-citation.json"} </w:instrText>
      </w:r>
      <w:r w:rsidR="005125C5" w:rsidRPr="009106F1">
        <w:rPr>
          <w:rFonts w:cstheme="minorHAnsi"/>
          <w:sz w:val="24"/>
          <w:szCs w:val="24"/>
        </w:rPr>
        <w:fldChar w:fldCharType="separate"/>
      </w:r>
      <w:r w:rsidR="005125C5" w:rsidRPr="009106F1">
        <w:rPr>
          <w:rFonts w:cstheme="minorHAnsi"/>
          <w:sz w:val="24"/>
          <w:szCs w:val="24"/>
        </w:rPr>
        <w:t>(Booth and Satchell, 1994)</w:t>
      </w:r>
      <w:r w:rsidR="005125C5" w:rsidRPr="009106F1">
        <w:rPr>
          <w:rFonts w:cstheme="minorHAnsi"/>
          <w:sz w:val="24"/>
          <w:szCs w:val="24"/>
        </w:rPr>
        <w:fldChar w:fldCharType="end"/>
      </w:r>
      <w:r w:rsidRPr="009106F1">
        <w:rPr>
          <w:rFonts w:cstheme="minorHAnsi"/>
          <w:sz w:val="24"/>
          <w:szCs w:val="24"/>
        </w:rPr>
        <w:t xml:space="preserve"> as well as the sex divide within the segregated labour market of the time </w:t>
      </w:r>
      <w:r w:rsidR="005125C5" w:rsidRPr="009106F1">
        <w:rPr>
          <w:rFonts w:cstheme="minorHAnsi"/>
          <w:sz w:val="24"/>
          <w:szCs w:val="24"/>
        </w:rPr>
        <w:fldChar w:fldCharType="begin"/>
      </w:r>
      <w:r w:rsidR="005125C5" w:rsidRPr="009106F1">
        <w:rPr>
          <w:rFonts w:cstheme="minorHAnsi"/>
          <w:sz w:val="24"/>
          <w:szCs w:val="24"/>
        </w:rPr>
        <w:instrText xml:space="preserve"> ADDIN ZOTERO_ITEM CSL_CITATION {"citationID":"k7DOEyah","properties":{"formattedCitation":"(Dex and Bukodi, 2012)","plainCitation":"(Dex and Bukodi, 2012)","noteIndex":0},"citationItems":[{"id":6441,"uris":["http://zotero.org/users/8741181/items/XNWLM5M6"],"itemData":{"id":6441,"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schema":"https://github.com/citation-style-language/schema/raw/master/csl-citation.json"} </w:instrText>
      </w:r>
      <w:r w:rsidR="005125C5" w:rsidRPr="009106F1">
        <w:rPr>
          <w:rFonts w:cstheme="minorHAnsi"/>
          <w:sz w:val="24"/>
          <w:szCs w:val="24"/>
        </w:rPr>
        <w:fldChar w:fldCharType="separate"/>
      </w:r>
      <w:r w:rsidR="005125C5" w:rsidRPr="009106F1">
        <w:rPr>
          <w:rFonts w:cstheme="minorHAnsi"/>
          <w:sz w:val="24"/>
          <w:szCs w:val="24"/>
        </w:rPr>
        <w:t>(Dex and Bukodi, 2012)</w:t>
      </w:r>
      <w:r w:rsidR="005125C5" w:rsidRPr="009106F1">
        <w:rPr>
          <w:rFonts w:cstheme="minorHAnsi"/>
          <w:sz w:val="24"/>
          <w:szCs w:val="24"/>
        </w:rPr>
        <w:fldChar w:fldCharType="end"/>
      </w:r>
      <w:r w:rsidRPr="009106F1">
        <w:rPr>
          <w:rFonts w:cstheme="minorHAnsi"/>
          <w:sz w:val="24"/>
          <w:szCs w:val="24"/>
        </w:rPr>
        <w:t xml:space="preserve">. </w:t>
      </w:r>
    </w:p>
    <w:p w14:paraId="6E1767F5" w14:textId="5CE8EF8C" w:rsidR="00367581" w:rsidRPr="009106F1" w:rsidRDefault="00367581" w:rsidP="00367581">
      <w:pPr>
        <w:rPr>
          <w:rFonts w:cstheme="minorHAnsi"/>
          <w:sz w:val="24"/>
          <w:szCs w:val="24"/>
        </w:rPr>
      </w:pPr>
      <w:r w:rsidRPr="009106F1">
        <w:rPr>
          <w:rFonts w:cstheme="minorHAnsi"/>
          <w:sz w:val="24"/>
          <w:szCs w:val="24"/>
        </w:rPr>
        <w:t xml:space="preserve">Sex based differences within pathways are most evident within this training &amp; apprenticeship category, although differences are also apparent with women more likely to enter employment over men. Whilst training &amp; apprenticeship programs during the timeframe of the NCDS were dominated by traditionally masculine fields, the explanation as to why more women than men entered straight into employment is slightly more nebulous. One possibility relates to rational choice theory </w:t>
      </w:r>
      <w:r w:rsidR="005125C5" w:rsidRPr="009106F1">
        <w:rPr>
          <w:rFonts w:cstheme="minorHAnsi"/>
          <w:sz w:val="24"/>
          <w:szCs w:val="24"/>
        </w:rPr>
        <w:fldChar w:fldCharType="begin"/>
      </w:r>
      <w:r w:rsidR="005125C5" w:rsidRPr="009106F1">
        <w:rPr>
          <w:rFonts w:cstheme="minorHAnsi"/>
          <w:sz w:val="24"/>
          <w:szCs w:val="24"/>
        </w:rPr>
        <w:instrText xml:space="preserve"> ADDIN ZOTERO_ITEM CSL_CITATION {"citationID":"C0jI8I0j","properties":{"formattedCitation":"(Goldthorpe, 1998)","plainCitation":"(Goldthorpe, 1998)","noteIndex":0},"citationItems":[{"id":2137,"uris":["http://zotero.org/users/8741181/items/PPHDJ9TK"],"itemData":{"id":2137,"type":"article-journal","container-title":"The British Journal of Sociology","DOI":"10.2307/591308","ISSN":"00071315","issue":"2","journalAbbreviation":"The British Journal of Sociology","language":"en","page":"167","source":"DOI.org (Crossref)","title":"Rational Action Theory for Sociology","volume":"49","author":[{"family":"Goldthorpe","given":"John H."}],"issued":{"date-parts":[["1998",6]]}}}],"schema":"https://github.com/citation-style-language/schema/raw/master/csl-citation.json"} </w:instrText>
      </w:r>
      <w:r w:rsidR="005125C5" w:rsidRPr="009106F1">
        <w:rPr>
          <w:rFonts w:cstheme="minorHAnsi"/>
          <w:sz w:val="24"/>
          <w:szCs w:val="24"/>
        </w:rPr>
        <w:fldChar w:fldCharType="separate"/>
      </w:r>
      <w:r w:rsidR="005125C5" w:rsidRPr="009106F1">
        <w:rPr>
          <w:rFonts w:cstheme="minorHAnsi"/>
          <w:sz w:val="24"/>
          <w:szCs w:val="24"/>
        </w:rPr>
        <w:t>(Goldthorpe, 1998)</w:t>
      </w:r>
      <w:r w:rsidR="005125C5" w:rsidRPr="009106F1">
        <w:rPr>
          <w:rFonts w:cstheme="minorHAnsi"/>
          <w:sz w:val="24"/>
          <w:szCs w:val="24"/>
        </w:rPr>
        <w:fldChar w:fldCharType="end"/>
      </w:r>
      <w:r w:rsidRPr="009106F1">
        <w:rPr>
          <w:rFonts w:cstheme="minorHAnsi"/>
          <w:sz w:val="24"/>
          <w:szCs w:val="24"/>
        </w:rPr>
        <w:t xml:space="preserve">, in that given their structural position, women saw entering employment directly after mandatory schooling as the most secure and stable pathway for their given life course. </w:t>
      </w:r>
    </w:p>
    <w:p w14:paraId="12FC1A7E" w14:textId="7DD0CAD3" w:rsidR="00367581" w:rsidRPr="009106F1" w:rsidRDefault="00367581" w:rsidP="00367581">
      <w:pPr>
        <w:rPr>
          <w:rFonts w:cstheme="minorHAnsi"/>
          <w:sz w:val="24"/>
          <w:szCs w:val="24"/>
        </w:rPr>
      </w:pPr>
      <w:r w:rsidRPr="009106F1">
        <w:rPr>
          <w:rFonts w:cstheme="minorHAnsi"/>
          <w:sz w:val="24"/>
          <w:szCs w:val="24"/>
        </w:rPr>
        <w:t xml:space="preserve">Other structural factors like housing tenure also matter – but not to the extent of traditional structural inequalities such as social class and sex. These findings of structural effects impacting life chances is something found within previous literature </w:t>
      </w:r>
      <w:r w:rsidR="005125C5" w:rsidRPr="009106F1">
        <w:rPr>
          <w:rFonts w:cstheme="minorHAnsi"/>
          <w:sz w:val="24"/>
          <w:szCs w:val="24"/>
        </w:rPr>
        <w:fldChar w:fldCharType="begin"/>
      </w:r>
      <w:r w:rsidR="005125C5" w:rsidRPr="009106F1">
        <w:rPr>
          <w:rFonts w:cstheme="minorHAnsi"/>
          <w:sz w:val="24"/>
          <w:szCs w:val="24"/>
        </w:rPr>
        <w:instrText xml:space="preserve"> ADDIN ZOTERO_ITEM CSL_CITATION {"citationID":"alp4ZPDp","properties":{"formattedCitation":"(Saunders, 2021)","plainCitation":"(Saunders, 2021)","noteIndex":0},"citationItems":[{"id":12724,"uris":["http://zotero.org/users/8741181/items/ABKNULJG"],"itemData":{"id":12724,"type":"book","publisher":"Routledge","title":"A Nation of Home Owners","author":[{"family":"Saunders","given":"Peter"}],"issued":{"date-parts":[["2021"]]}}}],"schema":"https://github.com/citation-style-language/schema/raw/master/csl-citation.json"} </w:instrText>
      </w:r>
      <w:r w:rsidR="005125C5" w:rsidRPr="009106F1">
        <w:rPr>
          <w:rFonts w:cstheme="minorHAnsi"/>
          <w:sz w:val="24"/>
          <w:szCs w:val="24"/>
        </w:rPr>
        <w:fldChar w:fldCharType="separate"/>
      </w:r>
      <w:r w:rsidR="005125C5" w:rsidRPr="009106F1">
        <w:rPr>
          <w:rFonts w:cstheme="minorHAnsi"/>
          <w:sz w:val="24"/>
          <w:szCs w:val="24"/>
        </w:rPr>
        <w:t>(Saunders, 2021)</w:t>
      </w:r>
      <w:r w:rsidR="005125C5" w:rsidRPr="009106F1">
        <w:rPr>
          <w:rFonts w:cstheme="minorHAnsi"/>
          <w:sz w:val="24"/>
          <w:szCs w:val="24"/>
        </w:rPr>
        <w:fldChar w:fldCharType="end"/>
      </w:r>
      <w:r w:rsidRPr="009106F1">
        <w:rPr>
          <w:rFonts w:cstheme="minorHAnsi"/>
          <w:sz w:val="24"/>
          <w:szCs w:val="24"/>
        </w:rPr>
        <w:t xml:space="preserve">. This empirical evidence suggests that over and above matters of social class, how you live – in the case of housing tenure – presents a clear barrier to entry when it comes to the choices and opportunities individuals make post-mandatory education. </w:t>
      </w:r>
    </w:p>
    <w:p w14:paraId="6C910A3E" w14:textId="630A80F3" w:rsidR="00367581" w:rsidRPr="009106F1" w:rsidRDefault="00367581" w:rsidP="00367581">
      <w:pPr>
        <w:rPr>
          <w:rFonts w:cstheme="minorHAnsi"/>
          <w:sz w:val="24"/>
          <w:szCs w:val="24"/>
        </w:rPr>
      </w:pPr>
      <w:r w:rsidRPr="009106F1">
        <w:rPr>
          <w:rFonts w:cstheme="minorHAnsi"/>
          <w:sz w:val="24"/>
          <w:szCs w:val="24"/>
        </w:rPr>
        <w:t xml:space="preserve">The fact that previous structural inequalities that have manifested during previous life domains </w:t>
      </w:r>
      <w:r w:rsidR="005125C5" w:rsidRPr="009106F1">
        <w:rPr>
          <w:rFonts w:cstheme="minorHAnsi"/>
          <w:sz w:val="24"/>
          <w:szCs w:val="24"/>
        </w:rPr>
        <w:fldChar w:fldCharType="begin"/>
      </w:r>
      <w:r w:rsidR="005125C5" w:rsidRPr="009106F1">
        <w:rPr>
          <w:rFonts w:cstheme="minorHAnsi"/>
          <w:sz w:val="24"/>
          <w:szCs w:val="24"/>
        </w:rPr>
        <w:instrText xml:space="preserve"> ADDIN ZOTERO_ITEM CSL_CITATION {"citationID":"mbpTKVPp","properties":{"formattedCitation":"(Mayer, 2009)","plainCitation":"(Mayer, 2009)","noteIndex":0},"citationItems":[{"id":6673,"uris":["http://zotero.org/users/8741181/items/RFUSGCQU"],"itemData":{"id":6673,"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schema":"https://github.com/citation-style-language/schema/raw/master/csl-citation.json"} </w:instrText>
      </w:r>
      <w:r w:rsidR="005125C5" w:rsidRPr="009106F1">
        <w:rPr>
          <w:rFonts w:cstheme="minorHAnsi"/>
          <w:sz w:val="24"/>
          <w:szCs w:val="24"/>
        </w:rPr>
        <w:fldChar w:fldCharType="separate"/>
      </w:r>
      <w:r w:rsidR="005125C5" w:rsidRPr="009106F1">
        <w:rPr>
          <w:rFonts w:cstheme="minorHAnsi"/>
          <w:sz w:val="24"/>
          <w:szCs w:val="24"/>
        </w:rPr>
        <w:t>(Mayer, 2009)</w:t>
      </w:r>
      <w:r w:rsidR="005125C5" w:rsidRPr="009106F1">
        <w:rPr>
          <w:rFonts w:cstheme="minorHAnsi"/>
          <w:sz w:val="24"/>
          <w:szCs w:val="24"/>
        </w:rPr>
        <w:fldChar w:fldCharType="end"/>
      </w:r>
      <w:r w:rsidRPr="009106F1">
        <w:rPr>
          <w:rFonts w:cstheme="minorHAnsi"/>
          <w:sz w:val="24"/>
          <w:szCs w:val="24"/>
        </w:rPr>
        <w:t xml:space="preserve"> influence life chances in other life domains is indicative of support for promoting a life course perspective within this research. One aspect of these structural effects that has not been reflected on within this research is the recency onto which things like housing tenure and social class position may have upon constricting choice and opportunity. There is a possibility that an individual that was in a household that rented for </w:t>
      </w:r>
      <w:r w:rsidRPr="009106F1">
        <w:rPr>
          <w:rFonts w:cstheme="minorHAnsi"/>
          <w:sz w:val="24"/>
          <w:szCs w:val="24"/>
        </w:rPr>
        <w:lastRenderedPageBreak/>
        <w:t xml:space="preserve">most of their life and only recently bought their home would have a different magnitude of effect compared to an individual whose household had always owned their own home. Similarly, to this, an individual that has had multi-generational social class stability may have a different magnitude of effect compared to an individual whose family has very recently experienced upward (or downward) social mobility. This does not fit the purview of this research but is certainly something to not for future research within this area. </w:t>
      </w:r>
    </w:p>
    <w:p w14:paraId="1342EEC0" w14:textId="29CB989D" w:rsidR="00367581" w:rsidRPr="009106F1" w:rsidRDefault="00367581" w:rsidP="00367581">
      <w:pPr>
        <w:rPr>
          <w:rFonts w:cstheme="minorHAnsi"/>
          <w:sz w:val="24"/>
          <w:szCs w:val="24"/>
        </w:rPr>
      </w:pPr>
      <w:r w:rsidRPr="009106F1">
        <w:rPr>
          <w:rFonts w:cstheme="minorHAnsi"/>
          <w:sz w:val="24"/>
          <w:szCs w:val="24"/>
        </w:rPr>
        <w:t xml:space="preserve">The findings from this empirical research appear to confirm the relatively influential impact that structures have upon individual life chances. Individual choice is constrained and influenced by structural factors such as social class, sex, and housing tenure. Something that is supported by previous literature </w:t>
      </w:r>
      <w:r w:rsidR="005125C5" w:rsidRPr="009106F1">
        <w:rPr>
          <w:rFonts w:cstheme="minorHAnsi"/>
          <w:sz w:val="24"/>
          <w:szCs w:val="24"/>
        </w:rPr>
        <w:fldChar w:fldCharType="begin"/>
      </w:r>
      <w:r w:rsidR="003A1A68" w:rsidRPr="009106F1">
        <w:rPr>
          <w:rFonts w:cstheme="minorHAnsi"/>
          <w:sz w:val="24"/>
          <w:szCs w:val="24"/>
        </w:rPr>
        <w:instrText xml:space="preserve"> ADDIN ZOTERO_ITEM CSL_CITATION {"citationID":"mUV2aAEN","properties":{"formattedCitation":"(Hutchison, Prosser and Wedge, 1979; Connolly, Micklewright and Nickell, 1992; Booth and Satchell, 1994; Schoon {\\i{}et al.}, 2001; Dolton, Joshi and Makepeace, 2002; Dolton, Makepeace and Marcenaro\\uc0\\u8208{}Gutierrez, 2005)","plainCitation":"(Hutchison, Prosser and Wedge, 1979; Connolly, Micklewright and Nickell, 1992; Booth and Satchell, 1994; Schoon et al., 2001; Dolton, Joshi and Makepeace, 2002; Dolton, Makepeace and Marcenaro‐Gutierrez, 2005)","noteIndex":0},"citationItems":[{"id":11652,"uris":["http://zotero.org/users/8741181/items/C5QRVN87"],"itemData":{"id":11652,"type":"article-journal","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id":11489,"uris":["http://zotero.org/users/8741181/items/9IHYV62W"],"itemData":{"id":11489,"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id":11511,"uris":["http://zotero.org/users/8741181/items/7YJ99XBP"],"itemData":{"id":11511,"type":"article-journal","container-title":"Oxford Economic Papers","DOI":"10.1093/oxfordjournals.oep.a042153","ISSN":"1464-3812, 0030-7653","issue":"4","language":"en","page":"676-695","source":"DOI.org (Crossref)","title":"APPRENTICESHIPS AND JOB TENURE","volume":"46","author":[{"family":"Booth","given":"Alison L."},{"family":"Satchell","given":"Stephen E."}],"issued":{"date-parts":[["1994",10]]}}},{"id":633,"uris":["http://zotero.org/users/8741181/items/M6686UCP"],"itemData":{"id":633,"type":"article-journal","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id":12588,"uris":["http://zotero.org/users/8741181/items/QVFZS85F"],"itemData":{"id":12588,"type":"article-journal","container-title":"CLS Cohort Studies","title":"Unpacking Unequal Pay Between Men and Women Across Cohort and Lifecycle","author":[{"family":"Dolton","given":"P"},{"family":"Joshi","given":"H"},{"family":"Makepeace","given":"G"}],"issued":{"date-parts":[["2002"]]}}},{"id":11457,"uris":["http://zotero.org/users/8741181/items/6G84RG7D"],"itemData":{"id":11457,"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on, getting‐by and going nowhere","title-short":"Career progression","volume":"13","author":[{"family":"Dolton","given":"Peter"},{"family":"Makepeace","given":"Gerald"},{"family":"Marcenaro‐Gutierrez","given":"Oscar D."}],"issued":{"date-parts":[["2005",6]]}}}],"schema":"https://github.com/citation-style-language/schema/raw/master/csl-citation.json"} </w:instrText>
      </w:r>
      <w:r w:rsidR="005125C5" w:rsidRPr="009106F1">
        <w:rPr>
          <w:rFonts w:cstheme="minorHAnsi"/>
          <w:sz w:val="24"/>
          <w:szCs w:val="24"/>
        </w:rPr>
        <w:fldChar w:fldCharType="separate"/>
      </w:r>
      <w:r w:rsidR="003A1A68" w:rsidRPr="009106F1">
        <w:rPr>
          <w:rFonts w:cstheme="minorHAnsi"/>
          <w:sz w:val="24"/>
          <w:szCs w:val="24"/>
        </w:rPr>
        <w:t xml:space="preserve">(Hutchison, Prosser and Wedge, 1979; Connolly, Micklewright and Nickell, 1992; Booth and Satchell, 1994; Schoon </w:t>
      </w:r>
      <w:r w:rsidR="003A1A68" w:rsidRPr="009106F1">
        <w:rPr>
          <w:rFonts w:cstheme="minorHAnsi"/>
          <w:i/>
          <w:iCs/>
          <w:sz w:val="24"/>
          <w:szCs w:val="24"/>
        </w:rPr>
        <w:t>et al.</w:t>
      </w:r>
      <w:r w:rsidR="003A1A68" w:rsidRPr="009106F1">
        <w:rPr>
          <w:rFonts w:cstheme="minorHAnsi"/>
          <w:sz w:val="24"/>
          <w:szCs w:val="24"/>
        </w:rPr>
        <w:t>, 2001; Dolton, Joshi and Makepeace, 2002; Dolton, Makepeace and Marcenaro‐Gutierrez, 2005)</w:t>
      </w:r>
      <w:r w:rsidR="005125C5" w:rsidRPr="009106F1">
        <w:rPr>
          <w:rFonts w:cstheme="minorHAnsi"/>
          <w:sz w:val="24"/>
          <w:szCs w:val="24"/>
        </w:rPr>
        <w:fldChar w:fldCharType="end"/>
      </w:r>
      <w:r w:rsidRPr="009106F1">
        <w:rPr>
          <w:rFonts w:cstheme="minorHAnsi"/>
          <w:sz w:val="24"/>
          <w:szCs w:val="24"/>
        </w:rPr>
        <w:t xml:space="preserve">. Echoing back to discussions on agency and structure, this empirical evidence is suggestive of an agency within structure understanding of the life course – individuals certainly choose their given pathways and opportunities, but structures continue to influence and constrict these opportunities. Furthermore, whilst these empirical results appear to confirm much of previous empirical literature on this subject, the arguments proposed by new structuralist theorists </w:t>
      </w:r>
      <w:r w:rsidR="003A1A68" w:rsidRPr="009106F1">
        <w:rPr>
          <w:rFonts w:cstheme="minorHAnsi"/>
          <w:sz w:val="24"/>
          <w:szCs w:val="24"/>
        </w:rPr>
        <w:fldChar w:fldCharType="begin"/>
      </w:r>
      <w:r w:rsidR="003A1A68" w:rsidRPr="009106F1">
        <w:rPr>
          <w:rFonts w:cstheme="minorHAnsi"/>
          <w:sz w:val="24"/>
          <w:szCs w:val="24"/>
        </w:rPr>
        <w:instrText xml:space="preserve"> ADDIN ZOTERO_ITEM CSL_CITATION {"citationID":"X1joI3sa","properties":{"formattedCitation":"(Saunders, 2003, 2021)","plainCitation":"(Saunders, 2003, 2021)","noteIndex":0},"citationItems":[{"id":12723,"uris":["http://zotero.org/users/8741181/items/MJKZD9AL"],"itemData":{"id":12723,"type":"book","publisher":"Routledge","title":"Social Theory and the Urban Question","author":[{"family":"Saunders","given":"Peter"}],"issued":{"date-parts":[["2003"]]}}},{"id":12724,"uris":["http://zotero.org/users/8741181/items/ABKNULJG"],"itemData":{"id":12724,"type":"book","publisher":"Routledge","title":"A Nation of Home Owners","author":[{"family":"Saunders","given":"Peter"}],"issued":{"date-parts":[["2021"]]}}}],"schema":"https://github.com/citation-style-language/schema/raw/master/csl-citation.json"} </w:instrText>
      </w:r>
      <w:r w:rsidR="003A1A68" w:rsidRPr="009106F1">
        <w:rPr>
          <w:rFonts w:cstheme="minorHAnsi"/>
          <w:sz w:val="24"/>
          <w:szCs w:val="24"/>
        </w:rPr>
        <w:fldChar w:fldCharType="separate"/>
      </w:r>
      <w:r w:rsidR="003A1A68" w:rsidRPr="009106F1">
        <w:rPr>
          <w:rFonts w:cstheme="minorHAnsi"/>
          <w:sz w:val="24"/>
          <w:szCs w:val="24"/>
        </w:rPr>
        <w:t>(Saunders, 2003, 2021)</w:t>
      </w:r>
      <w:r w:rsidR="003A1A68" w:rsidRPr="009106F1">
        <w:rPr>
          <w:rFonts w:cstheme="minorHAnsi"/>
          <w:sz w:val="24"/>
          <w:szCs w:val="24"/>
        </w:rPr>
        <w:fldChar w:fldCharType="end"/>
      </w:r>
      <w:r w:rsidRPr="009106F1">
        <w:rPr>
          <w:rFonts w:cstheme="minorHAnsi"/>
          <w:sz w:val="24"/>
          <w:szCs w:val="24"/>
        </w:rPr>
        <w:t xml:space="preserve"> are not as sound. Whilst evidence has been found that concurs with the premise first emphasised in Saunders </w:t>
      </w:r>
      <w:r w:rsidR="003A1A68" w:rsidRPr="009106F1">
        <w:rPr>
          <w:rFonts w:cstheme="minorHAnsi"/>
          <w:sz w:val="24"/>
          <w:szCs w:val="24"/>
        </w:rPr>
        <w:fldChar w:fldCharType="begin"/>
      </w:r>
      <w:r w:rsidR="003A1A68" w:rsidRPr="009106F1">
        <w:rPr>
          <w:rFonts w:cstheme="minorHAnsi"/>
          <w:sz w:val="24"/>
          <w:szCs w:val="24"/>
        </w:rPr>
        <w:instrText xml:space="preserve"> ADDIN ZOTERO_ITEM CSL_CITATION {"citationID":"eucxkwvh","properties":{"formattedCitation":"(Saunders, 2003)","plainCitation":"(Saunders, 2003)","noteIndex":0},"citationItems":[{"id":12723,"uris":["http://zotero.org/users/8741181/items/MJKZD9AL"],"itemData":{"id":12723,"type":"book","publisher":"Routledge","title":"Social Theory and the Urban Question","author":[{"family":"Saunders","given":"Peter"}],"issued":{"date-parts":[["2003"]]}}}],"schema":"https://github.com/citation-style-language/schema/raw/master/csl-citation.json"} </w:instrText>
      </w:r>
      <w:r w:rsidR="003A1A68" w:rsidRPr="009106F1">
        <w:rPr>
          <w:rFonts w:cstheme="minorHAnsi"/>
          <w:sz w:val="24"/>
          <w:szCs w:val="24"/>
        </w:rPr>
        <w:fldChar w:fldCharType="separate"/>
      </w:r>
      <w:r w:rsidR="003A1A68" w:rsidRPr="009106F1">
        <w:rPr>
          <w:rFonts w:cstheme="minorHAnsi"/>
          <w:sz w:val="24"/>
          <w:szCs w:val="24"/>
        </w:rPr>
        <w:t>(2003)</w:t>
      </w:r>
      <w:r w:rsidR="003A1A68" w:rsidRPr="009106F1">
        <w:rPr>
          <w:rFonts w:cstheme="minorHAnsi"/>
          <w:sz w:val="24"/>
          <w:szCs w:val="24"/>
        </w:rPr>
        <w:fldChar w:fldCharType="end"/>
      </w:r>
      <w:r w:rsidRPr="009106F1">
        <w:rPr>
          <w:rFonts w:cstheme="minorHAnsi"/>
          <w:sz w:val="24"/>
          <w:szCs w:val="24"/>
        </w:rPr>
        <w:t xml:space="preserve"> that housing tenure offers an independent and substantive impact on life chances. The argument that it is dominant above that of social class has no evidence within these results. </w:t>
      </w:r>
    </w:p>
    <w:p w14:paraId="09CE09E7" w14:textId="77777777" w:rsidR="00367581" w:rsidRPr="009106F1" w:rsidRDefault="00367581" w:rsidP="00367581">
      <w:pPr>
        <w:rPr>
          <w:rFonts w:cstheme="minorHAnsi"/>
          <w:sz w:val="24"/>
          <w:szCs w:val="24"/>
        </w:rPr>
      </w:pPr>
      <w:r w:rsidRPr="009106F1">
        <w:rPr>
          <w:rFonts w:cstheme="minorHAnsi"/>
          <w:sz w:val="24"/>
          <w:szCs w:val="24"/>
        </w:rPr>
        <w:t xml:space="preserve">The inclusion of prior educational attainment alongside structural effects such as social class, sex, and housing tenure provide a much more complex relationship with individuals choices and opportunities post-mandatory education. The findings provide substantial empirical evidence that prior educational attainment does matter in relation to pathway selection. Most notably these effects whether an individual seeks to continue along a traditional educational pathway. In saying this, lack of educational success at 16 does not block youth off from entering several pathways. It appears to influence traditional education, but this is not the case for employment, non-traditional educational pathways, and training &amp; apprenticeships. This demonstrates that less academically able youth desire alternative pathways beyond employment, and that given the socio-historical context of the NCDS cohort, the option was there to allow young people to enter these alternative pathways. </w:t>
      </w:r>
    </w:p>
    <w:p w14:paraId="405EA7B4" w14:textId="65D9BB79" w:rsidR="00367581" w:rsidRPr="009106F1" w:rsidRDefault="00367581" w:rsidP="00367581">
      <w:pPr>
        <w:rPr>
          <w:rFonts w:cstheme="minorHAnsi"/>
          <w:sz w:val="24"/>
          <w:szCs w:val="24"/>
        </w:rPr>
      </w:pPr>
      <w:r w:rsidRPr="009106F1">
        <w:rPr>
          <w:rFonts w:cstheme="minorHAnsi"/>
          <w:sz w:val="24"/>
          <w:szCs w:val="24"/>
        </w:rPr>
        <w:t xml:space="preserve">This work provides methodological innovation by conducting sensitivity analysis of socio-economic measures of social stratification. Sensitivity analysis of NS-SEC, CAMSIS, and RGSC demonstrate that NS-SEC is a robust and strong measure of social class which is suitable for use within this model using NCDS data . The findings from this sensitivity analysis confirm that all three measures promoted an almost identical substantive interpretation, with almost identical BIC and AIC statistics. As such the robustness of NS-SEC is characterised by the equal levels of robustness that CAMSIS and RGSC demonstrate. Choosing NS-SEC as the dominant model through the analysis was based upon a theoretical desire to understand class-based dynamics. Through its implementation, social class was found to have a </w:t>
      </w:r>
      <w:r w:rsidRPr="009106F1">
        <w:rPr>
          <w:rFonts w:cstheme="minorHAnsi"/>
          <w:sz w:val="24"/>
          <w:szCs w:val="24"/>
        </w:rPr>
        <w:lastRenderedPageBreak/>
        <w:t xml:space="preserve">resounding impact upon individuals’ choices and opportunities in relation to transitional experiences. The results are also innovative by assessing missingness within the complete case analysis model. Missingness was first descriptively detailed before strategies for handling such missingness was discussed. A multiple imputation model found that missingness has no impact upon the substantive findings of the complete case analysis model. Whilst this means that the substantive findings remain the same as previously detailed, the implementation of dealing with missingness was an important contemporary statistical strategy that previous literature within this field typically overlooked. Both the implementation of sensitivity analysis and multiple imputation techniques thus serve a methodological innovation beyond that of prior literature within the field. </w:t>
      </w:r>
    </w:p>
    <w:p w14:paraId="0A54747E" w14:textId="31FBAD90" w:rsidR="00367581" w:rsidRPr="009106F1" w:rsidRDefault="00367581" w:rsidP="00367581">
      <w:pPr>
        <w:rPr>
          <w:rFonts w:cstheme="minorHAnsi"/>
          <w:sz w:val="24"/>
          <w:szCs w:val="24"/>
        </w:rPr>
      </w:pPr>
      <w:r w:rsidRPr="009106F1">
        <w:rPr>
          <w:rFonts w:cstheme="minorHAnsi"/>
          <w:sz w:val="24"/>
          <w:szCs w:val="24"/>
        </w:rPr>
        <w:t xml:space="preserve">Overall, the literature has been updated, with prior literature being confirmed in some cases </w:t>
      </w:r>
      <w:r w:rsidR="003A1A68" w:rsidRPr="009106F1">
        <w:rPr>
          <w:rFonts w:cstheme="minorHAnsi"/>
          <w:sz w:val="24"/>
          <w:szCs w:val="24"/>
        </w:rPr>
        <w:fldChar w:fldCharType="begin"/>
      </w:r>
      <w:r w:rsidR="003A1A68" w:rsidRPr="009106F1">
        <w:rPr>
          <w:rFonts w:cstheme="minorHAnsi"/>
          <w:sz w:val="24"/>
          <w:szCs w:val="24"/>
        </w:rPr>
        <w:instrText xml:space="preserve"> ADDIN ZOTERO_ITEM CSL_CITATION {"citationID":"lOWXkSSY","properties":{"formattedCitation":"(Connolly, Micklewright and Nickell, 1992; Booth and Satchell, 1994; Dolton, Makepeace and Marcenaro\\uc0\\u8208{}Gutierrez, 2005)","plainCitation":"(Connolly, Micklewright and Nickell, 1992; Booth and Satchell, 1994; Dolton, Makepeace and Marcenaro‐Gutierrez, 2005)","noteIndex":0},"citationItems":[{"id":11489,"uris":["http://zotero.org/users/8741181/items/9IHYV62W"],"itemData":{"id":11489,"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id":11511,"uris":["http://zotero.org/users/8741181/items/7YJ99XBP"],"itemData":{"id":11511,"type":"article-journal","container-title":"Oxford Economic Papers","DOI":"10.1093/oxfordjournals.oep.a042153","ISSN":"1464-3812, 0030-7653","issue":"4","language":"en","page":"676-695","source":"DOI.org (Crossref)","title":"APPRENTICESHIPS AND JOB TENURE","volume":"46","author":[{"family":"Booth","given":"Alison L."},{"family":"Satchell","given":"Stephen E."}],"issued":{"date-parts":[["1994",10]]}}},{"id":11457,"uris":["http://zotero.org/users/8741181/items/6G84RG7D"],"itemData":{"id":11457,"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on, getting‐by and going nowhere","title-short":"Career progression","volume":"13","author":[{"family":"Dolton","given":"Peter"},{"family":"Makepeace","given":"Gerald"},{"family":"Marcenaro‐Gutierrez","given":"Oscar D."}],"issued":{"date-parts":[["2005",6]]}}}],"schema":"https://github.com/citation-style-language/schema/raw/master/csl-citation.json"} </w:instrText>
      </w:r>
      <w:r w:rsidR="003A1A68" w:rsidRPr="009106F1">
        <w:rPr>
          <w:rFonts w:cstheme="minorHAnsi"/>
          <w:sz w:val="24"/>
          <w:szCs w:val="24"/>
        </w:rPr>
        <w:fldChar w:fldCharType="separate"/>
      </w:r>
      <w:r w:rsidR="003A1A68" w:rsidRPr="009106F1">
        <w:rPr>
          <w:rFonts w:cstheme="minorHAnsi"/>
          <w:sz w:val="24"/>
          <w:szCs w:val="24"/>
        </w:rPr>
        <w:t>(Connolly, Micklewright and Nickell, 1992; Booth and Satchell, 1994; Dolton, Makepeace and Marcenaro‐Gutierrez, 2005)</w:t>
      </w:r>
      <w:r w:rsidR="003A1A68" w:rsidRPr="009106F1">
        <w:rPr>
          <w:rFonts w:cstheme="minorHAnsi"/>
          <w:sz w:val="24"/>
          <w:szCs w:val="24"/>
        </w:rPr>
        <w:fldChar w:fldCharType="end"/>
      </w:r>
      <w:r w:rsidRPr="009106F1">
        <w:rPr>
          <w:rFonts w:cstheme="minorHAnsi"/>
          <w:sz w:val="24"/>
          <w:szCs w:val="24"/>
        </w:rPr>
        <w:t xml:space="preserve"> and challenged in others </w:t>
      </w:r>
      <w:r w:rsidR="003A1A68" w:rsidRPr="009106F1">
        <w:rPr>
          <w:rFonts w:cstheme="minorHAnsi"/>
          <w:sz w:val="24"/>
          <w:szCs w:val="24"/>
        </w:rPr>
        <w:fldChar w:fldCharType="begin"/>
      </w:r>
      <w:r w:rsidR="003A1A68" w:rsidRPr="009106F1">
        <w:rPr>
          <w:rFonts w:cstheme="minorHAnsi"/>
          <w:sz w:val="24"/>
          <w:szCs w:val="24"/>
        </w:rPr>
        <w:instrText xml:space="preserve"> ADDIN ZOTERO_ITEM CSL_CITATION {"citationID":"U6K5g5jr","properties":{"formattedCitation":"(Saunders, 2003, 2021)","plainCitation":"(Saunders, 2003, 2021)","noteIndex":0},"citationItems":[{"id":12723,"uris":["http://zotero.org/users/8741181/items/MJKZD9AL"],"itemData":{"id":12723,"type":"book","publisher":"Routledge","title":"Social Theory and the Urban Question","author":[{"family":"Saunders","given":"Peter"}],"issued":{"date-parts":[["2003"]]}}},{"id":12724,"uris":["http://zotero.org/users/8741181/items/ABKNULJG"],"itemData":{"id":12724,"type":"book","publisher":"Routledge","title":"A Nation of Home Owners","author":[{"family":"Saunders","given":"Peter"}],"issued":{"date-parts":[["2021"]]}}}],"schema":"https://github.com/citation-style-language/schema/raw/master/csl-citation.json"} </w:instrText>
      </w:r>
      <w:r w:rsidR="003A1A68" w:rsidRPr="009106F1">
        <w:rPr>
          <w:rFonts w:cstheme="minorHAnsi"/>
          <w:sz w:val="24"/>
          <w:szCs w:val="24"/>
        </w:rPr>
        <w:fldChar w:fldCharType="separate"/>
      </w:r>
      <w:r w:rsidR="003A1A68" w:rsidRPr="009106F1">
        <w:rPr>
          <w:rFonts w:cstheme="minorHAnsi"/>
          <w:sz w:val="24"/>
          <w:szCs w:val="24"/>
        </w:rPr>
        <w:t>(Saunders, 2003, 2021)</w:t>
      </w:r>
      <w:r w:rsidR="003A1A68" w:rsidRPr="009106F1">
        <w:rPr>
          <w:rFonts w:cstheme="minorHAnsi"/>
          <w:sz w:val="24"/>
          <w:szCs w:val="24"/>
        </w:rPr>
        <w:fldChar w:fldCharType="end"/>
      </w:r>
      <w:r w:rsidRPr="009106F1">
        <w:rPr>
          <w:rFonts w:cstheme="minorHAnsi"/>
          <w:sz w:val="24"/>
          <w:szCs w:val="24"/>
        </w:rPr>
        <w:t xml:space="preserve">. Social theories related to youth transitions and the impacts on structural effects and agency within the realm of choice and opportunity have also been contended with. Finally modern statistical techniques have been applied to update prior literature to modern statistical standards by employing sensitivity analyses and providing tools to deal with potential missingness. </w:t>
      </w:r>
    </w:p>
    <w:p w14:paraId="6505BFEA" w14:textId="1CEFA906" w:rsidR="00367581" w:rsidRPr="009106F1" w:rsidRDefault="00367581" w:rsidP="00367581">
      <w:pPr>
        <w:rPr>
          <w:rFonts w:cstheme="minorHAnsi"/>
          <w:sz w:val="24"/>
          <w:szCs w:val="24"/>
        </w:rPr>
      </w:pPr>
      <w:r w:rsidRPr="009106F1">
        <w:rPr>
          <w:rFonts w:cstheme="minorHAnsi"/>
          <w:sz w:val="24"/>
          <w:szCs w:val="24"/>
        </w:rPr>
        <w:t xml:space="preserve">Going forward, whilst previous literature has been confirmed and updated, questions remain that are important to reflect on for future inquiry. As has been mentioned, structural influence is dependent upon the given pathway of choice – with different structural influences mattering more for some pathways than for others. A closer inspection of these differences is called for. On top of this, so far this research reflects upon the entry into, or the transitional stage of going from school-to-work. Whilst identification of several pathways has been made apparent, prior literature related to the relative smoothness of these transitions is paramount to focus on next. Structural effects matter for the transition itself, but the question of whether they manifest throughout the life domain </w:t>
      </w:r>
      <w:r w:rsidR="003A1A68" w:rsidRPr="009106F1">
        <w:rPr>
          <w:rFonts w:cstheme="minorHAnsi"/>
          <w:sz w:val="24"/>
          <w:szCs w:val="24"/>
        </w:rPr>
        <w:fldChar w:fldCharType="begin"/>
      </w:r>
      <w:r w:rsidR="003A1A68" w:rsidRPr="009106F1">
        <w:rPr>
          <w:rFonts w:cstheme="minorHAnsi"/>
          <w:sz w:val="24"/>
          <w:szCs w:val="24"/>
        </w:rPr>
        <w:instrText xml:space="preserve"> ADDIN ZOTERO_ITEM CSL_CITATION {"citationID":"Cb4qCRuS","properties":{"formattedCitation":"(Mayer, 2009)","plainCitation":"(Mayer, 2009)","noteIndex":0},"citationItems":[{"id":6673,"uris":["http://zotero.org/users/8741181/items/RFUSGCQU"],"itemData":{"id":6673,"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schema":"https://github.com/citation-style-language/schema/raw/master/csl-citation.json"} </w:instrText>
      </w:r>
      <w:r w:rsidR="003A1A68" w:rsidRPr="009106F1">
        <w:rPr>
          <w:rFonts w:cstheme="minorHAnsi"/>
          <w:sz w:val="24"/>
          <w:szCs w:val="24"/>
        </w:rPr>
        <w:fldChar w:fldCharType="separate"/>
      </w:r>
      <w:r w:rsidR="003A1A68" w:rsidRPr="009106F1">
        <w:rPr>
          <w:rFonts w:cstheme="minorHAnsi"/>
          <w:sz w:val="24"/>
          <w:szCs w:val="24"/>
        </w:rPr>
        <w:t>(Mayer, 2009)</w:t>
      </w:r>
      <w:r w:rsidR="003A1A68" w:rsidRPr="009106F1">
        <w:rPr>
          <w:rFonts w:cstheme="minorHAnsi"/>
          <w:sz w:val="24"/>
          <w:szCs w:val="24"/>
        </w:rPr>
        <w:fldChar w:fldCharType="end"/>
      </w:r>
      <w:r w:rsidRPr="009106F1">
        <w:rPr>
          <w:rFonts w:cstheme="minorHAnsi"/>
          <w:sz w:val="24"/>
          <w:szCs w:val="24"/>
        </w:rPr>
        <w:t xml:space="preserve"> onwards is relatively important in the discussion of structural effects throughout the life course. </w:t>
      </w:r>
    </w:p>
    <w:p w14:paraId="6BB9BE63" w14:textId="77777777" w:rsidR="009106F1" w:rsidRDefault="00851945" w:rsidP="009106F1">
      <w:pPr>
        <w:rPr>
          <w:rFonts w:cstheme="minorHAnsi"/>
          <w:sz w:val="24"/>
          <w:szCs w:val="24"/>
        </w:rPr>
      </w:pPr>
      <w:r w:rsidRPr="009106F1">
        <w:rPr>
          <w:rFonts w:cstheme="minorHAnsi"/>
          <w:sz w:val="24"/>
          <w:szCs w:val="24"/>
        </w:rPr>
        <w:t xml:space="preserve">The next section will attempt to replicate the analysis conducted in this section using the British Cohort Study (BCS). The BCS is a nationally representative birth cohort survey that was conducted in a week in 1970. Much of the data in the BCS has been harmonised with the NCDS which allows for a detailed comparison of trends between cohorts. The analysis of the next section will reflect on the differences and similarities that have been made within the conclusion of this section focusing once again upon the nature of structural inequalities and their influence upon choice and opportunities for youth transitions. </w:t>
      </w:r>
    </w:p>
    <w:p w14:paraId="0CB45F18" w14:textId="77777777" w:rsidR="009106F1" w:rsidRDefault="009106F1" w:rsidP="009106F1">
      <w:pPr>
        <w:rPr>
          <w:rFonts w:cstheme="minorHAnsi"/>
          <w:sz w:val="24"/>
          <w:szCs w:val="24"/>
        </w:rPr>
      </w:pPr>
    </w:p>
    <w:p w14:paraId="620C0BAF" w14:textId="77777777" w:rsidR="009106F1" w:rsidRDefault="009106F1" w:rsidP="009106F1">
      <w:pPr>
        <w:rPr>
          <w:rFonts w:cstheme="minorHAnsi"/>
          <w:sz w:val="24"/>
          <w:szCs w:val="24"/>
        </w:rPr>
      </w:pPr>
    </w:p>
    <w:p w14:paraId="5E154BBE" w14:textId="77777777" w:rsidR="009106F1" w:rsidRDefault="009106F1" w:rsidP="009106F1">
      <w:pPr>
        <w:rPr>
          <w:rFonts w:cstheme="minorHAnsi"/>
          <w:sz w:val="24"/>
          <w:szCs w:val="24"/>
        </w:rPr>
      </w:pPr>
    </w:p>
    <w:p w14:paraId="27FDADC1" w14:textId="77777777" w:rsidR="009106F1" w:rsidRDefault="009106F1" w:rsidP="009106F1">
      <w:pPr>
        <w:rPr>
          <w:rFonts w:cstheme="minorHAnsi"/>
          <w:sz w:val="24"/>
          <w:szCs w:val="24"/>
        </w:rPr>
      </w:pPr>
    </w:p>
    <w:p w14:paraId="56422B5F" w14:textId="72079575" w:rsidR="00367581" w:rsidRPr="009106F1" w:rsidRDefault="00367581" w:rsidP="009106F1">
      <w:pPr>
        <w:rPr>
          <w:rFonts w:cstheme="minorHAnsi"/>
          <w:sz w:val="24"/>
          <w:szCs w:val="24"/>
        </w:rPr>
      </w:pPr>
      <w:r w:rsidRPr="009106F1">
        <w:rPr>
          <w:rFonts w:cstheme="minorHAnsi"/>
          <w:b/>
          <w:bCs/>
          <w:sz w:val="24"/>
          <w:szCs w:val="24"/>
        </w:rPr>
        <w:lastRenderedPageBreak/>
        <w:t>Appendix</w:t>
      </w:r>
    </w:p>
    <w:p w14:paraId="694DAEBE" w14:textId="24326EDF" w:rsidR="00CE053C" w:rsidRPr="009106F1" w:rsidRDefault="00CE053C" w:rsidP="00CE053C">
      <w:pPr>
        <w:pStyle w:val="Caption"/>
        <w:keepNext/>
        <w:rPr>
          <w:rFonts w:cstheme="minorHAnsi"/>
          <w:color w:val="auto"/>
          <w:sz w:val="24"/>
          <w:szCs w:val="24"/>
        </w:rPr>
      </w:pPr>
      <w:bookmarkStart w:id="52" w:name="_Toc137904684"/>
      <w:r w:rsidRPr="009106F1">
        <w:rPr>
          <w:rFonts w:cstheme="minorHAnsi"/>
          <w:color w:val="auto"/>
          <w:sz w:val="24"/>
          <w:szCs w:val="24"/>
        </w:rPr>
        <w:t xml:space="preserve">Table A. </w:t>
      </w:r>
      <w:r w:rsidRPr="009106F1">
        <w:rPr>
          <w:rFonts w:cstheme="minorHAnsi"/>
          <w:color w:val="auto"/>
          <w:sz w:val="24"/>
          <w:szCs w:val="24"/>
        </w:rPr>
        <w:fldChar w:fldCharType="begin"/>
      </w:r>
      <w:r w:rsidRPr="009106F1">
        <w:rPr>
          <w:rFonts w:cstheme="minorHAnsi"/>
          <w:color w:val="auto"/>
          <w:sz w:val="24"/>
          <w:szCs w:val="24"/>
        </w:rPr>
        <w:instrText xml:space="preserve"> SEQ Table_A. \* ARABIC </w:instrText>
      </w:r>
      <w:r w:rsidRPr="009106F1">
        <w:rPr>
          <w:rFonts w:cstheme="minorHAnsi"/>
          <w:color w:val="auto"/>
          <w:sz w:val="24"/>
          <w:szCs w:val="24"/>
        </w:rPr>
        <w:fldChar w:fldCharType="separate"/>
      </w:r>
      <w:r w:rsidR="0067151A">
        <w:rPr>
          <w:rFonts w:cstheme="minorHAnsi"/>
          <w:noProof/>
          <w:color w:val="auto"/>
          <w:sz w:val="24"/>
          <w:szCs w:val="24"/>
        </w:rPr>
        <w:t>1</w:t>
      </w:r>
      <w:r w:rsidRPr="009106F1">
        <w:rPr>
          <w:rFonts w:cstheme="minorHAnsi"/>
          <w:color w:val="auto"/>
          <w:sz w:val="24"/>
          <w:szCs w:val="24"/>
        </w:rPr>
        <w:fldChar w:fldCharType="end"/>
      </w:r>
      <w:r w:rsidRPr="009106F1">
        <w:rPr>
          <w:rFonts w:cstheme="minorHAnsi"/>
          <w:color w:val="auto"/>
          <w:sz w:val="24"/>
          <w:szCs w:val="24"/>
        </w:rPr>
        <w:t xml:space="preserve"> Goodness-of-fit summaries for explanatory variables and Economic Activity (CAMSIS)</w:t>
      </w:r>
      <w:bookmarkEnd w:id="52"/>
    </w:p>
    <w:tbl>
      <w:tblPr>
        <w:tblStyle w:val="PlainTable4"/>
        <w:tblW w:w="0" w:type="auto"/>
        <w:tblLook w:val="04A0" w:firstRow="1" w:lastRow="0" w:firstColumn="1" w:lastColumn="0" w:noHBand="0" w:noVBand="1"/>
      </w:tblPr>
      <w:tblGrid>
        <w:gridCol w:w="1719"/>
        <w:gridCol w:w="1130"/>
        <w:gridCol w:w="1307"/>
        <w:gridCol w:w="925"/>
        <w:gridCol w:w="1687"/>
        <w:gridCol w:w="1129"/>
        <w:gridCol w:w="1129"/>
      </w:tblGrid>
      <w:tr w:rsidR="009106F1" w:rsidRPr="009106F1" w14:paraId="6D33EEAE" w14:textId="77777777" w:rsidTr="00E1481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D6F595" w14:textId="77777777" w:rsidR="00B947F6" w:rsidRPr="009106F1" w:rsidRDefault="00B947F6" w:rsidP="00E1481F">
            <w:pPr>
              <w:rPr>
                <w:rFonts w:cstheme="minorHAnsi"/>
                <w:sz w:val="24"/>
                <w:szCs w:val="24"/>
              </w:rPr>
            </w:pPr>
            <w:r w:rsidRPr="009106F1">
              <w:rPr>
                <w:rFonts w:cstheme="minorHAnsi"/>
                <w:sz w:val="24"/>
                <w:szCs w:val="24"/>
              </w:rPr>
              <w:t>Outcome Variable: Economic Activity</w:t>
            </w:r>
          </w:p>
        </w:tc>
        <w:tc>
          <w:tcPr>
            <w:tcW w:w="0" w:type="auto"/>
          </w:tcPr>
          <w:p w14:paraId="1A9836D7"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Deviance</w:t>
            </w:r>
          </w:p>
        </w:tc>
        <w:tc>
          <w:tcPr>
            <w:tcW w:w="0" w:type="auto"/>
          </w:tcPr>
          <w:p w14:paraId="5C7C842F"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m:oMath>
              <m:r>
                <m:rPr>
                  <m:sty m:val="b"/>
                </m:rPr>
                <w:rPr>
                  <w:rFonts w:ascii="Cambria Math" w:hAnsi="Cambria Math" w:cstheme="minorHAnsi"/>
                  <w:sz w:val="24"/>
                  <w:szCs w:val="24"/>
                </w:rPr>
                <m:t>Δ</m:t>
              </m:r>
            </m:oMath>
            <w:r w:rsidRPr="009106F1">
              <w:rPr>
                <w:rFonts w:cstheme="minorHAnsi"/>
                <w:sz w:val="24"/>
                <w:szCs w:val="24"/>
              </w:rPr>
              <w:t xml:space="preserve"> Deviance (from Null)</w:t>
            </w:r>
          </w:p>
        </w:tc>
        <w:tc>
          <w:tcPr>
            <w:tcW w:w="0" w:type="auto"/>
          </w:tcPr>
          <w:p w14:paraId="2FE7F41D"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m:oMath>
              <m:r>
                <m:rPr>
                  <m:sty m:val="b"/>
                </m:rPr>
                <w:rPr>
                  <w:rFonts w:ascii="Cambria Math" w:hAnsi="Cambria Math" w:cstheme="minorHAnsi"/>
                  <w:sz w:val="24"/>
                  <w:szCs w:val="24"/>
                </w:rPr>
                <m:t>Δ</m:t>
              </m:r>
            </m:oMath>
            <w:r w:rsidRPr="009106F1">
              <w:rPr>
                <w:rFonts w:eastAsiaTheme="minorEastAsia" w:cstheme="minorHAnsi"/>
                <w:sz w:val="24"/>
                <w:szCs w:val="24"/>
              </w:rPr>
              <w:t xml:space="preserve"> d.f. (from Null)</w:t>
            </w:r>
          </w:p>
        </w:tc>
        <w:tc>
          <w:tcPr>
            <w:tcW w:w="0" w:type="auto"/>
          </w:tcPr>
          <w:p w14:paraId="708CCBBB"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McFadden’s Adjusted Pseudo R2</w:t>
            </w:r>
          </w:p>
        </w:tc>
        <w:tc>
          <w:tcPr>
            <w:tcW w:w="0" w:type="auto"/>
          </w:tcPr>
          <w:p w14:paraId="6470C4E9"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AIC</w:t>
            </w:r>
          </w:p>
        </w:tc>
        <w:tc>
          <w:tcPr>
            <w:tcW w:w="0" w:type="auto"/>
          </w:tcPr>
          <w:p w14:paraId="553F01C6"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BIC</w:t>
            </w:r>
          </w:p>
        </w:tc>
      </w:tr>
      <w:tr w:rsidR="009106F1" w:rsidRPr="009106F1" w14:paraId="79AD573B"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587CAC" w14:textId="77777777" w:rsidR="00B947F6" w:rsidRPr="009106F1" w:rsidRDefault="00B947F6" w:rsidP="00E1481F">
            <w:pPr>
              <w:rPr>
                <w:rFonts w:cstheme="minorHAnsi"/>
                <w:sz w:val="24"/>
                <w:szCs w:val="24"/>
              </w:rPr>
            </w:pPr>
            <w:r w:rsidRPr="009106F1">
              <w:rPr>
                <w:rFonts w:cstheme="minorHAnsi"/>
                <w:sz w:val="24"/>
                <w:szCs w:val="24"/>
              </w:rPr>
              <w:t>Null Model</w:t>
            </w:r>
          </w:p>
        </w:tc>
        <w:tc>
          <w:tcPr>
            <w:tcW w:w="0" w:type="auto"/>
          </w:tcPr>
          <w:p w14:paraId="69B3CF3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1656.47</w:t>
            </w:r>
          </w:p>
        </w:tc>
        <w:tc>
          <w:tcPr>
            <w:tcW w:w="0" w:type="auto"/>
          </w:tcPr>
          <w:p w14:paraId="322241A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0" w:type="auto"/>
          </w:tcPr>
          <w:p w14:paraId="673CC1F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0" w:type="auto"/>
          </w:tcPr>
          <w:p w14:paraId="20E9D99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0" w:type="auto"/>
          </w:tcPr>
          <w:p w14:paraId="464DBD9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1664.47</w:t>
            </w:r>
          </w:p>
        </w:tc>
        <w:tc>
          <w:tcPr>
            <w:tcW w:w="0" w:type="auto"/>
          </w:tcPr>
          <w:p w14:paraId="2F70139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1692.38</w:t>
            </w:r>
          </w:p>
        </w:tc>
      </w:tr>
      <w:tr w:rsidR="009106F1" w:rsidRPr="009106F1" w14:paraId="464F0D36"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09F8738A" w14:textId="77777777" w:rsidR="00B947F6" w:rsidRPr="009106F1" w:rsidRDefault="00B947F6" w:rsidP="00E1481F">
            <w:pPr>
              <w:rPr>
                <w:rFonts w:cstheme="minorHAnsi"/>
                <w:sz w:val="24"/>
                <w:szCs w:val="24"/>
              </w:rPr>
            </w:pPr>
            <w:r w:rsidRPr="009106F1">
              <w:rPr>
                <w:rFonts w:cstheme="minorHAnsi"/>
                <w:sz w:val="24"/>
                <w:szCs w:val="24"/>
              </w:rPr>
              <w:t>Null Model + Educational Attainment</w:t>
            </w:r>
          </w:p>
        </w:tc>
        <w:tc>
          <w:tcPr>
            <w:tcW w:w="0" w:type="auto"/>
          </w:tcPr>
          <w:p w14:paraId="1B75276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7732.61</w:t>
            </w:r>
          </w:p>
        </w:tc>
        <w:tc>
          <w:tcPr>
            <w:tcW w:w="0" w:type="auto"/>
          </w:tcPr>
          <w:p w14:paraId="7875BC6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3923.86</w:t>
            </w:r>
          </w:p>
        </w:tc>
        <w:tc>
          <w:tcPr>
            <w:tcW w:w="0" w:type="auto"/>
          </w:tcPr>
          <w:p w14:paraId="57C9FD1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4</w:t>
            </w:r>
          </w:p>
        </w:tc>
        <w:tc>
          <w:tcPr>
            <w:tcW w:w="0" w:type="auto"/>
          </w:tcPr>
          <w:p w14:paraId="7AFFE37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8</w:t>
            </w:r>
          </w:p>
        </w:tc>
        <w:tc>
          <w:tcPr>
            <w:tcW w:w="0" w:type="auto"/>
          </w:tcPr>
          <w:p w14:paraId="45C6A40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7748.61</w:t>
            </w:r>
          </w:p>
        </w:tc>
        <w:tc>
          <w:tcPr>
            <w:tcW w:w="0" w:type="auto"/>
          </w:tcPr>
          <w:p w14:paraId="708F58D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7804.43</w:t>
            </w:r>
          </w:p>
        </w:tc>
      </w:tr>
      <w:tr w:rsidR="009106F1" w:rsidRPr="009106F1" w14:paraId="0806CB78"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1BAAEF3" w14:textId="77777777" w:rsidR="00B947F6" w:rsidRPr="009106F1" w:rsidRDefault="00B947F6" w:rsidP="00E1481F">
            <w:pPr>
              <w:rPr>
                <w:rFonts w:cstheme="minorHAnsi"/>
                <w:sz w:val="24"/>
                <w:szCs w:val="24"/>
              </w:rPr>
            </w:pPr>
            <w:r w:rsidRPr="009106F1">
              <w:rPr>
                <w:rFonts w:cstheme="minorHAnsi"/>
                <w:sz w:val="24"/>
                <w:szCs w:val="24"/>
              </w:rPr>
              <w:t>Null Model + Sex</w:t>
            </w:r>
          </w:p>
        </w:tc>
        <w:tc>
          <w:tcPr>
            <w:tcW w:w="0" w:type="auto"/>
          </w:tcPr>
          <w:p w14:paraId="51D6946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0709.43</w:t>
            </w:r>
          </w:p>
        </w:tc>
        <w:tc>
          <w:tcPr>
            <w:tcW w:w="0" w:type="auto"/>
          </w:tcPr>
          <w:p w14:paraId="3008952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947.05</w:t>
            </w:r>
          </w:p>
        </w:tc>
        <w:tc>
          <w:tcPr>
            <w:tcW w:w="0" w:type="auto"/>
          </w:tcPr>
          <w:p w14:paraId="544FC40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4</w:t>
            </w:r>
          </w:p>
        </w:tc>
        <w:tc>
          <w:tcPr>
            <w:tcW w:w="0" w:type="auto"/>
          </w:tcPr>
          <w:p w14:paraId="1321055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4</w:t>
            </w:r>
          </w:p>
        </w:tc>
        <w:tc>
          <w:tcPr>
            <w:tcW w:w="0" w:type="auto"/>
          </w:tcPr>
          <w:p w14:paraId="74D75DB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0725.43</w:t>
            </w:r>
          </w:p>
        </w:tc>
        <w:tc>
          <w:tcPr>
            <w:tcW w:w="0" w:type="auto"/>
          </w:tcPr>
          <w:p w14:paraId="0532C6F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0781.24</w:t>
            </w:r>
          </w:p>
        </w:tc>
      </w:tr>
      <w:tr w:rsidR="009106F1" w:rsidRPr="009106F1" w14:paraId="3A22D244"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07B86BC0" w14:textId="77777777" w:rsidR="00B947F6" w:rsidRPr="009106F1" w:rsidRDefault="00B947F6" w:rsidP="00E1481F">
            <w:pPr>
              <w:rPr>
                <w:rFonts w:cstheme="minorHAnsi"/>
                <w:sz w:val="24"/>
                <w:szCs w:val="24"/>
              </w:rPr>
            </w:pPr>
            <w:r w:rsidRPr="009106F1">
              <w:rPr>
                <w:rFonts w:cstheme="minorHAnsi"/>
                <w:sz w:val="24"/>
                <w:szCs w:val="24"/>
              </w:rPr>
              <w:t>Null Model + Tenure</w:t>
            </w:r>
          </w:p>
        </w:tc>
        <w:tc>
          <w:tcPr>
            <w:tcW w:w="0" w:type="auto"/>
          </w:tcPr>
          <w:p w14:paraId="490A5E3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0920.88</w:t>
            </w:r>
          </w:p>
        </w:tc>
        <w:tc>
          <w:tcPr>
            <w:tcW w:w="0" w:type="auto"/>
          </w:tcPr>
          <w:p w14:paraId="2DCD706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735.59</w:t>
            </w:r>
          </w:p>
        </w:tc>
        <w:tc>
          <w:tcPr>
            <w:tcW w:w="0" w:type="auto"/>
          </w:tcPr>
          <w:p w14:paraId="3D5DBBA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4</w:t>
            </w:r>
          </w:p>
        </w:tc>
        <w:tc>
          <w:tcPr>
            <w:tcW w:w="0" w:type="auto"/>
          </w:tcPr>
          <w:p w14:paraId="4FF554F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3</w:t>
            </w:r>
          </w:p>
        </w:tc>
        <w:tc>
          <w:tcPr>
            <w:tcW w:w="0" w:type="auto"/>
          </w:tcPr>
          <w:p w14:paraId="11C8F99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0936.88</w:t>
            </w:r>
          </w:p>
        </w:tc>
        <w:tc>
          <w:tcPr>
            <w:tcW w:w="0" w:type="auto"/>
          </w:tcPr>
          <w:p w14:paraId="661B233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0992.70</w:t>
            </w:r>
          </w:p>
        </w:tc>
      </w:tr>
      <w:tr w:rsidR="009106F1" w:rsidRPr="009106F1" w14:paraId="12235133"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E95A03" w14:textId="77777777" w:rsidR="00B947F6" w:rsidRPr="009106F1" w:rsidRDefault="00B947F6" w:rsidP="00E1481F">
            <w:pPr>
              <w:rPr>
                <w:rFonts w:cstheme="minorHAnsi"/>
                <w:sz w:val="24"/>
                <w:szCs w:val="24"/>
              </w:rPr>
            </w:pPr>
            <w:r w:rsidRPr="009106F1">
              <w:rPr>
                <w:rFonts w:cstheme="minorHAnsi"/>
                <w:sz w:val="24"/>
                <w:szCs w:val="24"/>
              </w:rPr>
              <w:t>Null Model + CAMSIS</w:t>
            </w:r>
          </w:p>
        </w:tc>
        <w:tc>
          <w:tcPr>
            <w:tcW w:w="0" w:type="auto"/>
          </w:tcPr>
          <w:p w14:paraId="672F00B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0456.28</w:t>
            </w:r>
          </w:p>
        </w:tc>
        <w:tc>
          <w:tcPr>
            <w:tcW w:w="0" w:type="auto"/>
          </w:tcPr>
          <w:p w14:paraId="113BBF0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200.19</w:t>
            </w:r>
          </w:p>
        </w:tc>
        <w:tc>
          <w:tcPr>
            <w:tcW w:w="0" w:type="auto"/>
          </w:tcPr>
          <w:p w14:paraId="3C1C591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4</w:t>
            </w:r>
          </w:p>
        </w:tc>
        <w:tc>
          <w:tcPr>
            <w:tcW w:w="0" w:type="auto"/>
          </w:tcPr>
          <w:p w14:paraId="2693AB1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6</w:t>
            </w:r>
          </w:p>
        </w:tc>
        <w:tc>
          <w:tcPr>
            <w:tcW w:w="0" w:type="auto"/>
          </w:tcPr>
          <w:p w14:paraId="0A1861D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0472.28</w:t>
            </w:r>
          </w:p>
        </w:tc>
        <w:tc>
          <w:tcPr>
            <w:tcW w:w="0" w:type="auto"/>
          </w:tcPr>
          <w:p w14:paraId="646F051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0528.10</w:t>
            </w:r>
          </w:p>
        </w:tc>
      </w:tr>
      <w:tr w:rsidR="009106F1" w:rsidRPr="009106F1" w14:paraId="744095C3"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6FEEBF15" w14:textId="77777777" w:rsidR="00B947F6" w:rsidRPr="009106F1" w:rsidRDefault="00B947F6" w:rsidP="00E1481F">
            <w:pPr>
              <w:rPr>
                <w:rFonts w:cstheme="minorHAnsi"/>
                <w:sz w:val="24"/>
                <w:szCs w:val="24"/>
              </w:rPr>
            </w:pPr>
            <w:r w:rsidRPr="009106F1">
              <w:rPr>
                <w:rFonts w:cstheme="minorHAnsi"/>
                <w:sz w:val="24"/>
                <w:szCs w:val="24"/>
              </w:rPr>
              <w:t>Null Model + Reading</w:t>
            </w:r>
          </w:p>
        </w:tc>
        <w:tc>
          <w:tcPr>
            <w:tcW w:w="0" w:type="auto"/>
          </w:tcPr>
          <w:p w14:paraId="3525734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9584.87</w:t>
            </w:r>
          </w:p>
        </w:tc>
        <w:tc>
          <w:tcPr>
            <w:tcW w:w="0" w:type="auto"/>
          </w:tcPr>
          <w:p w14:paraId="78C34A5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071.60</w:t>
            </w:r>
          </w:p>
        </w:tc>
        <w:tc>
          <w:tcPr>
            <w:tcW w:w="0" w:type="auto"/>
          </w:tcPr>
          <w:p w14:paraId="7708FC7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4</w:t>
            </w:r>
          </w:p>
        </w:tc>
        <w:tc>
          <w:tcPr>
            <w:tcW w:w="0" w:type="auto"/>
          </w:tcPr>
          <w:p w14:paraId="2ECA7F6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0</w:t>
            </w:r>
          </w:p>
        </w:tc>
        <w:tc>
          <w:tcPr>
            <w:tcW w:w="0" w:type="auto"/>
          </w:tcPr>
          <w:p w14:paraId="29867D5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9600.87</w:t>
            </w:r>
          </w:p>
        </w:tc>
        <w:tc>
          <w:tcPr>
            <w:tcW w:w="0" w:type="auto"/>
          </w:tcPr>
          <w:p w14:paraId="2783542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9656.69</w:t>
            </w:r>
          </w:p>
        </w:tc>
      </w:tr>
      <w:tr w:rsidR="009106F1" w:rsidRPr="009106F1" w14:paraId="24D9E037"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CBE571E" w14:textId="77777777" w:rsidR="00B947F6" w:rsidRPr="009106F1" w:rsidRDefault="00B947F6" w:rsidP="00E1481F">
            <w:pPr>
              <w:rPr>
                <w:rFonts w:cstheme="minorHAnsi"/>
                <w:sz w:val="24"/>
                <w:szCs w:val="24"/>
              </w:rPr>
            </w:pPr>
            <w:r w:rsidRPr="009106F1">
              <w:rPr>
                <w:rFonts w:cstheme="minorHAnsi"/>
                <w:sz w:val="24"/>
                <w:szCs w:val="24"/>
              </w:rPr>
              <w:t>Null Model + Maths</w:t>
            </w:r>
          </w:p>
        </w:tc>
        <w:tc>
          <w:tcPr>
            <w:tcW w:w="0" w:type="auto"/>
          </w:tcPr>
          <w:p w14:paraId="5D210EB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9373.19</w:t>
            </w:r>
          </w:p>
        </w:tc>
        <w:tc>
          <w:tcPr>
            <w:tcW w:w="0" w:type="auto"/>
          </w:tcPr>
          <w:p w14:paraId="583E3CD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283.28</w:t>
            </w:r>
          </w:p>
        </w:tc>
        <w:tc>
          <w:tcPr>
            <w:tcW w:w="0" w:type="auto"/>
          </w:tcPr>
          <w:p w14:paraId="66B13DC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4</w:t>
            </w:r>
          </w:p>
        </w:tc>
        <w:tc>
          <w:tcPr>
            <w:tcW w:w="0" w:type="auto"/>
          </w:tcPr>
          <w:p w14:paraId="389BD92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1</w:t>
            </w:r>
          </w:p>
        </w:tc>
        <w:tc>
          <w:tcPr>
            <w:tcW w:w="0" w:type="auto"/>
          </w:tcPr>
          <w:p w14:paraId="4DE7840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9389.19</w:t>
            </w:r>
          </w:p>
        </w:tc>
        <w:tc>
          <w:tcPr>
            <w:tcW w:w="0" w:type="auto"/>
          </w:tcPr>
          <w:p w14:paraId="45C154A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9445.00</w:t>
            </w:r>
          </w:p>
        </w:tc>
      </w:tr>
    </w:tbl>
    <w:p w14:paraId="557B6B61" w14:textId="77777777" w:rsidR="00B947F6" w:rsidRPr="009106F1" w:rsidRDefault="00B947F6" w:rsidP="00B947F6">
      <w:pPr>
        <w:rPr>
          <w:rFonts w:cstheme="minorHAnsi"/>
          <w:sz w:val="24"/>
          <w:szCs w:val="24"/>
        </w:rPr>
      </w:pPr>
    </w:p>
    <w:p w14:paraId="5E729D23" w14:textId="677A6750" w:rsidR="00CE053C" w:rsidRPr="009106F1" w:rsidRDefault="00CE053C" w:rsidP="00CE053C">
      <w:pPr>
        <w:pStyle w:val="Caption"/>
        <w:keepNext/>
        <w:rPr>
          <w:rFonts w:cstheme="minorHAnsi"/>
          <w:color w:val="auto"/>
          <w:sz w:val="24"/>
          <w:szCs w:val="24"/>
        </w:rPr>
      </w:pPr>
      <w:bookmarkStart w:id="53" w:name="_Toc137904685"/>
      <w:r w:rsidRPr="009106F1">
        <w:rPr>
          <w:rFonts w:cstheme="minorHAnsi"/>
          <w:color w:val="auto"/>
          <w:sz w:val="24"/>
          <w:szCs w:val="24"/>
        </w:rPr>
        <w:t xml:space="preserve">Table A. </w:t>
      </w:r>
      <w:r w:rsidRPr="009106F1">
        <w:rPr>
          <w:rFonts w:cstheme="minorHAnsi"/>
          <w:color w:val="auto"/>
          <w:sz w:val="24"/>
          <w:szCs w:val="24"/>
        </w:rPr>
        <w:fldChar w:fldCharType="begin"/>
      </w:r>
      <w:r w:rsidRPr="009106F1">
        <w:rPr>
          <w:rFonts w:cstheme="minorHAnsi"/>
          <w:color w:val="auto"/>
          <w:sz w:val="24"/>
          <w:szCs w:val="24"/>
        </w:rPr>
        <w:instrText xml:space="preserve"> SEQ Table_A. \* ARABIC </w:instrText>
      </w:r>
      <w:r w:rsidRPr="009106F1">
        <w:rPr>
          <w:rFonts w:cstheme="minorHAnsi"/>
          <w:color w:val="auto"/>
          <w:sz w:val="24"/>
          <w:szCs w:val="24"/>
        </w:rPr>
        <w:fldChar w:fldCharType="separate"/>
      </w:r>
      <w:r w:rsidR="0067151A">
        <w:rPr>
          <w:rFonts w:cstheme="minorHAnsi"/>
          <w:noProof/>
          <w:color w:val="auto"/>
          <w:sz w:val="24"/>
          <w:szCs w:val="24"/>
        </w:rPr>
        <w:t>2</w:t>
      </w:r>
      <w:r w:rsidRPr="009106F1">
        <w:rPr>
          <w:rFonts w:cstheme="minorHAnsi"/>
          <w:color w:val="auto"/>
          <w:sz w:val="24"/>
          <w:szCs w:val="24"/>
        </w:rPr>
        <w:fldChar w:fldCharType="end"/>
      </w:r>
      <w:r w:rsidRPr="009106F1">
        <w:rPr>
          <w:rFonts w:cstheme="minorHAnsi"/>
          <w:color w:val="auto"/>
          <w:sz w:val="24"/>
          <w:szCs w:val="24"/>
        </w:rPr>
        <w:t xml:space="preserve"> Model building goodness-of-fit summaries for multiple logistic regression model of Economic Activity (CAMSIS)</w:t>
      </w:r>
      <w:bookmarkEnd w:id="53"/>
    </w:p>
    <w:tbl>
      <w:tblPr>
        <w:tblStyle w:val="PlainTable4"/>
        <w:tblW w:w="0" w:type="auto"/>
        <w:tblLook w:val="04A0" w:firstRow="1" w:lastRow="0" w:firstColumn="1" w:lastColumn="0" w:noHBand="0" w:noVBand="1"/>
      </w:tblPr>
      <w:tblGrid>
        <w:gridCol w:w="1624"/>
        <w:gridCol w:w="1250"/>
        <w:gridCol w:w="1212"/>
        <w:gridCol w:w="1192"/>
        <w:gridCol w:w="1490"/>
        <w:gridCol w:w="1129"/>
        <w:gridCol w:w="1129"/>
      </w:tblGrid>
      <w:tr w:rsidR="009106F1" w:rsidRPr="009106F1" w14:paraId="246F31F9" w14:textId="77777777" w:rsidTr="00E1481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4100E9" w14:textId="77777777" w:rsidR="00B947F6" w:rsidRPr="009106F1" w:rsidRDefault="00B947F6" w:rsidP="00E1481F">
            <w:pPr>
              <w:rPr>
                <w:rFonts w:cstheme="minorHAnsi"/>
                <w:sz w:val="24"/>
                <w:szCs w:val="24"/>
              </w:rPr>
            </w:pPr>
            <w:r w:rsidRPr="009106F1">
              <w:rPr>
                <w:rFonts w:cstheme="minorHAnsi"/>
                <w:sz w:val="24"/>
                <w:szCs w:val="24"/>
              </w:rPr>
              <w:t>Outcome Variable: Economic Activity</w:t>
            </w:r>
          </w:p>
        </w:tc>
        <w:tc>
          <w:tcPr>
            <w:tcW w:w="0" w:type="auto"/>
          </w:tcPr>
          <w:p w14:paraId="6DCCA11D"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Deviance</w:t>
            </w:r>
          </w:p>
        </w:tc>
        <w:tc>
          <w:tcPr>
            <w:tcW w:w="0" w:type="auto"/>
          </w:tcPr>
          <w:p w14:paraId="5E4DD7C2"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m:oMath>
              <m:r>
                <m:rPr>
                  <m:sty m:val="b"/>
                </m:rPr>
                <w:rPr>
                  <w:rFonts w:ascii="Cambria Math" w:hAnsi="Cambria Math" w:cstheme="minorHAnsi"/>
                  <w:sz w:val="24"/>
                  <w:szCs w:val="24"/>
                </w:rPr>
                <m:t>Δ</m:t>
              </m:r>
            </m:oMath>
            <w:r w:rsidRPr="009106F1">
              <w:rPr>
                <w:rFonts w:cstheme="minorHAnsi"/>
                <w:sz w:val="24"/>
                <w:szCs w:val="24"/>
              </w:rPr>
              <w:t xml:space="preserve"> Deviance (from Previous)</w:t>
            </w:r>
          </w:p>
        </w:tc>
        <w:tc>
          <w:tcPr>
            <w:tcW w:w="0" w:type="auto"/>
          </w:tcPr>
          <w:p w14:paraId="6B5B21FD"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m:oMath>
              <m:r>
                <m:rPr>
                  <m:sty m:val="b"/>
                </m:rPr>
                <w:rPr>
                  <w:rFonts w:ascii="Cambria Math" w:hAnsi="Cambria Math" w:cstheme="minorHAnsi"/>
                  <w:sz w:val="24"/>
                  <w:szCs w:val="24"/>
                </w:rPr>
                <m:t>Δ</m:t>
              </m:r>
            </m:oMath>
            <w:r w:rsidRPr="009106F1">
              <w:rPr>
                <w:rFonts w:eastAsiaTheme="minorEastAsia" w:cstheme="minorHAnsi"/>
                <w:sz w:val="24"/>
                <w:szCs w:val="24"/>
              </w:rPr>
              <w:t xml:space="preserve"> d.f. (from Previous)</w:t>
            </w:r>
          </w:p>
        </w:tc>
        <w:tc>
          <w:tcPr>
            <w:tcW w:w="0" w:type="auto"/>
          </w:tcPr>
          <w:p w14:paraId="2233D20F"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McFadden’s Adjusted Pseudo R2</w:t>
            </w:r>
          </w:p>
        </w:tc>
        <w:tc>
          <w:tcPr>
            <w:tcW w:w="0" w:type="auto"/>
          </w:tcPr>
          <w:p w14:paraId="390E59B3"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AIC</w:t>
            </w:r>
          </w:p>
        </w:tc>
        <w:tc>
          <w:tcPr>
            <w:tcW w:w="0" w:type="auto"/>
          </w:tcPr>
          <w:p w14:paraId="7693F01B"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BIC</w:t>
            </w:r>
          </w:p>
        </w:tc>
      </w:tr>
      <w:tr w:rsidR="009106F1" w:rsidRPr="009106F1" w14:paraId="6565B816"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DCE22A" w14:textId="77777777" w:rsidR="00B947F6" w:rsidRPr="009106F1" w:rsidRDefault="00B947F6" w:rsidP="00E1481F">
            <w:pPr>
              <w:rPr>
                <w:rFonts w:cstheme="minorHAnsi"/>
                <w:sz w:val="24"/>
                <w:szCs w:val="24"/>
              </w:rPr>
            </w:pPr>
            <w:r w:rsidRPr="009106F1">
              <w:rPr>
                <w:rFonts w:cstheme="minorHAnsi"/>
                <w:sz w:val="24"/>
                <w:szCs w:val="24"/>
              </w:rPr>
              <w:t>Null Model</w:t>
            </w:r>
          </w:p>
        </w:tc>
        <w:tc>
          <w:tcPr>
            <w:tcW w:w="0" w:type="auto"/>
          </w:tcPr>
          <w:p w14:paraId="2CDD54C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1656.47</w:t>
            </w:r>
          </w:p>
        </w:tc>
        <w:tc>
          <w:tcPr>
            <w:tcW w:w="0" w:type="auto"/>
          </w:tcPr>
          <w:p w14:paraId="42092E6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0" w:type="auto"/>
          </w:tcPr>
          <w:p w14:paraId="754516E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0" w:type="auto"/>
          </w:tcPr>
          <w:p w14:paraId="768C89A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0" w:type="auto"/>
          </w:tcPr>
          <w:p w14:paraId="088B02D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1664.47</w:t>
            </w:r>
          </w:p>
        </w:tc>
        <w:tc>
          <w:tcPr>
            <w:tcW w:w="0" w:type="auto"/>
          </w:tcPr>
          <w:p w14:paraId="57F8230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1692.38</w:t>
            </w:r>
          </w:p>
        </w:tc>
      </w:tr>
      <w:tr w:rsidR="009106F1" w:rsidRPr="009106F1" w14:paraId="3D554244"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0A540255" w14:textId="77777777" w:rsidR="00B947F6" w:rsidRPr="009106F1" w:rsidRDefault="00B947F6" w:rsidP="00E1481F">
            <w:pPr>
              <w:rPr>
                <w:rFonts w:cstheme="minorHAnsi"/>
                <w:sz w:val="24"/>
                <w:szCs w:val="24"/>
              </w:rPr>
            </w:pPr>
            <w:r w:rsidRPr="009106F1">
              <w:rPr>
                <w:rFonts w:cstheme="minorHAnsi"/>
                <w:sz w:val="24"/>
                <w:szCs w:val="24"/>
              </w:rPr>
              <w:t>Null Model + Educational Attainment</w:t>
            </w:r>
          </w:p>
        </w:tc>
        <w:tc>
          <w:tcPr>
            <w:tcW w:w="0" w:type="auto"/>
          </w:tcPr>
          <w:p w14:paraId="53EA1E4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7732.61</w:t>
            </w:r>
          </w:p>
        </w:tc>
        <w:tc>
          <w:tcPr>
            <w:tcW w:w="0" w:type="auto"/>
          </w:tcPr>
          <w:p w14:paraId="5798EB8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3923.86</w:t>
            </w:r>
          </w:p>
        </w:tc>
        <w:tc>
          <w:tcPr>
            <w:tcW w:w="0" w:type="auto"/>
          </w:tcPr>
          <w:p w14:paraId="209164E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4</w:t>
            </w:r>
          </w:p>
        </w:tc>
        <w:tc>
          <w:tcPr>
            <w:tcW w:w="0" w:type="auto"/>
          </w:tcPr>
          <w:p w14:paraId="04D9B6B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8</w:t>
            </w:r>
          </w:p>
        </w:tc>
        <w:tc>
          <w:tcPr>
            <w:tcW w:w="0" w:type="auto"/>
          </w:tcPr>
          <w:p w14:paraId="2F440D9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7748.61</w:t>
            </w:r>
          </w:p>
        </w:tc>
        <w:tc>
          <w:tcPr>
            <w:tcW w:w="0" w:type="auto"/>
          </w:tcPr>
          <w:p w14:paraId="60C9EB5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7804.43</w:t>
            </w:r>
          </w:p>
        </w:tc>
      </w:tr>
      <w:tr w:rsidR="009106F1" w:rsidRPr="009106F1" w14:paraId="504BAF58"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DBFB41" w14:textId="77777777" w:rsidR="00B947F6" w:rsidRPr="009106F1" w:rsidRDefault="00B947F6" w:rsidP="00E1481F">
            <w:pPr>
              <w:rPr>
                <w:rFonts w:cstheme="minorHAnsi"/>
                <w:sz w:val="24"/>
                <w:szCs w:val="24"/>
              </w:rPr>
            </w:pPr>
            <w:r w:rsidRPr="009106F1">
              <w:rPr>
                <w:rFonts w:cstheme="minorHAnsi"/>
                <w:sz w:val="24"/>
                <w:szCs w:val="24"/>
              </w:rPr>
              <w:t>Null Model + Educational Attainment + Sex</w:t>
            </w:r>
          </w:p>
        </w:tc>
        <w:tc>
          <w:tcPr>
            <w:tcW w:w="0" w:type="auto"/>
          </w:tcPr>
          <w:p w14:paraId="3442AA3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787.60</w:t>
            </w:r>
          </w:p>
        </w:tc>
        <w:tc>
          <w:tcPr>
            <w:tcW w:w="0" w:type="auto"/>
          </w:tcPr>
          <w:p w14:paraId="7C88729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945.01</w:t>
            </w:r>
          </w:p>
        </w:tc>
        <w:tc>
          <w:tcPr>
            <w:tcW w:w="0" w:type="auto"/>
          </w:tcPr>
          <w:p w14:paraId="19A0112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4</w:t>
            </w:r>
          </w:p>
        </w:tc>
        <w:tc>
          <w:tcPr>
            <w:tcW w:w="0" w:type="auto"/>
          </w:tcPr>
          <w:p w14:paraId="2CBF9F6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2</w:t>
            </w:r>
          </w:p>
        </w:tc>
        <w:tc>
          <w:tcPr>
            <w:tcW w:w="0" w:type="auto"/>
          </w:tcPr>
          <w:p w14:paraId="4E53D54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811.60</w:t>
            </w:r>
          </w:p>
        </w:tc>
        <w:tc>
          <w:tcPr>
            <w:tcW w:w="0" w:type="auto"/>
          </w:tcPr>
          <w:p w14:paraId="012A56A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895.32</w:t>
            </w:r>
          </w:p>
        </w:tc>
      </w:tr>
      <w:tr w:rsidR="009106F1" w:rsidRPr="009106F1" w14:paraId="1FF4E94D"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029298EB" w14:textId="77777777" w:rsidR="00B947F6" w:rsidRPr="009106F1" w:rsidRDefault="00B947F6" w:rsidP="00E1481F">
            <w:pPr>
              <w:rPr>
                <w:rFonts w:cstheme="minorHAnsi"/>
                <w:sz w:val="24"/>
                <w:szCs w:val="24"/>
              </w:rPr>
            </w:pPr>
            <w:r w:rsidRPr="009106F1">
              <w:rPr>
                <w:rFonts w:cstheme="minorHAnsi"/>
                <w:sz w:val="24"/>
                <w:szCs w:val="24"/>
              </w:rPr>
              <w:t>Null Model + Educational Attainment + Sex + Tenure</w:t>
            </w:r>
          </w:p>
        </w:tc>
        <w:tc>
          <w:tcPr>
            <w:tcW w:w="0" w:type="auto"/>
          </w:tcPr>
          <w:p w14:paraId="4D01150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6522.23</w:t>
            </w:r>
          </w:p>
        </w:tc>
        <w:tc>
          <w:tcPr>
            <w:tcW w:w="0" w:type="auto"/>
          </w:tcPr>
          <w:p w14:paraId="3D91C84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15.32</w:t>
            </w:r>
          </w:p>
        </w:tc>
        <w:tc>
          <w:tcPr>
            <w:tcW w:w="0" w:type="auto"/>
          </w:tcPr>
          <w:p w14:paraId="1CBE196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4</w:t>
            </w:r>
          </w:p>
        </w:tc>
        <w:tc>
          <w:tcPr>
            <w:tcW w:w="0" w:type="auto"/>
          </w:tcPr>
          <w:p w14:paraId="43E044D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3</w:t>
            </w:r>
          </w:p>
        </w:tc>
        <w:tc>
          <w:tcPr>
            <w:tcW w:w="0" w:type="auto"/>
          </w:tcPr>
          <w:p w14:paraId="0DBD416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6554.23</w:t>
            </w:r>
          </w:p>
        </w:tc>
        <w:tc>
          <w:tcPr>
            <w:tcW w:w="0" w:type="auto"/>
          </w:tcPr>
          <w:p w14:paraId="3082AB5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6665.82</w:t>
            </w:r>
          </w:p>
        </w:tc>
      </w:tr>
      <w:tr w:rsidR="009106F1" w:rsidRPr="009106F1" w14:paraId="463C254E"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A6F2A3" w14:textId="77777777" w:rsidR="00B947F6" w:rsidRPr="009106F1" w:rsidRDefault="00B947F6" w:rsidP="00E1481F">
            <w:pPr>
              <w:rPr>
                <w:rFonts w:cstheme="minorHAnsi"/>
                <w:sz w:val="24"/>
                <w:szCs w:val="24"/>
              </w:rPr>
            </w:pPr>
            <w:r w:rsidRPr="009106F1">
              <w:rPr>
                <w:rFonts w:cstheme="minorHAnsi"/>
                <w:sz w:val="24"/>
                <w:szCs w:val="24"/>
              </w:rPr>
              <w:t>Null Model + Educational Attainment + Sex + Tenure + CAMSIS</w:t>
            </w:r>
          </w:p>
        </w:tc>
        <w:tc>
          <w:tcPr>
            <w:tcW w:w="0" w:type="auto"/>
          </w:tcPr>
          <w:p w14:paraId="4CB70B8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341.72</w:t>
            </w:r>
          </w:p>
        </w:tc>
        <w:tc>
          <w:tcPr>
            <w:tcW w:w="0" w:type="auto"/>
          </w:tcPr>
          <w:p w14:paraId="2541988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80.51</w:t>
            </w:r>
          </w:p>
        </w:tc>
        <w:tc>
          <w:tcPr>
            <w:tcW w:w="0" w:type="auto"/>
          </w:tcPr>
          <w:p w14:paraId="60862BA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4</w:t>
            </w:r>
          </w:p>
        </w:tc>
        <w:tc>
          <w:tcPr>
            <w:tcW w:w="0" w:type="auto"/>
          </w:tcPr>
          <w:p w14:paraId="16452B4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4</w:t>
            </w:r>
          </w:p>
        </w:tc>
        <w:tc>
          <w:tcPr>
            <w:tcW w:w="0" w:type="auto"/>
          </w:tcPr>
          <w:p w14:paraId="769A814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381.72</w:t>
            </w:r>
          </w:p>
        </w:tc>
        <w:tc>
          <w:tcPr>
            <w:tcW w:w="0" w:type="auto"/>
          </w:tcPr>
          <w:p w14:paraId="205DB6D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521.25</w:t>
            </w:r>
          </w:p>
        </w:tc>
      </w:tr>
      <w:tr w:rsidR="009106F1" w:rsidRPr="009106F1" w14:paraId="57F68433"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0C6FFAF4" w14:textId="77777777" w:rsidR="00B947F6" w:rsidRPr="009106F1" w:rsidRDefault="00B947F6" w:rsidP="00E1481F">
            <w:pPr>
              <w:rPr>
                <w:rFonts w:cstheme="minorHAnsi"/>
                <w:sz w:val="24"/>
                <w:szCs w:val="24"/>
              </w:rPr>
            </w:pPr>
            <w:r w:rsidRPr="009106F1">
              <w:rPr>
                <w:rFonts w:cstheme="minorHAnsi"/>
                <w:sz w:val="24"/>
                <w:szCs w:val="24"/>
              </w:rPr>
              <w:lastRenderedPageBreak/>
              <w:t>Null Model + Educational Attainment + Sex + Tenure + CAMSIS + Reading</w:t>
            </w:r>
          </w:p>
        </w:tc>
        <w:tc>
          <w:tcPr>
            <w:tcW w:w="0" w:type="auto"/>
          </w:tcPr>
          <w:p w14:paraId="3EFB1F6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6118.78</w:t>
            </w:r>
          </w:p>
        </w:tc>
        <w:tc>
          <w:tcPr>
            <w:tcW w:w="0" w:type="auto"/>
          </w:tcPr>
          <w:p w14:paraId="42F0BE8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22.94</w:t>
            </w:r>
          </w:p>
        </w:tc>
        <w:tc>
          <w:tcPr>
            <w:tcW w:w="0" w:type="auto"/>
          </w:tcPr>
          <w:p w14:paraId="28CA5AD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4</w:t>
            </w:r>
          </w:p>
        </w:tc>
        <w:tc>
          <w:tcPr>
            <w:tcW w:w="0" w:type="auto"/>
          </w:tcPr>
          <w:p w14:paraId="760CF35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5</w:t>
            </w:r>
          </w:p>
        </w:tc>
        <w:tc>
          <w:tcPr>
            <w:tcW w:w="0" w:type="auto"/>
          </w:tcPr>
          <w:p w14:paraId="69DFC0F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6166.78</w:t>
            </w:r>
          </w:p>
        </w:tc>
        <w:tc>
          <w:tcPr>
            <w:tcW w:w="0" w:type="auto"/>
          </w:tcPr>
          <w:p w14:paraId="47F9DF4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6334.22</w:t>
            </w:r>
          </w:p>
        </w:tc>
      </w:tr>
      <w:tr w:rsidR="009106F1" w:rsidRPr="009106F1" w14:paraId="4D012D6C"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3A6C39" w14:textId="77777777" w:rsidR="00B947F6" w:rsidRPr="009106F1" w:rsidRDefault="00B947F6" w:rsidP="00E1481F">
            <w:pPr>
              <w:rPr>
                <w:rFonts w:cstheme="minorHAnsi"/>
                <w:sz w:val="24"/>
                <w:szCs w:val="24"/>
              </w:rPr>
            </w:pPr>
            <w:r w:rsidRPr="009106F1">
              <w:rPr>
                <w:rFonts w:cstheme="minorHAnsi"/>
                <w:sz w:val="24"/>
                <w:szCs w:val="24"/>
              </w:rPr>
              <w:t>Null Model + Educational Attainment + Sex + Tenure + CAMSIS + Reading + Maths</w:t>
            </w:r>
          </w:p>
        </w:tc>
        <w:tc>
          <w:tcPr>
            <w:tcW w:w="0" w:type="auto"/>
          </w:tcPr>
          <w:p w14:paraId="07569C6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050.372</w:t>
            </w:r>
          </w:p>
        </w:tc>
        <w:tc>
          <w:tcPr>
            <w:tcW w:w="0" w:type="auto"/>
          </w:tcPr>
          <w:p w14:paraId="20BBD3A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68.408</w:t>
            </w:r>
          </w:p>
        </w:tc>
        <w:tc>
          <w:tcPr>
            <w:tcW w:w="0" w:type="auto"/>
          </w:tcPr>
          <w:p w14:paraId="60B336C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4</w:t>
            </w:r>
          </w:p>
        </w:tc>
        <w:tc>
          <w:tcPr>
            <w:tcW w:w="0" w:type="auto"/>
          </w:tcPr>
          <w:p w14:paraId="564A832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6</w:t>
            </w:r>
          </w:p>
        </w:tc>
        <w:tc>
          <w:tcPr>
            <w:tcW w:w="0" w:type="auto"/>
          </w:tcPr>
          <w:p w14:paraId="03976FB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106.37</w:t>
            </w:r>
          </w:p>
        </w:tc>
        <w:tc>
          <w:tcPr>
            <w:tcW w:w="0" w:type="auto"/>
          </w:tcPr>
          <w:p w14:paraId="63A506C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301.72</w:t>
            </w:r>
          </w:p>
        </w:tc>
      </w:tr>
    </w:tbl>
    <w:p w14:paraId="3CF68712" w14:textId="77777777" w:rsidR="00B947F6" w:rsidRPr="009106F1" w:rsidRDefault="00B947F6" w:rsidP="00B947F6">
      <w:pPr>
        <w:rPr>
          <w:rFonts w:cstheme="minorHAnsi"/>
          <w:sz w:val="24"/>
          <w:szCs w:val="24"/>
        </w:rPr>
      </w:pPr>
    </w:p>
    <w:p w14:paraId="2EA6A59D" w14:textId="0253274B" w:rsidR="00CE053C" w:rsidRPr="009106F1" w:rsidRDefault="00CE053C" w:rsidP="00CE053C">
      <w:pPr>
        <w:pStyle w:val="Caption"/>
        <w:keepNext/>
        <w:rPr>
          <w:rFonts w:cstheme="minorHAnsi"/>
          <w:color w:val="auto"/>
          <w:sz w:val="24"/>
          <w:szCs w:val="24"/>
        </w:rPr>
      </w:pPr>
      <w:bookmarkStart w:id="54" w:name="_Toc137904686"/>
      <w:r w:rsidRPr="009106F1">
        <w:rPr>
          <w:rFonts w:cstheme="minorHAnsi"/>
          <w:color w:val="auto"/>
          <w:sz w:val="24"/>
          <w:szCs w:val="24"/>
        </w:rPr>
        <w:t xml:space="preserve">Table A. </w:t>
      </w:r>
      <w:r w:rsidRPr="009106F1">
        <w:rPr>
          <w:rFonts w:cstheme="minorHAnsi"/>
          <w:color w:val="auto"/>
          <w:sz w:val="24"/>
          <w:szCs w:val="24"/>
        </w:rPr>
        <w:fldChar w:fldCharType="begin"/>
      </w:r>
      <w:r w:rsidRPr="009106F1">
        <w:rPr>
          <w:rFonts w:cstheme="minorHAnsi"/>
          <w:color w:val="auto"/>
          <w:sz w:val="24"/>
          <w:szCs w:val="24"/>
        </w:rPr>
        <w:instrText xml:space="preserve"> SEQ Table_A. \* ARABIC </w:instrText>
      </w:r>
      <w:r w:rsidRPr="009106F1">
        <w:rPr>
          <w:rFonts w:cstheme="minorHAnsi"/>
          <w:color w:val="auto"/>
          <w:sz w:val="24"/>
          <w:szCs w:val="24"/>
        </w:rPr>
        <w:fldChar w:fldCharType="separate"/>
      </w:r>
      <w:r w:rsidR="0067151A">
        <w:rPr>
          <w:rFonts w:cstheme="minorHAnsi"/>
          <w:noProof/>
          <w:color w:val="auto"/>
          <w:sz w:val="24"/>
          <w:szCs w:val="24"/>
        </w:rPr>
        <w:t>3</w:t>
      </w:r>
      <w:r w:rsidRPr="009106F1">
        <w:rPr>
          <w:rFonts w:cstheme="minorHAnsi"/>
          <w:color w:val="auto"/>
          <w:sz w:val="24"/>
          <w:szCs w:val="24"/>
        </w:rPr>
        <w:fldChar w:fldCharType="end"/>
      </w:r>
      <w:r w:rsidRPr="009106F1">
        <w:rPr>
          <w:rFonts w:cstheme="minorHAnsi"/>
          <w:color w:val="auto"/>
          <w:sz w:val="24"/>
          <w:szCs w:val="24"/>
        </w:rPr>
        <w:t xml:space="preserve"> Goodness-of-fit summaries for explanatory variables and Economic Activity (RGSC)</w:t>
      </w:r>
      <w:bookmarkEnd w:id="54"/>
    </w:p>
    <w:tbl>
      <w:tblPr>
        <w:tblStyle w:val="PlainTable4"/>
        <w:tblW w:w="0" w:type="auto"/>
        <w:tblLook w:val="04A0" w:firstRow="1" w:lastRow="0" w:firstColumn="1" w:lastColumn="0" w:noHBand="0" w:noVBand="1"/>
      </w:tblPr>
      <w:tblGrid>
        <w:gridCol w:w="1719"/>
        <w:gridCol w:w="1130"/>
        <w:gridCol w:w="1307"/>
        <w:gridCol w:w="925"/>
        <w:gridCol w:w="1687"/>
        <w:gridCol w:w="1129"/>
        <w:gridCol w:w="1129"/>
      </w:tblGrid>
      <w:tr w:rsidR="009106F1" w:rsidRPr="009106F1" w14:paraId="0EE48786" w14:textId="77777777" w:rsidTr="00E1481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43073D" w14:textId="77777777" w:rsidR="00B947F6" w:rsidRPr="009106F1" w:rsidRDefault="00B947F6" w:rsidP="00E1481F">
            <w:pPr>
              <w:rPr>
                <w:rFonts w:cstheme="minorHAnsi"/>
                <w:sz w:val="24"/>
                <w:szCs w:val="24"/>
              </w:rPr>
            </w:pPr>
            <w:r w:rsidRPr="009106F1">
              <w:rPr>
                <w:rFonts w:cstheme="minorHAnsi"/>
                <w:sz w:val="24"/>
                <w:szCs w:val="24"/>
              </w:rPr>
              <w:t>Outcome Variable: Economic Activity</w:t>
            </w:r>
          </w:p>
        </w:tc>
        <w:tc>
          <w:tcPr>
            <w:tcW w:w="0" w:type="auto"/>
          </w:tcPr>
          <w:p w14:paraId="077997B0"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Deviance</w:t>
            </w:r>
          </w:p>
        </w:tc>
        <w:tc>
          <w:tcPr>
            <w:tcW w:w="0" w:type="auto"/>
          </w:tcPr>
          <w:p w14:paraId="5EBCFD53"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m:oMath>
              <m:r>
                <m:rPr>
                  <m:sty m:val="b"/>
                </m:rPr>
                <w:rPr>
                  <w:rFonts w:ascii="Cambria Math" w:hAnsi="Cambria Math" w:cstheme="minorHAnsi"/>
                  <w:sz w:val="24"/>
                  <w:szCs w:val="24"/>
                </w:rPr>
                <m:t>Δ</m:t>
              </m:r>
            </m:oMath>
            <w:r w:rsidRPr="009106F1">
              <w:rPr>
                <w:rFonts w:cstheme="minorHAnsi"/>
                <w:sz w:val="24"/>
                <w:szCs w:val="24"/>
              </w:rPr>
              <w:t xml:space="preserve"> Deviance (from Null)</w:t>
            </w:r>
          </w:p>
        </w:tc>
        <w:tc>
          <w:tcPr>
            <w:tcW w:w="0" w:type="auto"/>
          </w:tcPr>
          <w:p w14:paraId="134F3072"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m:oMath>
              <m:r>
                <m:rPr>
                  <m:sty m:val="b"/>
                </m:rPr>
                <w:rPr>
                  <w:rFonts w:ascii="Cambria Math" w:hAnsi="Cambria Math" w:cstheme="minorHAnsi"/>
                  <w:sz w:val="24"/>
                  <w:szCs w:val="24"/>
                </w:rPr>
                <m:t>Δ</m:t>
              </m:r>
            </m:oMath>
            <w:r w:rsidRPr="009106F1">
              <w:rPr>
                <w:rFonts w:eastAsiaTheme="minorEastAsia" w:cstheme="minorHAnsi"/>
                <w:sz w:val="24"/>
                <w:szCs w:val="24"/>
              </w:rPr>
              <w:t xml:space="preserve"> d.f. (from Null)</w:t>
            </w:r>
          </w:p>
        </w:tc>
        <w:tc>
          <w:tcPr>
            <w:tcW w:w="0" w:type="auto"/>
          </w:tcPr>
          <w:p w14:paraId="60025057"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McFadden’s Adjusted Pseudo R2</w:t>
            </w:r>
          </w:p>
        </w:tc>
        <w:tc>
          <w:tcPr>
            <w:tcW w:w="0" w:type="auto"/>
          </w:tcPr>
          <w:p w14:paraId="53D10C05"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AIC</w:t>
            </w:r>
          </w:p>
        </w:tc>
        <w:tc>
          <w:tcPr>
            <w:tcW w:w="0" w:type="auto"/>
          </w:tcPr>
          <w:p w14:paraId="15C703AB"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BIC</w:t>
            </w:r>
          </w:p>
        </w:tc>
      </w:tr>
      <w:tr w:rsidR="009106F1" w:rsidRPr="009106F1" w14:paraId="26ED7EE3"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2FCF55" w14:textId="77777777" w:rsidR="00B947F6" w:rsidRPr="009106F1" w:rsidRDefault="00B947F6" w:rsidP="00E1481F">
            <w:pPr>
              <w:rPr>
                <w:rFonts w:cstheme="minorHAnsi"/>
                <w:sz w:val="24"/>
                <w:szCs w:val="24"/>
              </w:rPr>
            </w:pPr>
            <w:r w:rsidRPr="009106F1">
              <w:rPr>
                <w:rFonts w:cstheme="minorHAnsi"/>
                <w:sz w:val="24"/>
                <w:szCs w:val="24"/>
              </w:rPr>
              <w:t>Null Model</w:t>
            </w:r>
          </w:p>
        </w:tc>
        <w:tc>
          <w:tcPr>
            <w:tcW w:w="0" w:type="auto"/>
          </w:tcPr>
          <w:p w14:paraId="7531DDC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1656.47</w:t>
            </w:r>
          </w:p>
        </w:tc>
        <w:tc>
          <w:tcPr>
            <w:tcW w:w="0" w:type="auto"/>
          </w:tcPr>
          <w:p w14:paraId="1516C6E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0" w:type="auto"/>
          </w:tcPr>
          <w:p w14:paraId="25DA80F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0" w:type="auto"/>
          </w:tcPr>
          <w:p w14:paraId="4A932C4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0" w:type="auto"/>
          </w:tcPr>
          <w:p w14:paraId="0B1736E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1664.47</w:t>
            </w:r>
          </w:p>
        </w:tc>
        <w:tc>
          <w:tcPr>
            <w:tcW w:w="0" w:type="auto"/>
          </w:tcPr>
          <w:p w14:paraId="14A206D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1692.38</w:t>
            </w:r>
          </w:p>
        </w:tc>
      </w:tr>
      <w:tr w:rsidR="009106F1" w:rsidRPr="009106F1" w14:paraId="09C9B8A6"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00298BF5" w14:textId="77777777" w:rsidR="00B947F6" w:rsidRPr="009106F1" w:rsidRDefault="00B947F6" w:rsidP="00E1481F">
            <w:pPr>
              <w:rPr>
                <w:rFonts w:cstheme="minorHAnsi"/>
                <w:sz w:val="24"/>
                <w:szCs w:val="24"/>
              </w:rPr>
            </w:pPr>
            <w:r w:rsidRPr="009106F1">
              <w:rPr>
                <w:rFonts w:cstheme="minorHAnsi"/>
                <w:sz w:val="24"/>
                <w:szCs w:val="24"/>
              </w:rPr>
              <w:t>Null Model + Educational Attainment</w:t>
            </w:r>
          </w:p>
        </w:tc>
        <w:tc>
          <w:tcPr>
            <w:tcW w:w="0" w:type="auto"/>
          </w:tcPr>
          <w:p w14:paraId="54EAE00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7732.61</w:t>
            </w:r>
          </w:p>
        </w:tc>
        <w:tc>
          <w:tcPr>
            <w:tcW w:w="0" w:type="auto"/>
          </w:tcPr>
          <w:p w14:paraId="51A1B5A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3923.86</w:t>
            </w:r>
          </w:p>
        </w:tc>
        <w:tc>
          <w:tcPr>
            <w:tcW w:w="0" w:type="auto"/>
          </w:tcPr>
          <w:p w14:paraId="43C29D9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4</w:t>
            </w:r>
          </w:p>
        </w:tc>
        <w:tc>
          <w:tcPr>
            <w:tcW w:w="0" w:type="auto"/>
          </w:tcPr>
          <w:p w14:paraId="1C2550A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8</w:t>
            </w:r>
          </w:p>
        </w:tc>
        <w:tc>
          <w:tcPr>
            <w:tcW w:w="0" w:type="auto"/>
          </w:tcPr>
          <w:p w14:paraId="5E92D3A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7748.61</w:t>
            </w:r>
          </w:p>
        </w:tc>
        <w:tc>
          <w:tcPr>
            <w:tcW w:w="0" w:type="auto"/>
          </w:tcPr>
          <w:p w14:paraId="41CDA89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7804.43</w:t>
            </w:r>
          </w:p>
        </w:tc>
      </w:tr>
      <w:tr w:rsidR="009106F1" w:rsidRPr="009106F1" w14:paraId="1F3474CF"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BD5B39" w14:textId="77777777" w:rsidR="00B947F6" w:rsidRPr="009106F1" w:rsidRDefault="00B947F6" w:rsidP="00E1481F">
            <w:pPr>
              <w:rPr>
                <w:rFonts w:cstheme="minorHAnsi"/>
                <w:sz w:val="24"/>
                <w:szCs w:val="24"/>
              </w:rPr>
            </w:pPr>
            <w:r w:rsidRPr="009106F1">
              <w:rPr>
                <w:rFonts w:cstheme="minorHAnsi"/>
                <w:sz w:val="24"/>
                <w:szCs w:val="24"/>
              </w:rPr>
              <w:t>Null Model + Sex</w:t>
            </w:r>
          </w:p>
        </w:tc>
        <w:tc>
          <w:tcPr>
            <w:tcW w:w="0" w:type="auto"/>
          </w:tcPr>
          <w:p w14:paraId="6D6165E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0709.43</w:t>
            </w:r>
          </w:p>
        </w:tc>
        <w:tc>
          <w:tcPr>
            <w:tcW w:w="0" w:type="auto"/>
          </w:tcPr>
          <w:p w14:paraId="4C8F6B1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947.05</w:t>
            </w:r>
          </w:p>
        </w:tc>
        <w:tc>
          <w:tcPr>
            <w:tcW w:w="0" w:type="auto"/>
          </w:tcPr>
          <w:p w14:paraId="350B59B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4</w:t>
            </w:r>
          </w:p>
        </w:tc>
        <w:tc>
          <w:tcPr>
            <w:tcW w:w="0" w:type="auto"/>
          </w:tcPr>
          <w:p w14:paraId="0F7CD86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4</w:t>
            </w:r>
          </w:p>
        </w:tc>
        <w:tc>
          <w:tcPr>
            <w:tcW w:w="0" w:type="auto"/>
          </w:tcPr>
          <w:p w14:paraId="4387DAD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0725.43</w:t>
            </w:r>
          </w:p>
        </w:tc>
        <w:tc>
          <w:tcPr>
            <w:tcW w:w="0" w:type="auto"/>
          </w:tcPr>
          <w:p w14:paraId="4DE32CA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0781.24</w:t>
            </w:r>
          </w:p>
        </w:tc>
      </w:tr>
      <w:tr w:rsidR="009106F1" w:rsidRPr="009106F1" w14:paraId="594EC9FC"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3A71EBE3" w14:textId="77777777" w:rsidR="00B947F6" w:rsidRPr="009106F1" w:rsidRDefault="00B947F6" w:rsidP="00E1481F">
            <w:pPr>
              <w:rPr>
                <w:rFonts w:cstheme="minorHAnsi"/>
                <w:sz w:val="24"/>
                <w:szCs w:val="24"/>
              </w:rPr>
            </w:pPr>
            <w:r w:rsidRPr="009106F1">
              <w:rPr>
                <w:rFonts w:cstheme="minorHAnsi"/>
                <w:sz w:val="24"/>
                <w:szCs w:val="24"/>
              </w:rPr>
              <w:t>Null Model + Tenure</w:t>
            </w:r>
          </w:p>
        </w:tc>
        <w:tc>
          <w:tcPr>
            <w:tcW w:w="0" w:type="auto"/>
          </w:tcPr>
          <w:p w14:paraId="3F73304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0920.88</w:t>
            </w:r>
          </w:p>
        </w:tc>
        <w:tc>
          <w:tcPr>
            <w:tcW w:w="0" w:type="auto"/>
          </w:tcPr>
          <w:p w14:paraId="410F818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735.59</w:t>
            </w:r>
          </w:p>
        </w:tc>
        <w:tc>
          <w:tcPr>
            <w:tcW w:w="0" w:type="auto"/>
          </w:tcPr>
          <w:p w14:paraId="0AE84C2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4</w:t>
            </w:r>
          </w:p>
        </w:tc>
        <w:tc>
          <w:tcPr>
            <w:tcW w:w="0" w:type="auto"/>
          </w:tcPr>
          <w:p w14:paraId="0CBDDAD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3</w:t>
            </w:r>
          </w:p>
        </w:tc>
        <w:tc>
          <w:tcPr>
            <w:tcW w:w="0" w:type="auto"/>
          </w:tcPr>
          <w:p w14:paraId="6A815B2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0936.88</w:t>
            </w:r>
          </w:p>
        </w:tc>
        <w:tc>
          <w:tcPr>
            <w:tcW w:w="0" w:type="auto"/>
          </w:tcPr>
          <w:p w14:paraId="7F93847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0992.70</w:t>
            </w:r>
          </w:p>
        </w:tc>
      </w:tr>
      <w:tr w:rsidR="009106F1" w:rsidRPr="009106F1" w14:paraId="581453EC"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A7BE42" w14:textId="77777777" w:rsidR="00B947F6" w:rsidRPr="009106F1" w:rsidRDefault="00B947F6" w:rsidP="00E1481F">
            <w:pPr>
              <w:rPr>
                <w:rFonts w:cstheme="minorHAnsi"/>
                <w:sz w:val="24"/>
                <w:szCs w:val="24"/>
              </w:rPr>
            </w:pPr>
            <w:r w:rsidRPr="009106F1">
              <w:rPr>
                <w:rFonts w:cstheme="minorHAnsi"/>
                <w:sz w:val="24"/>
                <w:szCs w:val="24"/>
              </w:rPr>
              <w:t>Null Model + RGSC</w:t>
            </w:r>
          </w:p>
        </w:tc>
        <w:tc>
          <w:tcPr>
            <w:tcW w:w="0" w:type="auto"/>
          </w:tcPr>
          <w:p w14:paraId="443AD18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0642.18</w:t>
            </w:r>
          </w:p>
        </w:tc>
        <w:tc>
          <w:tcPr>
            <w:tcW w:w="0" w:type="auto"/>
          </w:tcPr>
          <w:p w14:paraId="1F8502E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014.29</w:t>
            </w:r>
          </w:p>
        </w:tc>
        <w:tc>
          <w:tcPr>
            <w:tcW w:w="0" w:type="auto"/>
          </w:tcPr>
          <w:p w14:paraId="4CCE4AF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0</w:t>
            </w:r>
          </w:p>
        </w:tc>
        <w:tc>
          <w:tcPr>
            <w:tcW w:w="0" w:type="auto"/>
          </w:tcPr>
          <w:p w14:paraId="211EABC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5</w:t>
            </w:r>
          </w:p>
        </w:tc>
        <w:tc>
          <w:tcPr>
            <w:tcW w:w="0" w:type="auto"/>
          </w:tcPr>
          <w:p w14:paraId="30B137D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0690.18</w:t>
            </w:r>
          </w:p>
        </w:tc>
        <w:tc>
          <w:tcPr>
            <w:tcW w:w="0" w:type="auto"/>
          </w:tcPr>
          <w:p w14:paraId="19B88D6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0857.62</w:t>
            </w:r>
          </w:p>
        </w:tc>
      </w:tr>
      <w:tr w:rsidR="009106F1" w:rsidRPr="009106F1" w14:paraId="40315DB2"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1EE4597B" w14:textId="77777777" w:rsidR="00B947F6" w:rsidRPr="009106F1" w:rsidRDefault="00B947F6" w:rsidP="00E1481F">
            <w:pPr>
              <w:rPr>
                <w:rFonts w:cstheme="minorHAnsi"/>
                <w:sz w:val="24"/>
                <w:szCs w:val="24"/>
              </w:rPr>
            </w:pPr>
            <w:r w:rsidRPr="009106F1">
              <w:rPr>
                <w:rFonts w:cstheme="minorHAnsi"/>
                <w:sz w:val="24"/>
                <w:szCs w:val="24"/>
              </w:rPr>
              <w:t>Null Model + Reading</w:t>
            </w:r>
          </w:p>
        </w:tc>
        <w:tc>
          <w:tcPr>
            <w:tcW w:w="0" w:type="auto"/>
          </w:tcPr>
          <w:p w14:paraId="394987D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9584.87</w:t>
            </w:r>
          </w:p>
        </w:tc>
        <w:tc>
          <w:tcPr>
            <w:tcW w:w="0" w:type="auto"/>
          </w:tcPr>
          <w:p w14:paraId="54EE34B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071.60</w:t>
            </w:r>
          </w:p>
        </w:tc>
        <w:tc>
          <w:tcPr>
            <w:tcW w:w="0" w:type="auto"/>
          </w:tcPr>
          <w:p w14:paraId="51699EA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4</w:t>
            </w:r>
          </w:p>
        </w:tc>
        <w:tc>
          <w:tcPr>
            <w:tcW w:w="0" w:type="auto"/>
          </w:tcPr>
          <w:p w14:paraId="5BF9749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0</w:t>
            </w:r>
          </w:p>
        </w:tc>
        <w:tc>
          <w:tcPr>
            <w:tcW w:w="0" w:type="auto"/>
          </w:tcPr>
          <w:p w14:paraId="0BFBB17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9600.87</w:t>
            </w:r>
          </w:p>
        </w:tc>
        <w:tc>
          <w:tcPr>
            <w:tcW w:w="0" w:type="auto"/>
          </w:tcPr>
          <w:p w14:paraId="51D3AA1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9656.69</w:t>
            </w:r>
          </w:p>
        </w:tc>
      </w:tr>
      <w:tr w:rsidR="009106F1" w:rsidRPr="009106F1" w14:paraId="2745495E"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E43C9F" w14:textId="77777777" w:rsidR="00B947F6" w:rsidRPr="009106F1" w:rsidRDefault="00B947F6" w:rsidP="00E1481F">
            <w:pPr>
              <w:rPr>
                <w:rFonts w:cstheme="minorHAnsi"/>
                <w:sz w:val="24"/>
                <w:szCs w:val="24"/>
              </w:rPr>
            </w:pPr>
            <w:r w:rsidRPr="009106F1">
              <w:rPr>
                <w:rFonts w:cstheme="minorHAnsi"/>
                <w:sz w:val="24"/>
                <w:szCs w:val="24"/>
              </w:rPr>
              <w:t>Null Model + Maths</w:t>
            </w:r>
          </w:p>
        </w:tc>
        <w:tc>
          <w:tcPr>
            <w:tcW w:w="0" w:type="auto"/>
          </w:tcPr>
          <w:p w14:paraId="0EF67A2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9373.19</w:t>
            </w:r>
          </w:p>
        </w:tc>
        <w:tc>
          <w:tcPr>
            <w:tcW w:w="0" w:type="auto"/>
          </w:tcPr>
          <w:p w14:paraId="20B7F9B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283.28</w:t>
            </w:r>
          </w:p>
        </w:tc>
        <w:tc>
          <w:tcPr>
            <w:tcW w:w="0" w:type="auto"/>
          </w:tcPr>
          <w:p w14:paraId="4CF39E0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4</w:t>
            </w:r>
          </w:p>
        </w:tc>
        <w:tc>
          <w:tcPr>
            <w:tcW w:w="0" w:type="auto"/>
          </w:tcPr>
          <w:p w14:paraId="39021D0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1</w:t>
            </w:r>
          </w:p>
        </w:tc>
        <w:tc>
          <w:tcPr>
            <w:tcW w:w="0" w:type="auto"/>
          </w:tcPr>
          <w:p w14:paraId="21206F0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9389.19</w:t>
            </w:r>
          </w:p>
        </w:tc>
        <w:tc>
          <w:tcPr>
            <w:tcW w:w="0" w:type="auto"/>
          </w:tcPr>
          <w:p w14:paraId="744F74E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9445.00</w:t>
            </w:r>
          </w:p>
        </w:tc>
      </w:tr>
    </w:tbl>
    <w:p w14:paraId="281C6781" w14:textId="77777777" w:rsidR="00B947F6" w:rsidRPr="009106F1" w:rsidRDefault="00B947F6" w:rsidP="00B947F6">
      <w:pPr>
        <w:rPr>
          <w:rFonts w:cstheme="minorHAnsi"/>
          <w:sz w:val="24"/>
          <w:szCs w:val="24"/>
        </w:rPr>
      </w:pPr>
    </w:p>
    <w:p w14:paraId="5B71E79E" w14:textId="59DCD6A8" w:rsidR="00CE053C" w:rsidRPr="009106F1" w:rsidRDefault="00CE053C" w:rsidP="00CE053C">
      <w:pPr>
        <w:pStyle w:val="Caption"/>
        <w:keepNext/>
        <w:rPr>
          <w:rFonts w:cstheme="minorHAnsi"/>
          <w:color w:val="auto"/>
          <w:sz w:val="24"/>
          <w:szCs w:val="24"/>
        </w:rPr>
      </w:pPr>
      <w:bookmarkStart w:id="55" w:name="_Toc137904687"/>
      <w:r w:rsidRPr="009106F1">
        <w:rPr>
          <w:rFonts w:cstheme="minorHAnsi"/>
          <w:color w:val="auto"/>
          <w:sz w:val="24"/>
          <w:szCs w:val="24"/>
        </w:rPr>
        <w:t xml:space="preserve">Table A. </w:t>
      </w:r>
      <w:r w:rsidRPr="009106F1">
        <w:rPr>
          <w:rFonts w:cstheme="minorHAnsi"/>
          <w:color w:val="auto"/>
          <w:sz w:val="24"/>
          <w:szCs w:val="24"/>
        </w:rPr>
        <w:fldChar w:fldCharType="begin"/>
      </w:r>
      <w:r w:rsidRPr="009106F1">
        <w:rPr>
          <w:rFonts w:cstheme="minorHAnsi"/>
          <w:color w:val="auto"/>
          <w:sz w:val="24"/>
          <w:szCs w:val="24"/>
        </w:rPr>
        <w:instrText xml:space="preserve"> SEQ Table_A. \* ARABIC </w:instrText>
      </w:r>
      <w:r w:rsidRPr="009106F1">
        <w:rPr>
          <w:rFonts w:cstheme="minorHAnsi"/>
          <w:color w:val="auto"/>
          <w:sz w:val="24"/>
          <w:szCs w:val="24"/>
        </w:rPr>
        <w:fldChar w:fldCharType="separate"/>
      </w:r>
      <w:r w:rsidR="0067151A">
        <w:rPr>
          <w:rFonts w:cstheme="minorHAnsi"/>
          <w:noProof/>
          <w:color w:val="auto"/>
          <w:sz w:val="24"/>
          <w:szCs w:val="24"/>
        </w:rPr>
        <w:t>4</w:t>
      </w:r>
      <w:r w:rsidRPr="009106F1">
        <w:rPr>
          <w:rFonts w:cstheme="minorHAnsi"/>
          <w:color w:val="auto"/>
          <w:sz w:val="24"/>
          <w:szCs w:val="24"/>
        </w:rPr>
        <w:fldChar w:fldCharType="end"/>
      </w:r>
      <w:r w:rsidRPr="009106F1">
        <w:rPr>
          <w:rFonts w:cstheme="minorHAnsi"/>
          <w:color w:val="auto"/>
          <w:sz w:val="24"/>
          <w:szCs w:val="24"/>
        </w:rPr>
        <w:t xml:space="preserve"> Model building goodness-of-fit summaries for multiple logistic regression model of Economic Activity (RGSC)</w:t>
      </w:r>
      <w:bookmarkEnd w:id="55"/>
    </w:p>
    <w:tbl>
      <w:tblPr>
        <w:tblStyle w:val="PlainTable4"/>
        <w:tblW w:w="5000" w:type="pct"/>
        <w:tblLook w:val="04A0" w:firstRow="1" w:lastRow="0" w:firstColumn="1" w:lastColumn="0" w:noHBand="0" w:noVBand="1"/>
      </w:tblPr>
      <w:tblGrid>
        <w:gridCol w:w="1913"/>
        <w:gridCol w:w="1130"/>
        <w:gridCol w:w="1152"/>
        <w:gridCol w:w="1152"/>
        <w:gridCol w:w="1421"/>
        <w:gridCol w:w="1129"/>
        <w:gridCol w:w="1129"/>
      </w:tblGrid>
      <w:tr w:rsidR="009106F1" w:rsidRPr="009106F1" w14:paraId="1325870C" w14:textId="77777777" w:rsidTr="00CE05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pct"/>
          </w:tcPr>
          <w:p w14:paraId="06CBBC34" w14:textId="77777777" w:rsidR="00B947F6" w:rsidRPr="009106F1" w:rsidRDefault="00B947F6" w:rsidP="00E1481F">
            <w:pPr>
              <w:rPr>
                <w:rFonts w:cstheme="minorHAnsi"/>
                <w:sz w:val="24"/>
                <w:szCs w:val="24"/>
              </w:rPr>
            </w:pPr>
            <w:r w:rsidRPr="009106F1">
              <w:rPr>
                <w:rFonts w:cstheme="minorHAnsi"/>
                <w:sz w:val="24"/>
                <w:szCs w:val="24"/>
              </w:rPr>
              <w:t>Outcome Variable: Economic Activity</w:t>
            </w:r>
          </w:p>
        </w:tc>
        <w:tc>
          <w:tcPr>
            <w:tcW w:w="626" w:type="pct"/>
          </w:tcPr>
          <w:p w14:paraId="50FFC80B"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Deviance</w:t>
            </w:r>
          </w:p>
        </w:tc>
        <w:tc>
          <w:tcPr>
            <w:tcW w:w="638" w:type="pct"/>
          </w:tcPr>
          <w:p w14:paraId="7FAA2DD3"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m:oMath>
              <m:r>
                <m:rPr>
                  <m:sty m:val="b"/>
                </m:rPr>
                <w:rPr>
                  <w:rFonts w:ascii="Cambria Math" w:hAnsi="Cambria Math" w:cstheme="minorHAnsi"/>
                  <w:sz w:val="24"/>
                  <w:szCs w:val="24"/>
                </w:rPr>
                <m:t>Δ</m:t>
              </m:r>
            </m:oMath>
            <w:r w:rsidRPr="009106F1">
              <w:rPr>
                <w:rFonts w:cstheme="minorHAnsi"/>
                <w:sz w:val="24"/>
                <w:szCs w:val="24"/>
              </w:rPr>
              <w:t xml:space="preserve"> Deviance (from Previous)</w:t>
            </w:r>
          </w:p>
        </w:tc>
        <w:tc>
          <w:tcPr>
            <w:tcW w:w="638" w:type="pct"/>
          </w:tcPr>
          <w:p w14:paraId="3EAD0412"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m:oMath>
              <m:r>
                <m:rPr>
                  <m:sty m:val="b"/>
                </m:rPr>
                <w:rPr>
                  <w:rFonts w:ascii="Cambria Math" w:hAnsi="Cambria Math" w:cstheme="minorHAnsi"/>
                  <w:sz w:val="24"/>
                  <w:szCs w:val="24"/>
                </w:rPr>
                <m:t>Δ</m:t>
              </m:r>
            </m:oMath>
            <w:r w:rsidRPr="009106F1">
              <w:rPr>
                <w:rFonts w:eastAsiaTheme="minorEastAsia" w:cstheme="minorHAnsi"/>
                <w:sz w:val="24"/>
                <w:szCs w:val="24"/>
              </w:rPr>
              <w:t xml:space="preserve"> d.f. (from Previous)</w:t>
            </w:r>
          </w:p>
        </w:tc>
        <w:tc>
          <w:tcPr>
            <w:tcW w:w="787" w:type="pct"/>
          </w:tcPr>
          <w:p w14:paraId="0E81E94E"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McFadden’s Adjusted Pseudo R2</w:t>
            </w:r>
          </w:p>
        </w:tc>
        <w:tc>
          <w:tcPr>
            <w:tcW w:w="625" w:type="pct"/>
          </w:tcPr>
          <w:p w14:paraId="28E002BF"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AIC</w:t>
            </w:r>
          </w:p>
        </w:tc>
        <w:tc>
          <w:tcPr>
            <w:tcW w:w="625" w:type="pct"/>
          </w:tcPr>
          <w:p w14:paraId="34D60FB6"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BIC</w:t>
            </w:r>
          </w:p>
        </w:tc>
      </w:tr>
      <w:tr w:rsidR="009106F1" w:rsidRPr="009106F1" w14:paraId="4D252EA7"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pct"/>
          </w:tcPr>
          <w:p w14:paraId="21BA873E" w14:textId="77777777" w:rsidR="00B947F6" w:rsidRPr="009106F1" w:rsidRDefault="00B947F6" w:rsidP="00E1481F">
            <w:pPr>
              <w:rPr>
                <w:rFonts w:cstheme="minorHAnsi"/>
                <w:sz w:val="24"/>
                <w:szCs w:val="24"/>
              </w:rPr>
            </w:pPr>
            <w:r w:rsidRPr="009106F1">
              <w:rPr>
                <w:rFonts w:cstheme="minorHAnsi"/>
                <w:sz w:val="24"/>
                <w:szCs w:val="24"/>
              </w:rPr>
              <w:t>Null Model</w:t>
            </w:r>
          </w:p>
        </w:tc>
        <w:tc>
          <w:tcPr>
            <w:tcW w:w="626" w:type="pct"/>
          </w:tcPr>
          <w:p w14:paraId="0BE30BA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1656.47</w:t>
            </w:r>
          </w:p>
        </w:tc>
        <w:tc>
          <w:tcPr>
            <w:tcW w:w="638" w:type="pct"/>
          </w:tcPr>
          <w:p w14:paraId="2041B22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638" w:type="pct"/>
          </w:tcPr>
          <w:p w14:paraId="135C180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787" w:type="pct"/>
          </w:tcPr>
          <w:p w14:paraId="4F135FB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625" w:type="pct"/>
          </w:tcPr>
          <w:p w14:paraId="354B199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1664.47</w:t>
            </w:r>
          </w:p>
        </w:tc>
        <w:tc>
          <w:tcPr>
            <w:tcW w:w="625" w:type="pct"/>
          </w:tcPr>
          <w:p w14:paraId="1D226FB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1692.38</w:t>
            </w:r>
          </w:p>
        </w:tc>
      </w:tr>
      <w:tr w:rsidR="009106F1" w:rsidRPr="009106F1" w14:paraId="40C83B70" w14:textId="77777777" w:rsidTr="00CE053C">
        <w:tc>
          <w:tcPr>
            <w:cnfStyle w:val="001000000000" w:firstRow="0" w:lastRow="0" w:firstColumn="1" w:lastColumn="0" w:oddVBand="0" w:evenVBand="0" w:oddHBand="0" w:evenHBand="0" w:firstRowFirstColumn="0" w:firstRowLastColumn="0" w:lastRowFirstColumn="0" w:lastRowLastColumn="0"/>
            <w:tcW w:w="1060" w:type="pct"/>
          </w:tcPr>
          <w:p w14:paraId="267B8EB7" w14:textId="77777777" w:rsidR="00B947F6" w:rsidRPr="009106F1" w:rsidRDefault="00B947F6" w:rsidP="00E1481F">
            <w:pPr>
              <w:rPr>
                <w:rFonts w:cstheme="minorHAnsi"/>
                <w:sz w:val="24"/>
                <w:szCs w:val="24"/>
              </w:rPr>
            </w:pPr>
            <w:r w:rsidRPr="009106F1">
              <w:rPr>
                <w:rFonts w:cstheme="minorHAnsi"/>
                <w:sz w:val="24"/>
                <w:szCs w:val="24"/>
              </w:rPr>
              <w:t>Null Model + Educational Attainment</w:t>
            </w:r>
          </w:p>
        </w:tc>
        <w:tc>
          <w:tcPr>
            <w:tcW w:w="626" w:type="pct"/>
          </w:tcPr>
          <w:p w14:paraId="6D1ED85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7732.61</w:t>
            </w:r>
          </w:p>
        </w:tc>
        <w:tc>
          <w:tcPr>
            <w:tcW w:w="638" w:type="pct"/>
          </w:tcPr>
          <w:p w14:paraId="535EAE5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3923.86</w:t>
            </w:r>
          </w:p>
        </w:tc>
        <w:tc>
          <w:tcPr>
            <w:tcW w:w="638" w:type="pct"/>
          </w:tcPr>
          <w:p w14:paraId="7252272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4</w:t>
            </w:r>
          </w:p>
        </w:tc>
        <w:tc>
          <w:tcPr>
            <w:tcW w:w="787" w:type="pct"/>
          </w:tcPr>
          <w:p w14:paraId="54B3DE5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8</w:t>
            </w:r>
          </w:p>
        </w:tc>
        <w:tc>
          <w:tcPr>
            <w:tcW w:w="625" w:type="pct"/>
          </w:tcPr>
          <w:p w14:paraId="1364FEF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7748.61</w:t>
            </w:r>
          </w:p>
        </w:tc>
        <w:tc>
          <w:tcPr>
            <w:tcW w:w="625" w:type="pct"/>
          </w:tcPr>
          <w:p w14:paraId="24969B1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7804.43</w:t>
            </w:r>
          </w:p>
        </w:tc>
      </w:tr>
      <w:tr w:rsidR="009106F1" w:rsidRPr="009106F1" w14:paraId="51C55D3E"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pct"/>
          </w:tcPr>
          <w:p w14:paraId="5C9D041D" w14:textId="77777777" w:rsidR="00B947F6" w:rsidRPr="009106F1" w:rsidRDefault="00B947F6" w:rsidP="00E1481F">
            <w:pPr>
              <w:rPr>
                <w:rFonts w:cstheme="minorHAnsi"/>
                <w:sz w:val="24"/>
                <w:szCs w:val="24"/>
              </w:rPr>
            </w:pPr>
            <w:r w:rsidRPr="009106F1">
              <w:rPr>
                <w:rFonts w:cstheme="minorHAnsi"/>
                <w:sz w:val="24"/>
                <w:szCs w:val="24"/>
              </w:rPr>
              <w:lastRenderedPageBreak/>
              <w:t>Null Model + Educational Attainment + Sex</w:t>
            </w:r>
          </w:p>
        </w:tc>
        <w:tc>
          <w:tcPr>
            <w:tcW w:w="626" w:type="pct"/>
          </w:tcPr>
          <w:p w14:paraId="0EB3B0D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787.60</w:t>
            </w:r>
          </w:p>
        </w:tc>
        <w:tc>
          <w:tcPr>
            <w:tcW w:w="638" w:type="pct"/>
          </w:tcPr>
          <w:p w14:paraId="1E94F07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945.01</w:t>
            </w:r>
          </w:p>
        </w:tc>
        <w:tc>
          <w:tcPr>
            <w:tcW w:w="638" w:type="pct"/>
          </w:tcPr>
          <w:p w14:paraId="52D8F6F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4</w:t>
            </w:r>
          </w:p>
        </w:tc>
        <w:tc>
          <w:tcPr>
            <w:tcW w:w="787" w:type="pct"/>
          </w:tcPr>
          <w:p w14:paraId="688657D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2</w:t>
            </w:r>
          </w:p>
        </w:tc>
        <w:tc>
          <w:tcPr>
            <w:tcW w:w="625" w:type="pct"/>
          </w:tcPr>
          <w:p w14:paraId="04E58AB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811.60</w:t>
            </w:r>
          </w:p>
        </w:tc>
        <w:tc>
          <w:tcPr>
            <w:tcW w:w="625" w:type="pct"/>
          </w:tcPr>
          <w:p w14:paraId="750812C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895.32</w:t>
            </w:r>
          </w:p>
        </w:tc>
      </w:tr>
      <w:tr w:rsidR="009106F1" w:rsidRPr="009106F1" w14:paraId="290CBF33" w14:textId="77777777" w:rsidTr="00CE053C">
        <w:tc>
          <w:tcPr>
            <w:cnfStyle w:val="001000000000" w:firstRow="0" w:lastRow="0" w:firstColumn="1" w:lastColumn="0" w:oddVBand="0" w:evenVBand="0" w:oddHBand="0" w:evenHBand="0" w:firstRowFirstColumn="0" w:firstRowLastColumn="0" w:lastRowFirstColumn="0" w:lastRowLastColumn="0"/>
            <w:tcW w:w="1060" w:type="pct"/>
          </w:tcPr>
          <w:p w14:paraId="1B970498" w14:textId="77777777" w:rsidR="00B947F6" w:rsidRPr="009106F1" w:rsidRDefault="00B947F6" w:rsidP="00E1481F">
            <w:pPr>
              <w:rPr>
                <w:rFonts w:cstheme="minorHAnsi"/>
                <w:sz w:val="24"/>
                <w:szCs w:val="24"/>
              </w:rPr>
            </w:pPr>
            <w:r w:rsidRPr="009106F1">
              <w:rPr>
                <w:rFonts w:cstheme="minorHAnsi"/>
                <w:sz w:val="24"/>
                <w:szCs w:val="24"/>
              </w:rPr>
              <w:t>Null Model + Educational Attainment + Sex + Tenure</w:t>
            </w:r>
          </w:p>
        </w:tc>
        <w:tc>
          <w:tcPr>
            <w:tcW w:w="626" w:type="pct"/>
          </w:tcPr>
          <w:p w14:paraId="0B97F25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6522.23</w:t>
            </w:r>
          </w:p>
        </w:tc>
        <w:tc>
          <w:tcPr>
            <w:tcW w:w="638" w:type="pct"/>
          </w:tcPr>
          <w:p w14:paraId="5F39CDF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15.32</w:t>
            </w:r>
          </w:p>
        </w:tc>
        <w:tc>
          <w:tcPr>
            <w:tcW w:w="638" w:type="pct"/>
          </w:tcPr>
          <w:p w14:paraId="47A0A54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4</w:t>
            </w:r>
          </w:p>
        </w:tc>
        <w:tc>
          <w:tcPr>
            <w:tcW w:w="787" w:type="pct"/>
          </w:tcPr>
          <w:p w14:paraId="78F14F0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3</w:t>
            </w:r>
          </w:p>
        </w:tc>
        <w:tc>
          <w:tcPr>
            <w:tcW w:w="625" w:type="pct"/>
          </w:tcPr>
          <w:p w14:paraId="5C71051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6554.23</w:t>
            </w:r>
          </w:p>
        </w:tc>
        <w:tc>
          <w:tcPr>
            <w:tcW w:w="625" w:type="pct"/>
          </w:tcPr>
          <w:p w14:paraId="76DD763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6665.82</w:t>
            </w:r>
          </w:p>
        </w:tc>
      </w:tr>
      <w:tr w:rsidR="009106F1" w:rsidRPr="009106F1" w14:paraId="483184B9"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pct"/>
          </w:tcPr>
          <w:p w14:paraId="690FC963" w14:textId="77777777" w:rsidR="00B947F6" w:rsidRPr="009106F1" w:rsidRDefault="00B947F6" w:rsidP="00E1481F">
            <w:pPr>
              <w:rPr>
                <w:rFonts w:cstheme="minorHAnsi"/>
                <w:sz w:val="24"/>
                <w:szCs w:val="24"/>
              </w:rPr>
            </w:pPr>
            <w:r w:rsidRPr="009106F1">
              <w:rPr>
                <w:rFonts w:cstheme="minorHAnsi"/>
                <w:sz w:val="24"/>
                <w:szCs w:val="24"/>
              </w:rPr>
              <w:t>Null Model + Educational Attainment + Sex + Tenure + RGSC</w:t>
            </w:r>
          </w:p>
        </w:tc>
        <w:tc>
          <w:tcPr>
            <w:tcW w:w="626" w:type="pct"/>
          </w:tcPr>
          <w:p w14:paraId="1DADCE3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366.81</w:t>
            </w:r>
          </w:p>
        </w:tc>
        <w:tc>
          <w:tcPr>
            <w:tcW w:w="638" w:type="pct"/>
          </w:tcPr>
          <w:p w14:paraId="2FCC88A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55.42</w:t>
            </w:r>
          </w:p>
        </w:tc>
        <w:tc>
          <w:tcPr>
            <w:tcW w:w="638" w:type="pct"/>
          </w:tcPr>
          <w:p w14:paraId="54A3D18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w:t>
            </w:r>
          </w:p>
        </w:tc>
        <w:tc>
          <w:tcPr>
            <w:tcW w:w="787" w:type="pct"/>
          </w:tcPr>
          <w:p w14:paraId="2BAAE85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4</w:t>
            </w:r>
          </w:p>
        </w:tc>
        <w:tc>
          <w:tcPr>
            <w:tcW w:w="625" w:type="pct"/>
          </w:tcPr>
          <w:p w14:paraId="56A0FEF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438.81</w:t>
            </w:r>
          </w:p>
        </w:tc>
        <w:tc>
          <w:tcPr>
            <w:tcW w:w="625" w:type="pct"/>
          </w:tcPr>
          <w:p w14:paraId="796238F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689.96</w:t>
            </w:r>
          </w:p>
        </w:tc>
      </w:tr>
      <w:tr w:rsidR="009106F1" w:rsidRPr="009106F1" w14:paraId="6CC33CD2" w14:textId="77777777" w:rsidTr="00CE053C">
        <w:tc>
          <w:tcPr>
            <w:cnfStyle w:val="001000000000" w:firstRow="0" w:lastRow="0" w:firstColumn="1" w:lastColumn="0" w:oddVBand="0" w:evenVBand="0" w:oddHBand="0" w:evenHBand="0" w:firstRowFirstColumn="0" w:firstRowLastColumn="0" w:lastRowFirstColumn="0" w:lastRowLastColumn="0"/>
            <w:tcW w:w="1060" w:type="pct"/>
          </w:tcPr>
          <w:p w14:paraId="2EBD913D" w14:textId="77777777" w:rsidR="00B947F6" w:rsidRPr="009106F1" w:rsidRDefault="00B947F6" w:rsidP="00E1481F">
            <w:pPr>
              <w:rPr>
                <w:rFonts w:cstheme="minorHAnsi"/>
                <w:sz w:val="24"/>
                <w:szCs w:val="24"/>
              </w:rPr>
            </w:pPr>
            <w:r w:rsidRPr="009106F1">
              <w:rPr>
                <w:rFonts w:cstheme="minorHAnsi"/>
                <w:sz w:val="24"/>
                <w:szCs w:val="24"/>
              </w:rPr>
              <w:t>Null Model + Educational Attainment + Sex + Tenure + RGSC + Reading</w:t>
            </w:r>
          </w:p>
        </w:tc>
        <w:tc>
          <w:tcPr>
            <w:tcW w:w="626" w:type="pct"/>
          </w:tcPr>
          <w:p w14:paraId="3979977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6131.84</w:t>
            </w:r>
          </w:p>
        </w:tc>
        <w:tc>
          <w:tcPr>
            <w:tcW w:w="638" w:type="pct"/>
          </w:tcPr>
          <w:p w14:paraId="08B3B26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34.97</w:t>
            </w:r>
          </w:p>
        </w:tc>
        <w:tc>
          <w:tcPr>
            <w:tcW w:w="638" w:type="pct"/>
          </w:tcPr>
          <w:p w14:paraId="70D0DA6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4</w:t>
            </w:r>
          </w:p>
        </w:tc>
        <w:tc>
          <w:tcPr>
            <w:tcW w:w="787" w:type="pct"/>
          </w:tcPr>
          <w:p w14:paraId="1757CDA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5</w:t>
            </w:r>
          </w:p>
        </w:tc>
        <w:tc>
          <w:tcPr>
            <w:tcW w:w="625" w:type="pct"/>
          </w:tcPr>
          <w:p w14:paraId="1E7A567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6211.84</w:t>
            </w:r>
          </w:p>
        </w:tc>
        <w:tc>
          <w:tcPr>
            <w:tcW w:w="625" w:type="pct"/>
          </w:tcPr>
          <w:p w14:paraId="5653ED4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6490.90</w:t>
            </w:r>
          </w:p>
        </w:tc>
      </w:tr>
      <w:tr w:rsidR="009106F1" w:rsidRPr="009106F1" w14:paraId="14B52BE5"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pct"/>
          </w:tcPr>
          <w:p w14:paraId="190137AE" w14:textId="77777777" w:rsidR="00B947F6" w:rsidRPr="009106F1" w:rsidRDefault="00B947F6" w:rsidP="00E1481F">
            <w:pPr>
              <w:rPr>
                <w:rFonts w:cstheme="minorHAnsi"/>
                <w:sz w:val="24"/>
                <w:szCs w:val="24"/>
              </w:rPr>
            </w:pPr>
            <w:r w:rsidRPr="009106F1">
              <w:rPr>
                <w:rFonts w:cstheme="minorHAnsi"/>
                <w:sz w:val="24"/>
                <w:szCs w:val="24"/>
              </w:rPr>
              <w:t>Null Model + Educational Attainment + Sex + Tenure + RGSC + Reading + Maths</w:t>
            </w:r>
          </w:p>
        </w:tc>
        <w:tc>
          <w:tcPr>
            <w:tcW w:w="626" w:type="pct"/>
          </w:tcPr>
          <w:p w14:paraId="5EC1DD8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063.18</w:t>
            </w:r>
          </w:p>
        </w:tc>
        <w:tc>
          <w:tcPr>
            <w:tcW w:w="638" w:type="pct"/>
          </w:tcPr>
          <w:p w14:paraId="4E5D9E8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68.66</w:t>
            </w:r>
          </w:p>
        </w:tc>
        <w:tc>
          <w:tcPr>
            <w:tcW w:w="638" w:type="pct"/>
          </w:tcPr>
          <w:p w14:paraId="78966F6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4</w:t>
            </w:r>
          </w:p>
        </w:tc>
        <w:tc>
          <w:tcPr>
            <w:tcW w:w="787" w:type="pct"/>
          </w:tcPr>
          <w:p w14:paraId="3E3C0F7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5</w:t>
            </w:r>
          </w:p>
        </w:tc>
        <w:tc>
          <w:tcPr>
            <w:tcW w:w="625" w:type="pct"/>
          </w:tcPr>
          <w:p w14:paraId="212A34A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151.18</w:t>
            </w:r>
          </w:p>
        </w:tc>
        <w:tc>
          <w:tcPr>
            <w:tcW w:w="625" w:type="pct"/>
          </w:tcPr>
          <w:p w14:paraId="6B32BE2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458.14</w:t>
            </w:r>
          </w:p>
        </w:tc>
      </w:tr>
    </w:tbl>
    <w:p w14:paraId="0561A851" w14:textId="77777777" w:rsidR="00B947F6" w:rsidRPr="009106F1" w:rsidRDefault="00B947F6" w:rsidP="00B947F6">
      <w:pPr>
        <w:rPr>
          <w:rFonts w:cstheme="minorHAnsi"/>
          <w:sz w:val="24"/>
          <w:szCs w:val="24"/>
        </w:rPr>
      </w:pPr>
    </w:p>
    <w:p w14:paraId="0E82E0C7" w14:textId="77777777" w:rsidR="00B947F6" w:rsidRPr="009106F1" w:rsidRDefault="00B947F6" w:rsidP="00CE053C">
      <w:pPr>
        <w:pStyle w:val="Caption"/>
        <w:keepNext/>
        <w:rPr>
          <w:rFonts w:cstheme="minorHAnsi"/>
          <w:color w:val="auto"/>
          <w:sz w:val="24"/>
          <w:szCs w:val="24"/>
        </w:rPr>
        <w:sectPr w:rsidR="00B947F6" w:rsidRPr="009106F1">
          <w:pgSz w:w="11906" w:h="16838"/>
          <w:pgMar w:top="1440" w:right="1440" w:bottom="1440" w:left="1440" w:header="708" w:footer="708" w:gutter="0"/>
          <w:cols w:space="708"/>
          <w:docGrid w:linePitch="360"/>
        </w:sectPr>
      </w:pPr>
    </w:p>
    <w:p w14:paraId="4DF5F25B" w14:textId="445AF9FE" w:rsidR="00B947F6" w:rsidRPr="009106F1" w:rsidRDefault="00B947F6" w:rsidP="00CE053C">
      <w:pPr>
        <w:pStyle w:val="Caption"/>
        <w:keepNext/>
        <w:rPr>
          <w:rFonts w:cstheme="minorHAnsi"/>
          <w:color w:val="auto"/>
          <w:sz w:val="24"/>
          <w:szCs w:val="24"/>
        </w:rPr>
      </w:pPr>
    </w:p>
    <w:p w14:paraId="7F8F09B2" w14:textId="455EAD36" w:rsidR="00CE053C" w:rsidRPr="009106F1" w:rsidRDefault="00CE053C" w:rsidP="00CE053C">
      <w:pPr>
        <w:pStyle w:val="Caption"/>
        <w:keepNext/>
        <w:rPr>
          <w:rFonts w:cstheme="minorHAnsi"/>
          <w:color w:val="auto"/>
          <w:sz w:val="24"/>
          <w:szCs w:val="24"/>
        </w:rPr>
      </w:pPr>
      <w:bookmarkStart w:id="56" w:name="_Toc137904688"/>
      <w:r w:rsidRPr="009106F1">
        <w:rPr>
          <w:rFonts w:cstheme="minorHAnsi"/>
          <w:color w:val="auto"/>
          <w:sz w:val="24"/>
          <w:szCs w:val="24"/>
        </w:rPr>
        <w:t xml:space="preserve">Table A. </w:t>
      </w:r>
      <w:r w:rsidRPr="009106F1">
        <w:rPr>
          <w:rFonts w:cstheme="minorHAnsi"/>
          <w:color w:val="auto"/>
          <w:sz w:val="24"/>
          <w:szCs w:val="24"/>
        </w:rPr>
        <w:fldChar w:fldCharType="begin"/>
      </w:r>
      <w:r w:rsidRPr="009106F1">
        <w:rPr>
          <w:rFonts w:cstheme="minorHAnsi"/>
          <w:color w:val="auto"/>
          <w:sz w:val="24"/>
          <w:szCs w:val="24"/>
        </w:rPr>
        <w:instrText xml:space="preserve"> SEQ Table_A. \* ARABIC </w:instrText>
      </w:r>
      <w:r w:rsidRPr="009106F1">
        <w:rPr>
          <w:rFonts w:cstheme="minorHAnsi"/>
          <w:color w:val="auto"/>
          <w:sz w:val="24"/>
          <w:szCs w:val="24"/>
        </w:rPr>
        <w:fldChar w:fldCharType="separate"/>
      </w:r>
      <w:r w:rsidR="0067151A">
        <w:rPr>
          <w:rFonts w:cstheme="minorHAnsi"/>
          <w:noProof/>
          <w:color w:val="auto"/>
          <w:sz w:val="24"/>
          <w:szCs w:val="24"/>
        </w:rPr>
        <w:t>5</w:t>
      </w:r>
      <w:r w:rsidRPr="009106F1">
        <w:rPr>
          <w:rFonts w:cstheme="minorHAnsi"/>
          <w:color w:val="auto"/>
          <w:sz w:val="24"/>
          <w:szCs w:val="24"/>
        </w:rPr>
        <w:fldChar w:fldCharType="end"/>
      </w:r>
      <w:r w:rsidRPr="009106F1">
        <w:rPr>
          <w:rFonts w:cstheme="minorHAnsi"/>
          <w:color w:val="auto"/>
          <w:sz w:val="24"/>
          <w:szCs w:val="24"/>
        </w:rPr>
        <w:t xml:space="preserve"> Average marginal effects on the probability of Economic Activity</w:t>
      </w:r>
      <w:bookmarkEnd w:id="56"/>
    </w:p>
    <w:tbl>
      <w:tblPr>
        <w:tblStyle w:val="PlainTable4"/>
        <w:tblpPr w:leftFromText="180" w:rightFromText="180" w:vertAnchor="text" w:tblpY="1"/>
        <w:tblW w:w="5000" w:type="pct"/>
        <w:tblLook w:val="04A0" w:firstRow="1" w:lastRow="0" w:firstColumn="1" w:lastColumn="0" w:noHBand="0" w:noVBand="1"/>
      </w:tblPr>
      <w:tblGrid>
        <w:gridCol w:w="6815"/>
        <w:gridCol w:w="1404"/>
        <w:gridCol w:w="1055"/>
        <w:gridCol w:w="1438"/>
        <w:gridCol w:w="1055"/>
        <w:gridCol w:w="1139"/>
        <w:gridCol w:w="1052"/>
      </w:tblGrid>
      <w:tr w:rsidR="009106F1" w:rsidRPr="009106F1" w14:paraId="70777ACA" w14:textId="77777777" w:rsidTr="00E1481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596E2404" w14:textId="77777777" w:rsidR="00B947F6" w:rsidRPr="009106F1" w:rsidRDefault="00B947F6" w:rsidP="00E1481F">
            <w:pPr>
              <w:rPr>
                <w:rFonts w:cstheme="minorHAnsi"/>
                <w:sz w:val="24"/>
                <w:szCs w:val="24"/>
              </w:rPr>
            </w:pPr>
          </w:p>
        </w:tc>
        <w:tc>
          <w:tcPr>
            <w:tcW w:w="881" w:type="pct"/>
            <w:gridSpan w:val="2"/>
          </w:tcPr>
          <w:p w14:paraId="71688E42"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b w:val="0"/>
                <w:bCs w:val="0"/>
                <w:sz w:val="24"/>
                <w:szCs w:val="24"/>
              </w:rPr>
            </w:pPr>
            <w:r w:rsidRPr="009106F1">
              <w:rPr>
                <w:rFonts w:cstheme="minorHAnsi"/>
                <w:sz w:val="24"/>
                <w:szCs w:val="24"/>
              </w:rPr>
              <w:t>NS-SEC</w:t>
            </w:r>
          </w:p>
        </w:tc>
        <w:tc>
          <w:tcPr>
            <w:tcW w:w="893" w:type="pct"/>
            <w:gridSpan w:val="2"/>
          </w:tcPr>
          <w:p w14:paraId="53266DE4"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b w:val="0"/>
                <w:bCs w:val="0"/>
                <w:sz w:val="24"/>
                <w:szCs w:val="24"/>
              </w:rPr>
            </w:pPr>
            <w:r w:rsidRPr="009106F1">
              <w:rPr>
                <w:rFonts w:cstheme="minorHAnsi"/>
                <w:sz w:val="24"/>
                <w:szCs w:val="24"/>
              </w:rPr>
              <w:t>CAMSIS</w:t>
            </w:r>
          </w:p>
        </w:tc>
        <w:tc>
          <w:tcPr>
            <w:tcW w:w="785" w:type="pct"/>
            <w:gridSpan w:val="2"/>
          </w:tcPr>
          <w:p w14:paraId="04529DAC"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b w:val="0"/>
                <w:bCs w:val="0"/>
                <w:sz w:val="24"/>
                <w:szCs w:val="24"/>
              </w:rPr>
            </w:pPr>
            <w:r w:rsidRPr="009106F1">
              <w:rPr>
                <w:rFonts w:cstheme="minorHAnsi"/>
                <w:sz w:val="24"/>
                <w:szCs w:val="24"/>
              </w:rPr>
              <w:t>RGSC</w:t>
            </w:r>
          </w:p>
        </w:tc>
      </w:tr>
      <w:tr w:rsidR="009106F1" w:rsidRPr="009106F1" w14:paraId="700CE99A"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32AE9723" w14:textId="77777777" w:rsidR="00B947F6" w:rsidRPr="009106F1" w:rsidRDefault="00B947F6" w:rsidP="00E1481F">
            <w:pPr>
              <w:rPr>
                <w:rFonts w:cstheme="minorHAnsi"/>
                <w:sz w:val="24"/>
                <w:szCs w:val="24"/>
              </w:rPr>
            </w:pPr>
            <w:r w:rsidRPr="009106F1">
              <w:rPr>
                <w:rFonts w:cstheme="minorHAnsi"/>
                <w:sz w:val="24"/>
                <w:szCs w:val="24"/>
              </w:rPr>
              <w:t>Economic Activity</w:t>
            </w:r>
          </w:p>
        </w:tc>
        <w:tc>
          <w:tcPr>
            <w:tcW w:w="503" w:type="pct"/>
          </w:tcPr>
          <w:p w14:paraId="6EE8E803"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m:oMath>
              <m:r>
                <m:rPr>
                  <m:sty m:val="b"/>
                </m:rPr>
                <w:rPr>
                  <w:rFonts w:ascii="Cambria Math" w:hAnsi="Cambria Math" w:cstheme="minorHAnsi"/>
                  <w:sz w:val="24"/>
                  <w:szCs w:val="24"/>
                </w:rPr>
                <m:t>Δ</m:t>
              </m:r>
            </m:oMath>
            <w:r w:rsidRPr="009106F1">
              <w:rPr>
                <w:rFonts w:eastAsiaTheme="minorEastAsia" w:cstheme="minorHAnsi"/>
                <w:b/>
                <w:sz w:val="24"/>
                <w:szCs w:val="24"/>
              </w:rPr>
              <w:t xml:space="preserve"> Prob.</w:t>
            </w:r>
          </w:p>
        </w:tc>
        <w:tc>
          <w:tcPr>
            <w:tcW w:w="378" w:type="pct"/>
          </w:tcPr>
          <w:p w14:paraId="7819B42C"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r w:rsidRPr="009106F1">
              <w:rPr>
                <w:rFonts w:cstheme="minorHAnsi"/>
                <w:b/>
                <w:sz w:val="24"/>
                <w:szCs w:val="24"/>
              </w:rPr>
              <w:t>S.E</w:t>
            </w:r>
          </w:p>
        </w:tc>
        <w:tc>
          <w:tcPr>
            <w:tcW w:w="515" w:type="pct"/>
          </w:tcPr>
          <w:p w14:paraId="0D21EA35"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r w:rsidRPr="009106F1">
              <w:rPr>
                <w:rFonts w:cstheme="minorHAnsi"/>
                <w:b/>
                <w:bCs/>
                <w:sz w:val="24"/>
                <w:szCs w:val="24"/>
              </w:rPr>
              <w:t>Coef.</w:t>
            </w:r>
          </w:p>
        </w:tc>
        <w:tc>
          <w:tcPr>
            <w:tcW w:w="378" w:type="pct"/>
          </w:tcPr>
          <w:p w14:paraId="6922AE38"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r w:rsidRPr="009106F1">
              <w:rPr>
                <w:rFonts w:cstheme="minorHAnsi"/>
                <w:b/>
                <w:bCs/>
                <w:sz w:val="24"/>
                <w:szCs w:val="24"/>
              </w:rPr>
              <w:t>S.E</w:t>
            </w:r>
          </w:p>
        </w:tc>
        <w:tc>
          <w:tcPr>
            <w:tcW w:w="408" w:type="pct"/>
          </w:tcPr>
          <w:p w14:paraId="728298AC"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r w:rsidRPr="009106F1">
              <w:rPr>
                <w:rFonts w:cstheme="minorHAnsi"/>
                <w:b/>
                <w:bCs/>
                <w:sz w:val="24"/>
                <w:szCs w:val="24"/>
              </w:rPr>
              <w:t>Coef.</w:t>
            </w:r>
          </w:p>
        </w:tc>
        <w:tc>
          <w:tcPr>
            <w:tcW w:w="377" w:type="pct"/>
          </w:tcPr>
          <w:p w14:paraId="1727E1C4"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r w:rsidRPr="009106F1">
              <w:rPr>
                <w:rFonts w:cstheme="minorHAnsi"/>
                <w:b/>
                <w:bCs/>
                <w:sz w:val="24"/>
                <w:szCs w:val="24"/>
              </w:rPr>
              <w:t>S.E</w:t>
            </w:r>
          </w:p>
        </w:tc>
      </w:tr>
      <w:tr w:rsidR="009106F1" w:rsidRPr="009106F1" w14:paraId="6860C70D"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3A6AAB23" w14:textId="77777777" w:rsidR="00B947F6" w:rsidRPr="009106F1" w:rsidRDefault="00B947F6" w:rsidP="00E1481F">
            <w:pPr>
              <w:rPr>
                <w:rFonts w:cstheme="minorHAnsi"/>
                <w:sz w:val="24"/>
                <w:szCs w:val="24"/>
              </w:rPr>
            </w:pPr>
            <w:r w:rsidRPr="009106F1">
              <w:rPr>
                <w:rFonts w:cstheme="minorHAnsi"/>
                <w:sz w:val="24"/>
                <w:szCs w:val="24"/>
              </w:rPr>
              <w:t>Employment</w:t>
            </w:r>
          </w:p>
        </w:tc>
        <w:tc>
          <w:tcPr>
            <w:tcW w:w="503" w:type="pct"/>
          </w:tcPr>
          <w:p w14:paraId="293430A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523BA02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5" w:type="pct"/>
          </w:tcPr>
          <w:p w14:paraId="547BF36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32366EB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08" w:type="pct"/>
          </w:tcPr>
          <w:p w14:paraId="6D4265A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77" w:type="pct"/>
          </w:tcPr>
          <w:p w14:paraId="2743A01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32347567"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63C128DE" w14:textId="77777777" w:rsidR="00B947F6" w:rsidRPr="009106F1" w:rsidRDefault="00B947F6" w:rsidP="00E1481F">
            <w:pPr>
              <w:rPr>
                <w:rFonts w:cstheme="minorHAnsi"/>
                <w:sz w:val="24"/>
                <w:szCs w:val="24"/>
              </w:rPr>
            </w:pPr>
          </w:p>
        </w:tc>
        <w:tc>
          <w:tcPr>
            <w:tcW w:w="503" w:type="pct"/>
          </w:tcPr>
          <w:p w14:paraId="0449C31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1CCEE9A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5" w:type="pct"/>
          </w:tcPr>
          <w:p w14:paraId="48E7904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7695D17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6C92E4B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7" w:type="pct"/>
          </w:tcPr>
          <w:p w14:paraId="5A5CB91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7E25036D"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2188BB0C" w14:textId="77777777" w:rsidR="00B947F6" w:rsidRPr="009106F1" w:rsidRDefault="00B947F6" w:rsidP="00E1481F">
            <w:pPr>
              <w:rPr>
                <w:rFonts w:cstheme="minorHAnsi"/>
                <w:sz w:val="24"/>
                <w:szCs w:val="24"/>
              </w:rPr>
            </w:pPr>
            <w:r w:rsidRPr="009106F1">
              <w:rPr>
                <w:rFonts w:cstheme="minorHAnsi"/>
                <w:sz w:val="24"/>
                <w:szCs w:val="24"/>
              </w:rPr>
              <w:t>Post-Schooling Education</w:t>
            </w:r>
          </w:p>
        </w:tc>
        <w:tc>
          <w:tcPr>
            <w:tcW w:w="503" w:type="pct"/>
          </w:tcPr>
          <w:p w14:paraId="157C91E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66F61CE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5" w:type="pct"/>
          </w:tcPr>
          <w:p w14:paraId="0ABF25B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621734A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2F4C9E1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7" w:type="pct"/>
          </w:tcPr>
          <w:p w14:paraId="295A095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46EF0E44"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6D016EF8" w14:textId="77777777" w:rsidR="00B947F6" w:rsidRPr="009106F1" w:rsidRDefault="00B947F6" w:rsidP="00E1481F">
            <w:pPr>
              <w:rPr>
                <w:rFonts w:cstheme="minorHAnsi"/>
                <w:sz w:val="24"/>
                <w:szCs w:val="24"/>
              </w:rPr>
            </w:pPr>
            <w:r w:rsidRPr="009106F1">
              <w:rPr>
                <w:rFonts w:cstheme="minorHAnsi"/>
                <w:sz w:val="24"/>
                <w:szCs w:val="24"/>
              </w:rPr>
              <w:t>Educational Attainment</w:t>
            </w:r>
          </w:p>
        </w:tc>
        <w:tc>
          <w:tcPr>
            <w:tcW w:w="503" w:type="pct"/>
          </w:tcPr>
          <w:p w14:paraId="6B0B226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253351B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5" w:type="pct"/>
          </w:tcPr>
          <w:p w14:paraId="3CD3796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17E64C8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7912892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7" w:type="pct"/>
          </w:tcPr>
          <w:p w14:paraId="5725245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239A4687"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5C03348C" w14:textId="77777777" w:rsidR="00B947F6" w:rsidRPr="009106F1" w:rsidRDefault="00B947F6" w:rsidP="00E1481F">
            <w:pPr>
              <w:rPr>
                <w:rFonts w:cstheme="minorHAnsi"/>
                <w:i/>
                <w:iCs/>
                <w:sz w:val="24"/>
                <w:szCs w:val="24"/>
              </w:rPr>
            </w:pPr>
            <w:r w:rsidRPr="009106F1">
              <w:rPr>
                <w:rFonts w:cstheme="minorHAnsi"/>
                <w:i/>
                <w:iCs/>
                <w:sz w:val="24"/>
                <w:szCs w:val="24"/>
              </w:rPr>
              <w:t xml:space="preserve">  Less than five O-levels</w:t>
            </w:r>
          </w:p>
        </w:tc>
        <w:tc>
          <w:tcPr>
            <w:tcW w:w="503" w:type="pct"/>
          </w:tcPr>
          <w:p w14:paraId="0203C3A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657529D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5" w:type="pct"/>
          </w:tcPr>
          <w:p w14:paraId="5AD21C7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499A83B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08" w:type="pct"/>
          </w:tcPr>
          <w:p w14:paraId="47BB6A0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77" w:type="pct"/>
          </w:tcPr>
          <w:p w14:paraId="7BDE8B7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26528A0C"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7090764B" w14:textId="77777777" w:rsidR="00B947F6" w:rsidRPr="009106F1" w:rsidRDefault="00B947F6" w:rsidP="00E1481F">
            <w:pPr>
              <w:rPr>
                <w:rFonts w:cstheme="minorHAnsi"/>
                <w:sz w:val="24"/>
                <w:szCs w:val="24"/>
              </w:rPr>
            </w:pPr>
            <w:r w:rsidRPr="009106F1">
              <w:rPr>
                <w:rFonts w:cstheme="minorHAnsi"/>
                <w:i/>
                <w:iCs/>
                <w:sz w:val="24"/>
                <w:szCs w:val="24"/>
              </w:rPr>
              <w:t xml:space="preserve">  Five or More O-levels</w:t>
            </w:r>
          </w:p>
        </w:tc>
        <w:tc>
          <w:tcPr>
            <w:tcW w:w="503" w:type="pct"/>
            <w:vAlign w:val="bottom"/>
          </w:tcPr>
          <w:p w14:paraId="7116FF7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3</w:t>
            </w:r>
          </w:p>
        </w:tc>
        <w:tc>
          <w:tcPr>
            <w:tcW w:w="378" w:type="pct"/>
          </w:tcPr>
          <w:p w14:paraId="1A54ACD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5" w:type="pct"/>
            <w:vAlign w:val="bottom"/>
          </w:tcPr>
          <w:p w14:paraId="3D7777C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3</w:t>
            </w:r>
          </w:p>
        </w:tc>
        <w:tc>
          <w:tcPr>
            <w:tcW w:w="378" w:type="pct"/>
          </w:tcPr>
          <w:p w14:paraId="2B3A74D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408" w:type="pct"/>
            <w:vAlign w:val="bottom"/>
          </w:tcPr>
          <w:p w14:paraId="7CA23A3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3</w:t>
            </w:r>
          </w:p>
        </w:tc>
        <w:tc>
          <w:tcPr>
            <w:tcW w:w="377" w:type="pct"/>
          </w:tcPr>
          <w:p w14:paraId="76A1554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r>
      <w:tr w:rsidR="009106F1" w:rsidRPr="009106F1" w14:paraId="36CB0F3F"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4786B9D0" w14:textId="77777777" w:rsidR="00B947F6" w:rsidRPr="009106F1" w:rsidRDefault="00B947F6" w:rsidP="00E1481F">
            <w:pPr>
              <w:rPr>
                <w:rFonts w:cstheme="minorHAnsi"/>
                <w:i/>
                <w:iCs/>
                <w:sz w:val="24"/>
                <w:szCs w:val="24"/>
              </w:rPr>
            </w:pPr>
            <w:r w:rsidRPr="009106F1">
              <w:rPr>
                <w:rFonts w:cstheme="minorHAnsi"/>
                <w:sz w:val="24"/>
                <w:szCs w:val="24"/>
              </w:rPr>
              <w:t>Sex</w:t>
            </w:r>
          </w:p>
        </w:tc>
        <w:tc>
          <w:tcPr>
            <w:tcW w:w="503" w:type="pct"/>
          </w:tcPr>
          <w:p w14:paraId="1693370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28B2F8E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5" w:type="pct"/>
          </w:tcPr>
          <w:p w14:paraId="7503D5A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2F28BE7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4920924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7" w:type="pct"/>
          </w:tcPr>
          <w:p w14:paraId="0197C77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6BB5D6FB"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2714AB85" w14:textId="77777777" w:rsidR="00B947F6" w:rsidRPr="009106F1" w:rsidRDefault="00B947F6" w:rsidP="00E1481F">
            <w:pPr>
              <w:rPr>
                <w:rFonts w:cstheme="minorHAnsi"/>
                <w:sz w:val="24"/>
                <w:szCs w:val="24"/>
              </w:rPr>
            </w:pPr>
            <w:r w:rsidRPr="009106F1">
              <w:rPr>
                <w:rFonts w:cstheme="minorHAnsi"/>
                <w:sz w:val="24"/>
                <w:szCs w:val="24"/>
              </w:rPr>
              <w:t xml:space="preserve">  </w:t>
            </w:r>
            <w:r w:rsidRPr="009106F1">
              <w:rPr>
                <w:rFonts w:cstheme="minorHAnsi"/>
                <w:i/>
                <w:iCs/>
                <w:sz w:val="24"/>
                <w:szCs w:val="24"/>
              </w:rPr>
              <w:t>Female</w:t>
            </w:r>
          </w:p>
        </w:tc>
        <w:tc>
          <w:tcPr>
            <w:tcW w:w="503" w:type="pct"/>
          </w:tcPr>
          <w:p w14:paraId="5F04E52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59D71EB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15" w:type="pct"/>
          </w:tcPr>
          <w:p w14:paraId="2CC1683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12C889E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08" w:type="pct"/>
          </w:tcPr>
          <w:p w14:paraId="325F676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77" w:type="pct"/>
          </w:tcPr>
          <w:p w14:paraId="110E469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49C4F10E"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3A053EC4" w14:textId="77777777" w:rsidR="00B947F6" w:rsidRPr="009106F1" w:rsidRDefault="00B947F6" w:rsidP="00E1481F">
            <w:pPr>
              <w:rPr>
                <w:rFonts w:cstheme="minorHAnsi"/>
                <w:i/>
                <w:iCs/>
                <w:sz w:val="24"/>
                <w:szCs w:val="24"/>
              </w:rPr>
            </w:pPr>
            <w:r w:rsidRPr="009106F1">
              <w:rPr>
                <w:rFonts w:cstheme="minorHAnsi"/>
                <w:i/>
                <w:iCs/>
                <w:sz w:val="24"/>
                <w:szCs w:val="24"/>
              </w:rPr>
              <w:t xml:space="preserve">  Male</w:t>
            </w:r>
          </w:p>
        </w:tc>
        <w:tc>
          <w:tcPr>
            <w:tcW w:w="503" w:type="pct"/>
          </w:tcPr>
          <w:p w14:paraId="7645A81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7</w:t>
            </w:r>
          </w:p>
        </w:tc>
        <w:tc>
          <w:tcPr>
            <w:tcW w:w="378" w:type="pct"/>
          </w:tcPr>
          <w:p w14:paraId="694F423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5" w:type="pct"/>
          </w:tcPr>
          <w:p w14:paraId="20AD18F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7</w:t>
            </w:r>
          </w:p>
        </w:tc>
        <w:tc>
          <w:tcPr>
            <w:tcW w:w="378" w:type="pct"/>
          </w:tcPr>
          <w:p w14:paraId="2BA3B0C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408" w:type="pct"/>
          </w:tcPr>
          <w:p w14:paraId="41C144C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7</w:t>
            </w:r>
          </w:p>
        </w:tc>
        <w:tc>
          <w:tcPr>
            <w:tcW w:w="377" w:type="pct"/>
          </w:tcPr>
          <w:p w14:paraId="2E77ECD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r>
      <w:tr w:rsidR="009106F1" w:rsidRPr="009106F1" w14:paraId="15DD85D4"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23608BD7" w14:textId="77777777" w:rsidR="00B947F6" w:rsidRPr="009106F1" w:rsidRDefault="00B947F6" w:rsidP="00E1481F">
            <w:pPr>
              <w:rPr>
                <w:rFonts w:cstheme="minorHAnsi"/>
                <w:sz w:val="24"/>
                <w:szCs w:val="24"/>
              </w:rPr>
            </w:pPr>
            <w:r w:rsidRPr="009106F1">
              <w:rPr>
                <w:rFonts w:cstheme="minorHAnsi"/>
                <w:sz w:val="24"/>
                <w:szCs w:val="24"/>
              </w:rPr>
              <w:t>Housing Tenure</w:t>
            </w:r>
          </w:p>
        </w:tc>
        <w:tc>
          <w:tcPr>
            <w:tcW w:w="503" w:type="pct"/>
          </w:tcPr>
          <w:p w14:paraId="49E1843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6B99BB9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5" w:type="pct"/>
          </w:tcPr>
          <w:p w14:paraId="03BDB37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1F9ADDE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1340DD6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7" w:type="pct"/>
          </w:tcPr>
          <w:p w14:paraId="3A7AD8D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32BBDC8E"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6E63C1B2" w14:textId="77777777" w:rsidR="00B947F6" w:rsidRPr="009106F1" w:rsidRDefault="00B947F6" w:rsidP="00E1481F">
            <w:pPr>
              <w:rPr>
                <w:rFonts w:cstheme="minorHAnsi"/>
                <w:i/>
                <w:iCs/>
                <w:sz w:val="24"/>
                <w:szCs w:val="24"/>
              </w:rPr>
            </w:pPr>
            <w:r w:rsidRPr="009106F1">
              <w:rPr>
                <w:rFonts w:cstheme="minorHAnsi"/>
                <w:i/>
                <w:iCs/>
                <w:sz w:val="24"/>
                <w:szCs w:val="24"/>
              </w:rPr>
              <w:t xml:space="preserve">  Own Home</w:t>
            </w:r>
          </w:p>
        </w:tc>
        <w:tc>
          <w:tcPr>
            <w:tcW w:w="503" w:type="pct"/>
          </w:tcPr>
          <w:p w14:paraId="040AC5E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2C56C25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5" w:type="pct"/>
          </w:tcPr>
          <w:p w14:paraId="1769C5B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4FD2D5F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08" w:type="pct"/>
          </w:tcPr>
          <w:p w14:paraId="666778C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77" w:type="pct"/>
          </w:tcPr>
          <w:p w14:paraId="2A91B43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4B301A62"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6C08F200" w14:textId="77777777" w:rsidR="00B947F6" w:rsidRPr="009106F1" w:rsidRDefault="00B947F6" w:rsidP="00E1481F">
            <w:pPr>
              <w:rPr>
                <w:rFonts w:cstheme="minorHAnsi"/>
                <w:sz w:val="24"/>
                <w:szCs w:val="24"/>
              </w:rPr>
            </w:pPr>
            <w:r w:rsidRPr="009106F1">
              <w:rPr>
                <w:rFonts w:cstheme="minorHAnsi"/>
                <w:i/>
                <w:iCs/>
                <w:sz w:val="24"/>
                <w:szCs w:val="24"/>
              </w:rPr>
              <w:t xml:space="preserve">  Don't Own Home</w:t>
            </w:r>
          </w:p>
        </w:tc>
        <w:tc>
          <w:tcPr>
            <w:tcW w:w="503" w:type="pct"/>
          </w:tcPr>
          <w:p w14:paraId="2E38CF9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3</w:t>
            </w:r>
          </w:p>
        </w:tc>
        <w:tc>
          <w:tcPr>
            <w:tcW w:w="378" w:type="pct"/>
          </w:tcPr>
          <w:p w14:paraId="54812C7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5" w:type="pct"/>
          </w:tcPr>
          <w:p w14:paraId="7A93FC8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3</w:t>
            </w:r>
          </w:p>
        </w:tc>
        <w:tc>
          <w:tcPr>
            <w:tcW w:w="378" w:type="pct"/>
          </w:tcPr>
          <w:p w14:paraId="1A4B36A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408" w:type="pct"/>
          </w:tcPr>
          <w:p w14:paraId="527BC73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3</w:t>
            </w:r>
          </w:p>
        </w:tc>
        <w:tc>
          <w:tcPr>
            <w:tcW w:w="377" w:type="pct"/>
          </w:tcPr>
          <w:p w14:paraId="71970F3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r>
      <w:tr w:rsidR="009106F1" w:rsidRPr="009106F1" w14:paraId="2E0F8B4D"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0F70F440" w14:textId="77777777" w:rsidR="00B947F6" w:rsidRPr="009106F1" w:rsidRDefault="00B947F6" w:rsidP="00E1481F">
            <w:pPr>
              <w:rPr>
                <w:rFonts w:cstheme="minorHAnsi"/>
                <w:i/>
                <w:iCs/>
                <w:sz w:val="24"/>
                <w:szCs w:val="24"/>
              </w:rPr>
            </w:pPr>
            <w:r w:rsidRPr="009106F1">
              <w:rPr>
                <w:rFonts w:cstheme="minorHAnsi"/>
                <w:sz w:val="24"/>
                <w:szCs w:val="24"/>
              </w:rPr>
              <w:t>NS-SEC</w:t>
            </w:r>
          </w:p>
        </w:tc>
        <w:tc>
          <w:tcPr>
            <w:tcW w:w="503" w:type="pct"/>
          </w:tcPr>
          <w:p w14:paraId="7B56FC2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5313B01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5" w:type="pct"/>
          </w:tcPr>
          <w:p w14:paraId="3557596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730E296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01570B7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7" w:type="pct"/>
          </w:tcPr>
          <w:p w14:paraId="0360A7B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77BA2013"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255FCA32" w14:textId="77777777" w:rsidR="00B947F6" w:rsidRPr="009106F1" w:rsidRDefault="00B947F6" w:rsidP="00E1481F">
            <w:pPr>
              <w:rPr>
                <w:rFonts w:cstheme="minorHAnsi"/>
                <w:i/>
                <w:iCs/>
                <w:sz w:val="24"/>
                <w:szCs w:val="24"/>
              </w:rPr>
            </w:pPr>
            <w:r w:rsidRPr="009106F1">
              <w:rPr>
                <w:rFonts w:cstheme="minorHAnsi"/>
                <w:i/>
                <w:iCs/>
                <w:sz w:val="24"/>
                <w:szCs w:val="24"/>
              </w:rPr>
              <w:t xml:space="preserve">  Higher Managerial</w:t>
            </w:r>
          </w:p>
        </w:tc>
        <w:tc>
          <w:tcPr>
            <w:tcW w:w="503" w:type="pct"/>
          </w:tcPr>
          <w:p w14:paraId="66DCA3B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3981608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15" w:type="pct"/>
          </w:tcPr>
          <w:p w14:paraId="3360463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0F72E13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08" w:type="pct"/>
          </w:tcPr>
          <w:p w14:paraId="45377D2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77" w:type="pct"/>
          </w:tcPr>
          <w:p w14:paraId="7CCA4B5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559AE7ED"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3A6D6B52" w14:textId="77777777" w:rsidR="00B947F6" w:rsidRPr="009106F1" w:rsidRDefault="00B947F6" w:rsidP="00E1481F">
            <w:pPr>
              <w:rPr>
                <w:rFonts w:cstheme="minorHAnsi"/>
                <w:i/>
                <w:iCs/>
                <w:sz w:val="24"/>
                <w:szCs w:val="24"/>
              </w:rPr>
            </w:pPr>
            <w:r w:rsidRPr="009106F1">
              <w:rPr>
                <w:rFonts w:cstheme="minorHAnsi"/>
                <w:i/>
                <w:iCs/>
                <w:sz w:val="24"/>
                <w:szCs w:val="24"/>
              </w:rPr>
              <w:t xml:space="preserve">  Lower Managerial</w:t>
            </w:r>
          </w:p>
        </w:tc>
        <w:tc>
          <w:tcPr>
            <w:tcW w:w="503" w:type="pct"/>
          </w:tcPr>
          <w:p w14:paraId="12BAEA5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78" w:type="pct"/>
          </w:tcPr>
          <w:p w14:paraId="27BD561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5" w:type="pct"/>
          </w:tcPr>
          <w:p w14:paraId="259B75B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57FF8F0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021FA79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7" w:type="pct"/>
          </w:tcPr>
          <w:p w14:paraId="136CF25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0F9BAA68"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32C04F88" w14:textId="77777777" w:rsidR="00B947F6" w:rsidRPr="009106F1" w:rsidRDefault="00B947F6" w:rsidP="00E1481F">
            <w:pPr>
              <w:rPr>
                <w:rFonts w:cstheme="minorHAnsi"/>
                <w:i/>
                <w:iCs/>
                <w:sz w:val="24"/>
                <w:szCs w:val="24"/>
              </w:rPr>
            </w:pPr>
            <w:r w:rsidRPr="009106F1">
              <w:rPr>
                <w:rFonts w:cstheme="minorHAnsi"/>
                <w:i/>
                <w:iCs/>
                <w:sz w:val="24"/>
                <w:szCs w:val="24"/>
              </w:rPr>
              <w:t xml:space="preserve">  Intermediate Occupations</w:t>
            </w:r>
          </w:p>
        </w:tc>
        <w:tc>
          <w:tcPr>
            <w:tcW w:w="503" w:type="pct"/>
          </w:tcPr>
          <w:p w14:paraId="16B7E57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78" w:type="pct"/>
          </w:tcPr>
          <w:p w14:paraId="27EB67B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2)</w:t>
            </w:r>
          </w:p>
        </w:tc>
        <w:tc>
          <w:tcPr>
            <w:tcW w:w="515" w:type="pct"/>
          </w:tcPr>
          <w:p w14:paraId="0CF5BA2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49F2731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7536BAF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7" w:type="pct"/>
          </w:tcPr>
          <w:p w14:paraId="4FAF354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5A2DFAE4"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61E50171" w14:textId="77777777" w:rsidR="00B947F6" w:rsidRPr="009106F1" w:rsidRDefault="00B947F6" w:rsidP="00E1481F">
            <w:pPr>
              <w:rPr>
                <w:rFonts w:cstheme="minorHAnsi"/>
                <w:i/>
                <w:iCs/>
                <w:sz w:val="24"/>
                <w:szCs w:val="24"/>
              </w:rPr>
            </w:pPr>
            <w:r w:rsidRPr="009106F1">
              <w:rPr>
                <w:rFonts w:cstheme="minorHAnsi"/>
                <w:i/>
                <w:iCs/>
                <w:sz w:val="24"/>
                <w:szCs w:val="24"/>
              </w:rPr>
              <w:t xml:space="preserve">  Small Employers</w:t>
            </w:r>
          </w:p>
        </w:tc>
        <w:tc>
          <w:tcPr>
            <w:tcW w:w="503" w:type="pct"/>
          </w:tcPr>
          <w:p w14:paraId="2975259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4</w:t>
            </w:r>
          </w:p>
        </w:tc>
        <w:tc>
          <w:tcPr>
            <w:tcW w:w="378" w:type="pct"/>
          </w:tcPr>
          <w:p w14:paraId="0E2FEE0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5" w:type="pct"/>
          </w:tcPr>
          <w:p w14:paraId="5FCAF95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08CBD83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0F339C5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7" w:type="pct"/>
          </w:tcPr>
          <w:p w14:paraId="4A026D7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6872B3FB"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30FEF16B" w14:textId="77777777" w:rsidR="00B947F6" w:rsidRPr="009106F1" w:rsidRDefault="00B947F6" w:rsidP="00E1481F">
            <w:pPr>
              <w:rPr>
                <w:rFonts w:cstheme="minorHAnsi"/>
                <w:sz w:val="24"/>
                <w:szCs w:val="24"/>
              </w:rPr>
            </w:pPr>
            <w:r w:rsidRPr="009106F1">
              <w:rPr>
                <w:rFonts w:cstheme="minorHAnsi"/>
                <w:i/>
                <w:iCs/>
                <w:sz w:val="24"/>
                <w:szCs w:val="24"/>
              </w:rPr>
              <w:t xml:space="preserve">  Lower Supervisory &amp; Technical Occupations</w:t>
            </w:r>
          </w:p>
        </w:tc>
        <w:tc>
          <w:tcPr>
            <w:tcW w:w="503" w:type="pct"/>
          </w:tcPr>
          <w:p w14:paraId="3F8061A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2</w:t>
            </w:r>
          </w:p>
        </w:tc>
        <w:tc>
          <w:tcPr>
            <w:tcW w:w="378" w:type="pct"/>
          </w:tcPr>
          <w:p w14:paraId="3B2E031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5" w:type="pct"/>
          </w:tcPr>
          <w:p w14:paraId="6F39DD5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19ECB40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28C392E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7" w:type="pct"/>
          </w:tcPr>
          <w:p w14:paraId="71E7E61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200677CB"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136F83DF" w14:textId="77777777" w:rsidR="00B947F6" w:rsidRPr="009106F1" w:rsidRDefault="00B947F6" w:rsidP="00E1481F">
            <w:pPr>
              <w:rPr>
                <w:rFonts w:cstheme="minorHAnsi"/>
                <w:sz w:val="24"/>
                <w:szCs w:val="24"/>
              </w:rPr>
            </w:pPr>
            <w:r w:rsidRPr="009106F1">
              <w:rPr>
                <w:rFonts w:cstheme="minorHAnsi"/>
                <w:i/>
                <w:iCs/>
                <w:sz w:val="24"/>
                <w:szCs w:val="24"/>
              </w:rPr>
              <w:t xml:space="preserve">  Semi-Routine Occupations</w:t>
            </w:r>
          </w:p>
        </w:tc>
        <w:tc>
          <w:tcPr>
            <w:tcW w:w="503" w:type="pct"/>
          </w:tcPr>
          <w:p w14:paraId="3822B3C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4</w:t>
            </w:r>
          </w:p>
        </w:tc>
        <w:tc>
          <w:tcPr>
            <w:tcW w:w="378" w:type="pct"/>
          </w:tcPr>
          <w:p w14:paraId="2657310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5" w:type="pct"/>
          </w:tcPr>
          <w:p w14:paraId="7A01D18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32D03A6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795C6B5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7" w:type="pct"/>
          </w:tcPr>
          <w:p w14:paraId="698EA2B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36992241"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332E6AA2" w14:textId="77777777" w:rsidR="00B947F6" w:rsidRPr="009106F1" w:rsidRDefault="00B947F6" w:rsidP="00E1481F">
            <w:pPr>
              <w:rPr>
                <w:rFonts w:cstheme="minorHAnsi"/>
                <w:sz w:val="24"/>
                <w:szCs w:val="24"/>
              </w:rPr>
            </w:pPr>
            <w:r w:rsidRPr="009106F1">
              <w:rPr>
                <w:rFonts w:cstheme="minorHAnsi"/>
                <w:i/>
                <w:iCs/>
                <w:sz w:val="24"/>
                <w:szCs w:val="24"/>
              </w:rPr>
              <w:t xml:space="preserve">  Routine Occupations</w:t>
            </w:r>
          </w:p>
        </w:tc>
        <w:tc>
          <w:tcPr>
            <w:tcW w:w="503" w:type="pct"/>
          </w:tcPr>
          <w:p w14:paraId="16BD920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3</w:t>
            </w:r>
          </w:p>
        </w:tc>
        <w:tc>
          <w:tcPr>
            <w:tcW w:w="378" w:type="pct"/>
          </w:tcPr>
          <w:p w14:paraId="01990EB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5" w:type="pct"/>
          </w:tcPr>
          <w:p w14:paraId="67D5231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76B1240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04C09FC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7" w:type="pct"/>
          </w:tcPr>
          <w:p w14:paraId="6CBD560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02089439"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2BC3F2F4" w14:textId="77777777" w:rsidR="00B947F6" w:rsidRPr="009106F1" w:rsidRDefault="00B947F6" w:rsidP="00E1481F">
            <w:pPr>
              <w:rPr>
                <w:rFonts w:cstheme="minorHAnsi"/>
                <w:sz w:val="24"/>
                <w:szCs w:val="24"/>
              </w:rPr>
            </w:pPr>
            <w:r w:rsidRPr="009106F1">
              <w:rPr>
                <w:rFonts w:cstheme="minorHAnsi"/>
                <w:sz w:val="24"/>
                <w:szCs w:val="24"/>
              </w:rPr>
              <w:t>CAMSIS</w:t>
            </w:r>
          </w:p>
        </w:tc>
        <w:tc>
          <w:tcPr>
            <w:tcW w:w="503" w:type="pct"/>
            <w:vAlign w:val="bottom"/>
          </w:tcPr>
          <w:p w14:paraId="174C3E3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62FC0AC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5" w:type="pct"/>
          </w:tcPr>
          <w:p w14:paraId="7A35D6E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78" w:type="pct"/>
          </w:tcPr>
          <w:p w14:paraId="7E82EDC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408" w:type="pct"/>
          </w:tcPr>
          <w:p w14:paraId="7FE8E79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7" w:type="pct"/>
          </w:tcPr>
          <w:p w14:paraId="2509BF9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297770BB"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1E2B0C4D" w14:textId="77777777" w:rsidR="00B947F6" w:rsidRPr="009106F1" w:rsidRDefault="00B947F6" w:rsidP="00E1481F">
            <w:pPr>
              <w:rPr>
                <w:rFonts w:cstheme="minorHAnsi"/>
                <w:sz w:val="24"/>
                <w:szCs w:val="24"/>
              </w:rPr>
            </w:pPr>
            <w:r w:rsidRPr="009106F1">
              <w:rPr>
                <w:rFonts w:cstheme="minorHAnsi"/>
                <w:sz w:val="24"/>
                <w:szCs w:val="24"/>
              </w:rPr>
              <w:t>RGSC</w:t>
            </w:r>
          </w:p>
        </w:tc>
        <w:tc>
          <w:tcPr>
            <w:tcW w:w="503" w:type="pct"/>
            <w:vAlign w:val="bottom"/>
          </w:tcPr>
          <w:p w14:paraId="7483A54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vAlign w:val="bottom"/>
          </w:tcPr>
          <w:p w14:paraId="7968E50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5" w:type="pct"/>
          </w:tcPr>
          <w:p w14:paraId="4826C24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11F76F4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5C743EE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7" w:type="pct"/>
          </w:tcPr>
          <w:p w14:paraId="729DC40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71F0B018"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662C8462" w14:textId="77777777" w:rsidR="00B947F6" w:rsidRPr="009106F1" w:rsidRDefault="00B947F6" w:rsidP="00E1481F">
            <w:pPr>
              <w:rPr>
                <w:rFonts w:cstheme="minorHAnsi"/>
                <w:sz w:val="24"/>
                <w:szCs w:val="24"/>
              </w:rPr>
            </w:pPr>
            <w:r w:rsidRPr="009106F1">
              <w:rPr>
                <w:rFonts w:cstheme="minorHAnsi"/>
                <w:i/>
                <w:iCs/>
                <w:sz w:val="24"/>
                <w:szCs w:val="24"/>
              </w:rPr>
              <w:t xml:space="preserve">  Professional</w:t>
            </w:r>
          </w:p>
        </w:tc>
        <w:tc>
          <w:tcPr>
            <w:tcW w:w="503" w:type="pct"/>
          </w:tcPr>
          <w:p w14:paraId="54DF844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1DE1BDF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5" w:type="pct"/>
          </w:tcPr>
          <w:p w14:paraId="78411BA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74CE794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08" w:type="pct"/>
          </w:tcPr>
          <w:p w14:paraId="300EBD9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77" w:type="pct"/>
          </w:tcPr>
          <w:p w14:paraId="408CBB0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648E7118"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39A088C6" w14:textId="77777777" w:rsidR="00B947F6" w:rsidRPr="009106F1" w:rsidRDefault="00B947F6" w:rsidP="00E1481F">
            <w:pPr>
              <w:rPr>
                <w:rFonts w:cstheme="minorHAnsi"/>
                <w:sz w:val="24"/>
                <w:szCs w:val="24"/>
              </w:rPr>
            </w:pPr>
            <w:r w:rsidRPr="009106F1">
              <w:rPr>
                <w:rFonts w:cstheme="minorHAnsi"/>
                <w:i/>
                <w:iCs/>
                <w:sz w:val="24"/>
                <w:szCs w:val="24"/>
              </w:rPr>
              <w:t xml:space="preserve">  Managerial and Technical</w:t>
            </w:r>
          </w:p>
        </w:tc>
        <w:tc>
          <w:tcPr>
            <w:tcW w:w="503" w:type="pct"/>
          </w:tcPr>
          <w:p w14:paraId="5EABD7B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0180564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5" w:type="pct"/>
          </w:tcPr>
          <w:p w14:paraId="337A11B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6D05ACD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0DC4648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77" w:type="pct"/>
          </w:tcPr>
          <w:p w14:paraId="4252262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2)</w:t>
            </w:r>
          </w:p>
        </w:tc>
      </w:tr>
      <w:tr w:rsidR="009106F1" w:rsidRPr="009106F1" w14:paraId="362653EA"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47959822" w14:textId="77777777" w:rsidR="00B947F6" w:rsidRPr="009106F1" w:rsidRDefault="00B947F6" w:rsidP="00E1481F">
            <w:pPr>
              <w:rPr>
                <w:rFonts w:cstheme="minorHAnsi"/>
                <w:sz w:val="24"/>
                <w:szCs w:val="24"/>
              </w:rPr>
            </w:pPr>
            <w:r w:rsidRPr="009106F1">
              <w:rPr>
                <w:rFonts w:cstheme="minorHAnsi"/>
                <w:i/>
                <w:iCs/>
                <w:sz w:val="24"/>
                <w:szCs w:val="24"/>
              </w:rPr>
              <w:t xml:space="preserve">  Skilled Non-Manual</w:t>
            </w:r>
          </w:p>
        </w:tc>
        <w:tc>
          <w:tcPr>
            <w:tcW w:w="503" w:type="pct"/>
          </w:tcPr>
          <w:p w14:paraId="50FA383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2A4AF34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5" w:type="pct"/>
          </w:tcPr>
          <w:p w14:paraId="186433E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5727EC7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31A7C9B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77" w:type="pct"/>
          </w:tcPr>
          <w:p w14:paraId="0CF1DFE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2)</w:t>
            </w:r>
          </w:p>
        </w:tc>
      </w:tr>
      <w:tr w:rsidR="009106F1" w:rsidRPr="009106F1" w14:paraId="0CC0EFCB"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776E130B" w14:textId="77777777" w:rsidR="00B947F6" w:rsidRPr="009106F1" w:rsidRDefault="00B947F6" w:rsidP="00E1481F">
            <w:pPr>
              <w:rPr>
                <w:rFonts w:cstheme="minorHAnsi"/>
                <w:sz w:val="24"/>
                <w:szCs w:val="24"/>
              </w:rPr>
            </w:pPr>
            <w:r w:rsidRPr="009106F1">
              <w:rPr>
                <w:rFonts w:cstheme="minorHAnsi"/>
                <w:i/>
                <w:iCs/>
                <w:sz w:val="24"/>
                <w:szCs w:val="24"/>
              </w:rPr>
              <w:lastRenderedPageBreak/>
              <w:t xml:space="preserve">  Skilled Manual</w:t>
            </w:r>
          </w:p>
        </w:tc>
        <w:tc>
          <w:tcPr>
            <w:tcW w:w="503" w:type="pct"/>
          </w:tcPr>
          <w:p w14:paraId="54DD816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50BB63A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5" w:type="pct"/>
          </w:tcPr>
          <w:p w14:paraId="3FEADFD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3099798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0AD8A5D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2</w:t>
            </w:r>
          </w:p>
        </w:tc>
        <w:tc>
          <w:tcPr>
            <w:tcW w:w="377" w:type="pct"/>
          </w:tcPr>
          <w:p w14:paraId="345DC7A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2)</w:t>
            </w:r>
          </w:p>
        </w:tc>
      </w:tr>
      <w:tr w:rsidR="009106F1" w:rsidRPr="009106F1" w14:paraId="76EF3086"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60BBF2F8" w14:textId="77777777" w:rsidR="00B947F6" w:rsidRPr="009106F1" w:rsidRDefault="00B947F6" w:rsidP="00E1481F">
            <w:pPr>
              <w:rPr>
                <w:rFonts w:cstheme="minorHAnsi"/>
                <w:sz w:val="24"/>
                <w:szCs w:val="24"/>
              </w:rPr>
            </w:pPr>
            <w:r w:rsidRPr="009106F1">
              <w:rPr>
                <w:rFonts w:cstheme="minorHAnsi"/>
                <w:i/>
                <w:iCs/>
                <w:sz w:val="24"/>
                <w:szCs w:val="24"/>
              </w:rPr>
              <w:t xml:space="preserve">  Partly Skilled</w:t>
            </w:r>
          </w:p>
        </w:tc>
        <w:tc>
          <w:tcPr>
            <w:tcW w:w="503" w:type="pct"/>
          </w:tcPr>
          <w:p w14:paraId="2565051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2F80F38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5" w:type="pct"/>
          </w:tcPr>
          <w:p w14:paraId="010BA0B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362267E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60F9ACD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3</w:t>
            </w:r>
          </w:p>
        </w:tc>
        <w:tc>
          <w:tcPr>
            <w:tcW w:w="377" w:type="pct"/>
          </w:tcPr>
          <w:p w14:paraId="65688CD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2)</w:t>
            </w:r>
          </w:p>
        </w:tc>
      </w:tr>
      <w:tr w:rsidR="009106F1" w:rsidRPr="009106F1" w14:paraId="16EE2939"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51257585" w14:textId="77777777" w:rsidR="00B947F6" w:rsidRPr="009106F1" w:rsidRDefault="00B947F6" w:rsidP="00E1481F">
            <w:pPr>
              <w:rPr>
                <w:rFonts w:cstheme="minorHAnsi"/>
                <w:sz w:val="24"/>
                <w:szCs w:val="24"/>
              </w:rPr>
            </w:pPr>
            <w:r w:rsidRPr="009106F1">
              <w:rPr>
                <w:rFonts w:cstheme="minorHAnsi"/>
                <w:i/>
                <w:iCs/>
                <w:sz w:val="24"/>
                <w:szCs w:val="24"/>
              </w:rPr>
              <w:t xml:space="preserve">  Unskilled</w:t>
            </w:r>
          </w:p>
        </w:tc>
        <w:tc>
          <w:tcPr>
            <w:tcW w:w="503" w:type="pct"/>
          </w:tcPr>
          <w:p w14:paraId="251A5E7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7FA5B07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5" w:type="pct"/>
          </w:tcPr>
          <w:p w14:paraId="126FFE3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6D78E30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51AAED0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5</w:t>
            </w:r>
          </w:p>
        </w:tc>
        <w:tc>
          <w:tcPr>
            <w:tcW w:w="377" w:type="pct"/>
          </w:tcPr>
          <w:p w14:paraId="2553B25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2)</w:t>
            </w:r>
          </w:p>
        </w:tc>
      </w:tr>
      <w:tr w:rsidR="009106F1" w:rsidRPr="009106F1" w14:paraId="1DD91ECF"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49B03338" w14:textId="77777777" w:rsidR="00B947F6" w:rsidRPr="009106F1" w:rsidRDefault="00B947F6" w:rsidP="00E1481F">
            <w:pPr>
              <w:rPr>
                <w:rFonts w:cstheme="minorHAnsi"/>
                <w:sz w:val="24"/>
                <w:szCs w:val="24"/>
              </w:rPr>
            </w:pPr>
            <w:r w:rsidRPr="009106F1">
              <w:rPr>
                <w:rFonts w:cstheme="minorHAnsi"/>
                <w:sz w:val="24"/>
                <w:szCs w:val="24"/>
              </w:rPr>
              <w:t>Reading Scores</w:t>
            </w:r>
          </w:p>
        </w:tc>
        <w:tc>
          <w:tcPr>
            <w:tcW w:w="503" w:type="pct"/>
            <w:vAlign w:val="bottom"/>
          </w:tcPr>
          <w:p w14:paraId="07A9B81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78" w:type="pct"/>
          </w:tcPr>
          <w:p w14:paraId="1507646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5" w:type="pct"/>
            <w:vAlign w:val="bottom"/>
          </w:tcPr>
          <w:p w14:paraId="57A2AEE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78" w:type="pct"/>
          </w:tcPr>
          <w:p w14:paraId="171CFA0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408" w:type="pct"/>
          </w:tcPr>
          <w:p w14:paraId="4DB0F97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77" w:type="pct"/>
          </w:tcPr>
          <w:p w14:paraId="196048E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r>
      <w:tr w:rsidR="009106F1" w:rsidRPr="009106F1" w14:paraId="12A1135F"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2D7FA5B8" w14:textId="77777777" w:rsidR="00B947F6" w:rsidRPr="009106F1" w:rsidRDefault="00B947F6" w:rsidP="00E1481F">
            <w:pPr>
              <w:rPr>
                <w:rFonts w:cstheme="minorHAnsi"/>
                <w:sz w:val="24"/>
                <w:szCs w:val="24"/>
              </w:rPr>
            </w:pPr>
            <w:r w:rsidRPr="009106F1">
              <w:rPr>
                <w:rFonts w:cstheme="minorHAnsi"/>
                <w:sz w:val="24"/>
                <w:szCs w:val="24"/>
              </w:rPr>
              <w:t>Maths Scores</w:t>
            </w:r>
          </w:p>
        </w:tc>
        <w:tc>
          <w:tcPr>
            <w:tcW w:w="503" w:type="pct"/>
            <w:vAlign w:val="bottom"/>
          </w:tcPr>
          <w:p w14:paraId="1505585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78" w:type="pct"/>
            <w:vAlign w:val="bottom"/>
          </w:tcPr>
          <w:p w14:paraId="091BBD6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5" w:type="pct"/>
            <w:vAlign w:val="bottom"/>
          </w:tcPr>
          <w:p w14:paraId="083EF00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78" w:type="pct"/>
          </w:tcPr>
          <w:p w14:paraId="718B899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408" w:type="pct"/>
          </w:tcPr>
          <w:p w14:paraId="112B786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77" w:type="pct"/>
          </w:tcPr>
          <w:p w14:paraId="4BB5A5A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r>
      <w:tr w:rsidR="009106F1" w:rsidRPr="009106F1" w14:paraId="05FE49C6"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4870E839" w14:textId="77777777" w:rsidR="00B947F6" w:rsidRPr="009106F1" w:rsidRDefault="00B947F6" w:rsidP="00E1481F">
            <w:pPr>
              <w:rPr>
                <w:rFonts w:cstheme="minorHAnsi"/>
                <w:i/>
                <w:iCs/>
                <w:sz w:val="24"/>
                <w:szCs w:val="24"/>
              </w:rPr>
            </w:pPr>
          </w:p>
        </w:tc>
        <w:tc>
          <w:tcPr>
            <w:tcW w:w="503" w:type="pct"/>
          </w:tcPr>
          <w:p w14:paraId="2E899BD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702C455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5" w:type="pct"/>
          </w:tcPr>
          <w:p w14:paraId="6D6E252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35951D4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3490A58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7" w:type="pct"/>
          </w:tcPr>
          <w:p w14:paraId="2C2AEE2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5FA83178"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0760E5FC" w14:textId="77777777" w:rsidR="00B947F6" w:rsidRPr="009106F1" w:rsidRDefault="00B947F6" w:rsidP="00E1481F">
            <w:pPr>
              <w:rPr>
                <w:rFonts w:cstheme="minorHAnsi"/>
                <w:sz w:val="24"/>
                <w:szCs w:val="24"/>
              </w:rPr>
            </w:pPr>
            <w:r w:rsidRPr="009106F1">
              <w:rPr>
                <w:rFonts w:cstheme="minorHAnsi"/>
                <w:sz w:val="24"/>
                <w:szCs w:val="24"/>
              </w:rPr>
              <w:t>School</w:t>
            </w:r>
          </w:p>
        </w:tc>
        <w:tc>
          <w:tcPr>
            <w:tcW w:w="503" w:type="pct"/>
          </w:tcPr>
          <w:p w14:paraId="2B6398B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26E75A3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5" w:type="pct"/>
          </w:tcPr>
          <w:p w14:paraId="147D85E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2E864A5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70DF465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7" w:type="pct"/>
          </w:tcPr>
          <w:p w14:paraId="409999A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68D54AC0"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527EC353" w14:textId="77777777" w:rsidR="00B947F6" w:rsidRPr="009106F1" w:rsidRDefault="00B947F6" w:rsidP="00E1481F">
            <w:pPr>
              <w:rPr>
                <w:rFonts w:cstheme="minorHAnsi"/>
                <w:i/>
                <w:iCs/>
                <w:sz w:val="24"/>
                <w:szCs w:val="24"/>
              </w:rPr>
            </w:pPr>
            <w:r w:rsidRPr="009106F1">
              <w:rPr>
                <w:rFonts w:cstheme="minorHAnsi"/>
                <w:sz w:val="24"/>
                <w:szCs w:val="24"/>
              </w:rPr>
              <w:t>Educational Attainment</w:t>
            </w:r>
          </w:p>
        </w:tc>
        <w:tc>
          <w:tcPr>
            <w:tcW w:w="503" w:type="pct"/>
          </w:tcPr>
          <w:p w14:paraId="6418353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0FBE9F0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5" w:type="pct"/>
          </w:tcPr>
          <w:p w14:paraId="1EE7A8C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3842E74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79B095B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7" w:type="pct"/>
          </w:tcPr>
          <w:p w14:paraId="066B98E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7801F5F5"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59A1A57A" w14:textId="77777777" w:rsidR="00B947F6" w:rsidRPr="009106F1" w:rsidRDefault="00B947F6" w:rsidP="00E1481F">
            <w:pPr>
              <w:rPr>
                <w:rFonts w:cstheme="minorHAnsi"/>
                <w:sz w:val="24"/>
                <w:szCs w:val="24"/>
              </w:rPr>
            </w:pPr>
            <w:r w:rsidRPr="009106F1">
              <w:rPr>
                <w:rFonts w:cstheme="minorHAnsi"/>
                <w:i/>
                <w:iCs/>
                <w:sz w:val="24"/>
                <w:szCs w:val="24"/>
              </w:rPr>
              <w:t xml:space="preserve">  Less than five O-levels</w:t>
            </w:r>
          </w:p>
        </w:tc>
        <w:tc>
          <w:tcPr>
            <w:tcW w:w="503" w:type="pct"/>
          </w:tcPr>
          <w:p w14:paraId="2956319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6AB8E90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15" w:type="pct"/>
          </w:tcPr>
          <w:p w14:paraId="52D1CCA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55A5D5B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08" w:type="pct"/>
          </w:tcPr>
          <w:p w14:paraId="560501F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77" w:type="pct"/>
          </w:tcPr>
          <w:p w14:paraId="1929E9F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0D51361F"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7E45A58C" w14:textId="77777777" w:rsidR="00B947F6" w:rsidRPr="009106F1" w:rsidRDefault="00B947F6" w:rsidP="00E1481F">
            <w:pPr>
              <w:rPr>
                <w:rFonts w:cstheme="minorHAnsi"/>
                <w:i/>
                <w:iCs/>
                <w:sz w:val="24"/>
                <w:szCs w:val="24"/>
              </w:rPr>
            </w:pPr>
            <w:r w:rsidRPr="009106F1">
              <w:rPr>
                <w:rFonts w:cstheme="minorHAnsi"/>
                <w:i/>
                <w:iCs/>
                <w:sz w:val="24"/>
                <w:szCs w:val="24"/>
              </w:rPr>
              <w:t xml:space="preserve">  Five or More O-levels</w:t>
            </w:r>
          </w:p>
        </w:tc>
        <w:tc>
          <w:tcPr>
            <w:tcW w:w="503" w:type="pct"/>
          </w:tcPr>
          <w:p w14:paraId="50ECDB4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44</w:t>
            </w:r>
          </w:p>
        </w:tc>
        <w:tc>
          <w:tcPr>
            <w:tcW w:w="378" w:type="pct"/>
          </w:tcPr>
          <w:p w14:paraId="29A5108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5" w:type="pct"/>
          </w:tcPr>
          <w:p w14:paraId="3C77EDC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44</w:t>
            </w:r>
          </w:p>
        </w:tc>
        <w:tc>
          <w:tcPr>
            <w:tcW w:w="378" w:type="pct"/>
          </w:tcPr>
          <w:p w14:paraId="5FEA946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408" w:type="pct"/>
            <w:vAlign w:val="bottom"/>
          </w:tcPr>
          <w:p w14:paraId="454B554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45</w:t>
            </w:r>
          </w:p>
        </w:tc>
        <w:tc>
          <w:tcPr>
            <w:tcW w:w="377" w:type="pct"/>
          </w:tcPr>
          <w:p w14:paraId="76148C2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r>
      <w:tr w:rsidR="009106F1" w:rsidRPr="009106F1" w14:paraId="401BB27D"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7F95EC3E" w14:textId="77777777" w:rsidR="00B947F6" w:rsidRPr="009106F1" w:rsidRDefault="00B947F6" w:rsidP="00E1481F">
            <w:pPr>
              <w:rPr>
                <w:rFonts w:cstheme="minorHAnsi"/>
                <w:sz w:val="24"/>
                <w:szCs w:val="24"/>
              </w:rPr>
            </w:pPr>
            <w:r w:rsidRPr="009106F1">
              <w:rPr>
                <w:rFonts w:cstheme="minorHAnsi"/>
                <w:sz w:val="24"/>
                <w:szCs w:val="24"/>
              </w:rPr>
              <w:t>Sex</w:t>
            </w:r>
          </w:p>
        </w:tc>
        <w:tc>
          <w:tcPr>
            <w:tcW w:w="503" w:type="pct"/>
          </w:tcPr>
          <w:p w14:paraId="3595147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333DE7B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5" w:type="pct"/>
          </w:tcPr>
          <w:p w14:paraId="68EF98A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4ABFD61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3C86377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7" w:type="pct"/>
          </w:tcPr>
          <w:p w14:paraId="040B49D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733A8C70"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019B3DE8" w14:textId="77777777" w:rsidR="00B947F6" w:rsidRPr="009106F1" w:rsidRDefault="00B947F6" w:rsidP="00E1481F">
            <w:pPr>
              <w:rPr>
                <w:rFonts w:cstheme="minorHAnsi"/>
                <w:i/>
                <w:iCs/>
                <w:sz w:val="24"/>
                <w:szCs w:val="24"/>
              </w:rPr>
            </w:pPr>
            <w:r w:rsidRPr="009106F1">
              <w:rPr>
                <w:rFonts w:cstheme="minorHAnsi"/>
                <w:sz w:val="24"/>
                <w:szCs w:val="24"/>
              </w:rPr>
              <w:t xml:space="preserve">  </w:t>
            </w:r>
            <w:r w:rsidRPr="009106F1">
              <w:rPr>
                <w:rFonts w:cstheme="minorHAnsi"/>
                <w:i/>
                <w:iCs/>
                <w:sz w:val="24"/>
                <w:szCs w:val="24"/>
              </w:rPr>
              <w:t>Female</w:t>
            </w:r>
          </w:p>
        </w:tc>
        <w:tc>
          <w:tcPr>
            <w:tcW w:w="503" w:type="pct"/>
          </w:tcPr>
          <w:p w14:paraId="3BA28E4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6638041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5" w:type="pct"/>
          </w:tcPr>
          <w:p w14:paraId="0E01DFA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78EE598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08" w:type="pct"/>
          </w:tcPr>
          <w:p w14:paraId="6AED183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77" w:type="pct"/>
          </w:tcPr>
          <w:p w14:paraId="24C6A1D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534CF81C"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282AA9C3" w14:textId="77777777" w:rsidR="00B947F6" w:rsidRPr="009106F1" w:rsidRDefault="00B947F6" w:rsidP="00E1481F">
            <w:pPr>
              <w:rPr>
                <w:rFonts w:cstheme="minorHAnsi"/>
                <w:sz w:val="24"/>
                <w:szCs w:val="24"/>
              </w:rPr>
            </w:pPr>
            <w:r w:rsidRPr="009106F1">
              <w:rPr>
                <w:rFonts w:cstheme="minorHAnsi"/>
                <w:i/>
                <w:iCs/>
                <w:sz w:val="24"/>
                <w:szCs w:val="24"/>
              </w:rPr>
              <w:t xml:space="preserve">  Male</w:t>
            </w:r>
          </w:p>
        </w:tc>
        <w:tc>
          <w:tcPr>
            <w:tcW w:w="503" w:type="pct"/>
            <w:vAlign w:val="bottom"/>
          </w:tcPr>
          <w:p w14:paraId="07BF681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78" w:type="pct"/>
          </w:tcPr>
          <w:p w14:paraId="55093AC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5" w:type="pct"/>
          </w:tcPr>
          <w:p w14:paraId="5E20F13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78" w:type="pct"/>
          </w:tcPr>
          <w:p w14:paraId="30D357D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408" w:type="pct"/>
            <w:vAlign w:val="bottom"/>
          </w:tcPr>
          <w:p w14:paraId="36DD090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77" w:type="pct"/>
          </w:tcPr>
          <w:p w14:paraId="58AF2C8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r>
      <w:tr w:rsidR="009106F1" w:rsidRPr="009106F1" w14:paraId="6B8F1686"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4AD730AC" w14:textId="77777777" w:rsidR="00B947F6" w:rsidRPr="009106F1" w:rsidRDefault="00B947F6" w:rsidP="00E1481F">
            <w:pPr>
              <w:rPr>
                <w:rFonts w:cstheme="minorHAnsi"/>
                <w:i/>
                <w:iCs/>
                <w:sz w:val="24"/>
                <w:szCs w:val="24"/>
              </w:rPr>
            </w:pPr>
            <w:r w:rsidRPr="009106F1">
              <w:rPr>
                <w:rFonts w:cstheme="minorHAnsi"/>
                <w:sz w:val="24"/>
                <w:szCs w:val="24"/>
              </w:rPr>
              <w:t>Housing Tenure</w:t>
            </w:r>
          </w:p>
        </w:tc>
        <w:tc>
          <w:tcPr>
            <w:tcW w:w="503" w:type="pct"/>
          </w:tcPr>
          <w:p w14:paraId="3C7322E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280EF1C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5" w:type="pct"/>
          </w:tcPr>
          <w:p w14:paraId="605D39E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7384178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2D86AAF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7" w:type="pct"/>
          </w:tcPr>
          <w:p w14:paraId="2259D6B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10CCCFEE"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6B601008" w14:textId="77777777" w:rsidR="00B947F6" w:rsidRPr="009106F1" w:rsidRDefault="00B947F6" w:rsidP="00E1481F">
            <w:pPr>
              <w:rPr>
                <w:rFonts w:cstheme="minorHAnsi"/>
                <w:i/>
                <w:iCs/>
                <w:sz w:val="24"/>
                <w:szCs w:val="24"/>
              </w:rPr>
            </w:pPr>
            <w:r w:rsidRPr="009106F1">
              <w:rPr>
                <w:rFonts w:cstheme="minorHAnsi"/>
                <w:i/>
                <w:iCs/>
                <w:sz w:val="24"/>
                <w:szCs w:val="24"/>
              </w:rPr>
              <w:t xml:space="preserve">  Own Home</w:t>
            </w:r>
          </w:p>
        </w:tc>
        <w:tc>
          <w:tcPr>
            <w:tcW w:w="503" w:type="pct"/>
          </w:tcPr>
          <w:p w14:paraId="5F53FEC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3461626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15" w:type="pct"/>
          </w:tcPr>
          <w:p w14:paraId="17098C1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644F694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08" w:type="pct"/>
          </w:tcPr>
          <w:p w14:paraId="5586A15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77" w:type="pct"/>
          </w:tcPr>
          <w:p w14:paraId="28E914B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75870A6C"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1C51A552" w14:textId="77777777" w:rsidR="00B947F6" w:rsidRPr="009106F1" w:rsidRDefault="00B947F6" w:rsidP="00E1481F">
            <w:pPr>
              <w:rPr>
                <w:rFonts w:cstheme="minorHAnsi"/>
                <w:i/>
                <w:iCs/>
                <w:sz w:val="24"/>
                <w:szCs w:val="24"/>
              </w:rPr>
            </w:pPr>
            <w:r w:rsidRPr="009106F1">
              <w:rPr>
                <w:rFonts w:cstheme="minorHAnsi"/>
                <w:i/>
                <w:iCs/>
                <w:sz w:val="24"/>
                <w:szCs w:val="24"/>
              </w:rPr>
              <w:t xml:space="preserve">  Don't Own Home</w:t>
            </w:r>
          </w:p>
        </w:tc>
        <w:tc>
          <w:tcPr>
            <w:tcW w:w="503" w:type="pct"/>
            <w:vAlign w:val="bottom"/>
          </w:tcPr>
          <w:p w14:paraId="033FF5B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3</w:t>
            </w:r>
          </w:p>
        </w:tc>
        <w:tc>
          <w:tcPr>
            <w:tcW w:w="378" w:type="pct"/>
          </w:tcPr>
          <w:p w14:paraId="47C10B9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5" w:type="pct"/>
          </w:tcPr>
          <w:p w14:paraId="53E5C77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3</w:t>
            </w:r>
          </w:p>
        </w:tc>
        <w:tc>
          <w:tcPr>
            <w:tcW w:w="378" w:type="pct"/>
          </w:tcPr>
          <w:p w14:paraId="31211E0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408" w:type="pct"/>
          </w:tcPr>
          <w:p w14:paraId="5E88F20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4</w:t>
            </w:r>
          </w:p>
        </w:tc>
        <w:tc>
          <w:tcPr>
            <w:tcW w:w="377" w:type="pct"/>
          </w:tcPr>
          <w:p w14:paraId="46BA562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r>
      <w:tr w:rsidR="009106F1" w:rsidRPr="009106F1" w14:paraId="18078172"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58A7DAA7" w14:textId="77777777" w:rsidR="00B947F6" w:rsidRPr="009106F1" w:rsidRDefault="00B947F6" w:rsidP="00E1481F">
            <w:pPr>
              <w:rPr>
                <w:rFonts w:cstheme="minorHAnsi"/>
                <w:i/>
                <w:iCs/>
                <w:sz w:val="24"/>
                <w:szCs w:val="24"/>
              </w:rPr>
            </w:pPr>
            <w:r w:rsidRPr="009106F1">
              <w:rPr>
                <w:rFonts w:cstheme="minorHAnsi"/>
                <w:sz w:val="24"/>
                <w:szCs w:val="24"/>
              </w:rPr>
              <w:t>NS-SEC</w:t>
            </w:r>
          </w:p>
        </w:tc>
        <w:tc>
          <w:tcPr>
            <w:tcW w:w="503" w:type="pct"/>
          </w:tcPr>
          <w:p w14:paraId="3A7C179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45A24E1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5" w:type="pct"/>
          </w:tcPr>
          <w:p w14:paraId="7E9B2F8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227A75E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4F0AEDE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7" w:type="pct"/>
          </w:tcPr>
          <w:p w14:paraId="715654F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6842CBB8"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72FDBEEA" w14:textId="77777777" w:rsidR="00B947F6" w:rsidRPr="009106F1" w:rsidRDefault="00B947F6" w:rsidP="00E1481F">
            <w:pPr>
              <w:rPr>
                <w:rFonts w:cstheme="minorHAnsi"/>
                <w:i/>
                <w:iCs/>
                <w:sz w:val="24"/>
                <w:szCs w:val="24"/>
              </w:rPr>
            </w:pPr>
            <w:r w:rsidRPr="009106F1">
              <w:rPr>
                <w:rFonts w:cstheme="minorHAnsi"/>
                <w:i/>
                <w:iCs/>
                <w:sz w:val="24"/>
                <w:szCs w:val="24"/>
              </w:rPr>
              <w:t xml:space="preserve">  Higher Managerial</w:t>
            </w:r>
          </w:p>
        </w:tc>
        <w:tc>
          <w:tcPr>
            <w:tcW w:w="503" w:type="pct"/>
          </w:tcPr>
          <w:p w14:paraId="0B92024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7B6F485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5" w:type="pct"/>
          </w:tcPr>
          <w:p w14:paraId="77383CC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4380773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08" w:type="pct"/>
          </w:tcPr>
          <w:p w14:paraId="326B03A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77" w:type="pct"/>
          </w:tcPr>
          <w:p w14:paraId="4E77E2C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265B97C3"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658E483A" w14:textId="77777777" w:rsidR="00B947F6" w:rsidRPr="009106F1" w:rsidRDefault="00B947F6" w:rsidP="00E1481F">
            <w:pPr>
              <w:rPr>
                <w:rFonts w:cstheme="minorHAnsi"/>
                <w:sz w:val="24"/>
                <w:szCs w:val="24"/>
              </w:rPr>
            </w:pPr>
            <w:r w:rsidRPr="009106F1">
              <w:rPr>
                <w:rFonts w:cstheme="minorHAnsi"/>
                <w:i/>
                <w:iCs/>
                <w:sz w:val="24"/>
                <w:szCs w:val="24"/>
              </w:rPr>
              <w:t xml:space="preserve">  Lower Managerial</w:t>
            </w:r>
          </w:p>
        </w:tc>
        <w:tc>
          <w:tcPr>
            <w:tcW w:w="503" w:type="pct"/>
          </w:tcPr>
          <w:p w14:paraId="1E75D8F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5</w:t>
            </w:r>
          </w:p>
        </w:tc>
        <w:tc>
          <w:tcPr>
            <w:tcW w:w="378" w:type="pct"/>
          </w:tcPr>
          <w:p w14:paraId="2A11A49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5" w:type="pct"/>
          </w:tcPr>
          <w:p w14:paraId="01E52B4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4FB9E92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2A327D6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7" w:type="pct"/>
          </w:tcPr>
          <w:p w14:paraId="6E008E2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609E83A4"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22D9E2E4" w14:textId="77777777" w:rsidR="00B947F6" w:rsidRPr="009106F1" w:rsidRDefault="00B947F6" w:rsidP="00E1481F">
            <w:pPr>
              <w:rPr>
                <w:rFonts w:cstheme="minorHAnsi"/>
                <w:sz w:val="24"/>
                <w:szCs w:val="24"/>
              </w:rPr>
            </w:pPr>
            <w:r w:rsidRPr="009106F1">
              <w:rPr>
                <w:rFonts w:cstheme="minorHAnsi"/>
                <w:i/>
                <w:iCs/>
                <w:sz w:val="24"/>
                <w:szCs w:val="24"/>
              </w:rPr>
              <w:t xml:space="preserve">  Intermediate Occupations</w:t>
            </w:r>
          </w:p>
        </w:tc>
        <w:tc>
          <w:tcPr>
            <w:tcW w:w="503" w:type="pct"/>
          </w:tcPr>
          <w:p w14:paraId="1BE2108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1</w:t>
            </w:r>
          </w:p>
        </w:tc>
        <w:tc>
          <w:tcPr>
            <w:tcW w:w="378" w:type="pct"/>
          </w:tcPr>
          <w:p w14:paraId="4AA0103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3)</w:t>
            </w:r>
          </w:p>
        </w:tc>
        <w:tc>
          <w:tcPr>
            <w:tcW w:w="515" w:type="pct"/>
          </w:tcPr>
          <w:p w14:paraId="799BB2C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6527369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2C6724A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7" w:type="pct"/>
          </w:tcPr>
          <w:p w14:paraId="0BF567D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78E7AFF4"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3C2D1C2C" w14:textId="77777777" w:rsidR="00B947F6" w:rsidRPr="009106F1" w:rsidRDefault="00B947F6" w:rsidP="00E1481F">
            <w:pPr>
              <w:rPr>
                <w:rFonts w:cstheme="minorHAnsi"/>
                <w:sz w:val="24"/>
                <w:szCs w:val="24"/>
              </w:rPr>
            </w:pPr>
            <w:r w:rsidRPr="009106F1">
              <w:rPr>
                <w:rFonts w:cstheme="minorHAnsi"/>
                <w:i/>
                <w:iCs/>
                <w:sz w:val="24"/>
                <w:szCs w:val="24"/>
              </w:rPr>
              <w:t xml:space="preserve">  Small Employers</w:t>
            </w:r>
          </w:p>
        </w:tc>
        <w:tc>
          <w:tcPr>
            <w:tcW w:w="503" w:type="pct"/>
          </w:tcPr>
          <w:p w14:paraId="299E858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1</w:t>
            </w:r>
          </w:p>
        </w:tc>
        <w:tc>
          <w:tcPr>
            <w:tcW w:w="378" w:type="pct"/>
          </w:tcPr>
          <w:p w14:paraId="4176233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2)</w:t>
            </w:r>
          </w:p>
        </w:tc>
        <w:tc>
          <w:tcPr>
            <w:tcW w:w="515" w:type="pct"/>
          </w:tcPr>
          <w:p w14:paraId="6C3239F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5DE6A70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74A2796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7" w:type="pct"/>
          </w:tcPr>
          <w:p w14:paraId="181857A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5933DF5B"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6B56215E" w14:textId="77777777" w:rsidR="00B947F6" w:rsidRPr="009106F1" w:rsidRDefault="00B947F6" w:rsidP="00E1481F">
            <w:pPr>
              <w:rPr>
                <w:rFonts w:cstheme="minorHAnsi"/>
                <w:sz w:val="24"/>
                <w:szCs w:val="24"/>
              </w:rPr>
            </w:pPr>
            <w:r w:rsidRPr="009106F1">
              <w:rPr>
                <w:rFonts w:cstheme="minorHAnsi"/>
                <w:i/>
                <w:iCs/>
                <w:sz w:val="24"/>
                <w:szCs w:val="24"/>
              </w:rPr>
              <w:t xml:space="preserve">  Lower Supervisory &amp; Technical Occupations</w:t>
            </w:r>
          </w:p>
        </w:tc>
        <w:tc>
          <w:tcPr>
            <w:tcW w:w="503" w:type="pct"/>
          </w:tcPr>
          <w:p w14:paraId="624B0B8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0</w:t>
            </w:r>
          </w:p>
        </w:tc>
        <w:tc>
          <w:tcPr>
            <w:tcW w:w="378" w:type="pct"/>
          </w:tcPr>
          <w:p w14:paraId="740742E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5" w:type="pct"/>
          </w:tcPr>
          <w:p w14:paraId="559E0BC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2B36C15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6EA2E2B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7" w:type="pct"/>
          </w:tcPr>
          <w:p w14:paraId="79E1743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2FA38DE6"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360C98A0" w14:textId="77777777" w:rsidR="00B947F6" w:rsidRPr="009106F1" w:rsidRDefault="00B947F6" w:rsidP="00E1481F">
            <w:pPr>
              <w:rPr>
                <w:rFonts w:cstheme="minorHAnsi"/>
                <w:i/>
                <w:iCs/>
                <w:sz w:val="24"/>
                <w:szCs w:val="24"/>
              </w:rPr>
            </w:pPr>
            <w:r w:rsidRPr="009106F1">
              <w:rPr>
                <w:rFonts w:cstheme="minorHAnsi"/>
                <w:i/>
                <w:iCs/>
                <w:sz w:val="24"/>
                <w:szCs w:val="24"/>
              </w:rPr>
              <w:t xml:space="preserve">  Semi-Routine Occupations</w:t>
            </w:r>
          </w:p>
        </w:tc>
        <w:tc>
          <w:tcPr>
            <w:tcW w:w="503" w:type="pct"/>
            <w:vAlign w:val="bottom"/>
          </w:tcPr>
          <w:p w14:paraId="1C48018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9</w:t>
            </w:r>
          </w:p>
        </w:tc>
        <w:tc>
          <w:tcPr>
            <w:tcW w:w="378" w:type="pct"/>
          </w:tcPr>
          <w:p w14:paraId="1170466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2)</w:t>
            </w:r>
          </w:p>
        </w:tc>
        <w:tc>
          <w:tcPr>
            <w:tcW w:w="515" w:type="pct"/>
          </w:tcPr>
          <w:p w14:paraId="1B48CE0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5313E33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3D01840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7" w:type="pct"/>
          </w:tcPr>
          <w:p w14:paraId="7E3418A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19BB83EB"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30877D82" w14:textId="77777777" w:rsidR="00B947F6" w:rsidRPr="009106F1" w:rsidRDefault="00B947F6" w:rsidP="00E1481F">
            <w:pPr>
              <w:rPr>
                <w:rFonts w:cstheme="minorHAnsi"/>
                <w:sz w:val="24"/>
                <w:szCs w:val="24"/>
              </w:rPr>
            </w:pPr>
            <w:r w:rsidRPr="009106F1">
              <w:rPr>
                <w:rFonts w:cstheme="minorHAnsi"/>
                <w:i/>
                <w:iCs/>
                <w:sz w:val="24"/>
                <w:szCs w:val="24"/>
              </w:rPr>
              <w:t xml:space="preserve">  Routine Occupations</w:t>
            </w:r>
          </w:p>
        </w:tc>
        <w:tc>
          <w:tcPr>
            <w:tcW w:w="503" w:type="pct"/>
          </w:tcPr>
          <w:p w14:paraId="58E6AC9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3</w:t>
            </w:r>
          </w:p>
        </w:tc>
        <w:tc>
          <w:tcPr>
            <w:tcW w:w="378" w:type="pct"/>
            <w:vAlign w:val="bottom"/>
          </w:tcPr>
          <w:p w14:paraId="2478A1F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5" w:type="pct"/>
          </w:tcPr>
          <w:p w14:paraId="42EAF4B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4ABA3AB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656A4C9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7" w:type="pct"/>
          </w:tcPr>
          <w:p w14:paraId="3A09818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53743F19"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49C0A0B8" w14:textId="77777777" w:rsidR="00B947F6" w:rsidRPr="009106F1" w:rsidRDefault="00B947F6" w:rsidP="00E1481F">
            <w:pPr>
              <w:rPr>
                <w:rFonts w:cstheme="minorHAnsi"/>
                <w:sz w:val="24"/>
                <w:szCs w:val="24"/>
              </w:rPr>
            </w:pPr>
            <w:r w:rsidRPr="009106F1">
              <w:rPr>
                <w:rFonts w:cstheme="minorHAnsi"/>
                <w:sz w:val="24"/>
                <w:szCs w:val="24"/>
              </w:rPr>
              <w:t>CAMSIS</w:t>
            </w:r>
          </w:p>
        </w:tc>
        <w:tc>
          <w:tcPr>
            <w:tcW w:w="503" w:type="pct"/>
            <w:vAlign w:val="bottom"/>
          </w:tcPr>
          <w:p w14:paraId="7DE27E3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7511203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5" w:type="pct"/>
          </w:tcPr>
          <w:p w14:paraId="2D0D607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3</w:t>
            </w:r>
          </w:p>
        </w:tc>
        <w:tc>
          <w:tcPr>
            <w:tcW w:w="378" w:type="pct"/>
          </w:tcPr>
          <w:p w14:paraId="753A1BD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408" w:type="pct"/>
          </w:tcPr>
          <w:p w14:paraId="514A7E1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7" w:type="pct"/>
          </w:tcPr>
          <w:p w14:paraId="31D5002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64518995"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2DA574E1" w14:textId="77777777" w:rsidR="00B947F6" w:rsidRPr="009106F1" w:rsidRDefault="00B947F6" w:rsidP="00E1481F">
            <w:pPr>
              <w:rPr>
                <w:rFonts w:cstheme="minorHAnsi"/>
                <w:sz w:val="24"/>
                <w:szCs w:val="24"/>
              </w:rPr>
            </w:pPr>
            <w:r w:rsidRPr="009106F1">
              <w:rPr>
                <w:rFonts w:cstheme="minorHAnsi"/>
                <w:sz w:val="24"/>
                <w:szCs w:val="24"/>
              </w:rPr>
              <w:t>RGSC</w:t>
            </w:r>
          </w:p>
        </w:tc>
        <w:tc>
          <w:tcPr>
            <w:tcW w:w="503" w:type="pct"/>
            <w:vAlign w:val="bottom"/>
          </w:tcPr>
          <w:p w14:paraId="3F81AA9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vAlign w:val="bottom"/>
          </w:tcPr>
          <w:p w14:paraId="6C79337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5" w:type="pct"/>
          </w:tcPr>
          <w:p w14:paraId="00B7942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1DBB59D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37722D0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7" w:type="pct"/>
          </w:tcPr>
          <w:p w14:paraId="3236330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3E650639"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27180FBE" w14:textId="77777777" w:rsidR="00B947F6" w:rsidRPr="009106F1" w:rsidRDefault="00B947F6" w:rsidP="00E1481F">
            <w:pPr>
              <w:rPr>
                <w:rFonts w:cstheme="minorHAnsi"/>
                <w:i/>
                <w:iCs/>
                <w:sz w:val="24"/>
                <w:szCs w:val="24"/>
              </w:rPr>
            </w:pPr>
            <w:r w:rsidRPr="009106F1">
              <w:rPr>
                <w:rFonts w:cstheme="minorHAnsi"/>
                <w:i/>
                <w:iCs/>
                <w:sz w:val="24"/>
                <w:szCs w:val="24"/>
              </w:rPr>
              <w:t xml:space="preserve">  Professional</w:t>
            </w:r>
          </w:p>
        </w:tc>
        <w:tc>
          <w:tcPr>
            <w:tcW w:w="503" w:type="pct"/>
          </w:tcPr>
          <w:p w14:paraId="6120B41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3EAA3F9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15" w:type="pct"/>
          </w:tcPr>
          <w:p w14:paraId="2457084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39E680D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08" w:type="pct"/>
          </w:tcPr>
          <w:p w14:paraId="5AEA60A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77" w:type="pct"/>
          </w:tcPr>
          <w:p w14:paraId="6C8B7DC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6A5386ED"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44AC84C2" w14:textId="77777777" w:rsidR="00B947F6" w:rsidRPr="009106F1" w:rsidRDefault="00B947F6" w:rsidP="00E1481F">
            <w:pPr>
              <w:rPr>
                <w:rFonts w:cstheme="minorHAnsi"/>
                <w:i/>
                <w:iCs/>
                <w:sz w:val="24"/>
                <w:szCs w:val="24"/>
              </w:rPr>
            </w:pPr>
            <w:r w:rsidRPr="009106F1">
              <w:rPr>
                <w:rFonts w:cstheme="minorHAnsi"/>
                <w:i/>
                <w:iCs/>
                <w:sz w:val="24"/>
                <w:szCs w:val="24"/>
              </w:rPr>
              <w:t xml:space="preserve">  Managerial and Technical</w:t>
            </w:r>
          </w:p>
        </w:tc>
        <w:tc>
          <w:tcPr>
            <w:tcW w:w="503" w:type="pct"/>
          </w:tcPr>
          <w:p w14:paraId="296DEE5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795CDCE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5" w:type="pct"/>
          </w:tcPr>
          <w:p w14:paraId="7A93D30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14137B1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4A6659E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9</w:t>
            </w:r>
          </w:p>
        </w:tc>
        <w:tc>
          <w:tcPr>
            <w:tcW w:w="377" w:type="pct"/>
          </w:tcPr>
          <w:p w14:paraId="5393DB5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2)</w:t>
            </w:r>
          </w:p>
        </w:tc>
      </w:tr>
      <w:tr w:rsidR="009106F1" w:rsidRPr="009106F1" w14:paraId="1F1F4042"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216C33E0" w14:textId="77777777" w:rsidR="00B947F6" w:rsidRPr="009106F1" w:rsidRDefault="00B947F6" w:rsidP="00E1481F">
            <w:pPr>
              <w:rPr>
                <w:rFonts w:cstheme="minorHAnsi"/>
                <w:i/>
                <w:iCs/>
                <w:sz w:val="24"/>
                <w:szCs w:val="24"/>
              </w:rPr>
            </w:pPr>
            <w:r w:rsidRPr="009106F1">
              <w:rPr>
                <w:rFonts w:cstheme="minorHAnsi"/>
                <w:i/>
                <w:iCs/>
                <w:sz w:val="24"/>
                <w:szCs w:val="24"/>
              </w:rPr>
              <w:t xml:space="preserve">  Skilled Non-Manual</w:t>
            </w:r>
          </w:p>
        </w:tc>
        <w:tc>
          <w:tcPr>
            <w:tcW w:w="503" w:type="pct"/>
          </w:tcPr>
          <w:p w14:paraId="4F0EE2E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0924940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5" w:type="pct"/>
          </w:tcPr>
          <w:p w14:paraId="5B4FF35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2538055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71308F5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0</w:t>
            </w:r>
          </w:p>
        </w:tc>
        <w:tc>
          <w:tcPr>
            <w:tcW w:w="377" w:type="pct"/>
          </w:tcPr>
          <w:p w14:paraId="6EF7450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3)</w:t>
            </w:r>
          </w:p>
        </w:tc>
      </w:tr>
      <w:tr w:rsidR="009106F1" w:rsidRPr="009106F1" w14:paraId="7B6645F9"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0CF0F86D" w14:textId="77777777" w:rsidR="00B947F6" w:rsidRPr="009106F1" w:rsidRDefault="00B947F6" w:rsidP="00E1481F">
            <w:pPr>
              <w:rPr>
                <w:rFonts w:cstheme="minorHAnsi"/>
                <w:i/>
                <w:iCs/>
                <w:sz w:val="24"/>
                <w:szCs w:val="24"/>
              </w:rPr>
            </w:pPr>
            <w:r w:rsidRPr="009106F1">
              <w:rPr>
                <w:rFonts w:cstheme="minorHAnsi"/>
                <w:i/>
                <w:iCs/>
                <w:sz w:val="24"/>
                <w:szCs w:val="24"/>
              </w:rPr>
              <w:t xml:space="preserve">  Skilled Manual</w:t>
            </w:r>
          </w:p>
        </w:tc>
        <w:tc>
          <w:tcPr>
            <w:tcW w:w="503" w:type="pct"/>
          </w:tcPr>
          <w:p w14:paraId="137715E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5A905AD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5" w:type="pct"/>
          </w:tcPr>
          <w:p w14:paraId="6EF9EA1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04960AC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0B279A4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5</w:t>
            </w:r>
          </w:p>
        </w:tc>
        <w:tc>
          <w:tcPr>
            <w:tcW w:w="377" w:type="pct"/>
          </w:tcPr>
          <w:p w14:paraId="0957766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2)</w:t>
            </w:r>
          </w:p>
        </w:tc>
      </w:tr>
      <w:tr w:rsidR="009106F1" w:rsidRPr="009106F1" w14:paraId="63232E0A"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1D976BA1" w14:textId="77777777" w:rsidR="00B947F6" w:rsidRPr="009106F1" w:rsidRDefault="00B947F6" w:rsidP="00E1481F">
            <w:pPr>
              <w:rPr>
                <w:rFonts w:cstheme="minorHAnsi"/>
                <w:i/>
                <w:iCs/>
                <w:sz w:val="24"/>
                <w:szCs w:val="24"/>
              </w:rPr>
            </w:pPr>
            <w:r w:rsidRPr="009106F1">
              <w:rPr>
                <w:rFonts w:cstheme="minorHAnsi"/>
                <w:i/>
                <w:iCs/>
                <w:sz w:val="24"/>
                <w:szCs w:val="24"/>
              </w:rPr>
              <w:lastRenderedPageBreak/>
              <w:t xml:space="preserve">  Partly Skilled</w:t>
            </w:r>
          </w:p>
        </w:tc>
        <w:tc>
          <w:tcPr>
            <w:tcW w:w="503" w:type="pct"/>
          </w:tcPr>
          <w:p w14:paraId="5508B0D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4976030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5" w:type="pct"/>
          </w:tcPr>
          <w:p w14:paraId="4F5ED6D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0465ECC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55383D0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6</w:t>
            </w:r>
          </w:p>
        </w:tc>
        <w:tc>
          <w:tcPr>
            <w:tcW w:w="377" w:type="pct"/>
          </w:tcPr>
          <w:p w14:paraId="6989B64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3)</w:t>
            </w:r>
          </w:p>
        </w:tc>
      </w:tr>
      <w:tr w:rsidR="009106F1" w:rsidRPr="009106F1" w14:paraId="28835644"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57AA2AD2" w14:textId="77777777" w:rsidR="00B947F6" w:rsidRPr="009106F1" w:rsidRDefault="00B947F6" w:rsidP="00E1481F">
            <w:pPr>
              <w:rPr>
                <w:rFonts w:cstheme="minorHAnsi"/>
                <w:i/>
                <w:iCs/>
                <w:sz w:val="24"/>
                <w:szCs w:val="24"/>
              </w:rPr>
            </w:pPr>
            <w:r w:rsidRPr="009106F1">
              <w:rPr>
                <w:rFonts w:cstheme="minorHAnsi"/>
                <w:i/>
                <w:iCs/>
                <w:sz w:val="24"/>
                <w:szCs w:val="24"/>
              </w:rPr>
              <w:t xml:space="preserve">  Unskilled</w:t>
            </w:r>
          </w:p>
        </w:tc>
        <w:tc>
          <w:tcPr>
            <w:tcW w:w="503" w:type="pct"/>
          </w:tcPr>
          <w:p w14:paraId="3639976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5A7301F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5" w:type="pct"/>
          </w:tcPr>
          <w:p w14:paraId="091F6AF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1557B12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603488E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6</w:t>
            </w:r>
          </w:p>
        </w:tc>
        <w:tc>
          <w:tcPr>
            <w:tcW w:w="377" w:type="pct"/>
          </w:tcPr>
          <w:p w14:paraId="5A73D37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3)</w:t>
            </w:r>
          </w:p>
        </w:tc>
      </w:tr>
      <w:tr w:rsidR="009106F1" w:rsidRPr="009106F1" w14:paraId="454583F5"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51913BBB" w14:textId="77777777" w:rsidR="00B947F6" w:rsidRPr="009106F1" w:rsidRDefault="00B947F6" w:rsidP="00E1481F">
            <w:pPr>
              <w:rPr>
                <w:rFonts w:cstheme="minorHAnsi"/>
                <w:i/>
                <w:iCs/>
                <w:sz w:val="24"/>
                <w:szCs w:val="24"/>
              </w:rPr>
            </w:pPr>
            <w:r w:rsidRPr="009106F1">
              <w:rPr>
                <w:rFonts w:cstheme="minorHAnsi"/>
                <w:sz w:val="24"/>
                <w:szCs w:val="24"/>
              </w:rPr>
              <w:t xml:space="preserve">Reading Scores </w:t>
            </w:r>
          </w:p>
        </w:tc>
        <w:tc>
          <w:tcPr>
            <w:tcW w:w="503" w:type="pct"/>
            <w:vAlign w:val="bottom"/>
          </w:tcPr>
          <w:p w14:paraId="4BAD444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78" w:type="pct"/>
          </w:tcPr>
          <w:p w14:paraId="512165B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5" w:type="pct"/>
            <w:vAlign w:val="bottom"/>
          </w:tcPr>
          <w:p w14:paraId="0947ABA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78" w:type="pct"/>
          </w:tcPr>
          <w:p w14:paraId="1D90991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408" w:type="pct"/>
            <w:vAlign w:val="bottom"/>
          </w:tcPr>
          <w:p w14:paraId="4F4D80B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77" w:type="pct"/>
          </w:tcPr>
          <w:p w14:paraId="6B4EB36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r>
      <w:tr w:rsidR="009106F1" w:rsidRPr="009106F1" w14:paraId="54BEFB5B"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16E42C7E" w14:textId="77777777" w:rsidR="00B947F6" w:rsidRPr="009106F1" w:rsidRDefault="00B947F6" w:rsidP="00E1481F">
            <w:pPr>
              <w:rPr>
                <w:rFonts w:cstheme="minorHAnsi"/>
                <w:i/>
                <w:iCs/>
                <w:sz w:val="24"/>
                <w:szCs w:val="24"/>
              </w:rPr>
            </w:pPr>
            <w:r w:rsidRPr="009106F1">
              <w:rPr>
                <w:rFonts w:cstheme="minorHAnsi"/>
                <w:sz w:val="24"/>
                <w:szCs w:val="24"/>
              </w:rPr>
              <w:t>Maths Scores</w:t>
            </w:r>
          </w:p>
        </w:tc>
        <w:tc>
          <w:tcPr>
            <w:tcW w:w="503" w:type="pct"/>
            <w:vAlign w:val="bottom"/>
          </w:tcPr>
          <w:p w14:paraId="4A8B931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78" w:type="pct"/>
            <w:vAlign w:val="bottom"/>
          </w:tcPr>
          <w:p w14:paraId="6797F2B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5" w:type="pct"/>
            <w:vAlign w:val="bottom"/>
          </w:tcPr>
          <w:p w14:paraId="4B462F6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78" w:type="pct"/>
          </w:tcPr>
          <w:p w14:paraId="5E94E6E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408" w:type="pct"/>
            <w:vAlign w:val="bottom"/>
          </w:tcPr>
          <w:p w14:paraId="116BAC2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77" w:type="pct"/>
          </w:tcPr>
          <w:p w14:paraId="6AB8F5E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r>
      <w:tr w:rsidR="009106F1" w:rsidRPr="009106F1" w14:paraId="49AB000C"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3DBDBABC" w14:textId="77777777" w:rsidR="00B947F6" w:rsidRPr="009106F1" w:rsidRDefault="00B947F6" w:rsidP="00E1481F">
            <w:pPr>
              <w:rPr>
                <w:rFonts w:cstheme="minorHAnsi"/>
                <w:sz w:val="24"/>
                <w:szCs w:val="24"/>
              </w:rPr>
            </w:pPr>
          </w:p>
        </w:tc>
        <w:tc>
          <w:tcPr>
            <w:tcW w:w="503" w:type="pct"/>
          </w:tcPr>
          <w:p w14:paraId="32B18E9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60B938C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5" w:type="pct"/>
          </w:tcPr>
          <w:p w14:paraId="3CC54F3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787DC28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0B9CC06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7" w:type="pct"/>
          </w:tcPr>
          <w:p w14:paraId="178E504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573F3C97"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402DAC0B" w14:textId="77777777" w:rsidR="00B947F6" w:rsidRPr="009106F1" w:rsidRDefault="00B947F6" w:rsidP="00E1481F">
            <w:pPr>
              <w:rPr>
                <w:rFonts w:cstheme="minorHAnsi"/>
                <w:i/>
                <w:iCs/>
                <w:sz w:val="24"/>
                <w:szCs w:val="24"/>
              </w:rPr>
            </w:pPr>
            <w:r w:rsidRPr="009106F1">
              <w:rPr>
                <w:rFonts w:cstheme="minorHAnsi"/>
                <w:sz w:val="24"/>
                <w:szCs w:val="24"/>
              </w:rPr>
              <w:t>Training &amp; Apprenticeships</w:t>
            </w:r>
          </w:p>
        </w:tc>
        <w:tc>
          <w:tcPr>
            <w:tcW w:w="503" w:type="pct"/>
          </w:tcPr>
          <w:p w14:paraId="332DFA1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05E0F56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5" w:type="pct"/>
          </w:tcPr>
          <w:p w14:paraId="2232C26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1059221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467EA8E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7" w:type="pct"/>
          </w:tcPr>
          <w:p w14:paraId="04233F4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247EBF51"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300456BB" w14:textId="77777777" w:rsidR="00B947F6" w:rsidRPr="009106F1" w:rsidRDefault="00B947F6" w:rsidP="00E1481F">
            <w:pPr>
              <w:rPr>
                <w:rFonts w:cstheme="minorHAnsi"/>
                <w:sz w:val="24"/>
                <w:szCs w:val="24"/>
              </w:rPr>
            </w:pPr>
            <w:r w:rsidRPr="009106F1">
              <w:rPr>
                <w:rFonts w:cstheme="minorHAnsi"/>
                <w:sz w:val="24"/>
                <w:szCs w:val="24"/>
              </w:rPr>
              <w:t>Educational Attainment</w:t>
            </w:r>
          </w:p>
        </w:tc>
        <w:tc>
          <w:tcPr>
            <w:tcW w:w="503" w:type="pct"/>
          </w:tcPr>
          <w:p w14:paraId="318010A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190BFD3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5" w:type="pct"/>
          </w:tcPr>
          <w:p w14:paraId="7BFEB87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75F7ACF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39B40DD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7" w:type="pct"/>
          </w:tcPr>
          <w:p w14:paraId="4B8410A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50A158DD"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2D7E3D33" w14:textId="77777777" w:rsidR="00B947F6" w:rsidRPr="009106F1" w:rsidRDefault="00B947F6" w:rsidP="00E1481F">
            <w:pPr>
              <w:rPr>
                <w:rFonts w:cstheme="minorHAnsi"/>
                <w:i/>
                <w:iCs/>
                <w:sz w:val="24"/>
                <w:szCs w:val="24"/>
              </w:rPr>
            </w:pPr>
            <w:r w:rsidRPr="009106F1">
              <w:rPr>
                <w:rFonts w:cstheme="minorHAnsi"/>
                <w:i/>
                <w:iCs/>
                <w:sz w:val="24"/>
                <w:szCs w:val="24"/>
              </w:rPr>
              <w:t xml:space="preserve">  Less than five O-levels</w:t>
            </w:r>
          </w:p>
        </w:tc>
        <w:tc>
          <w:tcPr>
            <w:tcW w:w="503" w:type="pct"/>
          </w:tcPr>
          <w:p w14:paraId="5EFE9EE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6922C16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5" w:type="pct"/>
          </w:tcPr>
          <w:p w14:paraId="75639E0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09B2898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08" w:type="pct"/>
          </w:tcPr>
          <w:p w14:paraId="2152B3D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77" w:type="pct"/>
          </w:tcPr>
          <w:p w14:paraId="7CC9467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19CB3C56"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58DAE615" w14:textId="77777777" w:rsidR="00B947F6" w:rsidRPr="009106F1" w:rsidRDefault="00B947F6" w:rsidP="00E1481F">
            <w:pPr>
              <w:rPr>
                <w:rFonts w:cstheme="minorHAnsi"/>
                <w:sz w:val="24"/>
                <w:szCs w:val="24"/>
              </w:rPr>
            </w:pPr>
            <w:r w:rsidRPr="009106F1">
              <w:rPr>
                <w:rFonts w:cstheme="minorHAnsi"/>
                <w:i/>
                <w:iCs/>
                <w:sz w:val="24"/>
                <w:szCs w:val="24"/>
              </w:rPr>
              <w:t xml:space="preserve">  Five or More O-levels</w:t>
            </w:r>
          </w:p>
        </w:tc>
        <w:tc>
          <w:tcPr>
            <w:tcW w:w="503" w:type="pct"/>
            <w:vAlign w:val="bottom"/>
          </w:tcPr>
          <w:p w14:paraId="60B99EA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6</w:t>
            </w:r>
          </w:p>
        </w:tc>
        <w:tc>
          <w:tcPr>
            <w:tcW w:w="378" w:type="pct"/>
          </w:tcPr>
          <w:p w14:paraId="4C0748A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5" w:type="pct"/>
            <w:vAlign w:val="bottom"/>
          </w:tcPr>
          <w:p w14:paraId="4E7AF10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6</w:t>
            </w:r>
          </w:p>
        </w:tc>
        <w:tc>
          <w:tcPr>
            <w:tcW w:w="378" w:type="pct"/>
          </w:tcPr>
          <w:p w14:paraId="5D7E7D6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408" w:type="pct"/>
            <w:vAlign w:val="bottom"/>
          </w:tcPr>
          <w:p w14:paraId="589CBD2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6</w:t>
            </w:r>
          </w:p>
        </w:tc>
        <w:tc>
          <w:tcPr>
            <w:tcW w:w="377" w:type="pct"/>
          </w:tcPr>
          <w:p w14:paraId="1011E6A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r>
      <w:tr w:rsidR="009106F1" w:rsidRPr="009106F1" w14:paraId="0D12431E"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24D67FA4" w14:textId="77777777" w:rsidR="00B947F6" w:rsidRPr="009106F1" w:rsidRDefault="00B947F6" w:rsidP="00E1481F">
            <w:pPr>
              <w:rPr>
                <w:rFonts w:cstheme="minorHAnsi"/>
                <w:i/>
                <w:iCs/>
                <w:sz w:val="24"/>
                <w:szCs w:val="24"/>
              </w:rPr>
            </w:pPr>
            <w:r w:rsidRPr="009106F1">
              <w:rPr>
                <w:rFonts w:cstheme="minorHAnsi"/>
                <w:sz w:val="24"/>
                <w:szCs w:val="24"/>
              </w:rPr>
              <w:t>Sex</w:t>
            </w:r>
          </w:p>
        </w:tc>
        <w:tc>
          <w:tcPr>
            <w:tcW w:w="503" w:type="pct"/>
          </w:tcPr>
          <w:p w14:paraId="53EB8C9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0E7D912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5" w:type="pct"/>
          </w:tcPr>
          <w:p w14:paraId="0235D77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6697AB5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63955B3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7" w:type="pct"/>
          </w:tcPr>
          <w:p w14:paraId="73D9FED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581864BF"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10A5949E" w14:textId="77777777" w:rsidR="00B947F6" w:rsidRPr="009106F1" w:rsidRDefault="00B947F6" w:rsidP="00E1481F">
            <w:pPr>
              <w:rPr>
                <w:rFonts w:cstheme="minorHAnsi"/>
                <w:i/>
                <w:iCs/>
                <w:sz w:val="24"/>
                <w:szCs w:val="24"/>
              </w:rPr>
            </w:pPr>
            <w:r w:rsidRPr="009106F1">
              <w:rPr>
                <w:rFonts w:cstheme="minorHAnsi"/>
                <w:sz w:val="24"/>
                <w:szCs w:val="24"/>
              </w:rPr>
              <w:t xml:space="preserve">  </w:t>
            </w:r>
            <w:r w:rsidRPr="009106F1">
              <w:rPr>
                <w:rFonts w:cstheme="minorHAnsi"/>
                <w:i/>
                <w:iCs/>
                <w:sz w:val="24"/>
                <w:szCs w:val="24"/>
              </w:rPr>
              <w:t>Female</w:t>
            </w:r>
          </w:p>
        </w:tc>
        <w:tc>
          <w:tcPr>
            <w:tcW w:w="503" w:type="pct"/>
          </w:tcPr>
          <w:p w14:paraId="3B43262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1A1B54D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15" w:type="pct"/>
          </w:tcPr>
          <w:p w14:paraId="2592E8E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0FFD476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08" w:type="pct"/>
          </w:tcPr>
          <w:p w14:paraId="02A9D6D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77" w:type="pct"/>
          </w:tcPr>
          <w:p w14:paraId="48A409C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40E80EC5"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3ADDE67A" w14:textId="77777777" w:rsidR="00B947F6" w:rsidRPr="009106F1" w:rsidRDefault="00B947F6" w:rsidP="00E1481F">
            <w:pPr>
              <w:rPr>
                <w:rFonts w:cstheme="minorHAnsi"/>
                <w:i/>
                <w:iCs/>
                <w:sz w:val="24"/>
                <w:szCs w:val="24"/>
              </w:rPr>
            </w:pPr>
            <w:r w:rsidRPr="009106F1">
              <w:rPr>
                <w:rFonts w:cstheme="minorHAnsi"/>
                <w:i/>
                <w:iCs/>
                <w:sz w:val="24"/>
                <w:szCs w:val="24"/>
              </w:rPr>
              <w:t xml:space="preserve">  Male</w:t>
            </w:r>
          </w:p>
        </w:tc>
        <w:tc>
          <w:tcPr>
            <w:tcW w:w="503" w:type="pct"/>
          </w:tcPr>
          <w:p w14:paraId="6DDFB02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5</w:t>
            </w:r>
          </w:p>
        </w:tc>
        <w:tc>
          <w:tcPr>
            <w:tcW w:w="378" w:type="pct"/>
          </w:tcPr>
          <w:p w14:paraId="3975E69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5" w:type="pct"/>
          </w:tcPr>
          <w:p w14:paraId="7B1B223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5</w:t>
            </w:r>
          </w:p>
        </w:tc>
        <w:tc>
          <w:tcPr>
            <w:tcW w:w="378" w:type="pct"/>
          </w:tcPr>
          <w:p w14:paraId="5AFC742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408" w:type="pct"/>
          </w:tcPr>
          <w:p w14:paraId="2200731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5</w:t>
            </w:r>
          </w:p>
        </w:tc>
        <w:tc>
          <w:tcPr>
            <w:tcW w:w="377" w:type="pct"/>
          </w:tcPr>
          <w:p w14:paraId="064C871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r>
      <w:tr w:rsidR="009106F1" w:rsidRPr="009106F1" w14:paraId="05CDB64B"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218B6DFD" w14:textId="77777777" w:rsidR="00B947F6" w:rsidRPr="009106F1" w:rsidRDefault="00B947F6" w:rsidP="00E1481F">
            <w:pPr>
              <w:rPr>
                <w:rFonts w:cstheme="minorHAnsi"/>
                <w:i/>
                <w:iCs/>
                <w:sz w:val="24"/>
                <w:szCs w:val="24"/>
              </w:rPr>
            </w:pPr>
            <w:r w:rsidRPr="009106F1">
              <w:rPr>
                <w:rFonts w:cstheme="minorHAnsi"/>
                <w:sz w:val="24"/>
                <w:szCs w:val="24"/>
              </w:rPr>
              <w:t>Housing Tenure</w:t>
            </w:r>
          </w:p>
        </w:tc>
        <w:tc>
          <w:tcPr>
            <w:tcW w:w="503" w:type="pct"/>
          </w:tcPr>
          <w:p w14:paraId="7D07554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1D5E905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5" w:type="pct"/>
          </w:tcPr>
          <w:p w14:paraId="4FD4C2B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303E76D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6760FA5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7" w:type="pct"/>
          </w:tcPr>
          <w:p w14:paraId="0E70508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4010092A"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3FD702A9" w14:textId="77777777" w:rsidR="00B947F6" w:rsidRPr="009106F1" w:rsidRDefault="00B947F6" w:rsidP="00E1481F">
            <w:pPr>
              <w:rPr>
                <w:rFonts w:cstheme="minorHAnsi"/>
                <w:i/>
                <w:iCs/>
                <w:sz w:val="24"/>
                <w:szCs w:val="24"/>
              </w:rPr>
            </w:pPr>
            <w:r w:rsidRPr="009106F1">
              <w:rPr>
                <w:rFonts w:cstheme="minorHAnsi"/>
                <w:i/>
                <w:iCs/>
                <w:sz w:val="24"/>
                <w:szCs w:val="24"/>
              </w:rPr>
              <w:t xml:space="preserve">  Own Home</w:t>
            </w:r>
          </w:p>
        </w:tc>
        <w:tc>
          <w:tcPr>
            <w:tcW w:w="503" w:type="pct"/>
          </w:tcPr>
          <w:p w14:paraId="368DD5B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7A4C18B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5" w:type="pct"/>
          </w:tcPr>
          <w:p w14:paraId="545D9C9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264C506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08" w:type="pct"/>
          </w:tcPr>
          <w:p w14:paraId="58B53E3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77" w:type="pct"/>
          </w:tcPr>
          <w:p w14:paraId="3C20595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488BC96E"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423C70B1" w14:textId="77777777" w:rsidR="00B947F6" w:rsidRPr="009106F1" w:rsidRDefault="00B947F6" w:rsidP="00E1481F">
            <w:pPr>
              <w:rPr>
                <w:rFonts w:cstheme="minorHAnsi"/>
                <w:sz w:val="24"/>
                <w:szCs w:val="24"/>
              </w:rPr>
            </w:pPr>
            <w:r w:rsidRPr="009106F1">
              <w:rPr>
                <w:rFonts w:cstheme="minorHAnsi"/>
                <w:i/>
                <w:iCs/>
                <w:sz w:val="24"/>
                <w:szCs w:val="24"/>
              </w:rPr>
              <w:t xml:space="preserve">  Don't Own Home</w:t>
            </w:r>
          </w:p>
        </w:tc>
        <w:tc>
          <w:tcPr>
            <w:tcW w:w="503" w:type="pct"/>
            <w:vAlign w:val="bottom"/>
          </w:tcPr>
          <w:p w14:paraId="23BC076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78" w:type="pct"/>
          </w:tcPr>
          <w:p w14:paraId="7F73B5E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5" w:type="pct"/>
          </w:tcPr>
          <w:p w14:paraId="151567E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78" w:type="pct"/>
          </w:tcPr>
          <w:p w14:paraId="7141049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408" w:type="pct"/>
            <w:vAlign w:val="bottom"/>
          </w:tcPr>
          <w:p w14:paraId="665989E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77" w:type="pct"/>
          </w:tcPr>
          <w:p w14:paraId="140CC26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r>
      <w:tr w:rsidR="009106F1" w:rsidRPr="009106F1" w14:paraId="62EAAA8E"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35BB6823" w14:textId="77777777" w:rsidR="00B947F6" w:rsidRPr="009106F1" w:rsidRDefault="00B947F6" w:rsidP="00E1481F">
            <w:pPr>
              <w:rPr>
                <w:rFonts w:cstheme="minorHAnsi"/>
                <w:sz w:val="24"/>
                <w:szCs w:val="24"/>
              </w:rPr>
            </w:pPr>
            <w:r w:rsidRPr="009106F1">
              <w:rPr>
                <w:rFonts w:cstheme="minorHAnsi"/>
                <w:sz w:val="24"/>
                <w:szCs w:val="24"/>
              </w:rPr>
              <w:t>NS-SEC</w:t>
            </w:r>
          </w:p>
        </w:tc>
        <w:tc>
          <w:tcPr>
            <w:tcW w:w="503" w:type="pct"/>
          </w:tcPr>
          <w:p w14:paraId="7196E51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44E0D15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5" w:type="pct"/>
          </w:tcPr>
          <w:p w14:paraId="7FCCEDC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73CA8A9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3C34802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7" w:type="pct"/>
          </w:tcPr>
          <w:p w14:paraId="452621C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5C0AE0F7"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5F9DEC91" w14:textId="77777777" w:rsidR="00B947F6" w:rsidRPr="009106F1" w:rsidRDefault="00B947F6" w:rsidP="00E1481F">
            <w:pPr>
              <w:rPr>
                <w:rFonts w:cstheme="minorHAnsi"/>
                <w:sz w:val="24"/>
                <w:szCs w:val="24"/>
              </w:rPr>
            </w:pPr>
            <w:r w:rsidRPr="009106F1">
              <w:rPr>
                <w:rFonts w:cstheme="minorHAnsi"/>
                <w:i/>
                <w:iCs/>
                <w:sz w:val="24"/>
                <w:szCs w:val="24"/>
              </w:rPr>
              <w:t xml:space="preserve">  Higher Managerial</w:t>
            </w:r>
          </w:p>
        </w:tc>
        <w:tc>
          <w:tcPr>
            <w:tcW w:w="503" w:type="pct"/>
          </w:tcPr>
          <w:p w14:paraId="48894E7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56950D1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15" w:type="pct"/>
          </w:tcPr>
          <w:p w14:paraId="2F250D7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3B8278B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08" w:type="pct"/>
          </w:tcPr>
          <w:p w14:paraId="175D6F8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77" w:type="pct"/>
          </w:tcPr>
          <w:p w14:paraId="768B60B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4AC8CA66"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28654776" w14:textId="77777777" w:rsidR="00B947F6" w:rsidRPr="009106F1" w:rsidRDefault="00B947F6" w:rsidP="00E1481F">
            <w:pPr>
              <w:rPr>
                <w:rFonts w:cstheme="minorHAnsi"/>
                <w:sz w:val="24"/>
                <w:szCs w:val="24"/>
              </w:rPr>
            </w:pPr>
            <w:r w:rsidRPr="009106F1">
              <w:rPr>
                <w:rFonts w:cstheme="minorHAnsi"/>
                <w:i/>
                <w:iCs/>
                <w:sz w:val="24"/>
                <w:szCs w:val="24"/>
              </w:rPr>
              <w:t xml:space="preserve">  Lower Managerial</w:t>
            </w:r>
          </w:p>
        </w:tc>
        <w:tc>
          <w:tcPr>
            <w:tcW w:w="503" w:type="pct"/>
          </w:tcPr>
          <w:p w14:paraId="50734AA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3</w:t>
            </w:r>
          </w:p>
        </w:tc>
        <w:tc>
          <w:tcPr>
            <w:tcW w:w="378" w:type="pct"/>
          </w:tcPr>
          <w:p w14:paraId="7203481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2)</w:t>
            </w:r>
          </w:p>
        </w:tc>
        <w:tc>
          <w:tcPr>
            <w:tcW w:w="515" w:type="pct"/>
          </w:tcPr>
          <w:p w14:paraId="02F0DA3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6CF05D9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5C43ACD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7" w:type="pct"/>
          </w:tcPr>
          <w:p w14:paraId="2B49D6F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66501CA6"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140990E3" w14:textId="77777777" w:rsidR="00B947F6" w:rsidRPr="009106F1" w:rsidRDefault="00B947F6" w:rsidP="00E1481F">
            <w:pPr>
              <w:rPr>
                <w:rFonts w:cstheme="minorHAnsi"/>
                <w:i/>
                <w:iCs/>
                <w:sz w:val="24"/>
                <w:szCs w:val="24"/>
              </w:rPr>
            </w:pPr>
            <w:r w:rsidRPr="009106F1">
              <w:rPr>
                <w:rFonts w:cstheme="minorHAnsi"/>
                <w:i/>
                <w:iCs/>
                <w:sz w:val="24"/>
                <w:szCs w:val="24"/>
              </w:rPr>
              <w:t xml:space="preserve">  Intermediate Occupations</w:t>
            </w:r>
          </w:p>
        </w:tc>
        <w:tc>
          <w:tcPr>
            <w:tcW w:w="503" w:type="pct"/>
          </w:tcPr>
          <w:p w14:paraId="4E08022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78" w:type="pct"/>
          </w:tcPr>
          <w:p w14:paraId="2448242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3)</w:t>
            </w:r>
          </w:p>
        </w:tc>
        <w:tc>
          <w:tcPr>
            <w:tcW w:w="515" w:type="pct"/>
          </w:tcPr>
          <w:p w14:paraId="7EA0DC8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7C388BB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2053FA1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7" w:type="pct"/>
          </w:tcPr>
          <w:p w14:paraId="50AF0B4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1C779E97"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2A67EA31" w14:textId="77777777" w:rsidR="00B947F6" w:rsidRPr="009106F1" w:rsidRDefault="00B947F6" w:rsidP="00E1481F">
            <w:pPr>
              <w:rPr>
                <w:rFonts w:cstheme="minorHAnsi"/>
                <w:sz w:val="24"/>
                <w:szCs w:val="24"/>
              </w:rPr>
            </w:pPr>
            <w:r w:rsidRPr="009106F1">
              <w:rPr>
                <w:rFonts w:cstheme="minorHAnsi"/>
                <w:i/>
                <w:iCs/>
                <w:sz w:val="24"/>
                <w:szCs w:val="24"/>
              </w:rPr>
              <w:t xml:space="preserve">  Small Employers</w:t>
            </w:r>
          </w:p>
        </w:tc>
        <w:tc>
          <w:tcPr>
            <w:tcW w:w="503" w:type="pct"/>
          </w:tcPr>
          <w:p w14:paraId="6F90242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4</w:t>
            </w:r>
          </w:p>
        </w:tc>
        <w:tc>
          <w:tcPr>
            <w:tcW w:w="378" w:type="pct"/>
          </w:tcPr>
          <w:p w14:paraId="07C6E70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2)</w:t>
            </w:r>
          </w:p>
        </w:tc>
        <w:tc>
          <w:tcPr>
            <w:tcW w:w="515" w:type="pct"/>
          </w:tcPr>
          <w:p w14:paraId="74998D5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41D063B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728DB83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7" w:type="pct"/>
          </w:tcPr>
          <w:p w14:paraId="41E22A2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205F9829"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340BD5D5" w14:textId="77777777" w:rsidR="00B947F6" w:rsidRPr="009106F1" w:rsidRDefault="00B947F6" w:rsidP="00E1481F">
            <w:pPr>
              <w:rPr>
                <w:rFonts w:cstheme="minorHAnsi"/>
                <w:i/>
                <w:iCs/>
                <w:sz w:val="24"/>
                <w:szCs w:val="24"/>
              </w:rPr>
            </w:pPr>
            <w:r w:rsidRPr="009106F1">
              <w:rPr>
                <w:rFonts w:cstheme="minorHAnsi"/>
                <w:i/>
                <w:iCs/>
                <w:sz w:val="24"/>
                <w:szCs w:val="24"/>
              </w:rPr>
              <w:t xml:space="preserve">  Lower Supervisory &amp; Technical Occupations</w:t>
            </w:r>
          </w:p>
        </w:tc>
        <w:tc>
          <w:tcPr>
            <w:tcW w:w="503" w:type="pct"/>
          </w:tcPr>
          <w:p w14:paraId="4517111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3</w:t>
            </w:r>
          </w:p>
        </w:tc>
        <w:tc>
          <w:tcPr>
            <w:tcW w:w="378" w:type="pct"/>
            <w:vAlign w:val="bottom"/>
          </w:tcPr>
          <w:p w14:paraId="20F7687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2)</w:t>
            </w:r>
          </w:p>
        </w:tc>
        <w:tc>
          <w:tcPr>
            <w:tcW w:w="515" w:type="pct"/>
          </w:tcPr>
          <w:p w14:paraId="4E7041A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4394618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2E6DCC5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7" w:type="pct"/>
          </w:tcPr>
          <w:p w14:paraId="4545C33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6FAB25DD"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0E5D1BB0" w14:textId="77777777" w:rsidR="00B947F6" w:rsidRPr="009106F1" w:rsidRDefault="00B947F6" w:rsidP="00E1481F">
            <w:pPr>
              <w:rPr>
                <w:rFonts w:cstheme="minorHAnsi"/>
                <w:sz w:val="24"/>
                <w:szCs w:val="24"/>
              </w:rPr>
            </w:pPr>
            <w:r w:rsidRPr="009106F1">
              <w:rPr>
                <w:rFonts w:cstheme="minorHAnsi"/>
                <w:i/>
                <w:iCs/>
                <w:sz w:val="24"/>
                <w:szCs w:val="24"/>
              </w:rPr>
              <w:t xml:space="preserve">  Semi-Routine Occupations</w:t>
            </w:r>
          </w:p>
        </w:tc>
        <w:tc>
          <w:tcPr>
            <w:tcW w:w="503" w:type="pct"/>
          </w:tcPr>
          <w:p w14:paraId="24FBEAA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2</w:t>
            </w:r>
          </w:p>
        </w:tc>
        <w:tc>
          <w:tcPr>
            <w:tcW w:w="378" w:type="pct"/>
          </w:tcPr>
          <w:p w14:paraId="6F65FFF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2)</w:t>
            </w:r>
          </w:p>
        </w:tc>
        <w:tc>
          <w:tcPr>
            <w:tcW w:w="515" w:type="pct"/>
          </w:tcPr>
          <w:p w14:paraId="3719141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5823EE0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757037B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7" w:type="pct"/>
          </w:tcPr>
          <w:p w14:paraId="6D1592B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135604AB"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13D87AF6" w14:textId="77777777" w:rsidR="00B947F6" w:rsidRPr="009106F1" w:rsidRDefault="00B947F6" w:rsidP="00E1481F">
            <w:pPr>
              <w:rPr>
                <w:rFonts w:cstheme="minorHAnsi"/>
                <w:i/>
                <w:iCs/>
                <w:sz w:val="24"/>
                <w:szCs w:val="24"/>
              </w:rPr>
            </w:pPr>
            <w:r w:rsidRPr="009106F1">
              <w:rPr>
                <w:rFonts w:cstheme="minorHAnsi"/>
                <w:i/>
                <w:iCs/>
                <w:sz w:val="24"/>
                <w:szCs w:val="24"/>
              </w:rPr>
              <w:t xml:space="preserve">  Routine Occupations</w:t>
            </w:r>
          </w:p>
        </w:tc>
        <w:tc>
          <w:tcPr>
            <w:tcW w:w="503" w:type="pct"/>
          </w:tcPr>
          <w:p w14:paraId="72F1E39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78" w:type="pct"/>
          </w:tcPr>
          <w:p w14:paraId="44B508D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2)</w:t>
            </w:r>
          </w:p>
        </w:tc>
        <w:tc>
          <w:tcPr>
            <w:tcW w:w="515" w:type="pct"/>
          </w:tcPr>
          <w:p w14:paraId="7021435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47228BD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135BD2E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7" w:type="pct"/>
          </w:tcPr>
          <w:p w14:paraId="44B5F3C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05FC4960"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65FDD2C2" w14:textId="77777777" w:rsidR="00B947F6" w:rsidRPr="009106F1" w:rsidRDefault="00B947F6" w:rsidP="00E1481F">
            <w:pPr>
              <w:rPr>
                <w:rFonts w:cstheme="minorHAnsi"/>
                <w:sz w:val="24"/>
                <w:szCs w:val="24"/>
              </w:rPr>
            </w:pPr>
            <w:r w:rsidRPr="009106F1">
              <w:rPr>
                <w:rFonts w:cstheme="minorHAnsi"/>
                <w:sz w:val="24"/>
                <w:szCs w:val="24"/>
              </w:rPr>
              <w:t>CAMSIS</w:t>
            </w:r>
          </w:p>
        </w:tc>
        <w:tc>
          <w:tcPr>
            <w:tcW w:w="503" w:type="pct"/>
            <w:vAlign w:val="bottom"/>
          </w:tcPr>
          <w:p w14:paraId="558B56F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5D94DAB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5" w:type="pct"/>
          </w:tcPr>
          <w:p w14:paraId="329757C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78" w:type="pct"/>
          </w:tcPr>
          <w:p w14:paraId="73102B9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408" w:type="pct"/>
          </w:tcPr>
          <w:p w14:paraId="4E650AB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7" w:type="pct"/>
          </w:tcPr>
          <w:p w14:paraId="1558AD4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7EED0E17"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3A978D6A" w14:textId="77777777" w:rsidR="00B947F6" w:rsidRPr="009106F1" w:rsidRDefault="00B947F6" w:rsidP="00E1481F">
            <w:pPr>
              <w:rPr>
                <w:rFonts w:cstheme="minorHAnsi"/>
                <w:sz w:val="24"/>
                <w:szCs w:val="24"/>
              </w:rPr>
            </w:pPr>
            <w:r w:rsidRPr="009106F1">
              <w:rPr>
                <w:rFonts w:cstheme="minorHAnsi"/>
                <w:sz w:val="24"/>
                <w:szCs w:val="24"/>
              </w:rPr>
              <w:t>RGSC</w:t>
            </w:r>
          </w:p>
        </w:tc>
        <w:tc>
          <w:tcPr>
            <w:tcW w:w="503" w:type="pct"/>
            <w:vAlign w:val="bottom"/>
          </w:tcPr>
          <w:p w14:paraId="6318F56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vAlign w:val="bottom"/>
          </w:tcPr>
          <w:p w14:paraId="4F8C08E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5" w:type="pct"/>
          </w:tcPr>
          <w:p w14:paraId="4A3D4EA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2CFEDE8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48AC42B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7" w:type="pct"/>
          </w:tcPr>
          <w:p w14:paraId="1388B74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4B618FD2"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674271A1" w14:textId="77777777" w:rsidR="00B947F6" w:rsidRPr="009106F1" w:rsidRDefault="00B947F6" w:rsidP="00E1481F">
            <w:pPr>
              <w:rPr>
                <w:rFonts w:cstheme="minorHAnsi"/>
                <w:sz w:val="24"/>
                <w:szCs w:val="24"/>
              </w:rPr>
            </w:pPr>
            <w:r w:rsidRPr="009106F1">
              <w:rPr>
                <w:rFonts w:cstheme="minorHAnsi"/>
                <w:i/>
                <w:iCs/>
                <w:sz w:val="24"/>
                <w:szCs w:val="24"/>
              </w:rPr>
              <w:t xml:space="preserve">  Professional</w:t>
            </w:r>
          </w:p>
        </w:tc>
        <w:tc>
          <w:tcPr>
            <w:tcW w:w="503" w:type="pct"/>
          </w:tcPr>
          <w:p w14:paraId="7B0E0F4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656CA57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5" w:type="pct"/>
          </w:tcPr>
          <w:p w14:paraId="14152A3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0B0235B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6ED4436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7" w:type="pct"/>
          </w:tcPr>
          <w:p w14:paraId="602A21D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3D4EB95D"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78D74D24" w14:textId="77777777" w:rsidR="00B947F6" w:rsidRPr="009106F1" w:rsidRDefault="00B947F6" w:rsidP="00E1481F">
            <w:pPr>
              <w:rPr>
                <w:rFonts w:cstheme="minorHAnsi"/>
                <w:sz w:val="24"/>
                <w:szCs w:val="24"/>
              </w:rPr>
            </w:pPr>
            <w:r w:rsidRPr="009106F1">
              <w:rPr>
                <w:rFonts w:cstheme="minorHAnsi"/>
                <w:i/>
                <w:iCs/>
                <w:sz w:val="24"/>
                <w:szCs w:val="24"/>
              </w:rPr>
              <w:t xml:space="preserve">  Managerial and Technical</w:t>
            </w:r>
          </w:p>
        </w:tc>
        <w:tc>
          <w:tcPr>
            <w:tcW w:w="503" w:type="pct"/>
          </w:tcPr>
          <w:p w14:paraId="76B766D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74F0732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5" w:type="pct"/>
          </w:tcPr>
          <w:p w14:paraId="477EC2E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650753F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652CC18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2</w:t>
            </w:r>
          </w:p>
        </w:tc>
        <w:tc>
          <w:tcPr>
            <w:tcW w:w="377" w:type="pct"/>
          </w:tcPr>
          <w:p w14:paraId="01087A7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3)</w:t>
            </w:r>
          </w:p>
        </w:tc>
      </w:tr>
      <w:tr w:rsidR="009106F1" w:rsidRPr="009106F1" w14:paraId="0B903FA4"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1029FCFB" w14:textId="77777777" w:rsidR="00B947F6" w:rsidRPr="009106F1" w:rsidRDefault="00B947F6" w:rsidP="00E1481F">
            <w:pPr>
              <w:rPr>
                <w:rFonts w:cstheme="minorHAnsi"/>
                <w:sz w:val="24"/>
                <w:szCs w:val="24"/>
              </w:rPr>
            </w:pPr>
            <w:r w:rsidRPr="009106F1">
              <w:rPr>
                <w:rFonts w:cstheme="minorHAnsi"/>
                <w:i/>
                <w:iCs/>
                <w:sz w:val="24"/>
                <w:szCs w:val="24"/>
              </w:rPr>
              <w:t xml:space="preserve">  Skilled Non-Manual</w:t>
            </w:r>
          </w:p>
        </w:tc>
        <w:tc>
          <w:tcPr>
            <w:tcW w:w="503" w:type="pct"/>
          </w:tcPr>
          <w:p w14:paraId="35DAE01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28D44B1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5" w:type="pct"/>
          </w:tcPr>
          <w:p w14:paraId="7352998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42D8FC3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195126C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77" w:type="pct"/>
          </w:tcPr>
          <w:p w14:paraId="594A1EE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3)</w:t>
            </w:r>
          </w:p>
        </w:tc>
      </w:tr>
      <w:tr w:rsidR="009106F1" w:rsidRPr="009106F1" w14:paraId="578290B4"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37E62123" w14:textId="77777777" w:rsidR="00B947F6" w:rsidRPr="009106F1" w:rsidRDefault="00B947F6" w:rsidP="00E1481F">
            <w:pPr>
              <w:rPr>
                <w:rFonts w:cstheme="minorHAnsi"/>
                <w:sz w:val="24"/>
                <w:szCs w:val="24"/>
              </w:rPr>
            </w:pPr>
            <w:r w:rsidRPr="009106F1">
              <w:rPr>
                <w:rFonts w:cstheme="minorHAnsi"/>
                <w:i/>
                <w:iCs/>
                <w:sz w:val="24"/>
                <w:szCs w:val="24"/>
              </w:rPr>
              <w:t xml:space="preserve">  Skilled Manual</w:t>
            </w:r>
          </w:p>
        </w:tc>
        <w:tc>
          <w:tcPr>
            <w:tcW w:w="503" w:type="pct"/>
          </w:tcPr>
          <w:p w14:paraId="12921C2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0A4EAEE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5" w:type="pct"/>
          </w:tcPr>
          <w:p w14:paraId="0797B5C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6224293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204E121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2</w:t>
            </w:r>
          </w:p>
        </w:tc>
        <w:tc>
          <w:tcPr>
            <w:tcW w:w="377" w:type="pct"/>
          </w:tcPr>
          <w:p w14:paraId="6E19313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3)</w:t>
            </w:r>
          </w:p>
        </w:tc>
      </w:tr>
      <w:tr w:rsidR="009106F1" w:rsidRPr="009106F1" w14:paraId="1E854F1A"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46F6355D" w14:textId="77777777" w:rsidR="00B947F6" w:rsidRPr="009106F1" w:rsidRDefault="00B947F6" w:rsidP="00E1481F">
            <w:pPr>
              <w:rPr>
                <w:rFonts w:cstheme="minorHAnsi"/>
                <w:sz w:val="24"/>
                <w:szCs w:val="24"/>
              </w:rPr>
            </w:pPr>
            <w:r w:rsidRPr="009106F1">
              <w:rPr>
                <w:rFonts w:cstheme="minorHAnsi"/>
                <w:i/>
                <w:iCs/>
                <w:sz w:val="24"/>
                <w:szCs w:val="24"/>
              </w:rPr>
              <w:t xml:space="preserve">  Partly Skilled</w:t>
            </w:r>
          </w:p>
        </w:tc>
        <w:tc>
          <w:tcPr>
            <w:tcW w:w="503" w:type="pct"/>
          </w:tcPr>
          <w:p w14:paraId="6E6A00C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73ADDEB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5" w:type="pct"/>
          </w:tcPr>
          <w:p w14:paraId="7046D4E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6862461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1D286FD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2</w:t>
            </w:r>
          </w:p>
        </w:tc>
        <w:tc>
          <w:tcPr>
            <w:tcW w:w="377" w:type="pct"/>
          </w:tcPr>
          <w:p w14:paraId="3356A85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3)</w:t>
            </w:r>
          </w:p>
        </w:tc>
      </w:tr>
      <w:tr w:rsidR="009106F1" w:rsidRPr="009106F1" w14:paraId="49F52923"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7B385A14" w14:textId="77777777" w:rsidR="00B947F6" w:rsidRPr="009106F1" w:rsidRDefault="00B947F6" w:rsidP="00E1481F">
            <w:pPr>
              <w:rPr>
                <w:rFonts w:cstheme="minorHAnsi"/>
                <w:sz w:val="24"/>
                <w:szCs w:val="24"/>
              </w:rPr>
            </w:pPr>
            <w:r w:rsidRPr="009106F1">
              <w:rPr>
                <w:rFonts w:cstheme="minorHAnsi"/>
                <w:i/>
                <w:iCs/>
                <w:sz w:val="24"/>
                <w:szCs w:val="24"/>
              </w:rPr>
              <w:lastRenderedPageBreak/>
              <w:t xml:space="preserve">  Unskilled</w:t>
            </w:r>
          </w:p>
        </w:tc>
        <w:tc>
          <w:tcPr>
            <w:tcW w:w="503" w:type="pct"/>
          </w:tcPr>
          <w:p w14:paraId="3BE4B5F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5025929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5" w:type="pct"/>
          </w:tcPr>
          <w:p w14:paraId="4C752D6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465BA90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vAlign w:val="bottom"/>
          </w:tcPr>
          <w:p w14:paraId="456F440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2</w:t>
            </w:r>
          </w:p>
        </w:tc>
        <w:tc>
          <w:tcPr>
            <w:tcW w:w="377" w:type="pct"/>
          </w:tcPr>
          <w:p w14:paraId="5890E6D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3)</w:t>
            </w:r>
          </w:p>
        </w:tc>
      </w:tr>
      <w:tr w:rsidR="009106F1" w:rsidRPr="009106F1" w14:paraId="6FB26D34"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5D380BCA" w14:textId="77777777" w:rsidR="00B947F6" w:rsidRPr="009106F1" w:rsidRDefault="00B947F6" w:rsidP="00E1481F">
            <w:pPr>
              <w:rPr>
                <w:rFonts w:cstheme="minorHAnsi"/>
                <w:i/>
                <w:iCs/>
                <w:sz w:val="24"/>
                <w:szCs w:val="24"/>
              </w:rPr>
            </w:pPr>
            <w:r w:rsidRPr="009106F1">
              <w:rPr>
                <w:rFonts w:cstheme="minorHAnsi"/>
                <w:sz w:val="24"/>
                <w:szCs w:val="24"/>
              </w:rPr>
              <w:t>Reading Scores</w:t>
            </w:r>
          </w:p>
        </w:tc>
        <w:tc>
          <w:tcPr>
            <w:tcW w:w="503" w:type="pct"/>
            <w:vAlign w:val="bottom"/>
          </w:tcPr>
          <w:p w14:paraId="4A2929B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78" w:type="pct"/>
          </w:tcPr>
          <w:p w14:paraId="28310E9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5" w:type="pct"/>
            <w:vAlign w:val="bottom"/>
          </w:tcPr>
          <w:p w14:paraId="7D09A5E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78" w:type="pct"/>
          </w:tcPr>
          <w:p w14:paraId="762E49B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408" w:type="pct"/>
            <w:vAlign w:val="bottom"/>
          </w:tcPr>
          <w:p w14:paraId="68CFA1C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77" w:type="pct"/>
          </w:tcPr>
          <w:p w14:paraId="007DA86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r>
      <w:tr w:rsidR="009106F1" w:rsidRPr="009106F1" w14:paraId="41298D3F"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2B14526A" w14:textId="77777777" w:rsidR="00B947F6" w:rsidRPr="009106F1" w:rsidRDefault="00B947F6" w:rsidP="00E1481F">
            <w:pPr>
              <w:rPr>
                <w:rFonts w:cstheme="minorHAnsi"/>
                <w:i/>
                <w:iCs/>
                <w:sz w:val="24"/>
                <w:szCs w:val="24"/>
              </w:rPr>
            </w:pPr>
            <w:r w:rsidRPr="009106F1">
              <w:rPr>
                <w:rFonts w:cstheme="minorHAnsi"/>
                <w:sz w:val="24"/>
                <w:szCs w:val="24"/>
              </w:rPr>
              <w:t>Maths Scores</w:t>
            </w:r>
          </w:p>
        </w:tc>
        <w:tc>
          <w:tcPr>
            <w:tcW w:w="503" w:type="pct"/>
            <w:vAlign w:val="bottom"/>
          </w:tcPr>
          <w:p w14:paraId="45AA688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78" w:type="pct"/>
            <w:vAlign w:val="bottom"/>
          </w:tcPr>
          <w:p w14:paraId="3578C97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5" w:type="pct"/>
            <w:vAlign w:val="bottom"/>
          </w:tcPr>
          <w:p w14:paraId="75D61D4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78" w:type="pct"/>
          </w:tcPr>
          <w:p w14:paraId="322DB2A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408" w:type="pct"/>
            <w:vAlign w:val="bottom"/>
          </w:tcPr>
          <w:p w14:paraId="1E2AF7A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77" w:type="pct"/>
          </w:tcPr>
          <w:p w14:paraId="716B6C6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r>
      <w:tr w:rsidR="009106F1" w:rsidRPr="009106F1" w14:paraId="6616B90A"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721C72CA" w14:textId="77777777" w:rsidR="00B947F6" w:rsidRPr="009106F1" w:rsidRDefault="00B947F6" w:rsidP="00E1481F">
            <w:pPr>
              <w:rPr>
                <w:rFonts w:cstheme="minorHAnsi"/>
                <w:i/>
                <w:iCs/>
                <w:sz w:val="24"/>
                <w:szCs w:val="24"/>
              </w:rPr>
            </w:pPr>
          </w:p>
        </w:tc>
        <w:tc>
          <w:tcPr>
            <w:tcW w:w="503" w:type="pct"/>
          </w:tcPr>
          <w:p w14:paraId="486CA57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0B14D0A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5" w:type="pct"/>
          </w:tcPr>
          <w:p w14:paraId="3894506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2CDD8E2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4AA36F5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7" w:type="pct"/>
          </w:tcPr>
          <w:p w14:paraId="7AF3628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20929BCE"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10C5AE3F" w14:textId="77777777" w:rsidR="00B947F6" w:rsidRPr="009106F1" w:rsidRDefault="00B947F6" w:rsidP="00E1481F">
            <w:pPr>
              <w:rPr>
                <w:rFonts w:cstheme="minorHAnsi"/>
                <w:sz w:val="24"/>
                <w:szCs w:val="24"/>
              </w:rPr>
            </w:pPr>
            <w:r w:rsidRPr="009106F1">
              <w:rPr>
                <w:rFonts w:cstheme="minorHAnsi"/>
                <w:sz w:val="24"/>
                <w:szCs w:val="24"/>
              </w:rPr>
              <w:t>Unemployment &amp; Out of Labour Force</w:t>
            </w:r>
          </w:p>
        </w:tc>
        <w:tc>
          <w:tcPr>
            <w:tcW w:w="503" w:type="pct"/>
          </w:tcPr>
          <w:p w14:paraId="0ABA52C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2907208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5" w:type="pct"/>
          </w:tcPr>
          <w:p w14:paraId="117761F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2BF502F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717E875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7" w:type="pct"/>
          </w:tcPr>
          <w:p w14:paraId="1E1B838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2C32D235"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336FF0AC" w14:textId="77777777" w:rsidR="00B947F6" w:rsidRPr="009106F1" w:rsidRDefault="00B947F6" w:rsidP="00E1481F">
            <w:pPr>
              <w:rPr>
                <w:rFonts w:cstheme="minorHAnsi"/>
                <w:i/>
                <w:iCs/>
                <w:sz w:val="24"/>
                <w:szCs w:val="24"/>
              </w:rPr>
            </w:pPr>
            <w:r w:rsidRPr="009106F1">
              <w:rPr>
                <w:rFonts w:cstheme="minorHAnsi"/>
                <w:sz w:val="24"/>
                <w:szCs w:val="24"/>
              </w:rPr>
              <w:t>Educational Attainment</w:t>
            </w:r>
          </w:p>
        </w:tc>
        <w:tc>
          <w:tcPr>
            <w:tcW w:w="503" w:type="pct"/>
          </w:tcPr>
          <w:p w14:paraId="6870D13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4B17504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5" w:type="pct"/>
          </w:tcPr>
          <w:p w14:paraId="586F5BB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431EE7A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13A9DFE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7" w:type="pct"/>
          </w:tcPr>
          <w:p w14:paraId="76FEE8B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582F8F52"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34B6FC5E" w14:textId="77777777" w:rsidR="00B947F6" w:rsidRPr="009106F1" w:rsidRDefault="00B947F6" w:rsidP="00E1481F">
            <w:pPr>
              <w:rPr>
                <w:rFonts w:cstheme="minorHAnsi"/>
                <w:i/>
                <w:iCs/>
                <w:sz w:val="24"/>
                <w:szCs w:val="24"/>
              </w:rPr>
            </w:pPr>
            <w:r w:rsidRPr="009106F1">
              <w:rPr>
                <w:rFonts w:cstheme="minorHAnsi"/>
                <w:i/>
                <w:iCs/>
                <w:sz w:val="24"/>
                <w:szCs w:val="24"/>
              </w:rPr>
              <w:t xml:space="preserve">  Less than five O-levels</w:t>
            </w:r>
          </w:p>
        </w:tc>
        <w:tc>
          <w:tcPr>
            <w:tcW w:w="503" w:type="pct"/>
          </w:tcPr>
          <w:p w14:paraId="6AFC761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724A54C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15" w:type="pct"/>
          </w:tcPr>
          <w:p w14:paraId="28A4023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36F66F7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08" w:type="pct"/>
          </w:tcPr>
          <w:p w14:paraId="271F26D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77" w:type="pct"/>
          </w:tcPr>
          <w:p w14:paraId="71229EB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1F7E073D"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339A2983" w14:textId="77777777" w:rsidR="00B947F6" w:rsidRPr="009106F1" w:rsidRDefault="00B947F6" w:rsidP="00E1481F">
            <w:pPr>
              <w:rPr>
                <w:rFonts w:cstheme="minorHAnsi"/>
                <w:i/>
                <w:iCs/>
                <w:sz w:val="24"/>
                <w:szCs w:val="24"/>
              </w:rPr>
            </w:pPr>
            <w:r w:rsidRPr="009106F1">
              <w:rPr>
                <w:rFonts w:cstheme="minorHAnsi"/>
                <w:i/>
                <w:iCs/>
                <w:sz w:val="24"/>
                <w:szCs w:val="24"/>
              </w:rPr>
              <w:t xml:space="preserve">  Five or More O-levels</w:t>
            </w:r>
          </w:p>
        </w:tc>
        <w:tc>
          <w:tcPr>
            <w:tcW w:w="503" w:type="pct"/>
            <w:vAlign w:val="bottom"/>
          </w:tcPr>
          <w:p w14:paraId="3C374F9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2</w:t>
            </w:r>
          </w:p>
        </w:tc>
        <w:tc>
          <w:tcPr>
            <w:tcW w:w="378" w:type="pct"/>
            <w:vAlign w:val="bottom"/>
          </w:tcPr>
          <w:p w14:paraId="30F46AB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5" w:type="pct"/>
          </w:tcPr>
          <w:p w14:paraId="2BAF67D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2</w:t>
            </w:r>
          </w:p>
        </w:tc>
        <w:tc>
          <w:tcPr>
            <w:tcW w:w="378" w:type="pct"/>
          </w:tcPr>
          <w:p w14:paraId="032F902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408" w:type="pct"/>
            <w:vAlign w:val="bottom"/>
          </w:tcPr>
          <w:p w14:paraId="52B9007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2</w:t>
            </w:r>
          </w:p>
        </w:tc>
        <w:tc>
          <w:tcPr>
            <w:tcW w:w="377" w:type="pct"/>
            <w:vAlign w:val="bottom"/>
          </w:tcPr>
          <w:p w14:paraId="1E5434E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r>
      <w:tr w:rsidR="009106F1" w:rsidRPr="009106F1" w14:paraId="687E15C7"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40E88507" w14:textId="77777777" w:rsidR="00B947F6" w:rsidRPr="009106F1" w:rsidRDefault="00B947F6" w:rsidP="00E1481F">
            <w:pPr>
              <w:rPr>
                <w:rFonts w:cstheme="minorHAnsi"/>
                <w:i/>
                <w:iCs/>
                <w:sz w:val="24"/>
                <w:szCs w:val="24"/>
              </w:rPr>
            </w:pPr>
            <w:r w:rsidRPr="009106F1">
              <w:rPr>
                <w:rFonts w:cstheme="minorHAnsi"/>
                <w:sz w:val="24"/>
                <w:szCs w:val="24"/>
              </w:rPr>
              <w:t>Sex</w:t>
            </w:r>
          </w:p>
        </w:tc>
        <w:tc>
          <w:tcPr>
            <w:tcW w:w="503" w:type="pct"/>
          </w:tcPr>
          <w:p w14:paraId="33443D8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5BF931A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5" w:type="pct"/>
          </w:tcPr>
          <w:p w14:paraId="01F34DD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6DFE912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5A12EFF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7" w:type="pct"/>
          </w:tcPr>
          <w:p w14:paraId="238CB81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088F8566"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48165693" w14:textId="77777777" w:rsidR="00B947F6" w:rsidRPr="009106F1" w:rsidRDefault="00B947F6" w:rsidP="00E1481F">
            <w:pPr>
              <w:rPr>
                <w:rFonts w:cstheme="minorHAnsi"/>
                <w:i/>
                <w:iCs/>
                <w:sz w:val="24"/>
                <w:szCs w:val="24"/>
              </w:rPr>
            </w:pPr>
            <w:r w:rsidRPr="009106F1">
              <w:rPr>
                <w:rFonts w:cstheme="minorHAnsi"/>
                <w:sz w:val="24"/>
                <w:szCs w:val="24"/>
              </w:rPr>
              <w:t xml:space="preserve">  </w:t>
            </w:r>
            <w:r w:rsidRPr="009106F1">
              <w:rPr>
                <w:rFonts w:cstheme="minorHAnsi"/>
                <w:i/>
                <w:iCs/>
                <w:sz w:val="24"/>
                <w:szCs w:val="24"/>
              </w:rPr>
              <w:t>Female</w:t>
            </w:r>
          </w:p>
        </w:tc>
        <w:tc>
          <w:tcPr>
            <w:tcW w:w="503" w:type="pct"/>
          </w:tcPr>
          <w:p w14:paraId="1C0412B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634F54C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5" w:type="pct"/>
          </w:tcPr>
          <w:p w14:paraId="7574C6C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1BFBF5F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08" w:type="pct"/>
          </w:tcPr>
          <w:p w14:paraId="2C1743C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77" w:type="pct"/>
          </w:tcPr>
          <w:p w14:paraId="138FA3E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42FDDC08"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04FD618A" w14:textId="77777777" w:rsidR="00B947F6" w:rsidRPr="009106F1" w:rsidRDefault="00B947F6" w:rsidP="00E1481F">
            <w:pPr>
              <w:rPr>
                <w:rFonts w:cstheme="minorHAnsi"/>
                <w:sz w:val="24"/>
                <w:szCs w:val="24"/>
              </w:rPr>
            </w:pPr>
            <w:r w:rsidRPr="009106F1">
              <w:rPr>
                <w:rFonts w:cstheme="minorHAnsi"/>
                <w:i/>
                <w:iCs/>
                <w:sz w:val="24"/>
                <w:szCs w:val="24"/>
              </w:rPr>
              <w:t xml:space="preserve">  Male</w:t>
            </w:r>
          </w:p>
        </w:tc>
        <w:tc>
          <w:tcPr>
            <w:tcW w:w="503" w:type="pct"/>
          </w:tcPr>
          <w:p w14:paraId="0793A98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78" w:type="pct"/>
          </w:tcPr>
          <w:p w14:paraId="46DC457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5" w:type="pct"/>
          </w:tcPr>
          <w:p w14:paraId="0B61A56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78" w:type="pct"/>
          </w:tcPr>
          <w:p w14:paraId="3C12F24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408" w:type="pct"/>
          </w:tcPr>
          <w:p w14:paraId="3DE463E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77" w:type="pct"/>
          </w:tcPr>
          <w:p w14:paraId="7DDA83C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r>
      <w:tr w:rsidR="009106F1" w:rsidRPr="009106F1" w14:paraId="65262FFE"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1FEEF30E" w14:textId="77777777" w:rsidR="00B947F6" w:rsidRPr="009106F1" w:rsidRDefault="00B947F6" w:rsidP="00E1481F">
            <w:pPr>
              <w:rPr>
                <w:rFonts w:cstheme="minorHAnsi"/>
                <w:sz w:val="24"/>
                <w:szCs w:val="24"/>
              </w:rPr>
            </w:pPr>
            <w:r w:rsidRPr="009106F1">
              <w:rPr>
                <w:rFonts w:cstheme="minorHAnsi"/>
                <w:sz w:val="24"/>
                <w:szCs w:val="24"/>
              </w:rPr>
              <w:t>Housing Tenure</w:t>
            </w:r>
          </w:p>
        </w:tc>
        <w:tc>
          <w:tcPr>
            <w:tcW w:w="503" w:type="pct"/>
          </w:tcPr>
          <w:p w14:paraId="2CEF12E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6AB46E2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5" w:type="pct"/>
          </w:tcPr>
          <w:p w14:paraId="26F27FE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40224B9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7EBAA4F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7" w:type="pct"/>
          </w:tcPr>
          <w:p w14:paraId="5956772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42FB01F1"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050C03C9" w14:textId="77777777" w:rsidR="00B947F6" w:rsidRPr="009106F1" w:rsidRDefault="00B947F6" w:rsidP="00E1481F">
            <w:pPr>
              <w:rPr>
                <w:rFonts w:cstheme="minorHAnsi"/>
                <w:sz w:val="24"/>
                <w:szCs w:val="24"/>
              </w:rPr>
            </w:pPr>
            <w:r w:rsidRPr="009106F1">
              <w:rPr>
                <w:rFonts w:cstheme="minorHAnsi"/>
                <w:i/>
                <w:iCs/>
                <w:sz w:val="24"/>
                <w:szCs w:val="24"/>
              </w:rPr>
              <w:t xml:space="preserve">  Own Home</w:t>
            </w:r>
          </w:p>
        </w:tc>
        <w:tc>
          <w:tcPr>
            <w:tcW w:w="503" w:type="pct"/>
          </w:tcPr>
          <w:p w14:paraId="38F9E7B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663A81E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15" w:type="pct"/>
          </w:tcPr>
          <w:p w14:paraId="6D96B73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49FF7E3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08" w:type="pct"/>
          </w:tcPr>
          <w:p w14:paraId="6999D78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77" w:type="pct"/>
          </w:tcPr>
          <w:p w14:paraId="4DEE1DD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3370B7A8"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32864FAC" w14:textId="77777777" w:rsidR="00B947F6" w:rsidRPr="009106F1" w:rsidRDefault="00B947F6" w:rsidP="00E1481F">
            <w:pPr>
              <w:rPr>
                <w:rFonts w:cstheme="minorHAnsi"/>
                <w:sz w:val="24"/>
                <w:szCs w:val="24"/>
              </w:rPr>
            </w:pPr>
            <w:r w:rsidRPr="009106F1">
              <w:rPr>
                <w:rFonts w:cstheme="minorHAnsi"/>
                <w:i/>
                <w:iCs/>
                <w:sz w:val="24"/>
                <w:szCs w:val="24"/>
              </w:rPr>
              <w:t xml:space="preserve">  Don't Own Home</w:t>
            </w:r>
          </w:p>
        </w:tc>
        <w:tc>
          <w:tcPr>
            <w:tcW w:w="503" w:type="pct"/>
          </w:tcPr>
          <w:p w14:paraId="65AB3A2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78" w:type="pct"/>
          </w:tcPr>
          <w:p w14:paraId="74E2944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5" w:type="pct"/>
          </w:tcPr>
          <w:p w14:paraId="335F44C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78" w:type="pct"/>
          </w:tcPr>
          <w:p w14:paraId="68DE702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408" w:type="pct"/>
          </w:tcPr>
          <w:p w14:paraId="3881EE5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77" w:type="pct"/>
          </w:tcPr>
          <w:p w14:paraId="6BA1A62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r>
      <w:tr w:rsidR="009106F1" w:rsidRPr="009106F1" w14:paraId="5DBFB1BF"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06428193" w14:textId="77777777" w:rsidR="00B947F6" w:rsidRPr="009106F1" w:rsidRDefault="00B947F6" w:rsidP="00E1481F">
            <w:pPr>
              <w:rPr>
                <w:rFonts w:cstheme="minorHAnsi"/>
                <w:i/>
                <w:iCs/>
                <w:sz w:val="24"/>
                <w:szCs w:val="24"/>
              </w:rPr>
            </w:pPr>
            <w:r w:rsidRPr="009106F1">
              <w:rPr>
                <w:rFonts w:cstheme="minorHAnsi"/>
                <w:sz w:val="24"/>
                <w:szCs w:val="24"/>
              </w:rPr>
              <w:t>NS-SEC</w:t>
            </w:r>
          </w:p>
        </w:tc>
        <w:tc>
          <w:tcPr>
            <w:tcW w:w="503" w:type="pct"/>
          </w:tcPr>
          <w:p w14:paraId="40719A3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6135806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5" w:type="pct"/>
          </w:tcPr>
          <w:p w14:paraId="5C8BBC2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77BDB14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4346E8D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7" w:type="pct"/>
          </w:tcPr>
          <w:p w14:paraId="125EE68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31074D9A"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1E12D643" w14:textId="77777777" w:rsidR="00B947F6" w:rsidRPr="009106F1" w:rsidRDefault="00B947F6" w:rsidP="00E1481F">
            <w:pPr>
              <w:rPr>
                <w:rFonts w:cstheme="minorHAnsi"/>
                <w:sz w:val="24"/>
                <w:szCs w:val="24"/>
              </w:rPr>
            </w:pPr>
            <w:r w:rsidRPr="009106F1">
              <w:rPr>
                <w:rFonts w:cstheme="minorHAnsi"/>
                <w:i/>
                <w:iCs/>
                <w:sz w:val="24"/>
                <w:szCs w:val="24"/>
              </w:rPr>
              <w:t xml:space="preserve">  Higher Managerial</w:t>
            </w:r>
          </w:p>
        </w:tc>
        <w:tc>
          <w:tcPr>
            <w:tcW w:w="503" w:type="pct"/>
          </w:tcPr>
          <w:p w14:paraId="53B2951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050D870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5" w:type="pct"/>
          </w:tcPr>
          <w:p w14:paraId="7301761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1A1D830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08" w:type="pct"/>
          </w:tcPr>
          <w:p w14:paraId="7937FEC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77" w:type="pct"/>
          </w:tcPr>
          <w:p w14:paraId="743504D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2EBA5D80"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0038C7EB" w14:textId="77777777" w:rsidR="00B947F6" w:rsidRPr="009106F1" w:rsidRDefault="00B947F6" w:rsidP="00E1481F">
            <w:pPr>
              <w:rPr>
                <w:rFonts w:cstheme="minorHAnsi"/>
                <w:i/>
                <w:iCs/>
                <w:sz w:val="24"/>
                <w:szCs w:val="24"/>
              </w:rPr>
            </w:pPr>
            <w:r w:rsidRPr="009106F1">
              <w:rPr>
                <w:rFonts w:cstheme="minorHAnsi"/>
                <w:i/>
                <w:iCs/>
                <w:sz w:val="24"/>
                <w:szCs w:val="24"/>
              </w:rPr>
              <w:t xml:space="preserve">  Lower Managerial</w:t>
            </w:r>
          </w:p>
        </w:tc>
        <w:tc>
          <w:tcPr>
            <w:tcW w:w="503" w:type="pct"/>
          </w:tcPr>
          <w:p w14:paraId="1D5A33F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78" w:type="pct"/>
          </w:tcPr>
          <w:p w14:paraId="2888BAB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5" w:type="pct"/>
          </w:tcPr>
          <w:p w14:paraId="2070C06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2090E2F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715EF6A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7" w:type="pct"/>
          </w:tcPr>
          <w:p w14:paraId="6328C92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57451F75"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3EA1BA09" w14:textId="77777777" w:rsidR="00B947F6" w:rsidRPr="009106F1" w:rsidRDefault="00B947F6" w:rsidP="00E1481F">
            <w:pPr>
              <w:rPr>
                <w:rFonts w:cstheme="minorHAnsi"/>
                <w:sz w:val="24"/>
                <w:szCs w:val="24"/>
              </w:rPr>
            </w:pPr>
            <w:r w:rsidRPr="009106F1">
              <w:rPr>
                <w:rFonts w:cstheme="minorHAnsi"/>
                <w:i/>
                <w:iCs/>
                <w:sz w:val="24"/>
                <w:szCs w:val="24"/>
              </w:rPr>
              <w:t xml:space="preserve">  Intermediate Occupations</w:t>
            </w:r>
          </w:p>
        </w:tc>
        <w:tc>
          <w:tcPr>
            <w:tcW w:w="503" w:type="pct"/>
          </w:tcPr>
          <w:p w14:paraId="5D6AD07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78" w:type="pct"/>
          </w:tcPr>
          <w:p w14:paraId="65CD812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2)</w:t>
            </w:r>
          </w:p>
        </w:tc>
        <w:tc>
          <w:tcPr>
            <w:tcW w:w="515" w:type="pct"/>
          </w:tcPr>
          <w:p w14:paraId="17E1DB3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4EA493F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1ACD5EA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7" w:type="pct"/>
          </w:tcPr>
          <w:p w14:paraId="53B4B9B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1167FEDC"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11D4A904" w14:textId="77777777" w:rsidR="00B947F6" w:rsidRPr="009106F1" w:rsidRDefault="00B947F6" w:rsidP="00E1481F">
            <w:pPr>
              <w:rPr>
                <w:rFonts w:cstheme="minorHAnsi"/>
                <w:i/>
                <w:iCs/>
                <w:sz w:val="24"/>
                <w:szCs w:val="24"/>
              </w:rPr>
            </w:pPr>
            <w:r w:rsidRPr="009106F1">
              <w:rPr>
                <w:rFonts w:cstheme="minorHAnsi"/>
                <w:i/>
                <w:iCs/>
                <w:sz w:val="24"/>
                <w:szCs w:val="24"/>
              </w:rPr>
              <w:t xml:space="preserve">  Small Employers</w:t>
            </w:r>
          </w:p>
        </w:tc>
        <w:tc>
          <w:tcPr>
            <w:tcW w:w="503" w:type="pct"/>
          </w:tcPr>
          <w:p w14:paraId="2664CC4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78" w:type="pct"/>
          </w:tcPr>
          <w:p w14:paraId="03FE9B9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5" w:type="pct"/>
          </w:tcPr>
          <w:p w14:paraId="59A4904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193EECA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1E0875E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7" w:type="pct"/>
          </w:tcPr>
          <w:p w14:paraId="459F756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10ABADE2"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5DA8FCDC" w14:textId="77777777" w:rsidR="00B947F6" w:rsidRPr="009106F1" w:rsidRDefault="00B947F6" w:rsidP="00E1481F">
            <w:pPr>
              <w:rPr>
                <w:rFonts w:cstheme="minorHAnsi"/>
                <w:sz w:val="24"/>
                <w:szCs w:val="24"/>
              </w:rPr>
            </w:pPr>
            <w:r w:rsidRPr="009106F1">
              <w:rPr>
                <w:rFonts w:cstheme="minorHAnsi"/>
                <w:i/>
                <w:iCs/>
                <w:sz w:val="24"/>
                <w:szCs w:val="24"/>
              </w:rPr>
              <w:t xml:space="preserve">  Lower Supervisory &amp; Technical Occupations</w:t>
            </w:r>
          </w:p>
        </w:tc>
        <w:tc>
          <w:tcPr>
            <w:tcW w:w="503" w:type="pct"/>
          </w:tcPr>
          <w:p w14:paraId="36F973F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78" w:type="pct"/>
          </w:tcPr>
          <w:p w14:paraId="1AE1AD3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5" w:type="pct"/>
          </w:tcPr>
          <w:p w14:paraId="5EBF919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7642246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627C551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7" w:type="pct"/>
          </w:tcPr>
          <w:p w14:paraId="56DA52E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17501DC7"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253A6688" w14:textId="77777777" w:rsidR="00B947F6" w:rsidRPr="009106F1" w:rsidRDefault="00B947F6" w:rsidP="00E1481F">
            <w:pPr>
              <w:rPr>
                <w:rFonts w:cstheme="minorHAnsi"/>
                <w:i/>
                <w:iCs/>
                <w:sz w:val="24"/>
                <w:szCs w:val="24"/>
              </w:rPr>
            </w:pPr>
            <w:r w:rsidRPr="009106F1">
              <w:rPr>
                <w:rFonts w:cstheme="minorHAnsi"/>
                <w:i/>
                <w:iCs/>
                <w:sz w:val="24"/>
                <w:szCs w:val="24"/>
              </w:rPr>
              <w:t xml:space="preserve">  Semi-Routine Occupations</w:t>
            </w:r>
          </w:p>
        </w:tc>
        <w:tc>
          <w:tcPr>
            <w:tcW w:w="503" w:type="pct"/>
          </w:tcPr>
          <w:p w14:paraId="4C7C486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78" w:type="pct"/>
          </w:tcPr>
          <w:p w14:paraId="56F328F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5" w:type="pct"/>
          </w:tcPr>
          <w:p w14:paraId="4978058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1C796F9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79BB331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7" w:type="pct"/>
          </w:tcPr>
          <w:p w14:paraId="1DA3285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0A5630F0"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7793124A" w14:textId="77777777" w:rsidR="00B947F6" w:rsidRPr="009106F1" w:rsidRDefault="00B947F6" w:rsidP="00E1481F">
            <w:pPr>
              <w:rPr>
                <w:rFonts w:cstheme="minorHAnsi"/>
                <w:sz w:val="24"/>
                <w:szCs w:val="24"/>
              </w:rPr>
            </w:pPr>
            <w:r w:rsidRPr="009106F1">
              <w:rPr>
                <w:rFonts w:cstheme="minorHAnsi"/>
                <w:i/>
                <w:iCs/>
                <w:sz w:val="24"/>
                <w:szCs w:val="24"/>
              </w:rPr>
              <w:t xml:space="preserve">  Routine Occupations</w:t>
            </w:r>
          </w:p>
        </w:tc>
        <w:tc>
          <w:tcPr>
            <w:tcW w:w="503" w:type="pct"/>
          </w:tcPr>
          <w:p w14:paraId="6031872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78" w:type="pct"/>
          </w:tcPr>
          <w:p w14:paraId="671B077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5" w:type="pct"/>
          </w:tcPr>
          <w:p w14:paraId="12FB06D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434294C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6C51E63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7" w:type="pct"/>
          </w:tcPr>
          <w:p w14:paraId="1CF8A81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1D2D606D"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27A016D8" w14:textId="77777777" w:rsidR="00B947F6" w:rsidRPr="009106F1" w:rsidRDefault="00B947F6" w:rsidP="00E1481F">
            <w:pPr>
              <w:rPr>
                <w:rFonts w:cstheme="minorHAnsi"/>
                <w:sz w:val="24"/>
                <w:szCs w:val="24"/>
              </w:rPr>
            </w:pPr>
            <w:r w:rsidRPr="009106F1">
              <w:rPr>
                <w:rFonts w:cstheme="minorHAnsi"/>
                <w:sz w:val="24"/>
                <w:szCs w:val="24"/>
              </w:rPr>
              <w:t>CAMSIS</w:t>
            </w:r>
          </w:p>
        </w:tc>
        <w:tc>
          <w:tcPr>
            <w:tcW w:w="503" w:type="pct"/>
            <w:vAlign w:val="bottom"/>
          </w:tcPr>
          <w:p w14:paraId="4399240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6507E5E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5" w:type="pct"/>
          </w:tcPr>
          <w:p w14:paraId="7B0C969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78" w:type="pct"/>
          </w:tcPr>
          <w:p w14:paraId="2CF991A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408" w:type="pct"/>
          </w:tcPr>
          <w:p w14:paraId="7D56282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7" w:type="pct"/>
          </w:tcPr>
          <w:p w14:paraId="6D4F7AF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7616C00D"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70D8F176" w14:textId="77777777" w:rsidR="00B947F6" w:rsidRPr="009106F1" w:rsidRDefault="00B947F6" w:rsidP="00E1481F">
            <w:pPr>
              <w:rPr>
                <w:rFonts w:cstheme="minorHAnsi"/>
                <w:sz w:val="24"/>
                <w:szCs w:val="24"/>
              </w:rPr>
            </w:pPr>
            <w:r w:rsidRPr="009106F1">
              <w:rPr>
                <w:rFonts w:cstheme="minorHAnsi"/>
                <w:sz w:val="24"/>
                <w:szCs w:val="24"/>
              </w:rPr>
              <w:t>RGSC</w:t>
            </w:r>
          </w:p>
        </w:tc>
        <w:tc>
          <w:tcPr>
            <w:tcW w:w="503" w:type="pct"/>
            <w:vAlign w:val="bottom"/>
          </w:tcPr>
          <w:p w14:paraId="4DB4411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1731E7B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5" w:type="pct"/>
          </w:tcPr>
          <w:p w14:paraId="7092776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3DFC495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1295959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7" w:type="pct"/>
          </w:tcPr>
          <w:p w14:paraId="0F98DB0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6027275B"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61D2BB3E" w14:textId="77777777" w:rsidR="00B947F6" w:rsidRPr="009106F1" w:rsidRDefault="00B947F6" w:rsidP="00E1481F">
            <w:pPr>
              <w:rPr>
                <w:rFonts w:cstheme="minorHAnsi"/>
                <w:sz w:val="24"/>
                <w:szCs w:val="24"/>
              </w:rPr>
            </w:pPr>
            <w:r w:rsidRPr="009106F1">
              <w:rPr>
                <w:rFonts w:cstheme="minorHAnsi"/>
                <w:i/>
                <w:iCs/>
                <w:sz w:val="24"/>
                <w:szCs w:val="24"/>
              </w:rPr>
              <w:t xml:space="preserve">  Professional</w:t>
            </w:r>
          </w:p>
        </w:tc>
        <w:tc>
          <w:tcPr>
            <w:tcW w:w="503" w:type="pct"/>
          </w:tcPr>
          <w:p w14:paraId="6C66119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22BCAB9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15" w:type="pct"/>
          </w:tcPr>
          <w:p w14:paraId="3B0E7CA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35D17F4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08" w:type="pct"/>
          </w:tcPr>
          <w:p w14:paraId="410D2B8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77" w:type="pct"/>
          </w:tcPr>
          <w:p w14:paraId="314C88C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3A965AB1"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591DC6B1" w14:textId="77777777" w:rsidR="00B947F6" w:rsidRPr="009106F1" w:rsidRDefault="00B947F6" w:rsidP="00E1481F">
            <w:pPr>
              <w:rPr>
                <w:rFonts w:cstheme="minorHAnsi"/>
                <w:sz w:val="24"/>
                <w:szCs w:val="24"/>
              </w:rPr>
            </w:pPr>
            <w:r w:rsidRPr="009106F1">
              <w:rPr>
                <w:rFonts w:cstheme="minorHAnsi"/>
                <w:i/>
                <w:iCs/>
                <w:sz w:val="24"/>
                <w:szCs w:val="24"/>
              </w:rPr>
              <w:t xml:space="preserve">  Managerial and Technical</w:t>
            </w:r>
          </w:p>
        </w:tc>
        <w:tc>
          <w:tcPr>
            <w:tcW w:w="503" w:type="pct"/>
          </w:tcPr>
          <w:p w14:paraId="665C5F1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00B82F8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5" w:type="pct"/>
          </w:tcPr>
          <w:p w14:paraId="3503F66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7411B02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vAlign w:val="bottom"/>
          </w:tcPr>
          <w:p w14:paraId="659EC2F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3</w:t>
            </w:r>
          </w:p>
        </w:tc>
        <w:tc>
          <w:tcPr>
            <w:tcW w:w="377" w:type="pct"/>
          </w:tcPr>
          <w:p w14:paraId="16AB097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r>
      <w:tr w:rsidR="009106F1" w:rsidRPr="009106F1" w14:paraId="64FAE609"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352210F1" w14:textId="77777777" w:rsidR="00B947F6" w:rsidRPr="009106F1" w:rsidRDefault="00B947F6" w:rsidP="00E1481F">
            <w:pPr>
              <w:rPr>
                <w:rFonts w:cstheme="minorHAnsi"/>
                <w:sz w:val="24"/>
                <w:szCs w:val="24"/>
              </w:rPr>
            </w:pPr>
            <w:r w:rsidRPr="009106F1">
              <w:rPr>
                <w:rFonts w:cstheme="minorHAnsi"/>
                <w:i/>
                <w:iCs/>
                <w:sz w:val="24"/>
                <w:szCs w:val="24"/>
              </w:rPr>
              <w:t xml:space="preserve">  Skilled Non-Manual</w:t>
            </w:r>
          </w:p>
        </w:tc>
        <w:tc>
          <w:tcPr>
            <w:tcW w:w="503" w:type="pct"/>
          </w:tcPr>
          <w:p w14:paraId="76F0C2D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0D6EC0E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5" w:type="pct"/>
          </w:tcPr>
          <w:p w14:paraId="6CEAB32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02E7040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73936BB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77" w:type="pct"/>
          </w:tcPr>
          <w:p w14:paraId="79985B7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r>
      <w:tr w:rsidR="009106F1" w:rsidRPr="009106F1" w14:paraId="1E2DE02B"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0857CB74" w14:textId="77777777" w:rsidR="00B947F6" w:rsidRPr="009106F1" w:rsidRDefault="00B947F6" w:rsidP="00E1481F">
            <w:pPr>
              <w:rPr>
                <w:rFonts w:cstheme="minorHAnsi"/>
                <w:sz w:val="24"/>
                <w:szCs w:val="24"/>
              </w:rPr>
            </w:pPr>
            <w:r w:rsidRPr="009106F1">
              <w:rPr>
                <w:rFonts w:cstheme="minorHAnsi"/>
                <w:i/>
                <w:iCs/>
                <w:sz w:val="24"/>
                <w:szCs w:val="24"/>
              </w:rPr>
              <w:t xml:space="preserve">  Skilled Manual</w:t>
            </w:r>
          </w:p>
        </w:tc>
        <w:tc>
          <w:tcPr>
            <w:tcW w:w="503" w:type="pct"/>
          </w:tcPr>
          <w:p w14:paraId="2B24CF0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3E25ECC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5" w:type="pct"/>
          </w:tcPr>
          <w:p w14:paraId="4FF91D2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22DF537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6C925D0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2</w:t>
            </w:r>
          </w:p>
        </w:tc>
        <w:tc>
          <w:tcPr>
            <w:tcW w:w="377" w:type="pct"/>
          </w:tcPr>
          <w:p w14:paraId="4607394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r>
      <w:tr w:rsidR="009106F1" w:rsidRPr="009106F1" w14:paraId="2BF14014"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60FD9701" w14:textId="77777777" w:rsidR="00B947F6" w:rsidRPr="009106F1" w:rsidRDefault="00B947F6" w:rsidP="00E1481F">
            <w:pPr>
              <w:rPr>
                <w:rFonts w:cstheme="minorHAnsi"/>
                <w:sz w:val="24"/>
                <w:szCs w:val="24"/>
              </w:rPr>
            </w:pPr>
            <w:r w:rsidRPr="009106F1">
              <w:rPr>
                <w:rFonts w:cstheme="minorHAnsi"/>
                <w:i/>
                <w:iCs/>
                <w:sz w:val="24"/>
                <w:szCs w:val="24"/>
              </w:rPr>
              <w:t xml:space="preserve">  Partly Skilled</w:t>
            </w:r>
          </w:p>
        </w:tc>
        <w:tc>
          <w:tcPr>
            <w:tcW w:w="503" w:type="pct"/>
          </w:tcPr>
          <w:p w14:paraId="7B96E2D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66895E5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5" w:type="pct"/>
          </w:tcPr>
          <w:p w14:paraId="3EF63D8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07A4184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3D44FFC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3</w:t>
            </w:r>
          </w:p>
        </w:tc>
        <w:tc>
          <w:tcPr>
            <w:tcW w:w="377" w:type="pct"/>
          </w:tcPr>
          <w:p w14:paraId="1B15BC9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r>
      <w:tr w:rsidR="009106F1" w:rsidRPr="009106F1" w14:paraId="05DE1ADB"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61341AD4" w14:textId="77777777" w:rsidR="00B947F6" w:rsidRPr="009106F1" w:rsidRDefault="00B947F6" w:rsidP="00E1481F">
            <w:pPr>
              <w:rPr>
                <w:rFonts w:cstheme="minorHAnsi"/>
                <w:sz w:val="24"/>
                <w:szCs w:val="24"/>
              </w:rPr>
            </w:pPr>
            <w:r w:rsidRPr="009106F1">
              <w:rPr>
                <w:rFonts w:cstheme="minorHAnsi"/>
                <w:i/>
                <w:iCs/>
                <w:sz w:val="24"/>
                <w:szCs w:val="24"/>
              </w:rPr>
              <w:t xml:space="preserve">  Unskilled</w:t>
            </w:r>
          </w:p>
        </w:tc>
        <w:tc>
          <w:tcPr>
            <w:tcW w:w="503" w:type="pct"/>
          </w:tcPr>
          <w:p w14:paraId="26F60F8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48BDB58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5" w:type="pct"/>
          </w:tcPr>
          <w:p w14:paraId="30EB05C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434A043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099109D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3</w:t>
            </w:r>
          </w:p>
        </w:tc>
        <w:tc>
          <w:tcPr>
            <w:tcW w:w="377" w:type="pct"/>
          </w:tcPr>
          <w:p w14:paraId="1C33AF7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r>
      <w:tr w:rsidR="009106F1" w:rsidRPr="009106F1" w14:paraId="2FB6A62C"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34B8FBC1" w14:textId="77777777" w:rsidR="00B947F6" w:rsidRPr="009106F1" w:rsidRDefault="00B947F6" w:rsidP="00E1481F">
            <w:pPr>
              <w:rPr>
                <w:rFonts w:cstheme="minorHAnsi"/>
                <w:i/>
                <w:iCs/>
                <w:sz w:val="24"/>
                <w:szCs w:val="24"/>
              </w:rPr>
            </w:pPr>
            <w:r w:rsidRPr="009106F1">
              <w:rPr>
                <w:rFonts w:cstheme="minorHAnsi"/>
                <w:sz w:val="24"/>
                <w:szCs w:val="24"/>
              </w:rPr>
              <w:lastRenderedPageBreak/>
              <w:t>Reading Scores</w:t>
            </w:r>
          </w:p>
        </w:tc>
        <w:tc>
          <w:tcPr>
            <w:tcW w:w="503" w:type="pct"/>
            <w:vAlign w:val="bottom"/>
          </w:tcPr>
          <w:p w14:paraId="379EFDC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78" w:type="pct"/>
          </w:tcPr>
          <w:p w14:paraId="697B370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5" w:type="pct"/>
            <w:vAlign w:val="bottom"/>
          </w:tcPr>
          <w:p w14:paraId="36FBD38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78" w:type="pct"/>
          </w:tcPr>
          <w:p w14:paraId="75EF9C4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408" w:type="pct"/>
            <w:vAlign w:val="bottom"/>
          </w:tcPr>
          <w:p w14:paraId="044BBB7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77" w:type="pct"/>
          </w:tcPr>
          <w:p w14:paraId="6862C1E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r>
      <w:tr w:rsidR="009106F1" w:rsidRPr="009106F1" w14:paraId="24FB5E14"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0D11B03E" w14:textId="77777777" w:rsidR="00B947F6" w:rsidRPr="009106F1" w:rsidRDefault="00B947F6" w:rsidP="00E1481F">
            <w:pPr>
              <w:rPr>
                <w:rFonts w:cstheme="minorHAnsi"/>
                <w:i/>
                <w:iCs/>
                <w:sz w:val="24"/>
                <w:szCs w:val="24"/>
              </w:rPr>
            </w:pPr>
            <w:r w:rsidRPr="009106F1">
              <w:rPr>
                <w:rFonts w:cstheme="minorHAnsi"/>
                <w:sz w:val="24"/>
                <w:szCs w:val="24"/>
              </w:rPr>
              <w:t>Maths Scores</w:t>
            </w:r>
          </w:p>
        </w:tc>
        <w:tc>
          <w:tcPr>
            <w:tcW w:w="503" w:type="pct"/>
            <w:vAlign w:val="bottom"/>
          </w:tcPr>
          <w:p w14:paraId="7AA2EE3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78" w:type="pct"/>
          </w:tcPr>
          <w:p w14:paraId="5799E74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5" w:type="pct"/>
            <w:vAlign w:val="bottom"/>
          </w:tcPr>
          <w:p w14:paraId="464AA89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78" w:type="pct"/>
          </w:tcPr>
          <w:p w14:paraId="3933B21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408" w:type="pct"/>
            <w:vAlign w:val="bottom"/>
          </w:tcPr>
          <w:p w14:paraId="0F438CB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77" w:type="pct"/>
          </w:tcPr>
          <w:p w14:paraId="2D7963E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r>
      <w:tr w:rsidR="009106F1" w:rsidRPr="009106F1" w14:paraId="737B32B2"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5A54FD15" w14:textId="77777777" w:rsidR="00B947F6" w:rsidRPr="009106F1" w:rsidRDefault="00B947F6" w:rsidP="00E1481F">
            <w:pPr>
              <w:rPr>
                <w:rFonts w:cstheme="minorHAnsi"/>
                <w:sz w:val="24"/>
                <w:szCs w:val="24"/>
              </w:rPr>
            </w:pPr>
          </w:p>
        </w:tc>
        <w:tc>
          <w:tcPr>
            <w:tcW w:w="503" w:type="pct"/>
          </w:tcPr>
          <w:p w14:paraId="097DE3F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3D9F9D0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5" w:type="pct"/>
          </w:tcPr>
          <w:p w14:paraId="2F57D9A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5845B9C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05F4E68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7" w:type="pct"/>
          </w:tcPr>
          <w:p w14:paraId="1F3C9DB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3A442ABF"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5854BFDD" w14:textId="77777777" w:rsidR="00B947F6" w:rsidRPr="009106F1" w:rsidRDefault="00B947F6" w:rsidP="00E1481F">
            <w:pPr>
              <w:rPr>
                <w:rFonts w:cstheme="minorHAnsi"/>
                <w:sz w:val="24"/>
                <w:szCs w:val="24"/>
              </w:rPr>
            </w:pPr>
            <w:r w:rsidRPr="009106F1">
              <w:rPr>
                <w:rFonts w:cstheme="minorHAnsi"/>
                <w:sz w:val="24"/>
                <w:szCs w:val="24"/>
              </w:rPr>
              <w:t>Number of observations</w:t>
            </w:r>
          </w:p>
        </w:tc>
        <w:tc>
          <w:tcPr>
            <w:tcW w:w="2559" w:type="pct"/>
            <w:gridSpan w:val="6"/>
          </w:tcPr>
          <w:p w14:paraId="46515C0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7915</w:t>
            </w:r>
          </w:p>
        </w:tc>
      </w:tr>
    </w:tbl>
    <w:p w14:paraId="07E8C5A9" w14:textId="6CA72E9D" w:rsidR="00B947F6" w:rsidRPr="009106F1" w:rsidRDefault="00B947F6" w:rsidP="00367581">
      <w:pPr>
        <w:rPr>
          <w:rFonts w:cstheme="minorHAnsi"/>
          <w:sz w:val="24"/>
          <w:szCs w:val="24"/>
        </w:rPr>
        <w:sectPr w:rsidR="00B947F6" w:rsidRPr="009106F1" w:rsidSect="00E1481F">
          <w:pgSz w:w="16838" w:h="11906" w:orient="landscape"/>
          <w:pgMar w:top="1440" w:right="1440" w:bottom="1440" w:left="1440" w:header="709" w:footer="709" w:gutter="0"/>
          <w:cols w:space="708"/>
          <w:docGrid w:linePitch="360"/>
        </w:sectPr>
      </w:pPr>
    </w:p>
    <w:p w14:paraId="07F3AC41" w14:textId="378156D7" w:rsidR="00B947F6" w:rsidRPr="009106F1" w:rsidRDefault="00B947F6" w:rsidP="00B947F6">
      <w:pPr>
        <w:pStyle w:val="Heading1"/>
        <w:rPr>
          <w:rFonts w:asciiTheme="minorHAnsi" w:hAnsiTheme="minorHAnsi" w:cstheme="minorHAnsi"/>
          <w:b/>
          <w:bCs/>
          <w:color w:val="auto"/>
          <w:sz w:val="24"/>
          <w:szCs w:val="24"/>
        </w:rPr>
      </w:pPr>
      <w:bookmarkStart w:id="57" w:name="_Toc137904668"/>
      <w:r w:rsidRPr="009106F1">
        <w:rPr>
          <w:rFonts w:asciiTheme="minorHAnsi" w:hAnsiTheme="minorHAnsi" w:cstheme="minorHAnsi"/>
          <w:b/>
          <w:bCs/>
          <w:color w:val="auto"/>
          <w:sz w:val="24"/>
          <w:szCs w:val="24"/>
        </w:rPr>
        <w:lastRenderedPageBreak/>
        <w:t>Data Citation</w:t>
      </w:r>
      <w:bookmarkEnd w:id="57"/>
    </w:p>
    <w:p w14:paraId="2A23F482" w14:textId="77777777" w:rsidR="00B947F6" w:rsidRPr="009106F1" w:rsidRDefault="00B947F6" w:rsidP="00B947F6">
      <w:pPr>
        <w:pStyle w:val="Heading2"/>
        <w:rPr>
          <w:rFonts w:asciiTheme="minorHAnsi" w:hAnsiTheme="minorHAnsi" w:cstheme="minorHAnsi"/>
          <w:b/>
          <w:bCs/>
          <w:color w:val="auto"/>
          <w:sz w:val="24"/>
          <w:szCs w:val="24"/>
        </w:rPr>
      </w:pPr>
      <w:bookmarkStart w:id="58" w:name="_Toc137904669"/>
      <w:r w:rsidRPr="009106F1">
        <w:rPr>
          <w:rFonts w:asciiTheme="minorHAnsi" w:hAnsiTheme="minorHAnsi" w:cstheme="minorHAnsi"/>
          <w:b/>
          <w:bCs/>
          <w:color w:val="auto"/>
          <w:sz w:val="24"/>
          <w:szCs w:val="24"/>
        </w:rPr>
        <w:t>Bibliography</w:t>
      </w:r>
      <w:bookmarkEnd w:id="58"/>
    </w:p>
    <w:p w14:paraId="0230C327" w14:textId="77777777" w:rsidR="003A1A68" w:rsidRPr="009106F1" w:rsidRDefault="00B947F6" w:rsidP="003A1A68">
      <w:pPr>
        <w:pStyle w:val="Bibliography"/>
        <w:rPr>
          <w:rFonts w:cstheme="minorHAnsi"/>
          <w:sz w:val="24"/>
          <w:szCs w:val="24"/>
        </w:rPr>
      </w:pPr>
      <w:r w:rsidRPr="009106F1">
        <w:rPr>
          <w:rFonts w:cstheme="minorHAnsi"/>
          <w:sz w:val="24"/>
          <w:szCs w:val="24"/>
        </w:rPr>
        <w:fldChar w:fldCharType="begin"/>
      </w:r>
      <w:r w:rsidR="00804CFB" w:rsidRPr="009106F1">
        <w:rPr>
          <w:rFonts w:cstheme="minorHAnsi"/>
          <w:sz w:val="24"/>
          <w:szCs w:val="24"/>
        </w:rPr>
        <w:instrText xml:space="preserve"> ADDIN ZOTERO_BIBL {"uncited":[],"omitted":[],"custom":[]} CSL_BIBLIOGRAPHY </w:instrText>
      </w:r>
      <w:r w:rsidRPr="009106F1">
        <w:rPr>
          <w:rFonts w:cstheme="minorHAnsi"/>
          <w:sz w:val="24"/>
          <w:szCs w:val="24"/>
        </w:rPr>
        <w:fldChar w:fldCharType="separate"/>
      </w:r>
      <w:r w:rsidR="003A1A68" w:rsidRPr="009106F1">
        <w:rPr>
          <w:rFonts w:cstheme="minorHAnsi"/>
          <w:sz w:val="24"/>
          <w:szCs w:val="24"/>
        </w:rPr>
        <w:t>Allison, P. (2012a) ‘312-2012: Handling Missing Data by Maximum Likelihood’.</w:t>
      </w:r>
    </w:p>
    <w:p w14:paraId="23BB60FF"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Allison, P. (2012b) ‘Why Maximum Likelihood is Better Than Multiple Imputation’, </w:t>
      </w:r>
      <w:r w:rsidRPr="009106F1">
        <w:rPr>
          <w:rFonts w:cstheme="minorHAnsi"/>
          <w:i/>
          <w:iCs/>
          <w:sz w:val="24"/>
          <w:szCs w:val="24"/>
        </w:rPr>
        <w:t>Statistical Horizons</w:t>
      </w:r>
      <w:r w:rsidRPr="009106F1">
        <w:rPr>
          <w:rFonts w:cstheme="minorHAnsi"/>
          <w:sz w:val="24"/>
          <w:szCs w:val="24"/>
        </w:rPr>
        <w:t>, 9 July. Available at: https://statisticalhorizons.com/ml-better-than-mi/ (Accessed: 15 May 2023).</w:t>
      </w:r>
    </w:p>
    <w:p w14:paraId="6684E875"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Allison, P. (2015) ‘Maximum Likelihood is Better than Multiple Imputation: Part II’, </w:t>
      </w:r>
      <w:r w:rsidRPr="009106F1">
        <w:rPr>
          <w:rFonts w:cstheme="minorHAnsi"/>
          <w:i/>
          <w:iCs/>
          <w:sz w:val="24"/>
          <w:szCs w:val="24"/>
        </w:rPr>
        <w:t>Statistical Horizons</w:t>
      </w:r>
      <w:r w:rsidRPr="009106F1">
        <w:rPr>
          <w:rFonts w:cstheme="minorHAnsi"/>
          <w:sz w:val="24"/>
          <w:szCs w:val="24"/>
        </w:rPr>
        <w:t>, 5 May. Available at: https://statisticalhorizons.com/ml-is-better-than-mi/ (Accessed: 15 May 2023).</w:t>
      </w:r>
    </w:p>
    <w:p w14:paraId="13D6CED6"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Anders, J. and Dorsett, R. (2017) ‘What young English people do once they reach school-leaving age: A cross-cohort comparison for the last 30 years’, </w:t>
      </w:r>
      <w:r w:rsidRPr="009106F1">
        <w:rPr>
          <w:rFonts w:cstheme="minorHAnsi"/>
          <w:i/>
          <w:iCs/>
          <w:sz w:val="24"/>
          <w:szCs w:val="24"/>
        </w:rPr>
        <w:t>Longitudinal and Life Course Studies</w:t>
      </w:r>
      <w:r w:rsidRPr="009106F1">
        <w:rPr>
          <w:rFonts w:cstheme="minorHAnsi"/>
          <w:sz w:val="24"/>
          <w:szCs w:val="24"/>
        </w:rPr>
        <w:t>, 8(1). Available at: https://doi.org/10.14301/llcs.v8i1.399.</w:t>
      </w:r>
    </w:p>
    <w:p w14:paraId="32C9A4A9" w14:textId="77777777" w:rsidR="003A1A68" w:rsidRPr="009106F1" w:rsidRDefault="003A1A68" w:rsidP="003A1A68">
      <w:pPr>
        <w:pStyle w:val="Bibliography"/>
        <w:rPr>
          <w:rFonts w:cstheme="minorHAnsi"/>
          <w:sz w:val="24"/>
          <w:szCs w:val="24"/>
        </w:rPr>
      </w:pPr>
      <w:r w:rsidRPr="009106F1">
        <w:rPr>
          <w:rFonts w:cstheme="minorHAnsi"/>
          <w:sz w:val="24"/>
          <w:szCs w:val="24"/>
        </w:rPr>
        <w:t>‘Annual report for the 1911 of the registrar-general’ (1913), 182(4708), pp. 1491–1492. Available at: https://doi.org/10.1016/S0140-6736(01)78008-7.</w:t>
      </w:r>
    </w:p>
    <w:p w14:paraId="7CBEB4B8"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Arulampalam, W. and Booth, A.L. (1997) ‘Who gets over the training hurdle? A study of the training experiences of young men and women in Britain’, </w:t>
      </w:r>
      <w:r w:rsidRPr="009106F1">
        <w:rPr>
          <w:rFonts w:cstheme="minorHAnsi"/>
          <w:i/>
          <w:iCs/>
          <w:sz w:val="24"/>
          <w:szCs w:val="24"/>
        </w:rPr>
        <w:t>Journal of Population Economics</w:t>
      </w:r>
      <w:r w:rsidRPr="009106F1">
        <w:rPr>
          <w:rFonts w:cstheme="minorHAnsi"/>
          <w:sz w:val="24"/>
          <w:szCs w:val="24"/>
        </w:rPr>
        <w:t>, 10(2), pp. 197–217. Available at: https://doi.org/10.1007/s001480050038.</w:t>
      </w:r>
    </w:p>
    <w:p w14:paraId="3B27E211"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Arulampalam, W.N. and Booth, A.L. (2001) ‘Learning and Earning: Do Multiple Training Events Pay? A Decade of Evidence from a Cohort of Young British Men’, </w:t>
      </w:r>
      <w:r w:rsidRPr="009106F1">
        <w:rPr>
          <w:rFonts w:cstheme="minorHAnsi"/>
          <w:i/>
          <w:iCs/>
          <w:sz w:val="24"/>
          <w:szCs w:val="24"/>
        </w:rPr>
        <w:t>Economica</w:t>
      </w:r>
      <w:r w:rsidRPr="009106F1">
        <w:rPr>
          <w:rFonts w:cstheme="minorHAnsi"/>
          <w:sz w:val="24"/>
          <w:szCs w:val="24"/>
        </w:rPr>
        <w:t>, 68(271), pp. 379–400. Available at: https://doi.org/10.1111/1468-0335.00252.</w:t>
      </w:r>
    </w:p>
    <w:p w14:paraId="04187D52"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Beck, U. (2002) </w:t>
      </w:r>
      <w:r w:rsidRPr="009106F1">
        <w:rPr>
          <w:rFonts w:cstheme="minorHAnsi"/>
          <w:i/>
          <w:iCs/>
          <w:sz w:val="24"/>
          <w:szCs w:val="24"/>
        </w:rPr>
        <w:t>Individualisation: Institutionalized Individualism and its Social and Political Consequences</w:t>
      </w:r>
      <w:r w:rsidRPr="009106F1">
        <w:rPr>
          <w:rFonts w:cstheme="minorHAnsi"/>
          <w:sz w:val="24"/>
          <w:szCs w:val="24"/>
        </w:rPr>
        <w:t>. SAGE Publications.</w:t>
      </w:r>
    </w:p>
    <w:p w14:paraId="3A8C6FC8"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Beck, U. (2014) </w:t>
      </w:r>
      <w:r w:rsidRPr="009106F1">
        <w:rPr>
          <w:rFonts w:cstheme="minorHAnsi"/>
          <w:i/>
          <w:iCs/>
          <w:sz w:val="24"/>
          <w:szCs w:val="24"/>
        </w:rPr>
        <w:t>The brave new world of work</w:t>
      </w:r>
      <w:r w:rsidRPr="009106F1">
        <w:rPr>
          <w:rFonts w:cstheme="minorHAnsi"/>
          <w:sz w:val="24"/>
          <w:szCs w:val="24"/>
        </w:rPr>
        <w:t>. John Wiley &amp; Sons.</w:t>
      </w:r>
    </w:p>
    <w:p w14:paraId="38A91FF4"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Beck, U., Giddens, A. and Lash, S. (1994) </w:t>
      </w:r>
      <w:r w:rsidRPr="009106F1">
        <w:rPr>
          <w:rFonts w:cstheme="minorHAnsi"/>
          <w:i/>
          <w:iCs/>
          <w:sz w:val="24"/>
          <w:szCs w:val="24"/>
        </w:rPr>
        <w:t>Reflexive modernization: Politics, tradition and aesthetics in the modern social order</w:t>
      </w:r>
      <w:r w:rsidRPr="009106F1">
        <w:rPr>
          <w:rFonts w:cstheme="minorHAnsi"/>
          <w:sz w:val="24"/>
          <w:szCs w:val="24"/>
        </w:rPr>
        <w:t>. Stanford University Press.</w:t>
      </w:r>
    </w:p>
    <w:p w14:paraId="4B3B9461"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Bergman, M.M. and Joye, D. (2001) ‘Comparing Social Stratification Schemas: CAMSIS, CSP-CH, Goldthorpe, ISCO-88, Treiman, and Wright’, </w:t>
      </w:r>
      <w:r w:rsidRPr="009106F1">
        <w:rPr>
          <w:rFonts w:cstheme="minorHAnsi"/>
          <w:i/>
          <w:iCs/>
          <w:sz w:val="24"/>
          <w:szCs w:val="24"/>
        </w:rPr>
        <w:t>Cambridge studies in Social research</w:t>
      </w:r>
      <w:r w:rsidRPr="009106F1">
        <w:rPr>
          <w:rFonts w:cstheme="minorHAnsi"/>
          <w:sz w:val="24"/>
          <w:szCs w:val="24"/>
        </w:rPr>
        <w:t>, p. 53.</w:t>
      </w:r>
    </w:p>
    <w:p w14:paraId="47B824AE"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Bernardi, L., Huinink, J. and Settersten, R.A. (2019) ‘The life course cube: A tool for studying lives’, </w:t>
      </w:r>
      <w:r w:rsidRPr="009106F1">
        <w:rPr>
          <w:rFonts w:cstheme="minorHAnsi"/>
          <w:i/>
          <w:iCs/>
          <w:sz w:val="24"/>
          <w:szCs w:val="24"/>
        </w:rPr>
        <w:t>Advances in Life Course Research</w:t>
      </w:r>
      <w:r w:rsidRPr="009106F1">
        <w:rPr>
          <w:rFonts w:cstheme="minorHAnsi"/>
          <w:sz w:val="24"/>
          <w:szCs w:val="24"/>
        </w:rPr>
        <w:t>, 41, p. 100258. Available at: https://doi.org/10.1016/j.alcr.2018.11.004.</w:t>
      </w:r>
    </w:p>
    <w:p w14:paraId="7E640013"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Blanchflower, D. and Lynch, L. (1992) </w:t>
      </w:r>
      <w:r w:rsidRPr="009106F1">
        <w:rPr>
          <w:rFonts w:cstheme="minorHAnsi"/>
          <w:i/>
          <w:iCs/>
          <w:sz w:val="24"/>
          <w:szCs w:val="24"/>
        </w:rPr>
        <w:t>Training at Work: A Comparison of U.S. and British Youths</w:t>
      </w:r>
      <w:r w:rsidRPr="009106F1">
        <w:rPr>
          <w:rFonts w:cstheme="minorHAnsi"/>
          <w:sz w:val="24"/>
          <w:szCs w:val="24"/>
        </w:rPr>
        <w:t>. w4037. Cambridge, MA: National Bureau of Economic Research, p. w4037. Available at: https://doi.org/10.3386/w4037.</w:t>
      </w:r>
    </w:p>
    <w:p w14:paraId="5D63C313"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Blanden, J. and Macmillan, L. (2014) ‘Education and Intergenerational Mobility: Help or Hindrance?’, </w:t>
      </w:r>
      <w:r w:rsidRPr="009106F1">
        <w:rPr>
          <w:rFonts w:cstheme="minorHAnsi"/>
          <w:i/>
          <w:iCs/>
          <w:sz w:val="24"/>
          <w:szCs w:val="24"/>
        </w:rPr>
        <w:t>Centre for Analysis of Social Exclusion</w:t>
      </w:r>
      <w:r w:rsidRPr="009106F1">
        <w:rPr>
          <w:rFonts w:cstheme="minorHAnsi"/>
          <w:sz w:val="24"/>
          <w:szCs w:val="24"/>
        </w:rPr>
        <w:t xml:space="preserve"> [Preprint].</w:t>
      </w:r>
    </w:p>
    <w:p w14:paraId="573F9893" w14:textId="77777777" w:rsidR="003A1A68" w:rsidRPr="009106F1" w:rsidRDefault="003A1A68" w:rsidP="003A1A68">
      <w:pPr>
        <w:pStyle w:val="Bibliography"/>
        <w:rPr>
          <w:rFonts w:cstheme="minorHAnsi"/>
          <w:sz w:val="24"/>
          <w:szCs w:val="24"/>
        </w:rPr>
      </w:pPr>
      <w:r w:rsidRPr="009106F1">
        <w:rPr>
          <w:rFonts w:cstheme="minorHAnsi"/>
          <w:sz w:val="24"/>
          <w:szCs w:val="24"/>
        </w:rPr>
        <w:lastRenderedPageBreak/>
        <w:t xml:space="preserve">Blundell, R. </w:t>
      </w:r>
      <w:r w:rsidRPr="009106F1">
        <w:rPr>
          <w:rFonts w:cstheme="minorHAnsi"/>
          <w:i/>
          <w:iCs/>
          <w:sz w:val="24"/>
          <w:szCs w:val="24"/>
        </w:rPr>
        <w:t>et al.</w:t>
      </w:r>
      <w:r w:rsidRPr="009106F1">
        <w:rPr>
          <w:rFonts w:cstheme="minorHAnsi"/>
          <w:sz w:val="24"/>
          <w:szCs w:val="24"/>
        </w:rPr>
        <w:t xml:space="preserve"> (2000) ‘The Returns to Higher Education in Britain: Evidence From a British Cohort’, </w:t>
      </w:r>
      <w:r w:rsidRPr="009106F1">
        <w:rPr>
          <w:rFonts w:cstheme="minorHAnsi"/>
          <w:i/>
          <w:iCs/>
          <w:sz w:val="24"/>
          <w:szCs w:val="24"/>
        </w:rPr>
        <w:t>The Economic Journal</w:t>
      </w:r>
      <w:r w:rsidRPr="009106F1">
        <w:rPr>
          <w:rFonts w:cstheme="minorHAnsi"/>
          <w:sz w:val="24"/>
          <w:szCs w:val="24"/>
        </w:rPr>
        <w:t>, 110(461), pp. F82–F99. Available at: https://doi.org/10.1111/1468-0297.00508.</w:t>
      </w:r>
    </w:p>
    <w:p w14:paraId="3DCD3617"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Blundell, R., Dearden, L. and Sianesi, B. (2001) ‘Estimating the Returns to Education: Models, Methods and Results’, </w:t>
      </w:r>
      <w:r w:rsidRPr="009106F1">
        <w:rPr>
          <w:rFonts w:cstheme="minorHAnsi"/>
          <w:i/>
          <w:iCs/>
          <w:sz w:val="24"/>
          <w:szCs w:val="24"/>
        </w:rPr>
        <w:t>Centre for the Economics of Education</w:t>
      </w:r>
      <w:r w:rsidRPr="009106F1">
        <w:rPr>
          <w:rFonts w:cstheme="minorHAnsi"/>
          <w:sz w:val="24"/>
          <w:szCs w:val="24"/>
        </w:rPr>
        <w:t xml:space="preserve"> [Preprint].</w:t>
      </w:r>
    </w:p>
    <w:p w14:paraId="04A0DF69"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Booth, A.L. and Satchell, S.E. (1994) ‘APPRENTICESHIPS AND JOB TENURE’, </w:t>
      </w:r>
      <w:r w:rsidRPr="009106F1">
        <w:rPr>
          <w:rFonts w:cstheme="minorHAnsi"/>
          <w:i/>
          <w:iCs/>
          <w:sz w:val="24"/>
          <w:szCs w:val="24"/>
        </w:rPr>
        <w:t>Oxford Economic Papers</w:t>
      </w:r>
      <w:r w:rsidRPr="009106F1">
        <w:rPr>
          <w:rFonts w:cstheme="minorHAnsi"/>
          <w:sz w:val="24"/>
          <w:szCs w:val="24"/>
        </w:rPr>
        <w:t>, 46(4), pp. 676–695. Available at: https://doi.org/10.1093/oxfordjournals.oep.a042153.</w:t>
      </w:r>
    </w:p>
    <w:p w14:paraId="2AA76476"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Brunello, G. and Rocco, L. (2017) ‘The Labor Market Effects of Academic and Vocational Education over the Life Cycle: Evidence Based on a British Cohort’, </w:t>
      </w:r>
      <w:r w:rsidRPr="009106F1">
        <w:rPr>
          <w:rFonts w:cstheme="minorHAnsi"/>
          <w:i/>
          <w:iCs/>
          <w:sz w:val="24"/>
          <w:szCs w:val="24"/>
        </w:rPr>
        <w:t>Journal of Human Capital</w:t>
      </w:r>
      <w:r w:rsidRPr="009106F1">
        <w:rPr>
          <w:rFonts w:cstheme="minorHAnsi"/>
          <w:sz w:val="24"/>
          <w:szCs w:val="24"/>
        </w:rPr>
        <w:t>, 11(1), pp. 106–166. Available at: https://doi.org/10.1086/690234.</w:t>
      </w:r>
    </w:p>
    <w:p w14:paraId="72C5C7E0"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Bukodi, E. </w:t>
      </w:r>
      <w:r w:rsidRPr="009106F1">
        <w:rPr>
          <w:rFonts w:cstheme="minorHAnsi"/>
          <w:i/>
          <w:iCs/>
          <w:sz w:val="24"/>
          <w:szCs w:val="24"/>
        </w:rPr>
        <w:t>et al.</w:t>
      </w:r>
      <w:r w:rsidRPr="009106F1">
        <w:rPr>
          <w:rFonts w:cstheme="minorHAnsi"/>
          <w:sz w:val="24"/>
          <w:szCs w:val="24"/>
        </w:rPr>
        <w:t xml:space="preserve"> (2017) ‘Why have relative rates of class mobility become more equal among women in Britain?: Rates of class mobility’, </w:t>
      </w:r>
      <w:r w:rsidRPr="009106F1">
        <w:rPr>
          <w:rFonts w:cstheme="minorHAnsi"/>
          <w:i/>
          <w:iCs/>
          <w:sz w:val="24"/>
          <w:szCs w:val="24"/>
        </w:rPr>
        <w:t>The British Journal of Sociology</w:t>
      </w:r>
      <w:r w:rsidRPr="009106F1">
        <w:rPr>
          <w:rFonts w:cstheme="minorHAnsi"/>
          <w:sz w:val="24"/>
          <w:szCs w:val="24"/>
        </w:rPr>
        <w:t>, 68(3), pp. 512–532. Available at: https://doi.org/10.1111/1468-4446.12274.</w:t>
      </w:r>
    </w:p>
    <w:p w14:paraId="2891C161"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Bukodi, E., Goldthorpe, J.H. and Kuha, J. (2017) ‘The pattern of social fluidity within the British class structure: a topological model’, </w:t>
      </w:r>
      <w:r w:rsidRPr="009106F1">
        <w:rPr>
          <w:rFonts w:cstheme="minorHAnsi"/>
          <w:i/>
          <w:iCs/>
          <w:sz w:val="24"/>
          <w:szCs w:val="24"/>
        </w:rPr>
        <w:t>Journal of the Royal Statistical Society: Series A (Statistics in Society)</w:t>
      </w:r>
      <w:r w:rsidRPr="009106F1">
        <w:rPr>
          <w:rFonts w:cstheme="minorHAnsi"/>
          <w:sz w:val="24"/>
          <w:szCs w:val="24"/>
        </w:rPr>
        <w:t>, 180(3), pp. 841–862. Available at: https://doi.org/10.1111/rssa.12234.</w:t>
      </w:r>
    </w:p>
    <w:p w14:paraId="7AB47A61"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Bynner, J. (1998a) ‘Britain’s birth cohort studies: their use in the study of children’, </w:t>
      </w:r>
      <w:r w:rsidRPr="009106F1">
        <w:rPr>
          <w:rFonts w:cstheme="minorHAnsi"/>
          <w:i/>
          <w:iCs/>
          <w:sz w:val="24"/>
          <w:szCs w:val="24"/>
        </w:rPr>
        <w:t>Children &amp; Society</w:t>
      </w:r>
      <w:r w:rsidRPr="009106F1">
        <w:rPr>
          <w:rFonts w:cstheme="minorHAnsi"/>
          <w:sz w:val="24"/>
          <w:szCs w:val="24"/>
        </w:rPr>
        <w:t>, 12(5), pp. 390–395. Available at: https://doi.org/10.1111/j.1099-0860.1998.tb00095.x.</w:t>
      </w:r>
    </w:p>
    <w:p w14:paraId="78C7DAC3"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Bynner, J. (1998b) ‘Education and Family Components of Identity in the Transition from School to Work’, </w:t>
      </w:r>
      <w:r w:rsidRPr="009106F1">
        <w:rPr>
          <w:rFonts w:cstheme="minorHAnsi"/>
          <w:i/>
          <w:iCs/>
          <w:sz w:val="24"/>
          <w:szCs w:val="24"/>
        </w:rPr>
        <w:t>International Journal of Behavioral Development</w:t>
      </w:r>
      <w:r w:rsidRPr="009106F1">
        <w:rPr>
          <w:rFonts w:cstheme="minorHAnsi"/>
          <w:sz w:val="24"/>
          <w:szCs w:val="24"/>
        </w:rPr>
        <w:t>, 22(1), pp. 29–53. Available at: https://doi.org/10.1080/016502598384504.</w:t>
      </w:r>
    </w:p>
    <w:p w14:paraId="2620710A"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Bynner, J. (2005) ‘Rethinking the Youth Phase of the Life-course: The Case for Emerging Adulthood?’, </w:t>
      </w:r>
      <w:r w:rsidRPr="009106F1">
        <w:rPr>
          <w:rFonts w:cstheme="minorHAnsi"/>
          <w:i/>
          <w:iCs/>
          <w:sz w:val="24"/>
          <w:szCs w:val="24"/>
        </w:rPr>
        <w:t>Journal of Youth Studies</w:t>
      </w:r>
      <w:r w:rsidRPr="009106F1">
        <w:rPr>
          <w:rFonts w:cstheme="minorHAnsi"/>
          <w:sz w:val="24"/>
          <w:szCs w:val="24"/>
        </w:rPr>
        <w:t>, 8(4), pp. 367–384. Available at: https://doi.org/10.1080/13676260500431628.</w:t>
      </w:r>
    </w:p>
    <w:p w14:paraId="459D4C66"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Bynner, J. (2012) ‘Policy Reflections Guided by Longitudinal Study, Youth Training, Social Exclusion, and More Recently Neet’, </w:t>
      </w:r>
      <w:r w:rsidRPr="009106F1">
        <w:rPr>
          <w:rFonts w:cstheme="minorHAnsi"/>
          <w:i/>
          <w:iCs/>
          <w:sz w:val="24"/>
          <w:szCs w:val="24"/>
        </w:rPr>
        <w:t>British Journal of Educational Studies</w:t>
      </w:r>
      <w:r w:rsidRPr="009106F1">
        <w:rPr>
          <w:rFonts w:cstheme="minorHAnsi"/>
          <w:sz w:val="24"/>
          <w:szCs w:val="24"/>
        </w:rPr>
        <w:t>, 60(1), pp. 39–52. Available at: https://doi.org/10.1080/00071005.2011.650943.</w:t>
      </w:r>
    </w:p>
    <w:p w14:paraId="3E88AEA2"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Bynner, J. and Joshi, H. (2002) ‘Equality and Opportunity in Education: Evidence from the 1958 and 1970 birth cohort studies’, </w:t>
      </w:r>
      <w:r w:rsidRPr="009106F1">
        <w:rPr>
          <w:rFonts w:cstheme="minorHAnsi"/>
          <w:i/>
          <w:iCs/>
          <w:sz w:val="24"/>
          <w:szCs w:val="24"/>
        </w:rPr>
        <w:t>Oxford Review of Education</w:t>
      </w:r>
      <w:r w:rsidRPr="009106F1">
        <w:rPr>
          <w:rFonts w:cstheme="minorHAnsi"/>
          <w:sz w:val="24"/>
          <w:szCs w:val="24"/>
        </w:rPr>
        <w:t>, 28(4), pp. 405–425. Available at: https://doi.org/10.1080/0305498022000013599.</w:t>
      </w:r>
    </w:p>
    <w:p w14:paraId="1CA064EE"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Bynner, J. and Joshi, H. (2007) ‘BUILDING THE EVIDENCE BASE FROM LONGITUDINAL DATA: The aims, content and achievements of the British birth cohort studies’, </w:t>
      </w:r>
      <w:r w:rsidRPr="009106F1">
        <w:rPr>
          <w:rFonts w:cstheme="minorHAnsi"/>
          <w:i/>
          <w:iCs/>
          <w:sz w:val="24"/>
          <w:szCs w:val="24"/>
        </w:rPr>
        <w:t>Innovation: The European Journal of Social Science Research</w:t>
      </w:r>
      <w:r w:rsidRPr="009106F1">
        <w:rPr>
          <w:rFonts w:cstheme="minorHAnsi"/>
          <w:sz w:val="24"/>
          <w:szCs w:val="24"/>
        </w:rPr>
        <w:t>, 20(2), pp. 159–179. Available at: https://doi.org/10.1080/13511610701502255.</w:t>
      </w:r>
    </w:p>
    <w:p w14:paraId="504CBD66" w14:textId="77777777" w:rsidR="003A1A68" w:rsidRPr="009106F1" w:rsidRDefault="003A1A68" w:rsidP="003A1A68">
      <w:pPr>
        <w:pStyle w:val="Bibliography"/>
        <w:rPr>
          <w:rFonts w:cstheme="minorHAnsi"/>
          <w:sz w:val="24"/>
          <w:szCs w:val="24"/>
        </w:rPr>
      </w:pPr>
      <w:r w:rsidRPr="009106F1">
        <w:rPr>
          <w:rFonts w:cstheme="minorHAnsi"/>
          <w:sz w:val="24"/>
          <w:szCs w:val="24"/>
        </w:rPr>
        <w:lastRenderedPageBreak/>
        <w:t xml:space="preserve">Bynner, J. and Parsons, S. (2000) ‘Marginalization and Value Shifts under the Changing Economic Circumstances Surrounding the Transition to Work: A Comparison of Cohorts Born in 1958 and 1970’, </w:t>
      </w:r>
      <w:r w:rsidRPr="009106F1">
        <w:rPr>
          <w:rFonts w:cstheme="minorHAnsi"/>
          <w:i/>
          <w:iCs/>
          <w:sz w:val="24"/>
          <w:szCs w:val="24"/>
        </w:rPr>
        <w:t>Journal of Youth Studies</w:t>
      </w:r>
      <w:r w:rsidRPr="009106F1">
        <w:rPr>
          <w:rFonts w:cstheme="minorHAnsi"/>
          <w:sz w:val="24"/>
          <w:szCs w:val="24"/>
        </w:rPr>
        <w:t>, 3(3), pp. 237–249. Available at: https://doi.org/10.1080/713684379.</w:t>
      </w:r>
    </w:p>
    <w:p w14:paraId="2B0AE213"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Bynner, J., Wiggins, R. and Parsons, S. (1996) ‘AN EXPLORATORY COMPARATIVE ANALYSIS OF DATA COLLECTED IN THE 1958 AND 1970 BRITISH BIRTH COHORT STUDIES’:, </w:t>
      </w:r>
      <w:r w:rsidRPr="009106F1">
        <w:rPr>
          <w:rFonts w:cstheme="minorHAnsi"/>
          <w:i/>
          <w:iCs/>
          <w:sz w:val="24"/>
          <w:szCs w:val="24"/>
        </w:rPr>
        <w:t>Conference of the International Sociological Association</w:t>
      </w:r>
      <w:r w:rsidRPr="009106F1">
        <w:rPr>
          <w:rFonts w:cstheme="minorHAnsi"/>
          <w:sz w:val="24"/>
          <w:szCs w:val="24"/>
        </w:rPr>
        <w:t xml:space="preserve"> [Preprint].</w:t>
      </w:r>
    </w:p>
    <w:p w14:paraId="5B8FBB95"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Carpenter, J.R. and Kenward, M. (2012) </w:t>
      </w:r>
      <w:r w:rsidRPr="009106F1">
        <w:rPr>
          <w:rFonts w:cstheme="minorHAnsi"/>
          <w:i/>
          <w:iCs/>
          <w:sz w:val="24"/>
          <w:szCs w:val="24"/>
        </w:rPr>
        <w:t>Multiple imputation and its application</w:t>
      </w:r>
      <w:r w:rsidRPr="009106F1">
        <w:rPr>
          <w:rFonts w:cstheme="minorHAnsi"/>
          <w:sz w:val="24"/>
          <w:szCs w:val="24"/>
        </w:rPr>
        <w:t>. John Wiley &amp; Sons.</w:t>
      </w:r>
    </w:p>
    <w:p w14:paraId="341C2450"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Cebulla, A. and Tomaszewski, W. (2013) ‘The demise of certainty: shifts in aspirations and achievement at the turn of the century’, </w:t>
      </w:r>
      <w:r w:rsidRPr="009106F1">
        <w:rPr>
          <w:rFonts w:cstheme="minorHAnsi"/>
          <w:i/>
          <w:iCs/>
          <w:sz w:val="24"/>
          <w:szCs w:val="24"/>
        </w:rPr>
        <w:t>International Journal of Adolescence and Youth</w:t>
      </w:r>
      <w:r w:rsidRPr="009106F1">
        <w:rPr>
          <w:rFonts w:cstheme="minorHAnsi"/>
          <w:sz w:val="24"/>
          <w:szCs w:val="24"/>
        </w:rPr>
        <w:t>, 18(3), pp. 141–157. Available at: https://doi.org/10.1080/02673843.2013.767743.</w:t>
      </w:r>
    </w:p>
    <w:p w14:paraId="36A9DB18" w14:textId="77777777" w:rsidR="003A1A68" w:rsidRPr="009106F1" w:rsidRDefault="003A1A68" w:rsidP="003A1A68">
      <w:pPr>
        <w:pStyle w:val="Bibliography"/>
        <w:rPr>
          <w:rFonts w:cstheme="minorHAnsi"/>
          <w:sz w:val="24"/>
          <w:szCs w:val="24"/>
        </w:rPr>
      </w:pPr>
      <w:r w:rsidRPr="009106F1">
        <w:rPr>
          <w:rFonts w:cstheme="minorHAnsi"/>
          <w:sz w:val="24"/>
          <w:szCs w:val="24"/>
        </w:rPr>
        <w:t>Chevalier, A. and Lanot, G. (2001) ‘The Relative Effect of Family and Financial Characteristics on Educational Achievement’, p. 32.</w:t>
      </w:r>
    </w:p>
    <w:p w14:paraId="2D46ECE1"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Conlon, G. (2001) </w:t>
      </w:r>
      <w:r w:rsidRPr="009106F1">
        <w:rPr>
          <w:rFonts w:cstheme="minorHAnsi"/>
          <w:i/>
          <w:iCs/>
          <w:sz w:val="24"/>
          <w:szCs w:val="24"/>
        </w:rPr>
        <w:t>The differential in earnings premia between academically and vocationally trained males in the United Kingdom</w:t>
      </w:r>
      <w:r w:rsidRPr="009106F1">
        <w:rPr>
          <w:rFonts w:cstheme="minorHAnsi"/>
          <w:sz w:val="24"/>
          <w:szCs w:val="24"/>
        </w:rPr>
        <w:t>. London: Centre for the Economics of Education.</w:t>
      </w:r>
    </w:p>
    <w:p w14:paraId="14FA4051"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Connelly, R., Gayle, V. and Lambert, P.S. (2016) ‘A review of educational attainment measures for social survey research’, </w:t>
      </w:r>
      <w:r w:rsidRPr="009106F1">
        <w:rPr>
          <w:rFonts w:cstheme="minorHAnsi"/>
          <w:i/>
          <w:iCs/>
          <w:sz w:val="24"/>
          <w:szCs w:val="24"/>
        </w:rPr>
        <w:t>Methodological Innovations</w:t>
      </w:r>
      <w:r w:rsidRPr="009106F1">
        <w:rPr>
          <w:rFonts w:cstheme="minorHAnsi"/>
          <w:sz w:val="24"/>
          <w:szCs w:val="24"/>
        </w:rPr>
        <w:t>, 9. Available at: https://doi.org/10.1177/2059799116638001.</w:t>
      </w:r>
    </w:p>
    <w:p w14:paraId="5F822F54"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Connolly, S. and Gregory, M. (2010) ‘Dual tracks: part-time work in life-cycle employment for British women’, </w:t>
      </w:r>
      <w:r w:rsidRPr="009106F1">
        <w:rPr>
          <w:rFonts w:cstheme="minorHAnsi"/>
          <w:i/>
          <w:iCs/>
          <w:sz w:val="24"/>
          <w:szCs w:val="24"/>
        </w:rPr>
        <w:t>Journal of Population Economics</w:t>
      </w:r>
      <w:r w:rsidRPr="009106F1">
        <w:rPr>
          <w:rFonts w:cstheme="minorHAnsi"/>
          <w:sz w:val="24"/>
          <w:szCs w:val="24"/>
        </w:rPr>
        <w:t>, 23(3), pp. 907–931. Available at: https://doi.org/10.1007/s00148-009-0249-4.</w:t>
      </w:r>
    </w:p>
    <w:p w14:paraId="205E836F"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Connolly, S., Micklewright, J. and Nickell, S. (1992) ‘THE OCCUPATIONAL SUCCESS OF YOUNG MEN WHO LEFT SCHOOL AT SIXTEEN *’, </w:t>
      </w:r>
      <w:r w:rsidRPr="009106F1">
        <w:rPr>
          <w:rFonts w:cstheme="minorHAnsi"/>
          <w:i/>
          <w:iCs/>
          <w:sz w:val="24"/>
          <w:szCs w:val="24"/>
        </w:rPr>
        <w:t>Oxford Economic Papers</w:t>
      </w:r>
      <w:r w:rsidRPr="009106F1">
        <w:rPr>
          <w:rFonts w:cstheme="minorHAnsi"/>
          <w:sz w:val="24"/>
          <w:szCs w:val="24"/>
        </w:rPr>
        <w:t>, 44(3), pp. 460–479. Available at: https://doi.org/10.1093/oxfordjournals.oep.a042058.</w:t>
      </w:r>
    </w:p>
    <w:p w14:paraId="64E4EB99"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Devine, F. (2017) ‘The “new structuralism”: class politics and class analysis’, in </w:t>
      </w:r>
      <w:r w:rsidRPr="009106F1">
        <w:rPr>
          <w:rFonts w:cstheme="minorHAnsi"/>
          <w:i/>
          <w:iCs/>
          <w:sz w:val="24"/>
          <w:szCs w:val="24"/>
        </w:rPr>
        <w:t>Social Class and Marxism</w:t>
      </w:r>
      <w:r w:rsidRPr="009106F1">
        <w:rPr>
          <w:rFonts w:cstheme="minorHAnsi"/>
          <w:sz w:val="24"/>
          <w:szCs w:val="24"/>
        </w:rPr>
        <w:t>. Taylor &amp; Francis.</w:t>
      </w:r>
    </w:p>
    <w:p w14:paraId="3D2F4837"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Dex, S. </w:t>
      </w:r>
      <w:r w:rsidRPr="009106F1">
        <w:rPr>
          <w:rFonts w:cstheme="minorHAnsi"/>
          <w:i/>
          <w:iCs/>
          <w:sz w:val="24"/>
          <w:szCs w:val="24"/>
        </w:rPr>
        <w:t>et al.</w:t>
      </w:r>
      <w:r w:rsidRPr="009106F1">
        <w:rPr>
          <w:rFonts w:cstheme="minorHAnsi"/>
          <w:sz w:val="24"/>
          <w:szCs w:val="24"/>
        </w:rPr>
        <w:t xml:space="preserve"> (1998) ‘Women’s Employment Transitions Around Childbearing’, </w:t>
      </w:r>
      <w:r w:rsidRPr="009106F1">
        <w:rPr>
          <w:rFonts w:cstheme="minorHAnsi"/>
          <w:i/>
          <w:iCs/>
          <w:sz w:val="24"/>
          <w:szCs w:val="24"/>
        </w:rPr>
        <w:t>Oxford Bulletin of Economics and Statistics</w:t>
      </w:r>
      <w:r w:rsidRPr="009106F1">
        <w:rPr>
          <w:rFonts w:cstheme="minorHAnsi"/>
          <w:sz w:val="24"/>
          <w:szCs w:val="24"/>
        </w:rPr>
        <w:t>, 60(1), pp. 79–98. Available at: https://doi.org/10.1111/1468-0084.00087.</w:t>
      </w:r>
    </w:p>
    <w:p w14:paraId="59F23494"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Dex, S. and Bukodi, E. (2012) ‘The Effects of Part-Time Work on Women’s Occupational Mobility in Britain: Evidence from the 1958 Birth Cohort Study’, </w:t>
      </w:r>
      <w:r w:rsidRPr="009106F1">
        <w:rPr>
          <w:rFonts w:cstheme="minorHAnsi"/>
          <w:i/>
          <w:iCs/>
          <w:sz w:val="24"/>
          <w:szCs w:val="24"/>
        </w:rPr>
        <w:t>National Institute Economic Review</w:t>
      </w:r>
      <w:r w:rsidRPr="009106F1">
        <w:rPr>
          <w:rFonts w:cstheme="minorHAnsi"/>
          <w:sz w:val="24"/>
          <w:szCs w:val="24"/>
        </w:rPr>
        <w:t>, 222, pp. R20–R37. Available at: https://doi.org/10.1177/002795011222200103.</w:t>
      </w:r>
    </w:p>
    <w:p w14:paraId="3BD8005C"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Dex, S., Ward, K. and Joshi, H. (2008) ‘Gender differences in occupational wage mobility in the 1958 cohort’, </w:t>
      </w:r>
      <w:r w:rsidRPr="009106F1">
        <w:rPr>
          <w:rFonts w:cstheme="minorHAnsi"/>
          <w:i/>
          <w:iCs/>
          <w:sz w:val="24"/>
          <w:szCs w:val="24"/>
        </w:rPr>
        <w:t>Work, Employment and Society</w:t>
      </w:r>
      <w:r w:rsidRPr="009106F1">
        <w:rPr>
          <w:rFonts w:cstheme="minorHAnsi"/>
          <w:sz w:val="24"/>
          <w:szCs w:val="24"/>
        </w:rPr>
        <w:t>, 22(2), pp. 263–280. Available at: https://doi.org/10.1177/0950017008089104.</w:t>
      </w:r>
    </w:p>
    <w:p w14:paraId="6892A728" w14:textId="77777777" w:rsidR="003A1A68" w:rsidRPr="009106F1" w:rsidRDefault="003A1A68" w:rsidP="003A1A68">
      <w:pPr>
        <w:pStyle w:val="Bibliography"/>
        <w:rPr>
          <w:rFonts w:cstheme="minorHAnsi"/>
          <w:sz w:val="24"/>
          <w:szCs w:val="24"/>
        </w:rPr>
      </w:pPr>
      <w:r w:rsidRPr="009106F1">
        <w:rPr>
          <w:rFonts w:cstheme="minorHAnsi"/>
          <w:sz w:val="24"/>
          <w:szCs w:val="24"/>
        </w:rPr>
        <w:lastRenderedPageBreak/>
        <w:t xml:space="preserve">Di Salvo, P. and Ermisch, J. (1997) ‘Analysis of the Dynamics of Housing Tenure Choice in Britain’, </w:t>
      </w:r>
      <w:r w:rsidRPr="009106F1">
        <w:rPr>
          <w:rFonts w:cstheme="minorHAnsi"/>
          <w:i/>
          <w:iCs/>
          <w:sz w:val="24"/>
          <w:szCs w:val="24"/>
        </w:rPr>
        <w:t>Journal of Urban Economics</w:t>
      </w:r>
      <w:r w:rsidRPr="009106F1">
        <w:rPr>
          <w:rFonts w:cstheme="minorHAnsi"/>
          <w:sz w:val="24"/>
          <w:szCs w:val="24"/>
        </w:rPr>
        <w:t>, 42(1), pp. 1–17. Available at: https://doi.org/10.1006/juec.1996.2009.</w:t>
      </w:r>
    </w:p>
    <w:p w14:paraId="5D238C49" w14:textId="77777777" w:rsidR="003A1A68" w:rsidRPr="009106F1" w:rsidRDefault="003A1A68" w:rsidP="003A1A68">
      <w:pPr>
        <w:pStyle w:val="Bibliography"/>
        <w:rPr>
          <w:rFonts w:cstheme="minorHAnsi"/>
          <w:sz w:val="24"/>
          <w:szCs w:val="24"/>
        </w:rPr>
      </w:pPr>
      <w:r w:rsidRPr="009106F1">
        <w:rPr>
          <w:rFonts w:cstheme="minorHAnsi"/>
          <w:sz w:val="24"/>
          <w:szCs w:val="24"/>
        </w:rPr>
        <w:t>Diewald, M. and Mayer, K.U. (2008) ‘The sociology of the life course and life span psychology: integrated paradigm or complementing pathways?’, p. 24.</w:t>
      </w:r>
    </w:p>
    <w:p w14:paraId="37C9B5CB"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Dolton, P., Joshi, H. and Makepeace, G. (2002) ‘Unpacking Unequal Pay Between Men and Women Across Cohort and Lifecycle’, </w:t>
      </w:r>
      <w:r w:rsidRPr="009106F1">
        <w:rPr>
          <w:rFonts w:cstheme="minorHAnsi"/>
          <w:i/>
          <w:iCs/>
          <w:sz w:val="24"/>
          <w:szCs w:val="24"/>
        </w:rPr>
        <w:t>CLS Cohort Studies</w:t>
      </w:r>
      <w:r w:rsidRPr="009106F1">
        <w:rPr>
          <w:rFonts w:cstheme="minorHAnsi"/>
          <w:sz w:val="24"/>
          <w:szCs w:val="24"/>
        </w:rPr>
        <w:t xml:space="preserve"> [Preprint].</w:t>
      </w:r>
    </w:p>
    <w:p w14:paraId="50500E74"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Dolton, P., Makepeace, G. and Marcenaro‐Gutierrez, O.D. (2005) ‘Career progression: Getting‐on, getting‐by and going nowhere’, </w:t>
      </w:r>
      <w:r w:rsidRPr="009106F1">
        <w:rPr>
          <w:rFonts w:cstheme="minorHAnsi"/>
          <w:i/>
          <w:iCs/>
          <w:sz w:val="24"/>
          <w:szCs w:val="24"/>
        </w:rPr>
        <w:t>Education Economics</w:t>
      </w:r>
      <w:r w:rsidRPr="009106F1">
        <w:rPr>
          <w:rFonts w:cstheme="minorHAnsi"/>
          <w:sz w:val="24"/>
          <w:szCs w:val="24"/>
        </w:rPr>
        <w:t>, 13(2), pp. 237–255. Available at: https://doi.org/10.1080/09645290500031447.</w:t>
      </w:r>
    </w:p>
    <w:p w14:paraId="2A474C96" w14:textId="77777777" w:rsidR="003A1A68" w:rsidRPr="009106F1" w:rsidRDefault="003A1A68" w:rsidP="003A1A68">
      <w:pPr>
        <w:pStyle w:val="Bibliography"/>
        <w:rPr>
          <w:rFonts w:cstheme="minorHAnsi"/>
          <w:sz w:val="24"/>
          <w:szCs w:val="24"/>
        </w:rPr>
      </w:pPr>
      <w:r w:rsidRPr="009106F1">
        <w:rPr>
          <w:rFonts w:cstheme="minorHAnsi"/>
          <w:sz w:val="24"/>
          <w:szCs w:val="24"/>
        </w:rPr>
        <w:t>Dorsett, R. and Lucchino, P. (2013) ‘Visualising the school-to-work transition: an analysis using optimal matching’.</w:t>
      </w:r>
    </w:p>
    <w:p w14:paraId="0C51E52C"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Duckworth, K. and Schoon, I. (2012) ‘Beating the Odds: Exploring the Impact of Social Risk on Young People’s School-to-Work Transitions during Recession in the UK’, </w:t>
      </w:r>
      <w:r w:rsidRPr="009106F1">
        <w:rPr>
          <w:rFonts w:cstheme="minorHAnsi"/>
          <w:i/>
          <w:iCs/>
          <w:sz w:val="24"/>
          <w:szCs w:val="24"/>
        </w:rPr>
        <w:t>National Institute Economic Review</w:t>
      </w:r>
      <w:r w:rsidRPr="009106F1">
        <w:rPr>
          <w:rFonts w:cstheme="minorHAnsi"/>
          <w:sz w:val="24"/>
          <w:szCs w:val="24"/>
        </w:rPr>
        <w:t>, 222, pp. R38–R51. Available at: https://doi.org/10.1177/002795011222200104.</w:t>
      </w:r>
    </w:p>
    <w:p w14:paraId="3CD171D2"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Dustmann, C. </w:t>
      </w:r>
      <w:r w:rsidRPr="009106F1">
        <w:rPr>
          <w:rFonts w:cstheme="minorHAnsi"/>
          <w:i/>
          <w:iCs/>
          <w:sz w:val="24"/>
          <w:szCs w:val="24"/>
        </w:rPr>
        <w:t>et al.</w:t>
      </w:r>
      <w:r w:rsidRPr="009106F1">
        <w:rPr>
          <w:rFonts w:cstheme="minorHAnsi"/>
          <w:sz w:val="24"/>
          <w:szCs w:val="24"/>
        </w:rPr>
        <w:t xml:space="preserve"> (1996) ‘Earning and Learning: Educational Policy and the Growth of Part-Time Wurk by Full-Time Pupils’, </w:t>
      </w:r>
      <w:r w:rsidRPr="009106F1">
        <w:rPr>
          <w:rFonts w:cstheme="minorHAnsi"/>
          <w:i/>
          <w:iCs/>
          <w:sz w:val="24"/>
          <w:szCs w:val="24"/>
        </w:rPr>
        <w:t>The journal of applied public economics</w:t>
      </w:r>
      <w:r w:rsidRPr="009106F1">
        <w:rPr>
          <w:rFonts w:cstheme="minorHAnsi"/>
          <w:sz w:val="24"/>
          <w:szCs w:val="24"/>
        </w:rPr>
        <w:t xml:space="preserve"> [Preprint].</w:t>
      </w:r>
    </w:p>
    <w:p w14:paraId="4A085EE7"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Dustmann, C., Rajah, N. and Smith, S. (1997) ‘Teenage truancy, part-time working and wages’, </w:t>
      </w:r>
      <w:r w:rsidRPr="009106F1">
        <w:rPr>
          <w:rFonts w:cstheme="minorHAnsi"/>
          <w:i/>
          <w:iCs/>
          <w:sz w:val="24"/>
          <w:szCs w:val="24"/>
        </w:rPr>
        <w:t>Journal of Population Economics</w:t>
      </w:r>
      <w:r w:rsidRPr="009106F1">
        <w:rPr>
          <w:rFonts w:cstheme="minorHAnsi"/>
          <w:sz w:val="24"/>
          <w:szCs w:val="24"/>
        </w:rPr>
        <w:t xml:space="preserve"> [Preprint].</w:t>
      </w:r>
    </w:p>
    <w:p w14:paraId="3E2DA70C"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Duta, A., Iannelli, C. and Breen, R. (2021) ‘Social inequalities in attaining higher education in Scotland: New evidence from sibling data’, </w:t>
      </w:r>
      <w:r w:rsidRPr="009106F1">
        <w:rPr>
          <w:rFonts w:cstheme="minorHAnsi"/>
          <w:i/>
          <w:iCs/>
          <w:sz w:val="24"/>
          <w:szCs w:val="24"/>
        </w:rPr>
        <w:t>British Educational Research Journal</w:t>
      </w:r>
      <w:r w:rsidRPr="009106F1">
        <w:rPr>
          <w:rFonts w:cstheme="minorHAnsi"/>
          <w:sz w:val="24"/>
          <w:szCs w:val="24"/>
        </w:rPr>
        <w:t>, 47(5), pp. 1281–1302. Available at: https://doi.org/10.1002/berj.3725.</w:t>
      </w:r>
    </w:p>
    <w:p w14:paraId="786E5D1C"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Elder, G., Johnson, M. and Crosnoe, R. (2003) ‘The emergence and development of life course theory’, in </w:t>
      </w:r>
      <w:r w:rsidRPr="009106F1">
        <w:rPr>
          <w:rFonts w:cstheme="minorHAnsi"/>
          <w:i/>
          <w:iCs/>
          <w:sz w:val="24"/>
          <w:szCs w:val="24"/>
        </w:rPr>
        <w:t>Handbook of the Lifecourse</w:t>
      </w:r>
      <w:r w:rsidRPr="009106F1">
        <w:rPr>
          <w:rFonts w:cstheme="minorHAnsi"/>
          <w:sz w:val="24"/>
          <w:szCs w:val="24"/>
        </w:rPr>
        <w:t>. Springer.</w:t>
      </w:r>
    </w:p>
    <w:p w14:paraId="3CF6EEA3"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Elder, G.H. (1994) ‘Time, Human Agency, and Social Change: Perspectives on the Life Course’, </w:t>
      </w:r>
      <w:r w:rsidRPr="009106F1">
        <w:rPr>
          <w:rFonts w:cstheme="minorHAnsi"/>
          <w:i/>
          <w:iCs/>
          <w:sz w:val="24"/>
          <w:szCs w:val="24"/>
        </w:rPr>
        <w:t>Social Psychology Quarterly</w:t>
      </w:r>
      <w:r w:rsidRPr="009106F1">
        <w:rPr>
          <w:rFonts w:cstheme="minorHAnsi"/>
          <w:sz w:val="24"/>
          <w:szCs w:val="24"/>
        </w:rPr>
        <w:t>, 57(1), p. 4. Available at: https://doi.org/10.2307/2786971.</w:t>
      </w:r>
    </w:p>
    <w:p w14:paraId="682DB99B"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Evans, K. (2007) ‘Concepts of bounded agency in education, work, and the personal lives of young adults’, </w:t>
      </w:r>
      <w:r w:rsidRPr="009106F1">
        <w:rPr>
          <w:rFonts w:cstheme="minorHAnsi"/>
          <w:i/>
          <w:iCs/>
          <w:sz w:val="24"/>
          <w:szCs w:val="24"/>
        </w:rPr>
        <w:t>International Journal of Psychology</w:t>
      </w:r>
      <w:r w:rsidRPr="009106F1">
        <w:rPr>
          <w:rFonts w:cstheme="minorHAnsi"/>
          <w:sz w:val="24"/>
          <w:szCs w:val="24"/>
        </w:rPr>
        <w:t>, 42(2), pp. 85–93. Available at: https://doi.org/10.1080/00207590600991237.</w:t>
      </w:r>
    </w:p>
    <w:p w14:paraId="3D3659B5"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Farrall, S., Gray, E. and Mike Jones, P. (2020) ‘The Role of Radical Economic Restructuring in Truancy from School and Engagement in Crime’, </w:t>
      </w:r>
      <w:r w:rsidRPr="009106F1">
        <w:rPr>
          <w:rFonts w:cstheme="minorHAnsi"/>
          <w:i/>
          <w:iCs/>
          <w:sz w:val="24"/>
          <w:szCs w:val="24"/>
        </w:rPr>
        <w:t>The British Journal of Criminology</w:t>
      </w:r>
      <w:r w:rsidRPr="009106F1">
        <w:rPr>
          <w:rFonts w:cstheme="minorHAnsi"/>
          <w:sz w:val="24"/>
          <w:szCs w:val="24"/>
        </w:rPr>
        <w:t>, 60(1), pp. 118–140. Available at: https://doi.org/10.1093/bjc/azz040.</w:t>
      </w:r>
    </w:p>
    <w:p w14:paraId="691C4BE5" w14:textId="77777777" w:rsidR="003A1A68" w:rsidRPr="009106F1" w:rsidRDefault="003A1A68" w:rsidP="003A1A68">
      <w:pPr>
        <w:pStyle w:val="Bibliography"/>
        <w:rPr>
          <w:rFonts w:cstheme="minorHAnsi"/>
          <w:sz w:val="24"/>
          <w:szCs w:val="24"/>
        </w:rPr>
      </w:pPr>
      <w:r w:rsidRPr="009106F1">
        <w:rPr>
          <w:rFonts w:cstheme="minorHAnsi"/>
          <w:sz w:val="24"/>
          <w:szCs w:val="24"/>
        </w:rPr>
        <w:lastRenderedPageBreak/>
        <w:t xml:space="preserve">Feinstein, L., Duckworth, K. and Sabates, R. (2004) </w:t>
      </w:r>
      <w:r w:rsidRPr="009106F1">
        <w:rPr>
          <w:rFonts w:cstheme="minorHAnsi"/>
          <w:i/>
          <w:iCs/>
          <w:sz w:val="24"/>
          <w:szCs w:val="24"/>
        </w:rPr>
        <w:t>A model of the inter-generational transmission of educational success</w:t>
      </w:r>
      <w:r w:rsidRPr="009106F1">
        <w:rPr>
          <w:rFonts w:cstheme="minorHAnsi"/>
          <w:sz w:val="24"/>
          <w:szCs w:val="24"/>
        </w:rPr>
        <w:t>. London: Centre for Research on the Wider Benefits of Learning, Institute of Education.</w:t>
      </w:r>
    </w:p>
    <w:p w14:paraId="7D98738B"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Field, F. (2010) </w:t>
      </w:r>
      <w:r w:rsidRPr="009106F1">
        <w:rPr>
          <w:rFonts w:cstheme="minorHAnsi"/>
          <w:i/>
          <w:iCs/>
          <w:sz w:val="24"/>
          <w:szCs w:val="24"/>
        </w:rPr>
        <w:t>The Foundation Years: preventing poor children becoming poor adults, The report of the Independent Review on Poverty and Life Chances</w:t>
      </w:r>
      <w:r w:rsidRPr="009106F1">
        <w:rPr>
          <w:rFonts w:cstheme="minorHAnsi"/>
          <w:sz w:val="24"/>
          <w:szCs w:val="24"/>
        </w:rPr>
        <w:t>. The report of the Independent Review on Poverty and Life Chances.</w:t>
      </w:r>
    </w:p>
    <w:p w14:paraId="5C959627"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Field, J.A. (2011) ‘Researching the benefits of learning: the persuasive power of longitudinal studies’, </w:t>
      </w:r>
      <w:r w:rsidRPr="009106F1">
        <w:rPr>
          <w:rFonts w:cstheme="minorHAnsi"/>
          <w:i/>
          <w:iCs/>
          <w:sz w:val="24"/>
          <w:szCs w:val="24"/>
        </w:rPr>
        <w:t>London Review of Education</w:t>
      </w:r>
      <w:r w:rsidRPr="009106F1">
        <w:rPr>
          <w:rFonts w:cstheme="minorHAnsi"/>
          <w:sz w:val="24"/>
          <w:szCs w:val="24"/>
        </w:rPr>
        <w:t xml:space="preserve"> [Preprint]. Available at: https://doi.org/10.1080/14748460.2011.616320.</w:t>
      </w:r>
    </w:p>
    <w:p w14:paraId="71AE3D57"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Firth, D. (2000) ‘QV Calculator : Quasi-variances in Xlisp-Stat and on the Web’, </w:t>
      </w:r>
      <w:r w:rsidRPr="009106F1">
        <w:rPr>
          <w:rFonts w:cstheme="minorHAnsi"/>
          <w:i/>
          <w:iCs/>
          <w:sz w:val="24"/>
          <w:szCs w:val="24"/>
        </w:rPr>
        <w:t>Journal of Statistical Software</w:t>
      </w:r>
      <w:r w:rsidRPr="009106F1">
        <w:rPr>
          <w:rFonts w:cstheme="minorHAnsi"/>
          <w:sz w:val="24"/>
          <w:szCs w:val="24"/>
        </w:rPr>
        <w:t xml:space="preserve"> [Preprint].</w:t>
      </w:r>
    </w:p>
    <w:p w14:paraId="44743761"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Firth, D. (2003) ‘Overcoming the Reference Category Problem in the Presentation of Statistical Models’, </w:t>
      </w:r>
      <w:r w:rsidRPr="009106F1">
        <w:rPr>
          <w:rFonts w:cstheme="minorHAnsi"/>
          <w:i/>
          <w:iCs/>
          <w:sz w:val="24"/>
          <w:szCs w:val="24"/>
        </w:rPr>
        <w:t>Sociological Methodology</w:t>
      </w:r>
      <w:r w:rsidRPr="009106F1">
        <w:rPr>
          <w:rFonts w:cstheme="minorHAnsi"/>
          <w:sz w:val="24"/>
          <w:szCs w:val="24"/>
        </w:rPr>
        <w:t>, 33(1), pp. 1–18. Available at: https://doi.org/10.1111/j.0081-1750.2003.t01-1-00125.x.</w:t>
      </w:r>
    </w:p>
    <w:p w14:paraId="397D58FC"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Furnham, A. and Cheng, H. (2013) ‘Factors influencing adult earnings: Findings from a nationally representative sample’, </w:t>
      </w:r>
      <w:r w:rsidRPr="009106F1">
        <w:rPr>
          <w:rFonts w:cstheme="minorHAnsi"/>
          <w:i/>
          <w:iCs/>
          <w:sz w:val="24"/>
          <w:szCs w:val="24"/>
        </w:rPr>
        <w:t>The Journal of Socio-Economics</w:t>
      </w:r>
      <w:r w:rsidRPr="009106F1">
        <w:rPr>
          <w:rFonts w:cstheme="minorHAnsi"/>
          <w:sz w:val="24"/>
          <w:szCs w:val="24"/>
        </w:rPr>
        <w:t>, 44, pp. 120–125. Available at: https://doi.org/10.1016/j.socec.2013.02.008.</w:t>
      </w:r>
    </w:p>
    <w:p w14:paraId="18CB7FBC"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Furnham, A. and Cheng, H. (2019) ‘Factors influencing adult savings and investment: Findings from a nationally representative sample’, </w:t>
      </w:r>
      <w:r w:rsidRPr="009106F1">
        <w:rPr>
          <w:rFonts w:cstheme="minorHAnsi"/>
          <w:i/>
          <w:iCs/>
          <w:sz w:val="24"/>
          <w:szCs w:val="24"/>
        </w:rPr>
        <w:t>Personality and Individual Differences</w:t>
      </w:r>
      <w:r w:rsidRPr="009106F1">
        <w:rPr>
          <w:rFonts w:cstheme="minorHAnsi"/>
          <w:sz w:val="24"/>
          <w:szCs w:val="24"/>
        </w:rPr>
        <w:t>, 151, p. 109510. Available at: https://doi.org/10.1016/j.paid.2019.109510.</w:t>
      </w:r>
    </w:p>
    <w:p w14:paraId="51F00E03"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Galindo-Rueda, F. (2003) ‘Employer Learning and Schooling-Related Statistical Discrimination in Britain’, </w:t>
      </w:r>
      <w:r w:rsidRPr="009106F1">
        <w:rPr>
          <w:rFonts w:cstheme="minorHAnsi"/>
          <w:i/>
          <w:iCs/>
          <w:sz w:val="24"/>
          <w:szCs w:val="24"/>
        </w:rPr>
        <w:t>SSRN Electronic Journal</w:t>
      </w:r>
      <w:r w:rsidRPr="009106F1">
        <w:rPr>
          <w:rFonts w:cstheme="minorHAnsi"/>
          <w:sz w:val="24"/>
          <w:szCs w:val="24"/>
        </w:rPr>
        <w:t xml:space="preserve"> [Preprint]. Available at: https://doi.org/10.2139/ssrn.412483.</w:t>
      </w:r>
    </w:p>
    <w:p w14:paraId="01566435"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Gayle, V., Lambert, P. and Murray, S. (2009) ‘School-to-Work in the 1990s: Modelling Transitions with Large-Scale Datasets’, in R. Brooks (ed.) </w:t>
      </w:r>
      <w:r w:rsidRPr="009106F1">
        <w:rPr>
          <w:rFonts w:cstheme="minorHAnsi"/>
          <w:i/>
          <w:iCs/>
          <w:sz w:val="24"/>
          <w:szCs w:val="24"/>
        </w:rPr>
        <w:t>Transitions from Education to Work</w:t>
      </w:r>
      <w:r w:rsidRPr="009106F1">
        <w:rPr>
          <w:rFonts w:cstheme="minorHAnsi"/>
          <w:sz w:val="24"/>
          <w:szCs w:val="24"/>
        </w:rPr>
        <w:t>. London: Palgrave Macmillan UK, pp. 17–41. Available at: https://doi.org/10.1057/9780230235403_2.</w:t>
      </w:r>
    </w:p>
    <w:p w14:paraId="6A4EF3EF"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Gayle, V. and Lambert, P.S. (2009) ‘Logistic Regression Models in Sociological Research’, </w:t>
      </w:r>
      <w:r w:rsidRPr="009106F1">
        <w:rPr>
          <w:rFonts w:cstheme="minorHAnsi"/>
          <w:i/>
          <w:iCs/>
          <w:sz w:val="24"/>
          <w:szCs w:val="24"/>
        </w:rPr>
        <w:t>DAMES Node, Technical Paper</w:t>
      </w:r>
      <w:r w:rsidRPr="009106F1">
        <w:rPr>
          <w:rFonts w:cstheme="minorHAnsi"/>
          <w:sz w:val="24"/>
          <w:szCs w:val="24"/>
        </w:rPr>
        <w:t xml:space="preserve"> [Preprint].</w:t>
      </w:r>
    </w:p>
    <w:p w14:paraId="71F0F7E1"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Giddens, A. </w:t>
      </w:r>
      <w:r w:rsidRPr="009106F1">
        <w:rPr>
          <w:rFonts w:cstheme="minorHAnsi"/>
          <w:i/>
          <w:iCs/>
          <w:sz w:val="24"/>
          <w:szCs w:val="24"/>
        </w:rPr>
        <w:t>et al.</w:t>
      </w:r>
      <w:r w:rsidRPr="009106F1">
        <w:rPr>
          <w:rFonts w:cstheme="minorHAnsi"/>
          <w:sz w:val="24"/>
          <w:szCs w:val="24"/>
        </w:rPr>
        <w:t xml:space="preserve"> (1991) </w:t>
      </w:r>
      <w:r w:rsidRPr="009106F1">
        <w:rPr>
          <w:rFonts w:cstheme="minorHAnsi"/>
          <w:i/>
          <w:iCs/>
          <w:sz w:val="24"/>
          <w:szCs w:val="24"/>
        </w:rPr>
        <w:t>Introduction to Sociology</w:t>
      </w:r>
      <w:r w:rsidRPr="009106F1">
        <w:rPr>
          <w:rFonts w:cstheme="minorHAnsi"/>
          <w:sz w:val="24"/>
          <w:szCs w:val="24"/>
        </w:rPr>
        <w:t>. New York: Norton.</w:t>
      </w:r>
    </w:p>
    <w:p w14:paraId="44627929"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Goldthorpe, J.H. (1998) ‘Rational Action Theory for Sociology’, </w:t>
      </w:r>
      <w:r w:rsidRPr="009106F1">
        <w:rPr>
          <w:rFonts w:cstheme="minorHAnsi"/>
          <w:i/>
          <w:iCs/>
          <w:sz w:val="24"/>
          <w:szCs w:val="24"/>
        </w:rPr>
        <w:t>The British Journal of Sociology</w:t>
      </w:r>
      <w:r w:rsidRPr="009106F1">
        <w:rPr>
          <w:rFonts w:cstheme="minorHAnsi"/>
          <w:sz w:val="24"/>
          <w:szCs w:val="24"/>
        </w:rPr>
        <w:t>, 49(2), p. 167. Available at: https://doi.org/10.2307/591308.</w:t>
      </w:r>
    </w:p>
    <w:p w14:paraId="10CEEEA4" w14:textId="77777777" w:rsidR="003A1A68" w:rsidRPr="009106F1" w:rsidRDefault="003A1A68" w:rsidP="003A1A68">
      <w:pPr>
        <w:pStyle w:val="Bibliography"/>
        <w:rPr>
          <w:rFonts w:cstheme="minorHAnsi"/>
          <w:sz w:val="24"/>
          <w:szCs w:val="24"/>
        </w:rPr>
      </w:pPr>
      <w:r w:rsidRPr="009106F1">
        <w:rPr>
          <w:rFonts w:cstheme="minorHAnsi"/>
          <w:sz w:val="24"/>
          <w:szCs w:val="24"/>
        </w:rPr>
        <w:t>Goldthorpe, J.H. and Marshall, G. (1992) ‘The promising future of class analysis: a response to recent critiques’.</w:t>
      </w:r>
    </w:p>
    <w:p w14:paraId="6DA5CDC3" w14:textId="77777777" w:rsidR="003A1A68" w:rsidRPr="009106F1" w:rsidRDefault="003A1A68" w:rsidP="003A1A68">
      <w:pPr>
        <w:pStyle w:val="Bibliography"/>
        <w:rPr>
          <w:rFonts w:cstheme="minorHAnsi"/>
          <w:sz w:val="24"/>
          <w:szCs w:val="24"/>
        </w:rPr>
      </w:pPr>
      <w:r w:rsidRPr="009106F1">
        <w:rPr>
          <w:rFonts w:cstheme="minorHAnsi"/>
          <w:sz w:val="24"/>
          <w:szCs w:val="24"/>
        </w:rPr>
        <w:lastRenderedPageBreak/>
        <w:t xml:space="preserve">Goodwin, J. and O’Connor, H. (2005) ‘Exploring Complex Transitions: Looking Back at the “Golden Age” of From School to Work’, </w:t>
      </w:r>
      <w:r w:rsidRPr="009106F1">
        <w:rPr>
          <w:rFonts w:cstheme="minorHAnsi"/>
          <w:i/>
          <w:iCs/>
          <w:sz w:val="24"/>
          <w:szCs w:val="24"/>
        </w:rPr>
        <w:t>Sociology</w:t>
      </w:r>
      <w:r w:rsidRPr="009106F1">
        <w:rPr>
          <w:rFonts w:cstheme="minorHAnsi"/>
          <w:sz w:val="24"/>
          <w:szCs w:val="24"/>
        </w:rPr>
        <w:t>, 39(2), pp. 201–220. Available at: https://doi.org/10.1177/0038038505050535.</w:t>
      </w:r>
    </w:p>
    <w:p w14:paraId="0CD396EC"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Gregg, P. (2001) ‘The Impact of Youth Unemployment on Adult Unemployment in the NCDS’, </w:t>
      </w:r>
      <w:r w:rsidRPr="009106F1">
        <w:rPr>
          <w:rFonts w:cstheme="minorHAnsi"/>
          <w:i/>
          <w:iCs/>
          <w:sz w:val="24"/>
          <w:szCs w:val="24"/>
        </w:rPr>
        <w:t>The Economic Journal</w:t>
      </w:r>
      <w:r w:rsidRPr="009106F1">
        <w:rPr>
          <w:rFonts w:cstheme="minorHAnsi"/>
          <w:sz w:val="24"/>
          <w:szCs w:val="24"/>
        </w:rPr>
        <w:t>, 111(475), pp. F626–F653. Available at: https://doi.org/10.1111/1468-0297.00666.</w:t>
      </w:r>
    </w:p>
    <w:p w14:paraId="2C51908F"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Gregg, P. (2012) ‘Occupational Coding for the National Child Development Study (1969, 1991-2008) and the 1970 British Cohort Study (1980, 2000-2008).’, </w:t>
      </w:r>
      <w:r w:rsidRPr="009106F1">
        <w:rPr>
          <w:rFonts w:cstheme="minorHAnsi"/>
          <w:i/>
          <w:iCs/>
          <w:sz w:val="24"/>
          <w:szCs w:val="24"/>
        </w:rPr>
        <w:t>CLS Cohort Studies</w:t>
      </w:r>
      <w:r w:rsidRPr="009106F1">
        <w:rPr>
          <w:rFonts w:cstheme="minorHAnsi"/>
          <w:sz w:val="24"/>
          <w:szCs w:val="24"/>
        </w:rPr>
        <w:t xml:space="preserve"> [Preprint]. Available at: https://doi.org/10.5255/UKDA-SN-7023-1.</w:t>
      </w:r>
    </w:p>
    <w:p w14:paraId="502399F6"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Gregg, P. and Tominey, E. (2005) ‘The wage scar from male youth unemployment’, </w:t>
      </w:r>
      <w:r w:rsidRPr="009106F1">
        <w:rPr>
          <w:rFonts w:cstheme="minorHAnsi"/>
          <w:i/>
          <w:iCs/>
          <w:sz w:val="24"/>
          <w:szCs w:val="24"/>
        </w:rPr>
        <w:t>Labour Economics</w:t>
      </w:r>
      <w:r w:rsidRPr="009106F1">
        <w:rPr>
          <w:rFonts w:cstheme="minorHAnsi"/>
          <w:sz w:val="24"/>
          <w:szCs w:val="24"/>
        </w:rPr>
        <w:t>, 12(4), pp. 487–509. Available at: https://doi.org/10.1016/j.labeco.2005.05.004.</w:t>
      </w:r>
    </w:p>
    <w:p w14:paraId="00D64E4F"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Guinea-Martin, D. and Elliott, J. (2008) ‘Economic position and occupational segregation in the 1990s: A comparison of the ONS Longitudinal Study and the 1958 National Child Development Study’, </w:t>
      </w:r>
      <w:r w:rsidRPr="009106F1">
        <w:rPr>
          <w:rFonts w:cstheme="minorHAnsi"/>
          <w:i/>
          <w:iCs/>
          <w:sz w:val="24"/>
          <w:szCs w:val="24"/>
        </w:rPr>
        <w:t>CLS Cohort Studies</w:t>
      </w:r>
      <w:r w:rsidRPr="009106F1">
        <w:rPr>
          <w:rFonts w:cstheme="minorHAnsi"/>
          <w:sz w:val="24"/>
          <w:szCs w:val="24"/>
        </w:rPr>
        <w:t xml:space="preserve"> [Preprint].</w:t>
      </w:r>
    </w:p>
    <w:p w14:paraId="3886DB4E"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Hawkes, D. and Plewis, I. (2006) ‘Modelling non-response in the National Child Development Study’, </w:t>
      </w:r>
      <w:r w:rsidRPr="009106F1">
        <w:rPr>
          <w:rFonts w:cstheme="minorHAnsi"/>
          <w:i/>
          <w:iCs/>
          <w:sz w:val="24"/>
          <w:szCs w:val="24"/>
        </w:rPr>
        <w:t>Journal of the Royal Statistical Society</w:t>
      </w:r>
      <w:r w:rsidRPr="009106F1">
        <w:rPr>
          <w:rFonts w:cstheme="minorHAnsi"/>
          <w:sz w:val="24"/>
          <w:szCs w:val="24"/>
        </w:rPr>
        <w:t>, 169(3), pp. 479–491. Available at: https://doi.org/10.1111/j.1467-985X.2006.00401.x.</w:t>
      </w:r>
    </w:p>
    <w:p w14:paraId="2898186E"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Hitlin, S. and Elder, G.H. (2007) ‘Time, Self, and the Curiously Abstract Concept of Agency*’, </w:t>
      </w:r>
      <w:r w:rsidRPr="009106F1">
        <w:rPr>
          <w:rFonts w:cstheme="minorHAnsi"/>
          <w:i/>
          <w:iCs/>
          <w:sz w:val="24"/>
          <w:szCs w:val="24"/>
        </w:rPr>
        <w:t>Sociological Theory</w:t>
      </w:r>
      <w:r w:rsidRPr="009106F1">
        <w:rPr>
          <w:rFonts w:cstheme="minorHAnsi"/>
          <w:sz w:val="24"/>
          <w:szCs w:val="24"/>
        </w:rPr>
        <w:t>, 25(2), pp. 170–191. Available at: https://doi.org/10.1111/j.1467-9558.2007.00303.x.</w:t>
      </w:r>
    </w:p>
    <w:p w14:paraId="6DEDF1C6"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Hitlin, S. and Johnson, M.K. (2015) ‘Reconceptualizing Agency within the Life Course: The Power of Looking Ahead.’, </w:t>
      </w:r>
      <w:r w:rsidRPr="009106F1">
        <w:rPr>
          <w:rFonts w:cstheme="minorHAnsi"/>
          <w:i/>
          <w:iCs/>
          <w:sz w:val="24"/>
          <w:szCs w:val="24"/>
        </w:rPr>
        <w:t>American Journal of Sociology</w:t>
      </w:r>
      <w:r w:rsidRPr="009106F1">
        <w:rPr>
          <w:rFonts w:cstheme="minorHAnsi"/>
          <w:sz w:val="24"/>
          <w:szCs w:val="24"/>
        </w:rPr>
        <w:t>, 120(5), pp. 1429–1472. Available at: https://doi.org/10.1086/681216.</w:t>
      </w:r>
    </w:p>
    <w:p w14:paraId="5C613383"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Holm, A. and Jæger, M.M. (2011) ‘Dealing with selection bias in educational transition models: The bivariate probit selection model’, </w:t>
      </w:r>
      <w:r w:rsidRPr="009106F1">
        <w:rPr>
          <w:rFonts w:cstheme="minorHAnsi"/>
          <w:i/>
          <w:iCs/>
          <w:sz w:val="24"/>
          <w:szCs w:val="24"/>
        </w:rPr>
        <w:t>Research in Social Stratification and Mobility</w:t>
      </w:r>
      <w:r w:rsidRPr="009106F1">
        <w:rPr>
          <w:rFonts w:cstheme="minorHAnsi"/>
          <w:sz w:val="24"/>
          <w:szCs w:val="24"/>
        </w:rPr>
        <w:t>, 29(3), pp. 311–322. Available at: https://doi.org/10.1016/j.rssm.2011.02.002.</w:t>
      </w:r>
    </w:p>
    <w:p w14:paraId="180208BA"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Hutchison, D., Prosser, H. and Wedge, P. (1979) ‘The Prediction of Educational Failure’, </w:t>
      </w:r>
      <w:r w:rsidRPr="009106F1">
        <w:rPr>
          <w:rFonts w:cstheme="minorHAnsi"/>
          <w:i/>
          <w:iCs/>
          <w:sz w:val="24"/>
          <w:szCs w:val="24"/>
        </w:rPr>
        <w:t>Educational Studies</w:t>
      </w:r>
      <w:r w:rsidRPr="009106F1">
        <w:rPr>
          <w:rFonts w:cstheme="minorHAnsi"/>
          <w:sz w:val="24"/>
          <w:szCs w:val="24"/>
        </w:rPr>
        <w:t>, 5(1), pp. 73–82. Available at: https://doi.org/10.1080/0305569790050109.</w:t>
      </w:r>
    </w:p>
    <w:p w14:paraId="21157CC6"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Johnson, D. (2002) ‘Lifetime Earnings, Discount Rate, Ability and the Demand for Post-compulsory Education in Men in England and Wales’, </w:t>
      </w:r>
      <w:r w:rsidRPr="009106F1">
        <w:rPr>
          <w:rFonts w:cstheme="minorHAnsi"/>
          <w:i/>
          <w:iCs/>
          <w:sz w:val="24"/>
          <w:szCs w:val="24"/>
        </w:rPr>
        <w:t>Bulletin of Economic Research</w:t>
      </w:r>
      <w:r w:rsidRPr="009106F1">
        <w:rPr>
          <w:rFonts w:cstheme="minorHAnsi"/>
          <w:sz w:val="24"/>
          <w:szCs w:val="24"/>
        </w:rPr>
        <w:t>, 54(3), pp. 233–247. Available at: https://doi.org/10.1111/1467-8586.00151.</w:t>
      </w:r>
    </w:p>
    <w:p w14:paraId="50606A0E"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Jones, G.E. (1986) ‘Youth in the social structure: transitions to adulthood and their stratification by class and gender.’, </w:t>
      </w:r>
      <w:r w:rsidRPr="009106F1">
        <w:rPr>
          <w:rFonts w:cstheme="minorHAnsi"/>
          <w:i/>
          <w:iCs/>
          <w:sz w:val="24"/>
          <w:szCs w:val="24"/>
        </w:rPr>
        <w:t>University of Surrey</w:t>
      </w:r>
      <w:r w:rsidRPr="009106F1">
        <w:rPr>
          <w:rFonts w:cstheme="minorHAnsi"/>
          <w:sz w:val="24"/>
          <w:szCs w:val="24"/>
        </w:rPr>
        <w:t xml:space="preserve"> [Preprint].</w:t>
      </w:r>
    </w:p>
    <w:p w14:paraId="1DD188C9"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Joshi, H. (2002) ‘Production, Reproduction, and Education: Women, Children, and Work in a British Perspective’, </w:t>
      </w:r>
      <w:r w:rsidRPr="009106F1">
        <w:rPr>
          <w:rFonts w:cstheme="minorHAnsi"/>
          <w:i/>
          <w:iCs/>
          <w:sz w:val="24"/>
          <w:szCs w:val="24"/>
        </w:rPr>
        <w:t>Population and Development Review</w:t>
      </w:r>
      <w:r w:rsidRPr="009106F1">
        <w:rPr>
          <w:rFonts w:cstheme="minorHAnsi"/>
          <w:sz w:val="24"/>
          <w:szCs w:val="24"/>
        </w:rPr>
        <w:t>, 28(3).</w:t>
      </w:r>
    </w:p>
    <w:p w14:paraId="0A793780" w14:textId="77777777" w:rsidR="003A1A68" w:rsidRPr="009106F1" w:rsidRDefault="003A1A68" w:rsidP="003A1A68">
      <w:pPr>
        <w:pStyle w:val="Bibliography"/>
        <w:rPr>
          <w:rFonts w:cstheme="minorHAnsi"/>
          <w:sz w:val="24"/>
          <w:szCs w:val="24"/>
        </w:rPr>
      </w:pPr>
      <w:r w:rsidRPr="009106F1">
        <w:rPr>
          <w:rFonts w:cstheme="minorHAnsi"/>
          <w:sz w:val="24"/>
          <w:szCs w:val="24"/>
        </w:rPr>
        <w:lastRenderedPageBreak/>
        <w:t xml:space="preserve">Joshi, H. and Davies, H. (1996) ‘Financial dependency on men: Have women born in 1958 broken free?’, </w:t>
      </w:r>
      <w:r w:rsidRPr="009106F1">
        <w:rPr>
          <w:rFonts w:cstheme="minorHAnsi"/>
          <w:i/>
          <w:iCs/>
          <w:sz w:val="24"/>
          <w:szCs w:val="24"/>
        </w:rPr>
        <w:t>Policy Studies</w:t>
      </w:r>
      <w:r w:rsidRPr="009106F1">
        <w:rPr>
          <w:rFonts w:cstheme="minorHAnsi"/>
          <w:sz w:val="24"/>
          <w:szCs w:val="24"/>
        </w:rPr>
        <w:t>, 17(1), pp. 35–54. Available at: https://doi.org/10.1080/01442879608423692.</w:t>
      </w:r>
    </w:p>
    <w:p w14:paraId="6752F0FB"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Joshi, H., Makepeace, G. and Dolton, P. (2007) ‘More or Less Unequal? Evidence on the Pay of Men and Women from the British Birth Cohort Studies’, </w:t>
      </w:r>
      <w:r w:rsidRPr="009106F1">
        <w:rPr>
          <w:rFonts w:cstheme="minorHAnsi"/>
          <w:i/>
          <w:iCs/>
          <w:sz w:val="24"/>
          <w:szCs w:val="24"/>
        </w:rPr>
        <w:t>Gender, Work &amp; Organization</w:t>
      </w:r>
      <w:r w:rsidRPr="009106F1">
        <w:rPr>
          <w:rFonts w:cstheme="minorHAnsi"/>
          <w:sz w:val="24"/>
          <w:szCs w:val="24"/>
        </w:rPr>
        <w:t>, 14(1), pp. 37–55. Available at: https://doi.org/10.1111/j.1468-0432.2007.00331.x.</w:t>
      </w:r>
    </w:p>
    <w:p w14:paraId="73F3B1F6"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Lambert, P. and Barnett, C. (2021) ‘Optimising the use of measures of social stratification in research with intersectional and longitudinal analytical priorities’, in Nico, M. and Pollock, G., </w:t>
      </w:r>
      <w:r w:rsidRPr="009106F1">
        <w:rPr>
          <w:rFonts w:cstheme="minorHAnsi"/>
          <w:i/>
          <w:iCs/>
          <w:sz w:val="24"/>
          <w:szCs w:val="24"/>
        </w:rPr>
        <w:t>The Routledge Handbook of Contemporary Inequalities and the Life Course</w:t>
      </w:r>
      <w:r w:rsidRPr="009106F1">
        <w:rPr>
          <w:rFonts w:cstheme="minorHAnsi"/>
          <w:sz w:val="24"/>
          <w:szCs w:val="24"/>
        </w:rPr>
        <w:t>. 1st edn. London: Routledge, pp. 188–198. Available at: https://doi.org/10.4324/9780429470059-18.</w:t>
      </w:r>
    </w:p>
    <w:p w14:paraId="66FF0FF8"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Lambert, P.S. </w:t>
      </w:r>
      <w:r w:rsidRPr="009106F1">
        <w:rPr>
          <w:rFonts w:cstheme="minorHAnsi"/>
          <w:i/>
          <w:iCs/>
          <w:sz w:val="24"/>
          <w:szCs w:val="24"/>
        </w:rPr>
        <w:t>et al.</w:t>
      </w:r>
      <w:r w:rsidRPr="009106F1">
        <w:rPr>
          <w:rFonts w:cstheme="minorHAnsi"/>
          <w:sz w:val="24"/>
          <w:szCs w:val="24"/>
        </w:rPr>
        <w:t xml:space="preserve"> (2008) ‘The importance of specificity in occupation‐based social classifications’, </w:t>
      </w:r>
      <w:r w:rsidRPr="009106F1">
        <w:rPr>
          <w:rFonts w:cstheme="minorHAnsi"/>
          <w:i/>
          <w:iCs/>
          <w:sz w:val="24"/>
          <w:szCs w:val="24"/>
        </w:rPr>
        <w:t>International Journal of Sociology and Social Policy</w:t>
      </w:r>
      <w:r w:rsidRPr="009106F1">
        <w:rPr>
          <w:rFonts w:cstheme="minorHAnsi"/>
          <w:sz w:val="24"/>
          <w:szCs w:val="24"/>
        </w:rPr>
        <w:t>. Edited by R.M. Blackburn, 28(5/6), pp. 179–192. Available at: https://doi.org/10.1108/01443330810881231.</w:t>
      </w:r>
    </w:p>
    <w:p w14:paraId="6214829F"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Lekfuangfu, W.N. and Lordan, G. (2022) ‘Documenting occupational sorting by gender in the UK across three cohorts: does a grand convergence rely on societal movements?’, </w:t>
      </w:r>
      <w:r w:rsidRPr="009106F1">
        <w:rPr>
          <w:rFonts w:cstheme="minorHAnsi"/>
          <w:i/>
          <w:iCs/>
          <w:sz w:val="24"/>
          <w:szCs w:val="24"/>
        </w:rPr>
        <w:t>Empirical Economics</w:t>
      </w:r>
      <w:r w:rsidRPr="009106F1">
        <w:rPr>
          <w:rFonts w:cstheme="minorHAnsi"/>
          <w:sz w:val="24"/>
          <w:szCs w:val="24"/>
        </w:rPr>
        <w:t xml:space="preserve"> [Preprint]. Available at: https://doi.org/10.1007/s00181-022-02314-5.</w:t>
      </w:r>
    </w:p>
    <w:p w14:paraId="47E3EC52"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Leuze, K. (2010) </w:t>
      </w:r>
      <w:r w:rsidRPr="009106F1">
        <w:rPr>
          <w:rFonts w:cstheme="minorHAnsi"/>
          <w:i/>
          <w:iCs/>
          <w:sz w:val="24"/>
          <w:szCs w:val="24"/>
        </w:rPr>
        <w:t>Smooth Path or Long and Winding Road? How Institutions Shape the Transition from Higher Education to Work</w:t>
      </w:r>
      <w:r w:rsidRPr="009106F1">
        <w:rPr>
          <w:rFonts w:cstheme="minorHAnsi"/>
          <w:sz w:val="24"/>
          <w:szCs w:val="24"/>
        </w:rPr>
        <w:t>. Budrich UniPress. Available at: https://doi.org/10.3224/94075542.</w:t>
      </w:r>
    </w:p>
    <w:p w14:paraId="0DEDE879"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Lindley, R.M. (1996) ‘The school-to-work transition in the United Kingdom’, </w:t>
      </w:r>
      <w:r w:rsidRPr="009106F1">
        <w:rPr>
          <w:rFonts w:cstheme="minorHAnsi"/>
          <w:i/>
          <w:iCs/>
          <w:sz w:val="24"/>
          <w:szCs w:val="24"/>
        </w:rPr>
        <w:t>International Labour Review</w:t>
      </w:r>
      <w:r w:rsidRPr="009106F1">
        <w:rPr>
          <w:rFonts w:cstheme="minorHAnsi"/>
          <w:sz w:val="24"/>
          <w:szCs w:val="24"/>
        </w:rPr>
        <w:t>, p. 23.</w:t>
      </w:r>
    </w:p>
    <w:p w14:paraId="7AFC25E5"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Machin, S. and Vignoles, A. (2005) ‘Educational inequality: the widening socio-economic gap’, </w:t>
      </w:r>
      <w:r w:rsidRPr="009106F1">
        <w:rPr>
          <w:rFonts w:cstheme="minorHAnsi"/>
          <w:i/>
          <w:iCs/>
          <w:sz w:val="24"/>
          <w:szCs w:val="24"/>
        </w:rPr>
        <w:t>Fiscal Studies</w:t>
      </w:r>
      <w:r w:rsidRPr="009106F1">
        <w:rPr>
          <w:rFonts w:cstheme="minorHAnsi"/>
          <w:sz w:val="24"/>
          <w:szCs w:val="24"/>
        </w:rPr>
        <w:t>, 25(2), pp. 107–128. Available at: https://doi.org/10.1111/j.1475-5890.2004.tb00099.x.</w:t>
      </w:r>
    </w:p>
    <w:p w14:paraId="3646CE62"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Maclure, S. (1978) </w:t>
      </w:r>
      <w:r w:rsidRPr="009106F1">
        <w:rPr>
          <w:rFonts w:cstheme="minorHAnsi"/>
          <w:i/>
          <w:iCs/>
          <w:sz w:val="24"/>
          <w:szCs w:val="24"/>
        </w:rPr>
        <w:t>Education and Youth Employment in Great Britain</w:t>
      </w:r>
      <w:r w:rsidRPr="009106F1">
        <w:rPr>
          <w:rFonts w:cstheme="minorHAnsi"/>
          <w:sz w:val="24"/>
          <w:szCs w:val="24"/>
        </w:rPr>
        <w:t>. ERIC.</w:t>
      </w:r>
    </w:p>
    <w:p w14:paraId="556859BF"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Makepeace, G. </w:t>
      </w:r>
      <w:r w:rsidRPr="009106F1">
        <w:rPr>
          <w:rFonts w:cstheme="minorHAnsi"/>
          <w:i/>
          <w:iCs/>
          <w:sz w:val="24"/>
          <w:szCs w:val="24"/>
        </w:rPr>
        <w:t>et al.</w:t>
      </w:r>
      <w:r w:rsidRPr="009106F1">
        <w:rPr>
          <w:rFonts w:cstheme="minorHAnsi"/>
          <w:sz w:val="24"/>
          <w:szCs w:val="24"/>
        </w:rPr>
        <w:t xml:space="preserve"> (1999) ‘How Unequally Has Equal Pay Progressed since the 1970s? A Study of Two British Cohorts’, </w:t>
      </w:r>
      <w:r w:rsidRPr="009106F1">
        <w:rPr>
          <w:rFonts w:cstheme="minorHAnsi"/>
          <w:i/>
          <w:iCs/>
          <w:sz w:val="24"/>
          <w:szCs w:val="24"/>
        </w:rPr>
        <w:t>The Journal of Human Resources</w:t>
      </w:r>
      <w:r w:rsidRPr="009106F1">
        <w:rPr>
          <w:rFonts w:cstheme="minorHAnsi"/>
          <w:sz w:val="24"/>
          <w:szCs w:val="24"/>
        </w:rPr>
        <w:t>, 34(3), p. 534. Available at: https://doi.org/10.2307/146379.</w:t>
      </w:r>
    </w:p>
    <w:p w14:paraId="1F47CD8E"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Makepeace, G., Dolton, P. and Joshi, H. (2004) ‘Gender earnings differentials across individuals over time in British cohort studies’, </w:t>
      </w:r>
      <w:r w:rsidRPr="009106F1">
        <w:rPr>
          <w:rFonts w:cstheme="minorHAnsi"/>
          <w:i/>
          <w:iCs/>
          <w:sz w:val="24"/>
          <w:szCs w:val="24"/>
        </w:rPr>
        <w:t>International Journal of Manpower</w:t>
      </w:r>
      <w:r w:rsidRPr="009106F1">
        <w:rPr>
          <w:rFonts w:cstheme="minorHAnsi"/>
          <w:sz w:val="24"/>
          <w:szCs w:val="24"/>
        </w:rPr>
        <w:t>, 25(3/4), pp. 251–263. Available at: https://doi.org/10.1108/01437720410541380.</w:t>
      </w:r>
    </w:p>
    <w:p w14:paraId="20A579E9"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Martin, P., Schoon, I. and Ross, A. (2008) ‘Beyond Transitions: Applying Optimal Matching Analysis to Life Course Research’, </w:t>
      </w:r>
      <w:r w:rsidRPr="009106F1">
        <w:rPr>
          <w:rFonts w:cstheme="minorHAnsi"/>
          <w:i/>
          <w:iCs/>
          <w:sz w:val="24"/>
          <w:szCs w:val="24"/>
        </w:rPr>
        <w:t>International Journal of Social Research Methodology</w:t>
      </w:r>
      <w:r w:rsidRPr="009106F1">
        <w:rPr>
          <w:rFonts w:cstheme="minorHAnsi"/>
          <w:sz w:val="24"/>
          <w:szCs w:val="24"/>
        </w:rPr>
        <w:t>, 11(3), pp. 179–199. Available at: https://doi.org/10.1080/13645570701622025.</w:t>
      </w:r>
    </w:p>
    <w:p w14:paraId="07429167" w14:textId="77777777" w:rsidR="003A1A68" w:rsidRPr="009106F1" w:rsidRDefault="003A1A68" w:rsidP="003A1A68">
      <w:pPr>
        <w:pStyle w:val="Bibliography"/>
        <w:rPr>
          <w:rFonts w:cstheme="minorHAnsi"/>
          <w:sz w:val="24"/>
          <w:szCs w:val="24"/>
        </w:rPr>
      </w:pPr>
      <w:r w:rsidRPr="009106F1">
        <w:rPr>
          <w:rFonts w:cstheme="minorHAnsi"/>
          <w:sz w:val="24"/>
          <w:szCs w:val="24"/>
        </w:rPr>
        <w:lastRenderedPageBreak/>
        <w:t xml:space="preserve">Mayer, K.U. (2004) ‘Whose Lives? How History, Societies, and Institutions Define and Shape Life Courses’, </w:t>
      </w:r>
      <w:r w:rsidRPr="009106F1">
        <w:rPr>
          <w:rFonts w:cstheme="minorHAnsi"/>
          <w:i/>
          <w:iCs/>
          <w:sz w:val="24"/>
          <w:szCs w:val="24"/>
        </w:rPr>
        <w:t>Research in Human Development</w:t>
      </w:r>
      <w:r w:rsidRPr="009106F1">
        <w:rPr>
          <w:rFonts w:cstheme="minorHAnsi"/>
          <w:sz w:val="24"/>
          <w:szCs w:val="24"/>
        </w:rPr>
        <w:t>, 1(3), pp. 161–187. Available at: https://doi.org/10.1207/s15427617rhd0103_3.</w:t>
      </w:r>
    </w:p>
    <w:p w14:paraId="1FD0C0E9"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Mayer, K.U. (2009) ‘New Directions in Life Course Research’, </w:t>
      </w:r>
      <w:r w:rsidRPr="009106F1">
        <w:rPr>
          <w:rFonts w:cstheme="minorHAnsi"/>
          <w:i/>
          <w:iCs/>
          <w:sz w:val="24"/>
          <w:szCs w:val="24"/>
        </w:rPr>
        <w:t>Annual Review of Sociology</w:t>
      </w:r>
      <w:r w:rsidRPr="009106F1">
        <w:rPr>
          <w:rFonts w:cstheme="minorHAnsi"/>
          <w:sz w:val="24"/>
          <w:szCs w:val="24"/>
        </w:rPr>
        <w:t>, 35(1), pp. 413–433. Available at: https://doi.org/10.1146/annurev.soc.34.040507.134619.</w:t>
      </w:r>
    </w:p>
    <w:p w14:paraId="26856FBB" w14:textId="77777777" w:rsidR="003A1A68" w:rsidRPr="009106F1" w:rsidRDefault="003A1A68" w:rsidP="003A1A68">
      <w:pPr>
        <w:pStyle w:val="Bibliography"/>
        <w:rPr>
          <w:rFonts w:cstheme="minorHAnsi"/>
          <w:sz w:val="24"/>
          <w:szCs w:val="24"/>
        </w:rPr>
      </w:pPr>
      <w:r w:rsidRPr="009106F1">
        <w:rPr>
          <w:rFonts w:cstheme="minorHAnsi"/>
          <w:sz w:val="24"/>
          <w:szCs w:val="24"/>
        </w:rPr>
        <w:t>Mayer, K.U. and Schoepflin, U. (2022) ‘The State and the Life Course’, p. 24.</w:t>
      </w:r>
    </w:p>
    <w:p w14:paraId="681C1E8A"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Micklewright, J. (1989) ‘Choice at Sixteen’, </w:t>
      </w:r>
      <w:r w:rsidRPr="009106F1">
        <w:rPr>
          <w:rFonts w:cstheme="minorHAnsi"/>
          <w:i/>
          <w:iCs/>
          <w:sz w:val="24"/>
          <w:szCs w:val="24"/>
        </w:rPr>
        <w:t>Economica</w:t>
      </w:r>
      <w:r w:rsidRPr="009106F1">
        <w:rPr>
          <w:rFonts w:cstheme="minorHAnsi"/>
          <w:sz w:val="24"/>
          <w:szCs w:val="24"/>
        </w:rPr>
        <w:t>, 56(221), pp. 25–39. Available at: https://doi.org/10.2307/2554492.</w:t>
      </w:r>
    </w:p>
    <w:p w14:paraId="19CC8A86" w14:textId="77777777" w:rsidR="003A1A68" w:rsidRPr="009106F1" w:rsidRDefault="003A1A68" w:rsidP="003A1A68">
      <w:pPr>
        <w:pStyle w:val="Bibliography"/>
        <w:rPr>
          <w:rFonts w:cstheme="minorHAnsi"/>
          <w:sz w:val="24"/>
          <w:szCs w:val="24"/>
        </w:rPr>
      </w:pPr>
      <w:r w:rsidRPr="009106F1">
        <w:rPr>
          <w:rFonts w:cstheme="minorHAnsi"/>
          <w:sz w:val="24"/>
          <w:szCs w:val="24"/>
        </w:rPr>
        <w:t>Murray, S.J. (2011) ‘Growing up in the 1990s: Tracks and trajectories of the “Rising 16’s”: A longitudinal analysis using the British Household Panel Survey.’, p. 354.</w:t>
      </w:r>
    </w:p>
    <w:p w14:paraId="56EAE9DB"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Neuburger, J. (2010) ‘Trends in the Unequal Pay of Women and Men Across Three British Generations’, </w:t>
      </w:r>
      <w:r w:rsidRPr="009106F1">
        <w:rPr>
          <w:rFonts w:cstheme="minorHAnsi"/>
          <w:i/>
          <w:iCs/>
          <w:sz w:val="24"/>
          <w:szCs w:val="24"/>
        </w:rPr>
        <w:t>PhD thesis</w:t>
      </w:r>
      <w:r w:rsidRPr="009106F1">
        <w:rPr>
          <w:rFonts w:cstheme="minorHAnsi"/>
          <w:sz w:val="24"/>
          <w:szCs w:val="24"/>
        </w:rPr>
        <w:t xml:space="preserve"> [Preprint].</w:t>
      </w:r>
    </w:p>
    <w:p w14:paraId="0D1A52B9"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Neuburger, J., Kuh, D. and Joshi, H. (2009) ‘Trends in the relative wage opportunities of women and men across three British generations’, </w:t>
      </w:r>
      <w:r w:rsidRPr="009106F1">
        <w:rPr>
          <w:rFonts w:cstheme="minorHAnsi"/>
          <w:i/>
          <w:iCs/>
          <w:sz w:val="24"/>
          <w:szCs w:val="24"/>
        </w:rPr>
        <w:t>CLS Cohort Studies</w:t>
      </w:r>
      <w:r w:rsidRPr="009106F1">
        <w:rPr>
          <w:rFonts w:cstheme="minorHAnsi"/>
          <w:sz w:val="24"/>
          <w:szCs w:val="24"/>
        </w:rPr>
        <w:t xml:space="preserve"> [Preprint].</w:t>
      </w:r>
    </w:p>
    <w:p w14:paraId="45E446B8"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Neyt, B. </w:t>
      </w:r>
      <w:r w:rsidRPr="009106F1">
        <w:rPr>
          <w:rFonts w:cstheme="minorHAnsi"/>
          <w:i/>
          <w:iCs/>
          <w:sz w:val="24"/>
          <w:szCs w:val="24"/>
        </w:rPr>
        <w:t>et al.</w:t>
      </w:r>
      <w:r w:rsidRPr="009106F1">
        <w:rPr>
          <w:rFonts w:cstheme="minorHAnsi"/>
          <w:sz w:val="24"/>
          <w:szCs w:val="24"/>
        </w:rPr>
        <w:t xml:space="preserve"> (2018) ‘Does Student Work Really Affect Educational Outcomes? A Review of the Literature’, </w:t>
      </w:r>
      <w:r w:rsidRPr="009106F1">
        <w:rPr>
          <w:rFonts w:cstheme="minorHAnsi"/>
          <w:i/>
          <w:iCs/>
          <w:sz w:val="24"/>
          <w:szCs w:val="24"/>
        </w:rPr>
        <w:t>Journal of Economic Surveys</w:t>
      </w:r>
      <w:r w:rsidRPr="009106F1">
        <w:rPr>
          <w:rFonts w:cstheme="minorHAnsi"/>
          <w:sz w:val="24"/>
          <w:szCs w:val="24"/>
        </w:rPr>
        <w:t xml:space="preserve"> [Preprint].</w:t>
      </w:r>
    </w:p>
    <w:p w14:paraId="6179CD92"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Norton, E.C. and Dowd, B.E. (2018) ‘Log Odds and the Interpretation of Logit Models’, </w:t>
      </w:r>
      <w:r w:rsidRPr="009106F1">
        <w:rPr>
          <w:rFonts w:cstheme="minorHAnsi"/>
          <w:i/>
          <w:iCs/>
          <w:sz w:val="24"/>
          <w:szCs w:val="24"/>
        </w:rPr>
        <w:t>Health Services Research</w:t>
      </w:r>
      <w:r w:rsidRPr="009106F1">
        <w:rPr>
          <w:rFonts w:cstheme="minorHAnsi"/>
          <w:sz w:val="24"/>
          <w:szCs w:val="24"/>
        </w:rPr>
        <w:t>, 53(2), pp. 859–878. Available at: https://doi.org/10.1111/1475-6773.12712.</w:t>
      </w:r>
    </w:p>
    <w:p w14:paraId="18D033E1"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ONS (2023) </w:t>
      </w:r>
      <w:r w:rsidRPr="009106F1">
        <w:rPr>
          <w:rFonts w:cstheme="minorHAnsi"/>
          <w:i/>
          <w:iCs/>
          <w:sz w:val="24"/>
          <w:szCs w:val="24"/>
        </w:rPr>
        <w:t>Unemployment rate</w:t>
      </w:r>
      <w:r w:rsidRPr="009106F1">
        <w:rPr>
          <w:rFonts w:cstheme="minorHAnsi"/>
          <w:sz w:val="24"/>
          <w:szCs w:val="24"/>
        </w:rPr>
        <w:t>. Available at: https://www.ons.gov.uk/employmentandlabourmarket/peoplenotinwork/unemployment/timeseries/mgsx/lms (Accessed: 1 May 2023).</w:t>
      </w:r>
    </w:p>
    <w:p w14:paraId="0663106A"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Paci, P. </w:t>
      </w:r>
      <w:r w:rsidRPr="009106F1">
        <w:rPr>
          <w:rFonts w:cstheme="minorHAnsi"/>
          <w:i/>
          <w:iCs/>
          <w:sz w:val="24"/>
          <w:szCs w:val="24"/>
        </w:rPr>
        <w:t>et al.</w:t>
      </w:r>
      <w:r w:rsidRPr="009106F1">
        <w:rPr>
          <w:rFonts w:cstheme="minorHAnsi"/>
          <w:sz w:val="24"/>
          <w:szCs w:val="24"/>
        </w:rPr>
        <w:t xml:space="preserve"> (1995) ‘Is pay discrimination against young women a thing of the past? Atale of two cohorts’, </w:t>
      </w:r>
      <w:r w:rsidRPr="009106F1">
        <w:rPr>
          <w:rFonts w:cstheme="minorHAnsi"/>
          <w:i/>
          <w:iCs/>
          <w:sz w:val="24"/>
          <w:szCs w:val="24"/>
        </w:rPr>
        <w:t>International Journal of Manpower</w:t>
      </w:r>
      <w:r w:rsidRPr="009106F1">
        <w:rPr>
          <w:rFonts w:cstheme="minorHAnsi"/>
          <w:sz w:val="24"/>
          <w:szCs w:val="24"/>
        </w:rPr>
        <w:t>, 16(2), pp. 60–65. Available at: https://doi.org/10.1108/01437729510085765.</w:t>
      </w:r>
    </w:p>
    <w:p w14:paraId="21796589"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Parsons, S. (2013) ‘Mass Observation Archive: How to combine information with the British birth cohort studies’, </w:t>
      </w:r>
      <w:r w:rsidRPr="009106F1">
        <w:rPr>
          <w:rFonts w:cstheme="minorHAnsi"/>
          <w:i/>
          <w:iCs/>
          <w:sz w:val="24"/>
          <w:szCs w:val="24"/>
        </w:rPr>
        <w:t>Discovery UCL</w:t>
      </w:r>
      <w:r w:rsidRPr="009106F1">
        <w:rPr>
          <w:rFonts w:cstheme="minorHAnsi"/>
          <w:sz w:val="24"/>
          <w:szCs w:val="24"/>
        </w:rPr>
        <w:t xml:space="preserve"> [Preprint].</w:t>
      </w:r>
    </w:p>
    <w:p w14:paraId="493906FF"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Patacchini, E. and Zenou, Y. (2006) ‘The Dynamics of the Racial Test Score Gap During the School Years in Britain’, </w:t>
      </w:r>
      <w:r w:rsidRPr="009106F1">
        <w:rPr>
          <w:rFonts w:cstheme="minorHAnsi"/>
          <w:i/>
          <w:iCs/>
          <w:sz w:val="24"/>
          <w:szCs w:val="24"/>
        </w:rPr>
        <w:t>Research Institute of Industrial Economics</w:t>
      </w:r>
      <w:r w:rsidRPr="009106F1">
        <w:rPr>
          <w:rFonts w:cstheme="minorHAnsi"/>
          <w:sz w:val="24"/>
          <w:szCs w:val="24"/>
        </w:rPr>
        <w:t xml:space="preserve"> [Preprint].</w:t>
      </w:r>
    </w:p>
    <w:p w14:paraId="2BCE3064"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Payne, J. (1987) ‘Unemployment, Apprenticeships and Training: does it pay to stay on at school?’, </w:t>
      </w:r>
      <w:r w:rsidRPr="009106F1">
        <w:rPr>
          <w:rFonts w:cstheme="minorHAnsi"/>
          <w:i/>
          <w:iCs/>
          <w:sz w:val="24"/>
          <w:szCs w:val="24"/>
        </w:rPr>
        <w:t>British Journal of Sociology of Education</w:t>
      </w:r>
      <w:r w:rsidRPr="009106F1">
        <w:rPr>
          <w:rFonts w:cstheme="minorHAnsi"/>
          <w:sz w:val="24"/>
          <w:szCs w:val="24"/>
        </w:rPr>
        <w:t>, 8(4), pp. 425–445. Available at: https://doi.org/10.1080/0142569870080405.</w:t>
      </w:r>
    </w:p>
    <w:p w14:paraId="2023384F"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Payne, J. (1995) ‘Routes beyond compulsory schooling’, </w:t>
      </w:r>
      <w:r w:rsidRPr="009106F1">
        <w:rPr>
          <w:rFonts w:cstheme="minorHAnsi"/>
          <w:i/>
          <w:iCs/>
          <w:sz w:val="24"/>
          <w:szCs w:val="24"/>
        </w:rPr>
        <w:t>Policy Studies Institute</w:t>
      </w:r>
      <w:r w:rsidRPr="009106F1">
        <w:rPr>
          <w:rFonts w:cstheme="minorHAnsi"/>
          <w:sz w:val="24"/>
          <w:szCs w:val="24"/>
        </w:rPr>
        <w:t>, p. 98.</w:t>
      </w:r>
    </w:p>
    <w:p w14:paraId="0233E939" w14:textId="77777777" w:rsidR="003A1A68" w:rsidRPr="009106F1" w:rsidRDefault="003A1A68" w:rsidP="003A1A68">
      <w:pPr>
        <w:pStyle w:val="Bibliography"/>
        <w:rPr>
          <w:rFonts w:cstheme="minorHAnsi"/>
          <w:sz w:val="24"/>
          <w:szCs w:val="24"/>
        </w:rPr>
      </w:pPr>
      <w:r w:rsidRPr="009106F1">
        <w:rPr>
          <w:rFonts w:cstheme="minorHAnsi"/>
          <w:sz w:val="24"/>
          <w:szCs w:val="24"/>
        </w:rPr>
        <w:lastRenderedPageBreak/>
        <w:t xml:space="preserve">Pearson qualifications (2023a) </w:t>
      </w:r>
      <w:r w:rsidRPr="009106F1">
        <w:rPr>
          <w:rFonts w:cstheme="minorHAnsi"/>
          <w:i/>
          <w:iCs/>
          <w:sz w:val="24"/>
          <w:szCs w:val="24"/>
        </w:rPr>
        <w:t>About CSEs</w:t>
      </w:r>
      <w:r w:rsidRPr="009106F1">
        <w:rPr>
          <w:rFonts w:cstheme="minorHAnsi"/>
          <w:sz w:val="24"/>
          <w:szCs w:val="24"/>
        </w:rPr>
        <w:t>. Available at: https://qualifications.pearson.com/en/support/support-topics/understanding-our-qualifications/our-qualifications-explained/about-cses.html (Accessed: 9 May 2023).</w:t>
      </w:r>
    </w:p>
    <w:p w14:paraId="1C86DDDE"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Pearson qualifications (2023b) </w:t>
      </w:r>
      <w:r w:rsidRPr="009106F1">
        <w:rPr>
          <w:rFonts w:cstheme="minorHAnsi"/>
          <w:i/>
          <w:iCs/>
          <w:sz w:val="24"/>
          <w:szCs w:val="24"/>
        </w:rPr>
        <w:t>About O levels</w:t>
      </w:r>
      <w:r w:rsidRPr="009106F1">
        <w:rPr>
          <w:rFonts w:cstheme="minorHAnsi"/>
          <w:sz w:val="24"/>
          <w:szCs w:val="24"/>
        </w:rPr>
        <w:t>. Available at: https://qualifications.pearson.com/en/support/support-topics/understanding-our-qualifications/our-qualifications-explained/about-o-levels.html (Accessed: 8 May 2023).</w:t>
      </w:r>
    </w:p>
    <w:p w14:paraId="7CFA3CED"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Power, C. and Elliott, J. (2006) ‘Cohort profile: 1958 British birth cohort (National Child Development Study)’, </w:t>
      </w:r>
      <w:r w:rsidRPr="009106F1">
        <w:rPr>
          <w:rFonts w:cstheme="minorHAnsi"/>
          <w:i/>
          <w:iCs/>
          <w:sz w:val="24"/>
          <w:szCs w:val="24"/>
        </w:rPr>
        <w:t>International Journal of Epidemiology</w:t>
      </w:r>
      <w:r w:rsidRPr="009106F1">
        <w:rPr>
          <w:rFonts w:cstheme="minorHAnsi"/>
          <w:sz w:val="24"/>
          <w:szCs w:val="24"/>
        </w:rPr>
        <w:t>, 35(1), pp. 34–41. Available at: https://doi.org/10.1093/ije/dyi183.</w:t>
      </w:r>
    </w:p>
    <w:p w14:paraId="2700588B"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Prandy, K. (1999) ‘Class, stratification and inequalities in health: a comparison of the Registrar‐General’s Social Classes and the Cambridge Scale’, </w:t>
      </w:r>
      <w:r w:rsidRPr="009106F1">
        <w:rPr>
          <w:rFonts w:cstheme="minorHAnsi"/>
          <w:i/>
          <w:iCs/>
          <w:sz w:val="24"/>
          <w:szCs w:val="24"/>
        </w:rPr>
        <w:t>Sociology of Health &amp; Illness</w:t>
      </w:r>
      <w:r w:rsidRPr="009106F1">
        <w:rPr>
          <w:rFonts w:cstheme="minorHAnsi"/>
          <w:sz w:val="24"/>
          <w:szCs w:val="24"/>
        </w:rPr>
        <w:t>, 21(4), pp. 466–484. Available at: https://doi.org/10.1111/1467-9566.00167.</w:t>
      </w:r>
    </w:p>
    <w:p w14:paraId="53519D7E"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Prandy, K. and Lambert, P. (2003) ‘Marriage, Social Distance and the Social Space:: An Alternative Derivation and Validation of the Cambridge Scale’, </w:t>
      </w:r>
      <w:r w:rsidRPr="009106F1">
        <w:rPr>
          <w:rFonts w:cstheme="minorHAnsi"/>
          <w:i/>
          <w:iCs/>
          <w:sz w:val="24"/>
          <w:szCs w:val="24"/>
        </w:rPr>
        <w:t>Sociology</w:t>
      </w:r>
      <w:r w:rsidRPr="009106F1">
        <w:rPr>
          <w:rFonts w:cstheme="minorHAnsi"/>
          <w:sz w:val="24"/>
          <w:szCs w:val="24"/>
        </w:rPr>
        <w:t>, 37(3), pp. 397–411. Available at: https://doi.org/10.1177/00380385030373001.</w:t>
      </w:r>
    </w:p>
    <w:p w14:paraId="7D13D22C"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Roantree, B. and Vira, K. (2018) </w:t>
      </w:r>
      <w:r w:rsidRPr="009106F1">
        <w:rPr>
          <w:rFonts w:cstheme="minorHAnsi"/>
          <w:i/>
          <w:iCs/>
          <w:sz w:val="24"/>
          <w:szCs w:val="24"/>
        </w:rPr>
        <w:t>The rise and rise of women’s employment in the UK</w:t>
      </w:r>
      <w:r w:rsidRPr="009106F1">
        <w:rPr>
          <w:rFonts w:cstheme="minorHAnsi"/>
          <w:sz w:val="24"/>
          <w:szCs w:val="24"/>
        </w:rPr>
        <w:t>. The IFS. Available at: https://doi.org/10.1920/BN.IFS.2019.BN0234.</w:t>
      </w:r>
    </w:p>
    <w:p w14:paraId="7C72D54C"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Roberts, K. (2003) ‘Change and Continuity in Youth Transitions in Eastern Europe: Lessons for Western Sociology’, </w:t>
      </w:r>
      <w:r w:rsidRPr="009106F1">
        <w:rPr>
          <w:rFonts w:cstheme="minorHAnsi"/>
          <w:i/>
          <w:iCs/>
          <w:sz w:val="24"/>
          <w:szCs w:val="24"/>
        </w:rPr>
        <w:t>The Sociological Review</w:t>
      </w:r>
      <w:r w:rsidRPr="009106F1">
        <w:rPr>
          <w:rFonts w:cstheme="minorHAnsi"/>
          <w:sz w:val="24"/>
          <w:szCs w:val="24"/>
        </w:rPr>
        <w:t>, 51(4), pp. 484–505. Available at: https://doi.org/10.1111/j.1467-954X.2003.00432.x.</w:t>
      </w:r>
    </w:p>
    <w:p w14:paraId="5C6DB36D"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Rose, D. and Pevalin, D.J. (2002) ‘The National Statistics Socio-economic Classification: Unifying Official and Sociological Approaches to the Conceptualisation and Measurement of Social Class’, </w:t>
      </w:r>
      <w:r w:rsidRPr="009106F1">
        <w:rPr>
          <w:rFonts w:cstheme="minorHAnsi"/>
          <w:i/>
          <w:iCs/>
          <w:sz w:val="24"/>
          <w:szCs w:val="24"/>
        </w:rPr>
        <w:t>Sociétés contemporaines</w:t>
      </w:r>
      <w:r w:rsidRPr="009106F1">
        <w:rPr>
          <w:rFonts w:cstheme="minorHAnsi"/>
          <w:sz w:val="24"/>
          <w:szCs w:val="24"/>
        </w:rPr>
        <w:t xml:space="preserve"> [Preprint].</w:t>
      </w:r>
    </w:p>
    <w:p w14:paraId="77894F4F"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Saunders, P. (2003) </w:t>
      </w:r>
      <w:r w:rsidRPr="009106F1">
        <w:rPr>
          <w:rFonts w:cstheme="minorHAnsi"/>
          <w:i/>
          <w:iCs/>
          <w:sz w:val="24"/>
          <w:szCs w:val="24"/>
        </w:rPr>
        <w:t>Social Theory and the Urban Question</w:t>
      </w:r>
      <w:r w:rsidRPr="009106F1">
        <w:rPr>
          <w:rFonts w:cstheme="minorHAnsi"/>
          <w:sz w:val="24"/>
          <w:szCs w:val="24"/>
        </w:rPr>
        <w:t>. Routledge.</w:t>
      </w:r>
    </w:p>
    <w:p w14:paraId="69B48D6C"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Saunders, P. (2021) </w:t>
      </w:r>
      <w:r w:rsidRPr="009106F1">
        <w:rPr>
          <w:rFonts w:cstheme="minorHAnsi"/>
          <w:i/>
          <w:iCs/>
          <w:sz w:val="24"/>
          <w:szCs w:val="24"/>
        </w:rPr>
        <w:t>A Nation of Home Owners</w:t>
      </w:r>
      <w:r w:rsidRPr="009106F1">
        <w:rPr>
          <w:rFonts w:cstheme="minorHAnsi"/>
          <w:sz w:val="24"/>
          <w:szCs w:val="24"/>
        </w:rPr>
        <w:t>. Routledge.</w:t>
      </w:r>
    </w:p>
    <w:p w14:paraId="4EA24EA9"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Savage, L. (2011) ‘Snakes and Ladders: who climbs the rungs of the earnings ladder’, </w:t>
      </w:r>
      <w:r w:rsidRPr="009106F1">
        <w:rPr>
          <w:rFonts w:cstheme="minorHAnsi"/>
          <w:i/>
          <w:iCs/>
          <w:sz w:val="24"/>
          <w:szCs w:val="24"/>
        </w:rPr>
        <w:t>Resolution Foundation</w:t>
      </w:r>
      <w:r w:rsidRPr="009106F1">
        <w:rPr>
          <w:rFonts w:cstheme="minorHAnsi"/>
          <w:sz w:val="24"/>
          <w:szCs w:val="24"/>
        </w:rPr>
        <w:t xml:space="preserve"> [Preprint].</w:t>
      </w:r>
    </w:p>
    <w:p w14:paraId="43B08ED9"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Savage, M. and Egerton, M. (1997) ‘Social Mobility, Individual Ability and the Inheritance of Class Inequality’, </w:t>
      </w:r>
      <w:r w:rsidRPr="009106F1">
        <w:rPr>
          <w:rFonts w:cstheme="minorHAnsi"/>
          <w:i/>
          <w:iCs/>
          <w:sz w:val="24"/>
          <w:szCs w:val="24"/>
        </w:rPr>
        <w:t>Sociology</w:t>
      </w:r>
      <w:r w:rsidRPr="009106F1">
        <w:rPr>
          <w:rFonts w:cstheme="minorHAnsi"/>
          <w:sz w:val="24"/>
          <w:szCs w:val="24"/>
        </w:rPr>
        <w:t>, 31(4), pp. 645–672. Available at: https://doi.org/10.1177/0038038597031004002.</w:t>
      </w:r>
    </w:p>
    <w:p w14:paraId="6764F26C"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Schmitt, C. (2021) ‘The impact of economic uncertainty, precarious employment, and risk attitudes on the transition to parenthood’, </w:t>
      </w:r>
      <w:r w:rsidRPr="009106F1">
        <w:rPr>
          <w:rFonts w:cstheme="minorHAnsi"/>
          <w:i/>
          <w:iCs/>
          <w:sz w:val="24"/>
          <w:szCs w:val="24"/>
        </w:rPr>
        <w:t>Advances in Life Course Research</w:t>
      </w:r>
      <w:r w:rsidRPr="009106F1">
        <w:rPr>
          <w:rFonts w:cstheme="minorHAnsi"/>
          <w:sz w:val="24"/>
          <w:szCs w:val="24"/>
        </w:rPr>
        <w:t>, 47, p. 100402. Available at: https://doi.org/10.1016/j.alcr.2021.100402.</w:t>
      </w:r>
    </w:p>
    <w:p w14:paraId="26B5000A"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Schoon, I. </w:t>
      </w:r>
      <w:r w:rsidRPr="009106F1">
        <w:rPr>
          <w:rFonts w:cstheme="minorHAnsi"/>
          <w:i/>
          <w:iCs/>
          <w:sz w:val="24"/>
          <w:szCs w:val="24"/>
        </w:rPr>
        <w:t>et al.</w:t>
      </w:r>
      <w:r w:rsidRPr="009106F1">
        <w:rPr>
          <w:rFonts w:cstheme="minorHAnsi"/>
          <w:sz w:val="24"/>
          <w:szCs w:val="24"/>
        </w:rPr>
        <w:t xml:space="preserve"> (2001) ‘Transitions from school to work in a changing social context’, </w:t>
      </w:r>
      <w:r w:rsidRPr="009106F1">
        <w:rPr>
          <w:rFonts w:cstheme="minorHAnsi"/>
          <w:i/>
          <w:iCs/>
          <w:sz w:val="24"/>
          <w:szCs w:val="24"/>
        </w:rPr>
        <w:t>YOUNG</w:t>
      </w:r>
      <w:r w:rsidRPr="009106F1">
        <w:rPr>
          <w:rFonts w:cstheme="minorHAnsi"/>
          <w:sz w:val="24"/>
          <w:szCs w:val="24"/>
        </w:rPr>
        <w:t>, 9(1), pp. 4–22. Available at: https://doi.org/10.1177/110330880100900102.</w:t>
      </w:r>
    </w:p>
    <w:p w14:paraId="08CF3B34" w14:textId="77777777" w:rsidR="003A1A68" w:rsidRPr="009106F1" w:rsidRDefault="003A1A68" w:rsidP="003A1A68">
      <w:pPr>
        <w:pStyle w:val="Bibliography"/>
        <w:rPr>
          <w:rFonts w:cstheme="minorHAnsi"/>
          <w:sz w:val="24"/>
          <w:szCs w:val="24"/>
        </w:rPr>
      </w:pPr>
      <w:r w:rsidRPr="009106F1">
        <w:rPr>
          <w:rFonts w:cstheme="minorHAnsi"/>
          <w:sz w:val="24"/>
          <w:szCs w:val="24"/>
        </w:rPr>
        <w:lastRenderedPageBreak/>
        <w:t xml:space="preserve">Schoon, I. (2007) ‘Adaptations to changing times: Agency in context’, </w:t>
      </w:r>
      <w:r w:rsidRPr="009106F1">
        <w:rPr>
          <w:rFonts w:cstheme="minorHAnsi"/>
          <w:i/>
          <w:iCs/>
          <w:sz w:val="24"/>
          <w:szCs w:val="24"/>
        </w:rPr>
        <w:t>International Journal of Psychology</w:t>
      </w:r>
      <w:r w:rsidRPr="009106F1">
        <w:rPr>
          <w:rFonts w:cstheme="minorHAnsi"/>
          <w:sz w:val="24"/>
          <w:szCs w:val="24"/>
        </w:rPr>
        <w:t>, 42(2), pp. 94–101. Available at: https://doi.org/10.1080/00207590600991252.</w:t>
      </w:r>
    </w:p>
    <w:p w14:paraId="111EFCE1"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Schoon, I. (2010) ‘Becoming Adult: The Persisting Importance of Class and Gender’, in Scott, J., Crompton, R., and Lyonette, C., </w:t>
      </w:r>
      <w:r w:rsidRPr="009106F1">
        <w:rPr>
          <w:rFonts w:cstheme="minorHAnsi"/>
          <w:i/>
          <w:iCs/>
          <w:sz w:val="24"/>
          <w:szCs w:val="24"/>
        </w:rPr>
        <w:t>Gender Inequalities in the 21st Century</w:t>
      </w:r>
      <w:r w:rsidRPr="009106F1">
        <w:rPr>
          <w:rFonts w:cstheme="minorHAnsi"/>
          <w:sz w:val="24"/>
          <w:szCs w:val="24"/>
        </w:rPr>
        <w:t>. Edward Elgar Publishing, p. 13500. Available at: https://doi.org/10.4337/9781849805568.00008.</w:t>
      </w:r>
    </w:p>
    <w:p w14:paraId="6CD8060C"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Schoon, I. (2020) ‘Navigating an Uncertain Labor Market in the UK: The Role of Structure and Agency in the Transition from School to Work’, </w:t>
      </w:r>
      <w:r w:rsidRPr="009106F1">
        <w:rPr>
          <w:rFonts w:cstheme="minorHAnsi"/>
          <w:i/>
          <w:iCs/>
          <w:sz w:val="24"/>
          <w:szCs w:val="24"/>
        </w:rPr>
        <w:t>The ANNALS of the American Academy of Political and Social Science</w:t>
      </w:r>
      <w:r w:rsidRPr="009106F1">
        <w:rPr>
          <w:rFonts w:cstheme="minorHAnsi"/>
          <w:sz w:val="24"/>
          <w:szCs w:val="24"/>
        </w:rPr>
        <w:t>, 688(1), pp. 77–92. Available at: https://doi.org/10.1177/0002716220905569.</w:t>
      </w:r>
    </w:p>
    <w:p w14:paraId="366CF10C" w14:textId="77777777" w:rsidR="003A1A68" w:rsidRPr="009106F1" w:rsidRDefault="003A1A68" w:rsidP="003A1A68">
      <w:pPr>
        <w:pStyle w:val="Bibliography"/>
        <w:rPr>
          <w:rFonts w:cstheme="minorHAnsi"/>
          <w:sz w:val="24"/>
          <w:szCs w:val="24"/>
        </w:rPr>
      </w:pPr>
      <w:r w:rsidRPr="009106F1">
        <w:rPr>
          <w:rFonts w:cstheme="minorHAnsi"/>
          <w:sz w:val="24"/>
          <w:szCs w:val="24"/>
        </w:rPr>
        <w:t>Schoon, I. (2022) ‘Planning for the Future: Changing Education Expectations in Three British Cohorts’, p. 22.</w:t>
      </w:r>
    </w:p>
    <w:p w14:paraId="0C68286A"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Schoon, I. and Bynner, J. (2003) ‘Risk and Resilience in the Life Course: Implications for Interventions and Social Policies’, </w:t>
      </w:r>
      <w:r w:rsidRPr="009106F1">
        <w:rPr>
          <w:rFonts w:cstheme="minorHAnsi"/>
          <w:i/>
          <w:iCs/>
          <w:sz w:val="24"/>
          <w:szCs w:val="24"/>
        </w:rPr>
        <w:t>Journal of Youth Studies</w:t>
      </w:r>
      <w:r w:rsidRPr="009106F1">
        <w:rPr>
          <w:rFonts w:cstheme="minorHAnsi"/>
          <w:sz w:val="24"/>
          <w:szCs w:val="24"/>
        </w:rPr>
        <w:t>, 6(1), pp. 21–31. Available at: https://doi.org/10.1080/1367626032000068145.</w:t>
      </w:r>
    </w:p>
    <w:p w14:paraId="12E30FD3"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Schoon, I., Martin, P. and Ross, A. (2007) ‘Career transitions in times of social change. His and her story’, </w:t>
      </w:r>
      <w:r w:rsidRPr="009106F1">
        <w:rPr>
          <w:rFonts w:cstheme="minorHAnsi"/>
          <w:i/>
          <w:iCs/>
          <w:sz w:val="24"/>
          <w:szCs w:val="24"/>
        </w:rPr>
        <w:t>Journal of Vocational Behavior</w:t>
      </w:r>
      <w:r w:rsidRPr="009106F1">
        <w:rPr>
          <w:rFonts w:cstheme="minorHAnsi"/>
          <w:sz w:val="24"/>
          <w:szCs w:val="24"/>
        </w:rPr>
        <w:t>, 70(1), pp. 78–96. Available at: https://doi.org/10.1016/j.jvb.2006.04.009.</w:t>
      </w:r>
    </w:p>
    <w:p w14:paraId="2BE2D6AA"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Seaman, S.R. </w:t>
      </w:r>
      <w:r w:rsidRPr="009106F1">
        <w:rPr>
          <w:rFonts w:cstheme="minorHAnsi"/>
          <w:i/>
          <w:iCs/>
          <w:sz w:val="24"/>
          <w:szCs w:val="24"/>
        </w:rPr>
        <w:t>et al.</w:t>
      </w:r>
      <w:r w:rsidRPr="009106F1">
        <w:rPr>
          <w:rFonts w:cstheme="minorHAnsi"/>
          <w:sz w:val="24"/>
          <w:szCs w:val="24"/>
        </w:rPr>
        <w:t xml:space="preserve"> (2012) ‘Combining Multiple Imputation and Inverse‐Probability Weighting’, </w:t>
      </w:r>
      <w:r w:rsidRPr="009106F1">
        <w:rPr>
          <w:rFonts w:cstheme="minorHAnsi"/>
          <w:i/>
          <w:iCs/>
          <w:sz w:val="24"/>
          <w:szCs w:val="24"/>
        </w:rPr>
        <w:t>Biometrics</w:t>
      </w:r>
      <w:r w:rsidRPr="009106F1">
        <w:rPr>
          <w:rFonts w:cstheme="minorHAnsi"/>
          <w:sz w:val="24"/>
          <w:szCs w:val="24"/>
        </w:rPr>
        <w:t>, 68(1), pp. 129–137. Available at: https://doi.org/10.1111/j.1541-0420.2011.01666.x.</w:t>
      </w:r>
    </w:p>
    <w:p w14:paraId="3851F666"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Seaman, S.R. and White, I.R. (2013) ‘Review of inverse probability weighting for dealing with missing data’, </w:t>
      </w:r>
      <w:r w:rsidRPr="009106F1">
        <w:rPr>
          <w:rFonts w:cstheme="minorHAnsi"/>
          <w:i/>
          <w:iCs/>
          <w:sz w:val="24"/>
          <w:szCs w:val="24"/>
        </w:rPr>
        <w:t>Statistical Methods in Medical Research</w:t>
      </w:r>
      <w:r w:rsidRPr="009106F1">
        <w:rPr>
          <w:rFonts w:cstheme="minorHAnsi"/>
          <w:sz w:val="24"/>
          <w:szCs w:val="24"/>
        </w:rPr>
        <w:t>, 22(3), pp. 278–295. Available at: https://doi.org/10.1177/0962280210395740.</w:t>
      </w:r>
    </w:p>
    <w:p w14:paraId="3B667B33"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Shanahan, M.J. (2000) ‘Pathways to Adulthood in Changing Societies: Variability and Mechanisms in Life Course Perspective’, </w:t>
      </w:r>
      <w:r w:rsidRPr="009106F1">
        <w:rPr>
          <w:rFonts w:cstheme="minorHAnsi"/>
          <w:i/>
          <w:iCs/>
          <w:sz w:val="24"/>
          <w:szCs w:val="24"/>
        </w:rPr>
        <w:t>Review of Sociology</w:t>
      </w:r>
      <w:r w:rsidRPr="009106F1">
        <w:rPr>
          <w:rFonts w:cstheme="minorHAnsi"/>
          <w:sz w:val="24"/>
          <w:szCs w:val="24"/>
        </w:rPr>
        <w:t>, 26(1), pp. 667–692. Available at: https://doi.org/10.1146/annurev.soc.26.1.667.</w:t>
      </w:r>
    </w:p>
    <w:p w14:paraId="65912CB1"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Sianesi, B., Dearden, L. and Blundell, R. (2003) </w:t>
      </w:r>
      <w:r w:rsidRPr="009106F1">
        <w:rPr>
          <w:rFonts w:cstheme="minorHAnsi"/>
          <w:i/>
          <w:iCs/>
          <w:sz w:val="24"/>
          <w:szCs w:val="24"/>
        </w:rPr>
        <w:t>Evaluating the impact of education on earnings in the UK: Models, methods and results from the NCDS</w:t>
      </w:r>
      <w:r w:rsidRPr="009106F1">
        <w:rPr>
          <w:rFonts w:cstheme="minorHAnsi"/>
          <w:sz w:val="24"/>
          <w:szCs w:val="24"/>
        </w:rPr>
        <w:t>. Working Paper Series. IFS. Available at: https://doi.org/10.1920/wp.ifs.2003.0320.</w:t>
      </w:r>
    </w:p>
    <w:p w14:paraId="0D6C61FD"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Silverwood, R. </w:t>
      </w:r>
      <w:r w:rsidRPr="009106F1">
        <w:rPr>
          <w:rFonts w:cstheme="minorHAnsi"/>
          <w:i/>
          <w:iCs/>
          <w:sz w:val="24"/>
          <w:szCs w:val="24"/>
        </w:rPr>
        <w:t>et al.</w:t>
      </w:r>
      <w:r w:rsidRPr="009106F1">
        <w:rPr>
          <w:rFonts w:cstheme="minorHAnsi"/>
          <w:sz w:val="24"/>
          <w:szCs w:val="24"/>
        </w:rPr>
        <w:t xml:space="preserve"> (2021) ‘Handling missing data in the National Child Development Study: User guide (Version 2).’</w:t>
      </w:r>
    </w:p>
    <w:p w14:paraId="11F7D8AA"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Steiner, R., Hirschi, A. and Akkermans, J. (2021) ‘Many Roads Lead to Rome: Researching Antecedents and Outcomes of Contemporary School-To-Work Transitions’, </w:t>
      </w:r>
      <w:r w:rsidRPr="009106F1">
        <w:rPr>
          <w:rFonts w:cstheme="minorHAnsi"/>
          <w:i/>
          <w:iCs/>
          <w:sz w:val="24"/>
          <w:szCs w:val="24"/>
        </w:rPr>
        <w:t>Journal of Career Development</w:t>
      </w:r>
      <w:r w:rsidRPr="009106F1">
        <w:rPr>
          <w:rFonts w:cstheme="minorHAnsi"/>
          <w:sz w:val="24"/>
          <w:szCs w:val="24"/>
        </w:rPr>
        <w:t>, p. 089484532110635. Available at: https://doi.org/10.1177/08948453211063580.</w:t>
      </w:r>
    </w:p>
    <w:p w14:paraId="6C3FBC9C" w14:textId="77777777" w:rsidR="003A1A68" w:rsidRPr="009106F1" w:rsidRDefault="003A1A68" w:rsidP="003A1A68">
      <w:pPr>
        <w:pStyle w:val="Bibliography"/>
        <w:rPr>
          <w:rFonts w:cstheme="minorHAnsi"/>
          <w:sz w:val="24"/>
          <w:szCs w:val="24"/>
        </w:rPr>
      </w:pPr>
      <w:r w:rsidRPr="009106F1">
        <w:rPr>
          <w:rFonts w:cstheme="minorHAnsi"/>
          <w:sz w:val="24"/>
          <w:szCs w:val="24"/>
        </w:rPr>
        <w:lastRenderedPageBreak/>
        <w:t xml:space="preserve">Stewart, A., Prandy, K. and Blackburn, R.M. (1973) ‘Measuring the Class Structure’, </w:t>
      </w:r>
      <w:r w:rsidRPr="009106F1">
        <w:rPr>
          <w:rFonts w:cstheme="minorHAnsi"/>
          <w:i/>
          <w:iCs/>
          <w:sz w:val="24"/>
          <w:szCs w:val="24"/>
        </w:rPr>
        <w:t>Nature</w:t>
      </w:r>
      <w:r w:rsidRPr="009106F1">
        <w:rPr>
          <w:rFonts w:cstheme="minorHAnsi"/>
          <w:sz w:val="24"/>
          <w:szCs w:val="24"/>
        </w:rPr>
        <w:t>, 245(5426), pp. 415–417. Available at: https://doi.org/10.1038/245415a0.</w:t>
      </w:r>
    </w:p>
    <w:p w14:paraId="6433981E"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Stewart, A., Prandy, K. and Blackburn, R.M. (1980) </w:t>
      </w:r>
      <w:r w:rsidRPr="009106F1">
        <w:rPr>
          <w:rFonts w:cstheme="minorHAnsi"/>
          <w:i/>
          <w:iCs/>
          <w:sz w:val="24"/>
          <w:szCs w:val="24"/>
        </w:rPr>
        <w:t>Social Stratification and Occupations</w:t>
      </w:r>
      <w:r w:rsidRPr="009106F1">
        <w:rPr>
          <w:rFonts w:cstheme="minorHAnsi"/>
          <w:sz w:val="24"/>
          <w:szCs w:val="24"/>
        </w:rPr>
        <w:t>. Springer.</w:t>
      </w:r>
    </w:p>
    <w:p w14:paraId="2A5FA306" w14:textId="77777777" w:rsidR="003A1A68" w:rsidRPr="009106F1" w:rsidRDefault="003A1A68" w:rsidP="003A1A68">
      <w:pPr>
        <w:pStyle w:val="Bibliography"/>
        <w:rPr>
          <w:rFonts w:cstheme="minorHAnsi"/>
          <w:sz w:val="24"/>
          <w:szCs w:val="24"/>
        </w:rPr>
      </w:pPr>
      <w:r w:rsidRPr="009106F1">
        <w:rPr>
          <w:rFonts w:cstheme="minorHAnsi"/>
          <w:sz w:val="24"/>
          <w:szCs w:val="24"/>
        </w:rPr>
        <w:t>Stopforth, S. (2020) ‘Parental Socio-Economic Background and Children’s School-Level GCSE Attainment’, p. 306.</w:t>
      </w:r>
    </w:p>
    <w:p w14:paraId="31FDD4C7"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Szreter, S.R.S. (1984) ‘The Genesis of the Registrar-General’s Social Classification of Occupations’, </w:t>
      </w:r>
      <w:r w:rsidRPr="009106F1">
        <w:rPr>
          <w:rFonts w:cstheme="minorHAnsi"/>
          <w:i/>
          <w:iCs/>
          <w:sz w:val="24"/>
          <w:szCs w:val="24"/>
        </w:rPr>
        <w:t>The British Journal of Sociology</w:t>
      </w:r>
      <w:r w:rsidRPr="009106F1">
        <w:rPr>
          <w:rFonts w:cstheme="minorHAnsi"/>
          <w:sz w:val="24"/>
          <w:szCs w:val="24"/>
        </w:rPr>
        <w:t>, 35(4), p. 522. Available at: https://doi.org/10.2307/590433.</w:t>
      </w:r>
    </w:p>
    <w:p w14:paraId="71D8A796"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Treiman, D.J. (2009) </w:t>
      </w:r>
      <w:r w:rsidRPr="009106F1">
        <w:rPr>
          <w:rFonts w:cstheme="minorHAnsi"/>
          <w:i/>
          <w:iCs/>
          <w:sz w:val="24"/>
          <w:szCs w:val="24"/>
        </w:rPr>
        <w:t>Quantitative data analysis doing social research to test ideas</w:t>
      </w:r>
      <w:r w:rsidRPr="009106F1">
        <w:rPr>
          <w:rFonts w:cstheme="minorHAnsi"/>
          <w:sz w:val="24"/>
          <w:szCs w:val="24"/>
        </w:rPr>
        <w:t>. Jossey-Bass.</w:t>
      </w:r>
    </w:p>
    <w:p w14:paraId="1FA228C5"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University College London, UCL Institute of Education, and Centre for Longitudinal Studies (2023) ‘National Child Development Study.’, </w:t>
      </w:r>
      <w:r w:rsidRPr="009106F1">
        <w:rPr>
          <w:rFonts w:cstheme="minorHAnsi"/>
          <w:i/>
          <w:iCs/>
          <w:sz w:val="24"/>
          <w:szCs w:val="24"/>
        </w:rPr>
        <w:t>UK Data Service</w:t>
      </w:r>
      <w:r w:rsidRPr="009106F1">
        <w:rPr>
          <w:rFonts w:cstheme="minorHAnsi"/>
          <w:sz w:val="24"/>
          <w:szCs w:val="24"/>
        </w:rPr>
        <w:t xml:space="preserve"> [Preprint].</w:t>
      </w:r>
    </w:p>
    <w:p w14:paraId="2B02CA09"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Williams, M. (2017) ‘An old model of social class? Job characteristics and the NS-SEC schema’, </w:t>
      </w:r>
      <w:r w:rsidRPr="009106F1">
        <w:rPr>
          <w:rFonts w:cstheme="minorHAnsi"/>
          <w:i/>
          <w:iCs/>
          <w:sz w:val="24"/>
          <w:szCs w:val="24"/>
        </w:rPr>
        <w:t>Work, Employment and Society</w:t>
      </w:r>
      <w:r w:rsidRPr="009106F1">
        <w:rPr>
          <w:rFonts w:cstheme="minorHAnsi"/>
          <w:sz w:val="24"/>
          <w:szCs w:val="24"/>
        </w:rPr>
        <w:t>, 31(1), pp. 153–165. Available at: https://doi.org/10.1177/0950017016653087.</w:t>
      </w:r>
    </w:p>
    <w:p w14:paraId="250D8527"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Wright, E.O. (2005) ‘Foundations of a neo-Marxist class analysis’, in E.O. Wright (ed.) </w:t>
      </w:r>
      <w:r w:rsidRPr="009106F1">
        <w:rPr>
          <w:rFonts w:cstheme="minorHAnsi"/>
          <w:i/>
          <w:iCs/>
          <w:sz w:val="24"/>
          <w:szCs w:val="24"/>
        </w:rPr>
        <w:t>Approaches to Class Analysis</w:t>
      </w:r>
      <w:r w:rsidRPr="009106F1">
        <w:rPr>
          <w:rFonts w:cstheme="minorHAnsi"/>
          <w:sz w:val="24"/>
          <w:szCs w:val="24"/>
        </w:rPr>
        <w:t>. 1st edn. Cambridge University Press, pp. 4–30. Available at: https://doi.org/10.1017/CBO9780511488900.002.</w:t>
      </w:r>
    </w:p>
    <w:p w14:paraId="610986FA" w14:textId="238449F6" w:rsidR="00B947F6" w:rsidRPr="009106F1" w:rsidRDefault="00B947F6" w:rsidP="00B947F6">
      <w:pPr>
        <w:rPr>
          <w:rFonts w:cstheme="minorHAnsi"/>
          <w:sz w:val="24"/>
          <w:szCs w:val="24"/>
        </w:rPr>
      </w:pPr>
      <w:r w:rsidRPr="009106F1">
        <w:rPr>
          <w:rFonts w:cstheme="minorHAnsi"/>
          <w:sz w:val="24"/>
          <w:szCs w:val="24"/>
        </w:rPr>
        <w:fldChar w:fldCharType="end"/>
      </w:r>
    </w:p>
    <w:bookmarkEnd w:id="1"/>
    <w:p w14:paraId="1C2805A3" w14:textId="77777777" w:rsidR="00B947F6" w:rsidRPr="009106F1" w:rsidRDefault="00B947F6" w:rsidP="00B947F6">
      <w:pPr>
        <w:rPr>
          <w:rFonts w:cstheme="minorHAnsi"/>
          <w:sz w:val="24"/>
          <w:szCs w:val="24"/>
        </w:rPr>
      </w:pPr>
    </w:p>
    <w:sectPr w:rsidR="00B947F6" w:rsidRPr="009106F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C2DBE7" w14:textId="77777777" w:rsidR="00C457E4" w:rsidRDefault="00C457E4" w:rsidP="00B947F6">
      <w:pPr>
        <w:spacing w:after="0" w:line="240" w:lineRule="auto"/>
      </w:pPr>
      <w:r>
        <w:separator/>
      </w:r>
    </w:p>
  </w:endnote>
  <w:endnote w:type="continuationSeparator" w:id="0">
    <w:p w14:paraId="24217BCB" w14:textId="77777777" w:rsidR="00C457E4" w:rsidRDefault="00C457E4" w:rsidP="00B947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DengXian Light">
    <w:altName w:val="等线 Light"/>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Narrow">
    <w:altName w:val="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00000003" w:usb1="00000000" w:usb2="00000000" w:usb3="00000000" w:csb0="00000001" w:csb1="00000000"/>
  </w:font>
  <w:font w:name="NimbusSanL-Bold">
    <w:altName w:val="Yu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8535617"/>
      <w:docPartObj>
        <w:docPartGallery w:val="Page Numbers (Bottom of Page)"/>
        <w:docPartUnique/>
      </w:docPartObj>
    </w:sdtPr>
    <w:sdtEndPr/>
    <w:sdtContent>
      <w:p w14:paraId="4003658E" w14:textId="77777777" w:rsidR="00E1481F" w:rsidRDefault="00E1481F">
        <w:pPr>
          <w:pStyle w:val="Footer"/>
          <w:jc w:val="right"/>
        </w:pPr>
        <w:r>
          <w:t xml:space="preserve">Page | </w:t>
        </w:r>
        <w:r>
          <w:fldChar w:fldCharType="begin"/>
        </w:r>
        <w:r>
          <w:instrText xml:space="preserve"> PAGE   \* MERGEFORMAT </w:instrText>
        </w:r>
        <w:r>
          <w:fldChar w:fldCharType="separate"/>
        </w:r>
        <w:r>
          <w:rPr>
            <w:noProof/>
          </w:rPr>
          <w:t>6</w:t>
        </w:r>
        <w:r>
          <w:rPr>
            <w:noProof/>
          </w:rPr>
          <w:fldChar w:fldCharType="end"/>
        </w:r>
        <w:r>
          <w:t xml:space="preserve"> </w:t>
        </w:r>
      </w:p>
    </w:sdtContent>
  </w:sdt>
  <w:p w14:paraId="5D5BE18F" w14:textId="77777777" w:rsidR="00E1481F" w:rsidRDefault="00E1481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AD17BB" w14:textId="77777777" w:rsidR="00C457E4" w:rsidRDefault="00C457E4" w:rsidP="00B947F6">
      <w:pPr>
        <w:spacing w:after="0" w:line="240" w:lineRule="auto"/>
      </w:pPr>
      <w:r>
        <w:separator/>
      </w:r>
    </w:p>
  </w:footnote>
  <w:footnote w:type="continuationSeparator" w:id="0">
    <w:p w14:paraId="2142862E" w14:textId="77777777" w:rsidR="00C457E4" w:rsidRDefault="00C457E4" w:rsidP="00B947F6">
      <w:pPr>
        <w:spacing w:after="0" w:line="240" w:lineRule="auto"/>
      </w:pPr>
      <w:r>
        <w:continuationSeparator/>
      </w:r>
    </w:p>
  </w:footnote>
  <w:footnote w:id="1">
    <w:p w14:paraId="411148B2" w14:textId="77777777" w:rsidR="00E1481F" w:rsidRDefault="00E1481F" w:rsidP="00B947F6">
      <w:pPr>
        <w:pStyle w:val="FootnoteText"/>
      </w:pPr>
      <w:r w:rsidRPr="008142D5">
        <w:rPr>
          <w:rStyle w:val="FootnoteReference"/>
        </w:rPr>
        <w:footnoteRef/>
      </w:r>
      <w:r>
        <w:t xml:space="preserve"> </w:t>
      </w:r>
      <w:r w:rsidRPr="005339CB">
        <w:t>https://github.com/Scott0atley/YouthTransitions</w:t>
      </w:r>
    </w:p>
  </w:footnote>
  <w:footnote w:id="2">
    <w:p w14:paraId="4F1EAA15" w14:textId="77777777" w:rsidR="00E1481F" w:rsidRDefault="00E1481F" w:rsidP="00B947F6">
      <w:pPr>
        <w:pStyle w:val="FootnoteText"/>
      </w:pPr>
      <w:r w:rsidRPr="008142D5">
        <w:rPr>
          <w:rStyle w:val="FootnoteReference"/>
        </w:rPr>
        <w:footnoteRef/>
      </w:r>
      <w:r>
        <w:t xml:space="preserve"> This latter category can be considered an ‘Other’ category.</w:t>
      </w:r>
    </w:p>
  </w:footnote>
  <w:footnote w:id="3">
    <w:p w14:paraId="666FC42A" w14:textId="16450371" w:rsidR="00E1481F" w:rsidRDefault="00E1481F" w:rsidP="00B947F6">
      <w:pPr>
        <w:pStyle w:val="FootnoteText"/>
      </w:pPr>
      <w:r>
        <w:rPr>
          <w:rStyle w:val="FootnoteReference"/>
        </w:rPr>
        <w:footnoteRef/>
      </w:r>
      <w:r>
        <w:t xml:space="preserve"> This table contains a number of shortened words. For clarity: ‘’FT’’ means Full Time, ‘’PT’’ means Part Time, ‘’ED’’ means education, ‘’APP’’ means Apprenticeship, ‘’TC’’ means Training Course, ‘’OTH’’ means other, ‘’FTTC’’ means Full Time Training Course, ‘’TOPSTC’’ means Training Opportunities for Young Parents Training Course, ‘’UNEMP’’ means unemployed, and ‘’Rule6’’ means N/A. </w:t>
      </w:r>
    </w:p>
  </w:footnote>
  <w:footnote w:id="4">
    <w:p w14:paraId="0AC6DA25" w14:textId="7A9E9573" w:rsidR="00E1481F" w:rsidRDefault="00E1481F">
      <w:pPr>
        <w:pStyle w:val="FootnoteText"/>
      </w:pPr>
      <w:r>
        <w:rPr>
          <w:rStyle w:val="FootnoteReference"/>
        </w:rPr>
        <w:footnoteRef/>
      </w:r>
      <w:r>
        <w:t xml:space="preserve"> Note: Both ‘’LGSS’’ and ‘’DBR’’ have zero documentation with the NCDS or online to confirm what each abbreviation means. Anytime DBR is mentioned it is alongside a more dominant partner – Full Time Work. As for LGSS, it constitutes a single data point, looking at how it is coded within the Stata files suggests it is grouped alongside TOPs courses – due to this LGSS is paired with TOPs courses throughout analysis. </w:t>
      </w:r>
    </w:p>
  </w:footnote>
  <w:footnote w:id="5">
    <w:p w14:paraId="1521F7B5" w14:textId="77777777" w:rsidR="00367581" w:rsidRDefault="00367581"/>
    <w:p w14:paraId="68C5659C" w14:textId="1B7F723F" w:rsidR="00E1481F" w:rsidRDefault="00E1481F" w:rsidP="00B947F6">
      <w:pPr>
        <w:pStyle w:val="FootnoteText"/>
      </w:pPr>
    </w:p>
  </w:footnote>
  <w:footnote w:id="6">
    <w:p w14:paraId="77D7F027" w14:textId="726B6DC2" w:rsidR="00E1481F" w:rsidRPr="00863C2D" w:rsidRDefault="00E1481F" w:rsidP="00B947F6">
      <w:pPr>
        <w:pStyle w:val="FootnoteText"/>
        <w:rPr>
          <w:rFonts w:cstheme="minorHAnsi"/>
          <w:sz w:val="16"/>
          <w:szCs w:val="16"/>
        </w:rPr>
      </w:pPr>
      <w:r w:rsidRPr="00863C2D">
        <w:rPr>
          <w:rStyle w:val="FootnoteReference"/>
          <w:rFonts w:cstheme="minorHAnsi"/>
          <w:sz w:val="16"/>
          <w:szCs w:val="16"/>
        </w:rPr>
        <w:footnoteRef/>
      </w:r>
      <w:r w:rsidRPr="00863C2D">
        <w:rPr>
          <w:rFonts w:cstheme="minorHAnsi"/>
          <w:sz w:val="16"/>
          <w:szCs w:val="16"/>
        </w:rPr>
        <w:t xml:space="preserve"> </w:t>
      </w:r>
      <w:r w:rsidRPr="00863C2D">
        <w:rPr>
          <w:rFonts w:cstheme="minorHAnsi"/>
        </w:rPr>
        <w:t xml:space="preserve">The issue with the NCDS data however is that white people make up 98.3% of all participants. The resulting ethnic minority categories are thus too small to conduct useful analysis. Originally, the resultant variable was parametrised as ‘white’ and ‘non-white’. There were two major issues with this that resulted in the race variable being dropped from analysis. The first returns to the overall low sample of non-white participants when spread over five different economic activity sub-categories. This low number of observations results in low statistical power and thus would impact the entire model. The second is that missing data is a particular problem when it comes to race. The race variable accounted for 16 per cent of missingness in subsequent models. </w:t>
      </w:r>
      <w:r w:rsidR="0059679F" w:rsidRPr="00863C2D">
        <w:rPr>
          <w:rFonts w:cstheme="minorHAnsi"/>
        </w:rPr>
        <w:t>On top</w:t>
      </w:r>
      <w:r w:rsidRPr="00863C2D">
        <w:rPr>
          <w:rFonts w:cstheme="minorHAnsi"/>
        </w:rPr>
        <w:t xml:space="preserve"> of these two primary concerns, a combined race category into white/non-white presents assumptions surrounding homogeneity within the non-white category that is not theoretically justifiable.</w:t>
      </w:r>
    </w:p>
  </w:footnote>
  <w:footnote w:id="7">
    <w:p w14:paraId="32250A3F" w14:textId="77777777" w:rsidR="00E1481F" w:rsidRDefault="00E1481F" w:rsidP="00B947F6">
      <w:pPr>
        <w:pStyle w:val="FootnoteText"/>
      </w:pPr>
      <w:r w:rsidRPr="008142D5">
        <w:rPr>
          <w:rStyle w:val="FootnoteReference"/>
        </w:rPr>
        <w:footnoteRef/>
      </w:r>
      <w:r>
        <w:t xml:space="preserve"> Either in Social Housing or privately rented accommodation. </w:t>
      </w:r>
    </w:p>
  </w:footnote>
  <w:footnote w:id="8">
    <w:p w14:paraId="5206D2F3" w14:textId="77777777" w:rsidR="00E1481F" w:rsidRDefault="00E1481F" w:rsidP="00B947F6">
      <w:pPr>
        <w:pStyle w:val="FootnoteText"/>
      </w:pPr>
      <w:r>
        <w:rPr>
          <w:rStyle w:val="FootnoteReference"/>
        </w:rPr>
        <w:footnoteRef/>
      </w:r>
      <w:r>
        <w:t xml:space="preserve"> The ’constant’ is a concept that argues that occupational positions have the same meaning over time and across different countries.</w:t>
      </w:r>
    </w:p>
  </w:footnote>
  <w:footnote w:id="9">
    <w:p w14:paraId="6AD799BA" w14:textId="77777777" w:rsidR="00E1481F" w:rsidRDefault="00E1481F" w:rsidP="00B947F6">
      <w:pPr>
        <w:pStyle w:val="FootnoteText"/>
      </w:pPr>
      <w:r w:rsidRPr="008142D5">
        <w:rPr>
          <w:rStyle w:val="FootnoteReference"/>
        </w:rPr>
        <w:footnoteRef/>
      </w:r>
      <w:r>
        <w:t xml:space="preserve"> Discussed further in the ‘Registrar General Class Schema’ section below</w:t>
      </w:r>
    </w:p>
  </w:footnote>
  <w:footnote w:id="10">
    <w:p w14:paraId="6C317286" w14:textId="77777777" w:rsidR="00E1481F" w:rsidRDefault="00E1481F" w:rsidP="00B947F6">
      <w:pPr>
        <w:pStyle w:val="FootnoteText"/>
      </w:pPr>
      <w:r>
        <w:rPr>
          <w:rStyle w:val="FootnoteReference"/>
        </w:rPr>
        <w:footnoteRef/>
      </w:r>
      <w:r>
        <w:t xml:space="preserve"> </w:t>
      </w:r>
      <w:r w:rsidRPr="00B60D0A">
        <w:t>https://warwick.ac.uk/fac/sci/statistics/staff/academic-research/firth/software/qvcalc/kuvee/</w:t>
      </w:r>
    </w:p>
  </w:footnote>
  <w:footnote w:id="11">
    <w:p w14:paraId="4E2713A9" w14:textId="7F3D9B90" w:rsidR="00E1481F" w:rsidRDefault="00E1481F">
      <w:pPr>
        <w:pStyle w:val="FootnoteText"/>
      </w:pPr>
      <w:r>
        <w:rPr>
          <w:rStyle w:val="FootnoteReference"/>
        </w:rPr>
        <w:footnoteRef/>
      </w:r>
      <w:r>
        <w:t xml:space="preserve"> Except reading and maths due to the consistent non-significance across the model</w:t>
      </w:r>
    </w:p>
  </w:footnote>
  <w:footnote w:id="12">
    <w:p w14:paraId="6D5213A8" w14:textId="77777777" w:rsidR="00E1481F" w:rsidRDefault="00E1481F" w:rsidP="00B947F6">
      <w:pPr>
        <w:pStyle w:val="FootnoteText"/>
      </w:pPr>
      <w:r w:rsidRPr="008142D5">
        <w:rPr>
          <w:rStyle w:val="FootnoteReference"/>
        </w:rPr>
        <w:footnoteRef/>
      </w:r>
      <w:r>
        <w:t xml:space="preserve"> Discussed at length in section below on Multiple Imputation</w:t>
      </w:r>
    </w:p>
  </w:footnote>
  <w:footnote w:id="13">
    <w:p w14:paraId="00C90BFF" w14:textId="77777777" w:rsidR="00E1481F" w:rsidRDefault="00E1481F" w:rsidP="00B947F6">
      <w:pPr>
        <w:pStyle w:val="FootnoteText"/>
      </w:pPr>
      <w:r>
        <w:rPr>
          <w:rStyle w:val="FootnoteReference"/>
        </w:rPr>
        <w:footnoteRef/>
      </w:r>
      <w:r>
        <w:t xml:space="preserve"> The seed for MI model is 12346, it can also be found in the .do file within the Github page. </w:t>
      </w:r>
    </w:p>
  </w:footnote>
  <w:footnote w:id="14">
    <w:p w14:paraId="3BDDE1C5" w14:textId="77777777" w:rsidR="00E1481F" w:rsidRDefault="00E1481F" w:rsidP="00B947F6">
      <w:pPr>
        <w:pStyle w:val="FootnoteText"/>
      </w:pPr>
      <w:r>
        <w:rPr>
          <w:rStyle w:val="FootnoteReference"/>
        </w:rPr>
        <w:footnoteRef/>
      </w:r>
      <w:r>
        <w:t xml:space="preserve"> 50 imputations were used in MI models.</w:t>
      </w:r>
    </w:p>
  </w:footnote>
  <w:footnote w:id="15">
    <w:p w14:paraId="4A2B1BE2" w14:textId="77777777" w:rsidR="00E1481F" w:rsidRDefault="00E1481F" w:rsidP="00B947F6">
      <w:pPr>
        <w:pStyle w:val="FootnoteText"/>
      </w:pPr>
      <w:r w:rsidRPr="008142D5">
        <w:rPr>
          <w:rStyle w:val="FootnoteReference"/>
        </w:rPr>
        <w:footnoteRef/>
      </w:r>
      <w:r>
        <w:t xml:space="preserve"> Variable n4118 used</w:t>
      </w:r>
    </w:p>
  </w:footnote>
  <w:footnote w:id="16">
    <w:p w14:paraId="72D97FD2" w14:textId="77777777" w:rsidR="00E1481F" w:rsidRDefault="00E1481F" w:rsidP="00B947F6">
      <w:pPr>
        <w:pStyle w:val="FootnoteText"/>
      </w:pPr>
      <w:r w:rsidRPr="008142D5">
        <w:rPr>
          <w:rStyle w:val="FootnoteReference"/>
        </w:rPr>
        <w:footnoteRef/>
      </w:r>
      <w:r>
        <w:t xml:space="preserve"> The variable in question was acatnn236, a categorical variabl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078B7"/>
    <w:multiLevelType w:val="hybridMultilevel"/>
    <w:tmpl w:val="B964CA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ED45600"/>
    <w:multiLevelType w:val="hybridMultilevel"/>
    <w:tmpl w:val="32A69202"/>
    <w:lvl w:ilvl="0" w:tplc="F0B284E4">
      <w:start w:val="1"/>
      <w:numFmt w:val="decimal"/>
      <w:pStyle w:val="ChapterHeading"/>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F2B3DB3"/>
    <w:multiLevelType w:val="hybridMultilevel"/>
    <w:tmpl w:val="6BF2AC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47F6"/>
    <w:rsid w:val="000230DB"/>
    <w:rsid w:val="00025D47"/>
    <w:rsid w:val="00034652"/>
    <w:rsid w:val="0008602A"/>
    <w:rsid w:val="000D6ED0"/>
    <w:rsid w:val="001E15AD"/>
    <w:rsid w:val="00224718"/>
    <w:rsid w:val="00280DC8"/>
    <w:rsid w:val="002B417C"/>
    <w:rsid w:val="0030128F"/>
    <w:rsid w:val="00351F42"/>
    <w:rsid w:val="00367581"/>
    <w:rsid w:val="00387309"/>
    <w:rsid w:val="00397201"/>
    <w:rsid w:val="003A1A68"/>
    <w:rsid w:val="003A5D27"/>
    <w:rsid w:val="003B3BFC"/>
    <w:rsid w:val="003E03BF"/>
    <w:rsid w:val="003E3AFD"/>
    <w:rsid w:val="00434515"/>
    <w:rsid w:val="004C44BA"/>
    <w:rsid w:val="004F058F"/>
    <w:rsid w:val="005125C5"/>
    <w:rsid w:val="00522F0C"/>
    <w:rsid w:val="00592A12"/>
    <w:rsid w:val="0059679F"/>
    <w:rsid w:val="005C2611"/>
    <w:rsid w:val="005E152E"/>
    <w:rsid w:val="005E5223"/>
    <w:rsid w:val="0067151A"/>
    <w:rsid w:val="00676CEB"/>
    <w:rsid w:val="0068441C"/>
    <w:rsid w:val="006B5C82"/>
    <w:rsid w:val="0076428D"/>
    <w:rsid w:val="007708EF"/>
    <w:rsid w:val="007873E9"/>
    <w:rsid w:val="007904B9"/>
    <w:rsid w:val="007A41FC"/>
    <w:rsid w:val="007C565A"/>
    <w:rsid w:val="007D4BC9"/>
    <w:rsid w:val="008029EB"/>
    <w:rsid w:val="00804CFB"/>
    <w:rsid w:val="00807E62"/>
    <w:rsid w:val="00851945"/>
    <w:rsid w:val="00870719"/>
    <w:rsid w:val="00873DB3"/>
    <w:rsid w:val="00874185"/>
    <w:rsid w:val="009036FE"/>
    <w:rsid w:val="00906AF7"/>
    <w:rsid w:val="009106F1"/>
    <w:rsid w:val="00935A6A"/>
    <w:rsid w:val="00947E24"/>
    <w:rsid w:val="00A055EA"/>
    <w:rsid w:val="00AE661E"/>
    <w:rsid w:val="00B06FD1"/>
    <w:rsid w:val="00B52E53"/>
    <w:rsid w:val="00B65233"/>
    <w:rsid w:val="00B743AF"/>
    <w:rsid w:val="00B947F6"/>
    <w:rsid w:val="00C457E4"/>
    <w:rsid w:val="00C46242"/>
    <w:rsid w:val="00C55874"/>
    <w:rsid w:val="00C86367"/>
    <w:rsid w:val="00C939A3"/>
    <w:rsid w:val="00C96BAF"/>
    <w:rsid w:val="00CA2D12"/>
    <w:rsid w:val="00CE053C"/>
    <w:rsid w:val="00CF1A3E"/>
    <w:rsid w:val="00D160B9"/>
    <w:rsid w:val="00D17100"/>
    <w:rsid w:val="00D23B37"/>
    <w:rsid w:val="00D26CB7"/>
    <w:rsid w:val="00D866C8"/>
    <w:rsid w:val="00DD2058"/>
    <w:rsid w:val="00E1481F"/>
    <w:rsid w:val="00E52EDD"/>
    <w:rsid w:val="00E7146F"/>
    <w:rsid w:val="00EE40C6"/>
    <w:rsid w:val="00F04363"/>
    <w:rsid w:val="00F048B5"/>
    <w:rsid w:val="00F15E62"/>
    <w:rsid w:val="00F353C4"/>
    <w:rsid w:val="00F536E7"/>
    <w:rsid w:val="00F57C66"/>
    <w:rsid w:val="00F87056"/>
    <w:rsid w:val="00F94D1C"/>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E8BF8D"/>
  <w15:docId w15:val="{1B691707-951A-43BF-AE0C-20CCF9AC76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47F6"/>
    <w:rPr>
      <w:kern w:val="0"/>
      <w14:ligatures w14:val="none"/>
    </w:rPr>
  </w:style>
  <w:style w:type="paragraph" w:styleId="Heading1">
    <w:name w:val="heading 1"/>
    <w:basedOn w:val="Normal"/>
    <w:next w:val="Normal"/>
    <w:link w:val="Heading1Char"/>
    <w:uiPriority w:val="9"/>
    <w:qFormat/>
    <w:rsid w:val="00B947F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947F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947F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947F6"/>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B947F6"/>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47F6"/>
    <w:rPr>
      <w:rFonts w:asciiTheme="majorHAnsi" w:eastAsiaTheme="majorEastAsia" w:hAnsiTheme="majorHAnsi" w:cstheme="majorBidi"/>
      <w:color w:val="2F5496" w:themeColor="accent1" w:themeShade="BF"/>
      <w:kern w:val="0"/>
      <w:sz w:val="32"/>
      <w:szCs w:val="32"/>
      <w14:ligatures w14:val="none"/>
    </w:rPr>
  </w:style>
  <w:style w:type="character" w:customStyle="1" w:styleId="Heading2Char">
    <w:name w:val="Heading 2 Char"/>
    <w:basedOn w:val="DefaultParagraphFont"/>
    <w:link w:val="Heading2"/>
    <w:uiPriority w:val="9"/>
    <w:rsid w:val="00B947F6"/>
    <w:rPr>
      <w:rFonts w:asciiTheme="majorHAnsi" w:eastAsiaTheme="majorEastAsia" w:hAnsiTheme="majorHAnsi" w:cstheme="majorBidi"/>
      <w:color w:val="2F5496" w:themeColor="accent1" w:themeShade="BF"/>
      <w:kern w:val="0"/>
      <w:sz w:val="26"/>
      <w:szCs w:val="26"/>
      <w14:ligatures w14:val="none"/>
    </w:rPr>
  </w:style>
  <w:style w:type="character" w:customStyle="1" w:styleId="Heading3Char">
    <w:name w:val="Heading 3 Char"/>
    <w:basedOn w:val="DefaultParagraphFont"/>
    <w:link w:val="Heading3"/>
    <w:uiPriority w:val="9"/>
    <w:rsid w:val="00B947F6"/>
    <w:rPr>
      <w:rFonts w:asciiTheme="majorHAnsi" w:eastAsiaTheme="majorEastAsia" w:hAnsiTheme="majorHAnsi" w:cstheme="majorBidi"/>
      <w:color w:val="1F3763" w:themeColor="accent1" w:themeShade="7F"/>
      <w:kern w:val="0"/>
      <w:sz w:val="24"/>
      <w:szCs w:val="24"/>
      <w14:ligatures w14:val="none"/>
    </w:rPr>
  </w:style>
  <w:style w:type="character" w:customStyle="1" w:styleId="Heading4Char">
    <w:name w:val="Heading 4 Char"/>
    <w:basedOn w:val="DefaultParagraphFont"/>
    <w:link w:val="Heading4"/>
    <w:uiPriority w:val="9"/>
    <w:rsid w:val="00B947F6"/>
    <w:rPr>
      <w:rFonts w:asciiTheme="majorHAnsi" w:eastAsiaTheme="majorEastAsia" w:hAnsiTheme="majorHAnsi" w:cstheme="majorBidi"/>
      <w:i/>
      <w:iCs/>
      <w:color w:val="2F5496" w:themeColor="accent1" w:themeShade="BF"/>
      <w:kern w:val="0"/>
      <w14:ligatures w14:val="none"/>
    </w:rPr>
  </w:style>
  <w:style w:type="character" w:customStyle="1" w:styleId="Heading5Char">
    <w:name w:val="Heading 5 Char"/>
    <w:basedOn w:val="DefaultParagraphFont"/>
    <w:link w:val="Heading5"/>
    <w:uiPriority w:val="9"/>
    <w:rsid w:val="00B947F6"/>
    <w:rPr>
      <w:rFonts w:asciiTheme="majorHAnsi" w:eastAsiaTheme="majorEastAsia" w:hAnsiTheme="majorHAnsi" w:cstheme="majorBidi"/>
      <w:color w:val="2F5496" w:themeColor="accent1" w:themeShade="BF"/>
      <w:kern w:val="0"/>
      <w14:ligatures w14:val="none"/>
    </w:rPr>
  </w:style>
  <w:style w:type="paragraph" w:styleId="Subtitle">
    <w:name w:val="Subtitle"/>
    <w:basedOn w:val="Normal"/>
    <w:next w:val="Normal"/>
    <w:link w:val="SubtitleChar"/>
    <w:uiPriority w:val="11"/>
    <w:qFormat/>
    <w:rsid w:val="00B947F6"/>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947F6"/>
    <w:rPr>
      <w:rFonts w:eastAsiaTheme="minorEastAsia"/>
      <w:color w:val="5A5A5A" w:themeColor="text1" w:themeTint="A5"/>
      <w:spacing w:val="15"/>
      <w:kern w:val="0"/>
      <w14:ligatures w14:val="none"/>
    </w:rPr>
  </w:style>
  <w:style w:type="character" w:customStyle="1" w:styleId="highlight">
    <w:name w:val="highlight"/>
    <w:basedOn w:val="DefaultParagraphFont"/>
    <w:rsid w:val="00B947F6"/>
  </w:style>
  <w:style w:type="paragraph" w:styleId="BodyText">
    <w:name w:val="Body Text"/>
    <w:basedOn w:val="Normal"/>
    <w:link w:val="BodyTextChar"/>
    <w:uiPriority w:val="1"/>
    <w:qFormat/>
    <w:rsid w:val="00B947F6"/>
    <w:pPr>
      <w:widowControl w:val="0"/>
      <w:autoSpaceDE w:val="0"/>
      <w:autoSpaceDN w:val="0"/>
      <w:spacing w:after="0" w:line="240" w:lineRule="auto"/>
    </w:pPr>
    <w:rPr>
      <w:rFonts w:ascii="Arial Narrow" w:eastAsia="Arial Narrow" w:hAnsi="Arial Narrow" w:cs="Arial Narrow"/>
      <w:sz w:val="24"/>
      <w:szCs w:val="24"/>
      <w:lang w:eastAsia="en-GB" w:bidi="en-GB"/>
    </w:rPr>
  </w:style>
  <w:style w:type="character" w:customStyle="1" w:styleId="BodyTextChar">
    <w:name w:val="Body Text Char"/>
    <w:basedOn w:val="DefaultParagraphFont"/>
    <w:link w:val="BodyText"/>
    <w:uiPriority w:val="1"/>
    <w:rsid w:val="00B947F6"/>
    <w:rPr>
      <w:rFonts w:ascii="Arial Narrow" w:eastAsia="Arial Narrow" w:hAnsi="Arial Narrow" w:cs="Arial Narrow"/>
      <w:kern w:val="0"/>
      <w:sz w:val="24"/>
      <w:szCs w:val="24"/>
      <w:lang w:eastAsia="en-GB" w:bidi="en-GB"/>
      <w14:ligatures w14:val="none"/>
    </w:rPr>
  </w:style>
  <w:style w:type="paragraph" w:styleId="ListParagraph">
    <w:name w:val="List Paragraph"/>
    <w:basedOn w:val="Normal"/>
    <w:uiPriority w:val="1"/>
    <w:qFormat/>
    <w:rsid w:val="00B947F6"/>
    <w:pPr>
      <w:widowControl w:val="0"/>
      <w:autoSpaceDE w:val="0"/>
      <w:autoSpaceDN w:val="0"/>
      <w:spacing w:after="0" w:line="240" w:lineRule="auto"/>
      <w:ind w:left="950" w:hanging="360"/>
    </w:pPr>
    <w:rPr>
      <w:rFonts w:ascii="Arial Narrow" w:eastAsia="Arial Narrow" w:hAnsi="Arial Narrow" w:cs="Arial Narrow"/>
      <w:lang w:eastAsia="en-GB" w:bidi="en-GB"/>
    </w:rPr>
  </w:style>
  <w:style w:type="paragraph" w:styleId="Bibliography">
    <w:name w:val="Bibliography"/>
    <w:basedOn w:val="Normal"/>
    <w:next w:val="Normal"/>
    <w:uiPriority w:val="37"/>
    <w:unhideWhenUsed/>
    <w:rsid w:val="00B947F6"/>
    <w:pPr>
      <w:spacing w:after="240" w:line="240" w:lineRule="auto"/>
    </w:pPr>
  </w:style>
  <w:style w:type="paragraph" w:styleId="FootnoteText">
    <w:name w:val="footnote text"/>
    <w:basedOn w:val="Normal"/>
    <w:link w:val="FootnoteTextChar"/>
    <w:uiPriority w:val="99"/>
    <w:semiHidden/>
    <w:unhideWhenUsed/>
    <w:rsid w:val="00B947F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947F6"/>
    <w:rPr>
      <w:kern w:val="0"/>
      <w:sz w:val="20"/>
      <w:szCs w:val="20"/>
      <w14:ligatures w14:val="none"/>
    </w:rPr>
  </w:style>
  <w:style w:type="character" w:styleId="FootnoteReference">
    <w:name w:val="footnote reference"/>
    <w:basedOn w:val="DefaultParagraphFont"/>
    <w:uiPriority w:val="99"/>
    <w:semiHidden/>
    <w:unhideWhenUsed/>
    <w:rsid w:val="00B947F6"/>
    <w:rPr>
      <w:vertAlign w:val="superscript"/>
    </w:rPr>
  </w:style>
  <w:style w:type="table" w:styleId="TableGrid">
    <w:name w:val="Table Grid"/>
    <w:basedOn w:val="TableNormal"/>
    <w:uiPriority w:val="59"/>
    <w:rsid w:val="00B947F6"/>
    <w:pPr>
      <w:spacing w:after="0" w:line="240" w:lineRule="auto"/>
    </w:pPr>
    <w:rPr>
      <w:kern w:val="0"/>
      <w:lang w:val="en-US"/>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B947F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47F6"/>
    <w:rPr>
      <w:kern w:val="0"/>
      <w14:ligatures w14:val="none"/>
    </w:rPr>
  </w:style>
  <w:style w:type="paragraph" w:styleId="Footer">
    <w:name w:val="footer"/>
    <w:basedOn w:val="Normal"/>
    <w:link w:val="FooterChar"/>
    <w:uiPriority w:val="99"/>
    <w:unhideWhenUsed/>
    <w:rsid w:val="00B947F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47F6"/>
    <w:rPr>
      <w:kern w:val="0"/>
      <w14:ligatures w14:val="none"/>
    </w:rPr>
  </w:style>
  <w:style w:type="paragraph" w:styleId="TOCHeading">
    <w:name w:val="TOC Heading"/>
    <w:basedOn w:val="Heading1"/>
    <w:next w:val="Normal"/>
    <w:uiPriority w:val="39"/>
    <w:unhideWhenUsed/>
    <w:qFormat/>
    <w:rsid w:val="00B947F6"/>
    <w:pPr>
      <w:outlineLvl w:val="9"/>
    </w:pPr>
    <w:rPr>
      <w:lang w:val="en-US"/>
    </w:rPr>
  </w:style>
  <w:style w:type="paragraph" w:styleId="TOC1">
    <w:name w:val="toc 1"/>
    <w:basedOn w:val="Normal"/>
    <w:next w:val="Normal"/>
    <w:autoRedefine/>
    <w:uiPriority w:val="39"/>
    <w:unhideWhenUsed/>
    <w:rsid w:val="00B947F6"/>
    <w:pPr>
      <w:tabs>
        <w:tab w:val="right" w:leader="dot" w:pos="9016"/>
      </w:tabs>
      <w:spacing w:after="100"/>
    </w:pPr>
  </w:style>
  <w:style w:type="paragraph" w:styleId="TOC2">
    <w:name w:val="toc 2"/>
    <w:basedOn w:val="Normal"/>
    <w:next w:val="Normal"/>
    <w:autoRedefine/>
    <w:uiPriority w:val="39"/>
    <w:unhideWhenUsed/>
    <w:rsid w:val="00B947F6"/>
    <w:pPr>
      <w:spacing w:after="100"/>
      <w:ind w:left="220"/>
    </w:pPr>
  </w:style>
  <w:style w:type="paragraph" w:styleId="TOC3">
    <w:name w:val="toc 3"/>
    <w:basedOn w:val="Normal"/>
    <w:next w:val="Normal"/>
    <w:autoRedefine/>
    <w:uiPriority w:val="39"/>
    <w:unhideWhenUsed/>
    <w:rsid w:val="00B947F6"/>
    <w:pPr>
      <w:spacing w:after="100"/>
      <w:ind w:left="440"/>
    </w:pPr>
    <w:rPr>
      <w:rFonts w:eastAsiaTheme="minorEastAsia"/>
      <w:lang w:eastAsia="en-GB"/>
    </w:rPr>
  </w:style>
  <w:style w:type="paragraph" w:styleId="TOC4">
    <w:name w:val="toc 4"/>
    <w:basedOn w:val="Normal"/>
    <w:next w:val="Normal"/>
    <w:autoRedefine/>
    <w:uiPriority w:val="39"/>
    <w:unhideWhenUsed/>
    <w:rsid w:val="00B947F6"/>
    <w:pPr>
      <w:spacing w:after="100"/>
      <w:ind w:left="660"/>
    </w:pPr>
    <w:rPr>
      <w:rFonts w:eastAsiaTheme="minorEastAsia"/>
      <w:lang w:eastAsia="en-GB"/>
    </w:rPr>
  </w:style>
  <w:style w:type="paragraph" w:styleId="TOC5">
    <w:name w:val="toc 5"/>
    <w:basedOn w:val="Normal"/>
    <w:next w:val="Normal"/>
    <w:autoRedefine/>
    <w:uiPriority w:val="39"/>
    <w:unhideWhenUsed/>
    <w:rsid w:val="00B947F6"/>
    <w:pPr>
      <w:spacing w:after="100"/>
      <w:ind w:left="880"/>
    </w:pPr>
    <w:rPr>
      <w:rFonts w:eastAsiaTheme="minorEastAsia"/>
      <w:lang w:eastAsia="en-GB"/>
    </w:rPr>
  </w:style>
  <w:style w:type="paragraph" w:styleId="TOC6">
    <w:name w:val="toc 6"/>
    <w:basedOn w:val="Normal"/>
    <w:next w:val="Normal"/>
    <w:autoRedefine/>
    <w:uiPriority w:val="39"/>
    <w:unhideWhenUsed/>
    <w:rsid w:val="00B947F6"/>
    <w:pPr>
      <w:spacing w:after="100"/>
      <w:ind w:left="1100"/>
    </w:pPr>
    <w:rPr>
      <w:rFonts w:eastAsiaTheme="minorEastAsia"/>
      <w:lang w:eastAsia="en-GB"/>
    </w:rPr>
  </w:style>
  <w:style w:type="paragraph" w:styleId="TOC7">
    <w:name w:val="toc 7"/>
    <w:basedOn w:val="Normal"/>
    <w:next w:val="Normal"/>
    <w:autoRedefine/>
    <w:uiPriority w:val="39"/>
    <w:unhideWhenUsed/>
    <w:rsid w:val="00B947F6"/>
    <w:pPr>
      <w:spacing w:after="100"/>
      <w:ind w:left="1320"/>
    </w:pPr>
    <w:rPr>
      <w:rFonts w:eastAsiaTheme="minorEastAsia"/>
      <w:lang w:eastAsia="en-GB"/>
    </w:rPr>
  </w:style>
  <w:style w:type="paragraph" w:styleId="TOC8">
    <w:name w:val="toc 8"/>
    <w:basedOn w:val="Normal"/>
    <w:next w:val="Normal"/>
    <w:autoRedefine/>
    <w:uiPriority w:val="39"/>
    <w:unhideWhenUsed/>
    <w:rsid w:val="00B947F6"/>
    <w:pPr>
      <w:spacing w:after="100"/>
      <w:ind w:left="1540"/>
    </w:pPr>
    <w:rPr>
      <w:rFonts w:eastAsiaTheme="minorEastAsia"/>
      <w:lang w:eastAsia="en-GB"/>
    </w:rPr>
  </w:style>
  <w:style w:type="paragraph" w:styleId="TOC9">
    <w:name w:val="toc 9"/>
    <w:basedOn w:val="Normal"/>
    <w:next w:val="Normal"/>
    <w:autoRedefine/>
    <w:uiPriority w:val="39"/>
    <w:unhideWhenUsed/>
    <w:rsid w:val="00B947F6"/>
    <w:pPr>
      <w:spacing w:after="100"/>
      <w:ind w:left="1760"/>
    </w:pPr>
    <w:rPr>
      <w:rFonts w:eastAsiaTheme="minorEastAsia"/>
      <w:lang w:eastAsia="en-GB"/>
    </w:rPr>
  </w:style>
  <w:style w:type="character" w:styleId="Hyperlink">
    <w:name w:val="Hyperlink"/>
    <w:basedOn w:val="DefaultParagraphFont"/>
    <w:uiPriority w:val="99"/>
    <w:unhideWhenUsed/>
    <w:rsid w:val="00B947F6"/>
    <w:rPr>
      <w:color w:val="0563C1" w:themeColor="hyperlink"/>
      <w:u w:val="single"/>
    </w:rPr>
  </w:style>
  <w:style w:type="character" w:customStyle="1" w:styleId="UnresolvedMention1">
    <w:name w:val="Unresolved Mention1"/>
    <w:basedOn w:val="DefaultParagraphFont"/>
    <w:uiPriority w:val="99"/>
    <w:semiHidden/>
    <w:unhideWhenUsed/>
    <w:rsid w:val="00B947F6"/>
    <w:rPr>
      <w:color w:val="605E5C"/>
      <w:shd w:val="clear" w:color="auto" w:fill="E1DFDD"/>
    </w:rPr>
  </w:style>
  <w:style w:type="table" w:styleId="GridTable2">
    <w:name w:val="Grid Table 2"/>
    <w:basedOn w:val="TableNormal"/>
    <w:uiPriority w:val="47"/>
    <w:rsid w:val="00B947F6"/>
    <w:pPr>
      <w:spacing w:after="0" w:line="240" w:lineRule="auto"/>
    </w:pPr>
    <w:rPr>
      <w:kern w:val="0"/>
      <w14:ligatures w14:val="non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B947F6"/>
    <w:pPr>
      <w:spacing w:after="200" w:line="240" w:lineRule="auto"/>
    </w:pPr>
    <w:rPr>
      <w:b/>
      <w:bCs/>
      <w:color w:val="4472C4" w:themeColor="accent1"/>
      <w:sz w:val="18"/>
      <w:szCs w:val="18"/>
      <w:lang w:val="en-US"/>
    </w:rPr>
  </w:style>
  <w:style w:type="character" w:styleId="PlaceholderText">
    <w:name w:val="Placeholder Text"/>
    <w:basedOn w:val="DefaultParagraphFont"/>
    <w:uiPriority w:val="99"/>
    <w:semiHidden/>
    <w:rsid w:val="00B947F6"/>
    <w:rPr>
      <w:color w:val="808080"/>
    </w:rPr>
  </w:style>
  <w:style w:type="paragraph" w:styleId="NormalWeb">
    <w:name w:val="Normal (Web)"/>
    <w:basedOn w:val="Normal"/>
    <w:uiPriority w:val="99"/>
    <w:unhideWhenUsed/>
    <w:rsid w:val="00B947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B947F6"/>
    <w:rPr>
      <w:b/>
      <w:bCs/>
    </w:rPr>
  </w:style>
  <w:style w:type="character" w:styleId="CommentReference">
    <w:name w:val="annotation reference"/>
    <w:basedOn w:val="DefaultParagraphFont"/>
    <w:uiPriority w:val="99"/>
    <w:semiHidden/>
    <w:unhideWhenUsed/>
    <w:rsid w:val="00B947F6"/>
    <w:rPr>
      <w:sz w:val="16"/>
      <w:szCs w:val="16"/>
    </w:rPr>
  </w:style>
  <w:style w:type="paragraph" w:styleId="CommentText">
    <w:name w:val="annotation text"/>
    <w:basedOn w:val="Normal"/>
    <w:link w:val="CommentTextChar"/>
    <w:uiPriority w:val="99"/>
    <w:unhideWhenUsed/>
    <w:rsid w:val="00B947F6"/>
    <w:pPr>
      <w:spacing w:line="240" w:lineRule="auto"/>
    </w:pPr>
    <w:rPr>
      <w:sz w:val="20"/>
      <w:szCs w:val="20"/>
    </w:rPr>
  </w:style>
  <w:style w:type="character" w:customStyle="1" w:styleId="CommentTextChar">
    <w:name w:val="Comment Text Char"/>
    <w:basedOn w:val="DefaultParagraphFont"/>
    <w:link w:val="CommentText"/>
    <w:uiPriority w:val="99"/>
    <w:rsid w:val="00B947F6"/>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B947F6"/>
    <w:rPr>
      <w:b/>
      <w:bCs/>
    </w:rPr>
  </w:style>
  <w:style w:type="character" w:customStyle="1" w:styleId="CommentSubjectChar">
    <w:name w:val="Comment Subject Char"/>
    <w:basedOn w:val="CommentTextChar"/>
    <w:link w:val="CommentSubject"/>
    <w:uiPriority w:val="99"/>
    <w:semiHidden/>
    <w:rsid w:val="00B947F6"/>
    <w:rPr>
      <w:b/>
      <w:bCs/>
      <w:kern w:val="0"/>
      <w:sz w:val="20"/>
      <w:szCs w:val="20"/>
      <w14:ligatures w14:val="none"/>
    </w:rPr>
  </w:style>
  <w:style w:type="paragraph" w:styleId="Revision">
    <w:name w:val="Revision"/>
    <w:hidden/>
    <w:uiPriority w:val="99"/>
    <w:semiHidden/>
    <w:rsid w:val="00B947F6"/>
    <w:pPr>
      <w:spacing w:after="0" w:line="240" w:lineRule="auto"/>
    </w:pPr>
    <w:rPr>
      <w:kern w:val="0"/>
      <w14:ligatures w14:val="none"/>
    </w:rPr>
  </w:style>
  <w:style w:type="paragraph" w:styleId="BalloonText">
    <w:name w:val="Balloon Text"/>
    <w:basedOn w:val="Normal"/>
    <w:link w:val="BalloonTextChar"/>
    <w:uiPriority w:val="99"/>
    <w:semiHidden/>
    <w:unhideWhenUsed/>
    <w:rsid w:val="00B947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47F6"/>
    <w:rPr>
      <w:rFonts w:ascii="Segoe UI" w:hAnsi="Segoe UI" w:cs="Segoe UI"/>
      <w:kern w:val="0"/>
      <w:sz w:val="18"/>
      <w:szCs w:val="18"/>
      <w14:ligatures w14:val="none"/>
    </w:rPr>
  </w:style>
  <w:style w:type="character" w:customStyle="1" w:styleId="UnresolvedMention2">
    <w:name w:val="Unresolved Mention2"/>
    <w:basedOn w:val="DefaultParagraphFont"/>
    <w:uiPriority w:val="99"/>
    <w:semiHidden/>
    <w:unhideWhenUsed/>
    <w:rsid w:val="00B947F6"/>
    <w:rPr>
      <w:color w:val="605E5C"/>
      <w:shd w:val="clear" w:color="auto" w:fill="E1DFDD"/>
    </w:rPr>
  </w:style>
  <w:style w:type="paragraph" w:customStyle="1" w:styleId="pf0">
    <w:name w:val="pf0"/>
    <w:basedOn w:val="Normal"/>
    <w:rsid w:val="00B947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f01">
    <w:name w:val="cf01"/>
    <w:basedOn w:val="DefaultParagraphFont"/>
    <w:rsid w:val="00B947F6"/>
    <w:rPr>
      <w:rFonts w:ascii="Segoe UI" w:hAnsi="Segoe UI" w:cs="Segoe UI" w:hint="default"/>
      <w:sz w:val="18"/>
      <w:szCs w:val="18"/>
    </w:rPr>
  </w:style>
  <w:style w:type="character" w:styleId="EndnoteReference">
    <w:name w:val="endnote reference"/>
    <w:basedOn w:val="DefaultParagraphFont"/>
    <w:uiPriority w:val="99"/>
    <w:semiHidden/>
    <w:unhideWhenUsed/>
    <w:rsid w:val="00B947F6"/>
    <w:rPr>
      <w:vertAlign w:val="superscript"/>
    </w:rPr>
  </w:style>
  <w:style w:type="table" w:styleId="GridTable2-Accent1">
    <w:name w:val="Grid Table 2 Accent 1"/>
    <w:basedOn w:val="TableNormal"/>
    <w:uiPriority w:val="47"/>
    <w:rsid w:val="00B947F6"/>
    <w:pPr>
      <w:spacing w:after="0" w:line="240" w:lineRule="auto"/>
    </w:pPr>
    <w:rPr>
      <w:kern w:val="0"/>
      <w14:ligatures w14:val="none"/>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PlainTable3">
    <w:name w:val="Plain Table 3"/>
    <w:basedOn w:val="TableNormal"/>
    <w:uiPriority w:val="43"/>
    <w:rsid w:val="00B947F6"/>
    <w:pPr>
      <w:spacing w:after="0" w:line="240" w:lineRule="auto"/>
    </w:pPr>
    <w:rPr>
      <w:rFonts w:ascii="Helvetica" w:hAnsi="Helvetica"/>
      <w:kern w:val="0"/>
      <w:sz w:val="24"/>
      <w14:ligatures w14:val="non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B947F6"/>
    <w:pPr>
      <w:spacing w:after="0" w:line="240" w:lineRule="auto"/>
    </w:pPr>
    <w:rPr>
      <w:kern w:val="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B947F6"/>
    <w:pPr>
      <w:spacing w:after="0" w:line="240" w:lineRule="auto"/>
    </w:pPr>
    <w:rPr>
      <w:kern w:val="0"/>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B947F6"/>
    <w:pPr>
      <w:spacing w:after="0" w:line="240" w:lineRule="auto"/>
    </w:pPr>
    <w:rPr>
      <w:kern w:val="0"/>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B947F6"/>
    <w:pPr>
      <w:spacing w:after="0" w:line="240" w:lineRule="auto"/>
    </w:pPr>
    <w:rPr>
      <w:kern w:val="0"/>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B947F6"/>
    <w:pPr>
      <w:spacing w:after="0" w:line="240" w:lineRule="auto"/>
    </w:pPr>
    <w:rPr>
      <w:kern w:val="0"/>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B947F6"/>
    <w:pPr>
      <w:spacing w:after="0" w:line="240" w:lineRule="auto"/>
    </w:pPr>
    <w:rPr>
      <w:kern w:val="0"/>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ableofFigures">
    <w:name w:val="table of figures"/>
    <w:basedOn w:val="Normal"/>
    <w:next w:val="Normal"/>
    <w:uiPriority w:val="99"/>
    <w:unhideWhenUsed/>
    <w:rsid w:val="006B5C82"/>
    <w:pPr>
      <w:spacing w:after="0"/>
    </w:pPr>
  </w:style>
  <w:style w:type="paragraph" w:customStyle="1" w:styleId="chapter">
    <w:name w:val="chapter"/>
    <w:basedOn w:val="TOCHeading"/>
    <w:qFormat/>
    <w:rsid w:val="00D17100"/>
  </w:style>
  <w:style w:type="paragraph" w:customStyle="1" w:styleId="ChapterHeading">
    <w:name w:val="Chapter Heading"/>
    <w:basedOn w:val="chapter"/>
    <w:autoRedefine/>
    <w:qFormat/>
    <w:rsid w:val="00CE053C"/>
    <w:pPr>
      <w:numPr>
        <w:numId w:val="3"/>
      </w:numPr>
    </w:pPr>
  </w:style>
  <w:style w:type="paragraph" w:customStyle="1" w:styleId="meanings-body">
    <w:name w:val="meanings-body"/>
    <w:basedOn w:val="Normal"/>
    <w:rsid w:val="004C44BA"/>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Quote">
    <w:name w:val="Quote"/>
    <w:basedOn w:val="Normal"/>
    <w:next w:val="Normal"/>
    <w:link w:val="QuoteChar"/>
    <w:uiPriority w:val="29"/>
    <w:qFormat/>
    <w:rsid w:val="00387309"/>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387309"/>
    <w:rPr>
      <w:i/>
      <w:iCs/>
      <w:color w:val="404040" w:themeColor="text1" w:themeTint="BF"/>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3750600">
      <w:bodyDiv w:val="1"/>
      <w:marLeft w:val="0"/>
      <w:marRight w:val="0"/>
      <w:marTop w:val="0"/>
      <w:marBottom w:val="0"/>
      <w:divBdr>
        <w:top w:val="none" w:sz="0" w:space="0" w:color="auto"/>
        <w:left w:val="none" w:sz="0" w:space="0" w:color="auto"/>
        <w:bottom w:val="none" w:sz="0" w:space="0" w:color="auto"/>
        <w:right w:val="none" w:sz="0" w:space="0" w:color="auto"/>
      </w:divBdr>
      <w:divsChild>
        <w:div w:id="696858799">
          <w:blockQuote w:val="1"/>
          <w:marLeft w:val="0"/>
          <w:marRight w:val="0"/>
          <w:marTop w:val="0"/>
          <w:marBottom w:val="300"/>
          <w:divBdr>
            <w:top w:val="none" w:sz="0" w:space="0" w:color="auto"/>
            <w:left w:val="single" w:sz="36" w:space="15" w:color="EEEEEE"/>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5" Type="http://schemas.openxmlformats.org/officeDocument/2006/relationships/webSettings" Target="webSettings.xml"/><Relationship Id="rId10" Type="http://schemas.openxmlformats.org/officeDocument/2006/relationships/image" Target="media/image2.jpg"/><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700EE1CA-F931-4F03-8F39-008E6A727A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84</Pages>
  <Words>68821</Words>
  <Characters>392281</Characters>
  <Application>Microsoft Office Word</Application>
  <DocSecurity>0</DocSecurity>
  <Lines>3269</Lines>
  <Paragraphs>9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01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Oatley</dc:creator>
  <cp:keywords/>
  <dc:description/>
  <cp:lastModifiedBy>Scott Oatley</cp:lastModifiedBy>
  <cp:revision>5</cp:revision>
  <dcterms:created xsi:type="dcterms:W3CDTF">2023-08-28T10:37:00Z</dcterms:created>
  <dcterms:modified xsi:type="dcterms:W3CDTF">2023-08-28T1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IuZHieMc"/&gt;&lt;style id="http://www.zotero.org/styles/harvard-cite-them-right" hasBibliography="1" bibliographyStyleHasBeenSet="1"/&gt;&lt;prefs&gt;&lt;pref name="fieldType" value="Field"/&gt;&lt;/prefs&gt;&lt;/data&gt;</vt:lpwstr>
  </property>
</Properties>
</file>